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95817F" w14:textId="0BACA78A" w:rsidR="00B458A5" w:rsidRDefault="00F66849" w:rsidP="00F002A3">
      <w:pPr>
        <w:pStyle w:val="EndNoteBibliography"/>
        <w:ind w:right="-4043"/>
        <w:contextualSpacing/>
        <w:jc w:val="center"/>
        <w:rPr>
          <w:rFonts w:asciiTheme="minorHAnsi" w:hAnsiTheme="minorHAnsi" w:cstheme="minorHAnsi"/>
          <w:b/>
          <w:bCs/>
        </w:rPr>
      </w:pPr>
      <w:bookmarkStart w:id="0" w:name="_Hlk73718117"/>
      <w:bookmarkStart w:id="1" w:name="_Hlk73723008"/>
      <w:bookmarkStart w:id="2" w:name="_Hlk75614236"/>
      <w:r w:rsidRPr="003456EA">
        <w:rPr>
          <w:rFonts w:asciiTheme="minorHAnsi" w:hAnsiTheme="minorHAnsi" w:cstheme="minorHAnsi"/>
          <w:b/>
          <w:bCs/>
        </w:rPr>
        <w:t>Table</w:t>
      </w:r>
      <w:r>
        <w:rPr>
          <w:rFonts w:asciiTheme="minorHAnsi" w:hAnsiTheme="minorHAnsi" w:cstheme="minorHAnsi"/>
          <w:b/>
          <w:bCs/>
        </w:rPr>
        <w:t xml:space="preserve"> 1: </w:t>
      </w:r>
      <w:r w:rsidR="000729E7">
        <w:rPr>
          <w:rFonts w:asciiTheme="minorHAnsi" w:hAnsiTheme="minorHAnsi" w:cstheme="minorHAnsi"/>
          <w:b/>
          <w:bCs/>
        </w:rPr>
        <w:t>Microdeletion and Microduplication Syndromes</w:t>
      </w:r>
    </w:p>
    <w:p w14:paraId="72CA2E02" w14:textId="77777777" w:rsidR="00EF4351" w:rsidRPr="003456EA" w:rsidRDefault="00EF4351" w:rsidP="002918AC">
      <w:pPr>
        <w:pStyle w:val="EndNoteBibliography"/>
        <w:contextualSpacing/>
        <w:jc w:val="center"/>
        <w:rPr>
          <w:rFonts w:asciiTheme="minorHAnsi" w:hAnsiTheme="minorHAnsi" w:cstheme="minorHAnsi"/>
          <w:b/>
          <w:bCs/>
          <w:sz w:val="16"/>
          <w:szCs w:val="16"/>
        </w:rPr>
      </w:pPr>
    </w:p>
    <w:tbl>
      <w:tblPr>
        <w:tblStyle w:val="PlainTable1"/>
        <w:tblW w:w="19681" w:type="dxa"/>
        <w:tblInd w:w="-455" w:type="dxa"/>
        <w:tblBorders>
          <w:top w:val="single" w:sz="4" w:space="0" w:color="808080" w:themeColor="background1" w:themeShade="80"/>
          <w:left w:val="single" w:sz="4" w:space="0" w:color="808080" w:themeColor="background1" w:themeShade="80"/>
          <w:bottom w:val="single" w:sz="4" w:space="0" w:color="808080" w:themeColor="background1" w:themeShade="80"/>
          <w:right w:val="single" w:sz="4" w:space="0" w:color="808080" w:themeColor="background1" w:themeShade="80"/>
          <w:insideH w:val="single" w:sz="4" w:space="0" w:color="808080" w:themeColor="background1" w:themeShade="80"/>
          <w:insideV w:val="single" w:sz="4" w:space="0" w:color="808080" w:themeColor="background1" w:themeShade="80"/>
        </w:tblBorders>
        <w:shd w:val="clear" w:color="auto" w:fill="FFFFFF" w:themeFill="background1"/>
        <w:tblLayout w:type="fixed"/>
        <w:tblLook w:val="06A0" w:firstRow="1" w:lastRow="0" w:firstColumn="1" w:lastColumn="0" w:noHBand="1" w:noVBand="1"/>
      </w:tblPr>
      <w:tblGrid>
        <w:gridCol w:w="2790"/>
        <w:gridCol w:w="2161"/>
        <w:gridCol w:w="1080"/>
        <w:gridCol w:w="4591"/>
        <w:gridCol w:w="2217"/>
        <w:gridCol w:w="6842"/>
      </w:tblGrid>
      <w:tr w:rsidR="00180933" w:rsidRPr="00180933" w14:paraId="48DA7440" w14:textId="77777777" w:rsidTr="0063376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8A7DFA" w14:textId="31E7DCE0" w:rsidR="00634B34" w:rsidRPr="00180933" w:rsidRDefault="00634B34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bookmarkStart w:id="3" w:name="_Hlk75337141"/>
            <w:r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>Name of MMS</w:t>
            </w:r>
          </w:p>
        </w:tc>
        <w:tc>
          <w:tcPr>
            <w:tcW w:w="216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0FB5FC" w14:textId="44C1371D" w:rsidR="00634B34" w:rsidRPr="0018093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>Coordinates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4C58067" w14:textId="436C37DD" w:rsidR="00634B34" w:rsidRPr="0018093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>Assembly</w:t>
            </w:r>
          </w:p>
        </w:tc>
        <w:tc>
          <w:tcPr>
            <w:tcW w:w="459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73A69D7" w14:textId="2C65F5F1" w:rsidR="00634B34" w:rsidRPr="0018093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>Reference</w:t>
            </w:r>
            <w:r w:rsidRPr="00180933">
              <w:rPr>
                <w:rFonts w:asciiTheme="minorHAnsi" w:eastAsia="Times New Roman" w:hAnsiTheme="minorHAnsi" w:cstheme="minorHAnsi"/>
                <w:sz w:val="15"/>
                <w:szCs w:val="15"/>
              </w:rPr>
              <w:t>(s)</w:t>
            </w:r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344DACFD" w14:textId="2661C522" w:rsidR="00634B34" w:rsidRPr="00180933" w:rsidRDefault="002C4E95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>hg19</w:t>
            </w:r>
            <w:r w:rsidR="00634B34"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 xml:space="preserve"> Coordinates</w:t>
            </w:r>
          </w:p>
        </w:tc>
        <w:tc>
          <w:tcPr>
            <w:tcW w:w="6842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6FB117A" w14:textId="56451BF0" w:rsidR="00634B34" w:rsidRPr="00180933" w:rsidRDefault="00634B34" w:rsidP="00D447D7">
            <w:pPr>
              <w:contextualSpacing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20"/>
                <w:szCs w:val="20"/>
              </w:rPr>
            </w:pPr>
            <w:r w:rsidRPr="00180933">
              <w:rPr>
                <w:rFonts w:asciiTheme="minorHAnsi" w:eastAsia="Times New Roman" w:hAnsiTheme="minorHAnsi" w:cstheme="minorHAnsi"/>
                <w:sz w:val="20"/>
                <w:szCs w:val="20"/>
              </w:rPr>
              <w:t>Additional Notes:</w:t>
            </w:r>
          </w:p>
        </w:tc>
      </w:tr>
      <w:bookmarkEnd w:id="0"/>
      <w:bookmarkEnd w:id="1"/>
      <w:tr w:rsidR="00CB09D9" w:rsidRPr="00A50ECF" w14:paraId="1FFB8F9A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467F32B" w14:textId="151691B6" w:rsidR="00355E2F" w:rsidRPr="00A50ECF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1p36 Syndrome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2E87CE1" w14:textId="05F1DC6A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834083-628997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C0BAFC9" w14:textId="40181762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47638929" w14:textId="4303D7D9" w:rsidR="00355E2F" w:rsidRPr="00B9777F" w:rsidRDefault="006C0BF4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091CD40" w14:textId="63531547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834083-628997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47BE48C" w14:textId="094ED712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 w:rsid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29AD1392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52BF026" w14:textId="77777777" w:rsidR="00355E2F" w:rsidRPr="00A50ECF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1A8A3BD" w14:textId="5E62E48A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0001-1278011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6D9E83DE" w14:textId="1FFAC4F1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7535BF60" w14:textId="6677F23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29FBBD16" w14:textId="068CF115" w:rsidR="00355E2F" w:rsidRPr="00A50EC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0001-1284025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991CE88" w14:textId="57C98E7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DECIPHER</w:t>
            </w:r>
            <w:r w:rsid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0D4A2F" w:rsidRPr="003456EA" w14:paraId="7A27E637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2BA072" w14:textId="77777777" w:rsidR="000D4A2F" w:rsidRPr="009369B6" w:rsidRDefault="000D4A2F" w:rsidP="006C0B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TAD3 Cluster (1p36.33)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DB6DFF9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385069-1470067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BBB33E4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67C282E6" w14:textId="140B250E" w:rsidR="000D4A2F" w:rsidRPr="00B9777F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sai_2017</w:t>
            </w:r>
            <w:hyperlink w:anchor="_ENREF_1" w:tooltip="Desai, 2017 #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NhaTwvQXV0aG9yPjxZZWFyPjIwMTc8L1llYXI+PFJl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NhaTwvQXV0aG9yPjxZZWFyPjIwMTc8L1llYXI+PFJl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unning_2020</w:t>
            </w:r>
            <w:hyperlink w:anchor="_ENREF_2" w:tooltip="Gunning, 2020 #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aW5nPC9BdXRob3I+PFllYXI+MjAyMDwvWWVhcj48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MjcyLTI3OTwvcGFnZXM+PHZvbHVtZT4xMDY8L3ZvbHVtZT48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aW5nPC9BdXRob3I+PFllYXI+MjAyMDwvWWVhcj48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MjcyLTI3OTwvcGFnZXM+PHZvbHVtZT4xMDY8L3ZvbHVtZT48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2C249FED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385069-147006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4180FEE" w14:textId="77777777" w:rsidR="000D4A2F" w:rsidRPr="009369B6" w:rsidRDefault="000D4A2F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ATAD3A-C gene cluster</w:t>
            </w:r>
          </w:p>
        </w:tc>
      </w:tr>
      <w:tr w:rsidR="00CB09D9" w:rsidRPr="003456EA" w14:paraId="45242E51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8F0A2AC" w14:textId="50FADB5D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p35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29D7635" w14:textId="34C76A0C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8751378-33588455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6DCC7AEF" w14:textId="001DD49F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58951F0E" w14:textId="0E7EE0AC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son_2015</w:t>
            </w:r>
            <w:hyperlink w:anchor="_ENREF_3" w:tooltip="Wilson, 2015 #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E1PC9ZZWFyPjxS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xOTE2LTIwPC9wYWdlcz48dm9sdW1lPjE2N2E8L3ZvbHVtZT48bnVtYmVyPjg8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E1PC9ZZWFyPjxS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ennarino_2018</w:t>
            </w:r>
            <w:hyperlink w:anchor="_ENREF_4" w:tooltip="Gennarino, 2018 #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ZW5uYXJpbm88L0F1dGhvcj48WWVhcj4yMDE4PC9ZZWFy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kyNC05MzYuZTExPC9wYWdl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ZW5uYXJpbm88L0F1dGhvcj48WWVhcj4yMDE4PC9ZZWFy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6BD55325" w14:textId="570B5E6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8751378-3358845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E3A454" w14:textId="6A30D1C1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Subject 1</w:t>
            </w:r>
          </w:p>
        </w:tc>
      </w:tr>
      <w:tr w:rsidR="00CB09D9" w:rsidRPr="003456EA" w14:paraId="60110D9B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9DFD6D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90FEA0F" w14:textId="15D55916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31404353-31538564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293026A" w14:textId="16FDAD2E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2CD0627E" w14:textId="06AA7DE6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15F4846" w14:textId="1410795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31404353-3153856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6490BA" w14:textId="55AC90BC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UM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172F0779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44FD3B" w14:textId="3602DBAB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p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.2-p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.3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3B38F55" w14:textId="447A2610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57633718-6708705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A8E93FC" w14:textId="2D380C29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ACFF7CC" w14:textId="3FB70B93" w:rsidR="00355E2F" w:rsidRPr="00B9777F" w:rsidRDefault="00355E2F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_2007</w:t>
            </w:r>
            <w:hyperlink w:anchor="_ENREF_5" w:tooltip="Lu, 2007 #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u&lt;/Author&gt;&lt;Year&gt;2007&lt;/Year&gt;&lt;RecNum&gt;21&lt;/RecNum&gt;&lt;DisplayText&gt;&lt;style face="superscript"&gt;5&lt;/style&gt;&lt;/DisplayText&gt;&lt;record&gt;&lt;rec-number&gt;21&lt;/rec-number&gt;&lt;foreign-keys&gt;&lt;key app="EN" db-id="p9wv00a5yez0v1et5awv9pfoepd0x5dtwwpt" timestamp="1622847108"&gt;21&lt;/key&gt;&lt;/foreign-keys&gt;&lt;ref-type name="Journal Article"&gt;17&lt;/ref-type&gt;&lt;contributors&gt;&lt;authors&gt;&lt;author&gt;Lu, Weining&lt;/author&gt;&lt;author&gt;Quintero-Rivera, Fabiola&lt;/author&gt;&lt;author&gt;Fan, Yanli&lt;/author&gt;&lt;author&gt;Alkuraya, Fowzan S.&lt;/author&gt;&lt;author&gt;Donovan, Diana J.&lt;/author&gt;&lt;author&gt;Xi, Qiongchao&lt;/author&gt;&lt;author&gt;Turbe-Doan, Annick&lt;/author&gt;&lt;author&gt;Li, Qing-Gang&lt;/author&gt;&lt;author&gt;Campbell, Craig G.&lt;/author&gt;&lt;author&gt;Shanske, Alan L.&lt;/author&gt;&lt;author&gt;Sherr, Elliott H.&lt;/author&gt;&lt;author&gt;Ahmad, Ayesha&lt;/author&gt;&lt;author&gt;Peters, Roxana&lt;/author&gt;&lt;author&gt;Rilliet, Benedict&lt;/author&gt;&lt;author&gt;Parvex, Paloma&lt;/author&gt;&lt;author&gt;Bassuk, Alexander G.&lt;/author&gt;&lt;author&gt;Harris, David J.&lt;/author&gt;&lt;author&gt;Ferguson, Heather&lt;/author&gt;&lt;author&gt;Kelly, Chantal&lt;/author&gt;&lt;author&gt;Walsh, Christopher A.&lt;/author&gt;&lt;author&gt;Gronostajski, Richard M.&lt;/author&gt;&lt;author&gt;Devriendt, Koenraad&lt;/author&gt;&lt;author&gt;Higgins, Anne&lt;/author&gt;&lt;author&gt;Ligon, Azra H.&lt;/author&gt;&lt;author&gt;Quade, Bradley J.&lt;/author&gt;&lt;author&gt;Morton, Cynthia C.&lt;/author&gt;&lt;author&gt;Gusella, James F.&lt;/author&gt;&lt;author&gt;Maas, Richard L.&lt;/author&gt;&lt;/authors&gt;&lt;/contributors&gt;&lt;titles&gt;&lt;title&gt;NFIA Haploinsufficiency Is Associated with a CNS Malformation Syndrome and Urinary Tract Defects&lt;/title&gt;&lt;secondary-title&gt;PLOS Genetics&lt;/secondary-title&gt;&lt;/titles&gt;&lt;periodical&gt;&lt;full-title&gt;PLOS Genetics&lt;/full-title&gt;&lt;/periodical&gt;&lt;pages&gt;e80&lt;/pages&gt;&lt;volume&gt;3&lt;/volume&gt;&lt;number&gt;5&lt;/number&gt;&lt;dates&gt;&lt;year&gt;2007&lt;/year&gt;&lt;/dates&gt;&lt;publisher&gt;Public Library of Science&lt;/publisher&gt;&lt;urls&gt;&lt;related-urls&gt;&lt;url&gt;https://doi.org/10.1371/journal.pgen.0030080&lt;/url&gt;&lt;/related-urls&gt;&lt;/urls&gt;&lt;electronic-resource-num&gt;10.1371/journal.pgen.003008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oehler_2010</w:t>
            </w:r>
            <w:hyperlink w:anchor="_ENREF_6" w:tooltip="Koehler, 2010 #2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VobGVyPC9BdXRob3I+PFllYXI+MjAxMDwvWWVhcj48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VobGVyPC9BdXRob3I+PFllYXI+MjAxMDwvWWVhcj48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en_2011</w:t>
            </w:r>
            <w:hyperlink w:anchor="_ENREF_7" w:tooltip="Chen, 2011 #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hen&lt;/Author&gt;&lt;Year&gt;2011&lt;/Year&gt;&lt;RecNum&gt;20&lt;/RecNum&gt;&lt;DisplayText&gt;&lt;style face="superscript"&gt;7&lt;/style&gt;&lt;/DisplayText&gt;&lt;record&gt;&lt;rec-number&gt;20&lt;/rec-number&gt;&lt;foreign-keys&gt;&lt;key app="EN" db-id="p9wv00a5yez0v1et5awv9pfoepd0x5dtwwpt" timestamp="1622847085"&gt;20&lt;/key&gt;&lt;/foreign-keys&gt;&lt;ref-type name="Journal Article"&gt;17&lt;/ref-type&gt;&lt;contributors&gt;&lt;authors&gt;&lt;author&gt;Chen, Chih-Ping&lt;/author&gt;&lt;author&gt;Su, Yi-Ning&lt;/author&gt;&lt;author&gt;Chen, Yi-Yung&lt;/author&gt;&lt;author&gt;Chern, Schu-Rern&lt;/author&gt;&lt;author&gt;Liu, Yu-Peng&lt;/author&gt;&lt;author&gt;Wu, Pei-Chen&lt;/author&gt;&lt;author&gt;Lee, Chen-Chi&lt;/author&gt;&lt;author&gt;Chen, Yu-Ting&lt;/author&gt;&lt;author&gt;Wang, Wayseen&lt;/author&gt;&lt;/authors&gt;&lt;/contributors&gt;&lt;titles&gt;&lt;title&gt;Chromosome 1p32-p31 deletion syndrome: Prenatal diagnosis by array comparative genomic hybridization using uncultured amniocytes and association with NFIA haploinsufficiency, ventriculomegaly, corpus callosum hypogenesis, abnormal external genitalia, and intrauterine growth restriction&lt;/title&gt;&lt;secondary-title&gt;Taiwanese Journal of Obstetrics and Gynecology&lt;/secondary-title&gt;&lt;/titles&gt;&lt;periodical&gt;&lt;full-title&gt;Taiwanese Journal of Obstetrics and Gynecology&lt;/full-title&gt;&lt;/periodical&gt;&lt;pages&gt;345-352&lt;/pages&gt;&lt;volume&gt;50&lt;/volume&gt;&lt;number&gt;3&lt;/number&gt;&lt;keywords&gt;&lt;keyword&gt;Abnormal external genitalia&lt;/keyword&gt;&lt;keyword&gt;Chromosome 1p32-p31 deletion syndrome&lt;/keyword&gt;&lt;keyword&gt;Corpus callosum hypogenesis&lt;/keyword&gt;&lt;keyword&gt;Ventriculomegaly&lt;/keyword&gt;&lt;/keywords&gt;&lt;dates&gt;&lt;year&gt;2011&lt;/year&gt;&lt;pub-dates&gt;&lt;date&gt;2011/09/01/&lt;/date&gt;&lt;/pub-dates&gt;&lt;/dates&gt;&lt;isbn&gt;1028-4559&lt;/isbn&gt;&lt;urls&gt;&lt;related-urls&gt;&lt;url&gt;https://www.sciencedirect.com/science/article/pii/S1028455911001379&lt;/url&gt;&lt;/related-urls&gt;&lt;/urls&gt;&lt;electronic-resource-num&gt;https://doi.org/10.1016/j.tjog.2011.07.01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i_2014</w:t>
            </w:r>
            <w:hyperlink w:anchor="_ENREF_8" w:tooltip="Ji, 2014 #2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Q8L1llYXI+PFJlY051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Q8L1llYXI+PFJlY051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o_2014</w:t>
            </w:r>
            <w:hyperlink w:anchor="_ENREF_9" w:tooltip="Rao, 2014 #2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88L0F1dGhvcj48WWVhcj4yMDE0PC9ZZWFyPjxSZWNO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88L0F1dGhvcj48WWVhcj4yMDE0PC9ZZWFyPjxSZWNO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_2015</w:t>
            </w:r>
            <w:hyperlink w:anchor="_ENREF_10" w:tooltip="Kehrer, 2015 #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hyZXI8L0F1dGhvcj48WWVhcj4yMDE1PC9ZZWFyPjxS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DYtMTA8L3BhZ2VzPjx2b2x1bWU+MTY3YTwvdm9sdW1lPjxudW1iZXI+MTA8L251bWJlcj48ZWRp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hyZXI8L0F1dGhvcj48WWVhcj4yMDE1PC9ZZWFyPjxS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DYtMTA8L3BhZ2VzPjx2b2x1bWU+MTY3YTwvdm9sdW1lPjxudW1iZXI+MTA8L251bWJlcj48ZWRp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bonne_2016</w:t>
            </w:r>
            <w:hyperlink w:anchor="_ENREF_11" w:tooltip="Labonne, 2016 #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Jvbm5lPC9BdXRob3I+PFllYXI+MjAxNjwvWWVhcj48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Jvbm5lPC9BdXRob3I+PFllYXI+MjAxNjwvWWVhcj48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yat_2017</w:t>
            </w:r>
            <w:hyperlink w:anchor="_ENREF_12" w:tooltip="Bayat, 2017 #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lhdDwvQXV0aG9yPjxZZWFyPjIwMTc8L1llYXI+PFJl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lhdDwvQXV0aG9yPjxZZWFyPjIwMTc8L1llYXI+PFJl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762315D" w14:textId="0AC21D02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58099390-6755273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0C97F8" w14:textId="0C4CC8C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GDP005 in Labon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E320186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E09CAF9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8BC8CF9" w14:textId="08AF3468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" w:name="_Hlk7405012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61700460-62119733</w:t>
            </w:r>
            <w:bookmarkEnd w:id="4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478F01E" w14:textId="5A37478D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1EA08990" w14:textId="7777777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0FCA2AEA" w14:textId="41AFA7B8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61700460-621197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DCFF10" w14:textId="78BEF45F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5" w:name="_Hlk7405011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CP285169</w:t>
            </w:r>
            <w:bookmarkEnd w:id="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in Labon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CA4133C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5177D09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p21.3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124A7E0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97500000-98720000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6648FB8A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18E6BBB2" w14:textId="6EB5D3D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rter_2011</w:t>
            </w:r>
            <w:hyperlink w:anchor="_ENREF_13" w:tooltip="Carter, 2011 #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rter&lt;/Author&gt;&lt;Year&gt;2011&lt;/Year&gt;&lt;RecNum&gt;29&lt;/RecNum&gt;&lt;DisplayText&gt;&lt;style face="superscript"&gt;13&lt;/style&gt;&lt;/DisplayText&gt;&lt;record&gt;&lt;rec-number&gt;29&lt;/rec-number&gt;&lt;foreign-keys&gt;&lt;key app="EN" db-id="p9wv00a5yez0v1et5awv9pfoepd0x5dtwwpt" timestamp="1622852997"&gt;29&lt;/key&gt;&lt;/foreign-keys&gt;&lt;ref-type name="Journal Article"&gt;17&lt;/ref-type&gt;&lt;contributors&gt;&lt;authors&gt;&lt;author&gt;Carter, M. T.&lt;/author&gt;&lt;author&gt;Nikkel, S. M.&lt;/author&gt;&lt;author&gt;Fernandez, B. A.&lt;/author&gt;&lt;author&gt;Marshall, C. R.&lt;/author&gt;&lt;author&gt;Noor, A.&lt;/author&gt;&lt;author&gt;Lionel, A. C.&lt;/author&gt;&lt;author&gt;Prasad, A.&lt;/author&gt;&lt;author&gt;Pinto, D.&lt;/author&gt;&lt;author&gt;Joseph-George, A. M.&lt;/author&gt;&lt;author&gt;Noakes, C.&lt;/author&gt;&lt;author&gt;Fairbrother-Davies, C.&lt;/author&gt;&lt;author&gt;Roberts, W.&lt;/author&gt;&lt;author&gt;Vincent, J.&lt;/author&gt;&lt;author&gt;Weksberg, R.&lt;/author&gt;&lt;author&gt;Scherer, S. W.&lt;/author&gt;&lt;/authors&gt;&lt;/contributors&gt;&lt;titles&gt;&lt;title&gt;Hemizygous deletions on chromosome 1p21.3 involving the DPYD gene in individuals with autism spectrum disorder&lt;/title&gt;&lt;secondary-title&gt;Clinical Genetics&lt;/secondary-title&gt;&lt;/titles&gt;&lt;periodical&gt;&lt;full-title&gt;Clinical Genetics&lt;/full-title&gt;&lt;/periodical&gt;&lt;pages&gt;435-443&lt;/pages&gt;&lt;volume&gt;80&lt;/volume&gt;&lt;number&gt;5&lt;/number&gt;&lt;keywords&gt;&lt;keyword&gt;autism&lt;/keyword&gt;&lt;keyword&gt;copy number variants&lt;/keyword&gt;&lt;keyword&gt;dihydropyrimidine dehydrogenase&lt;/keyword&gt;&lt;keyword&gt;DPYD&lt;/keyword&gt;&lt;keyword&gt;microarray&lt;/keyword&gt;&lt;keyword&gt;PTCHD1&lt;/keyword&gt;&lt;/keywords&gt;&lt;dates&gt;&lt;year&gt;2011&lt;/year&gt;&lt;pub-dates&gt;&lt;date&gt;2011/11/01&lt;/date&gt;&lt;/pub-dates&gt;&lt;/dates&gt;&lt;publisher&gt;John Wiley &amp;amp; Sons, Ltd&lt;/publisher&gt;&lt;isbn&gt;0009-9163&lt;/isbn&gt;&lt;work-type&gt;https://doi.org/10.1111/j.1399-0004.2010.01578.x&lt;/work-type&gt;&lt;urls&gt;&lt;related-urls&gt;&lt;url&gt;https://doi.org/10.1111/j.1399-0004.2010.01578.x&lt;/url&gt;&lt;/related-urls&gt;&lt;/urls&gt;&lt;electronic-resource-num&gt;https://doi.org/10.1111/j.1399-0004.2010.01578.x&lt;/electronic-resource-num&gt;&lt;access-date&gt;2021/06/0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emsen_2011</w:t>
            </w:r>
            <w:hyperlink w:anchor="_ENREF_14" w:tooltip="Willemsen, 2011 #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ZW1zZW48L0F1dGhvcj48WWVhcj4yMDExPC9ZZWFy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ZW1zZW48L0F1dGhvcj48WWVhcj4yMDExPC9ZZWFy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’Angelo_2018</w:t>
            </w:r>
            <w:hyperlink w:anchor="_ENREF_15" w:tooltip="D’Angelo, 2018 #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’Angelo&lt;/Author&gt;&lt;Year&gt;2018&lt;/Year&gt;&lt;RecNum&gt;39&lt;/RecNum&gt;&lt;DisplayText&gt;&lt;style face="superscript"&gt;15&lt;/style&gt;&lt;/DisplayText&gt;&lt;record&gt;&lt;rec-number&gt;39&lt;/rec-number&gt;&lt;foreign-keys&gt;&lt;key app="EN" db-id="p9wv00a5yez0v1et5awv9pfoepd0x5dtwwpt" timestamp="1623166730"&gt;39&lt;/key&gt;&lt;/foreign-keys&gt;&lt;ref-type name="Journal Article"&gt;17&lt;/ref-type&gt;&lt;contributors&gt;&lt;authors&gt;&lt;author&gt;D’Angelo, Carla Sustek&lt;/author&gt;&lt;author&gt;Varela, Monica Castro&lt;/author&gt;&lt;author&gt;de Castro, Claudia Irene Emílio&lt;/author&gt;&lt;author&gt;Otto, Paulo Alberto&lt;/author&gt;&lt;author&gt;Perez, Ana Beatriz Alvarez&lt;/author&gt;&lt;author&gt;Lourenço, Charles Marques&lt;/author&gt;&lt;author&gt;Kim, Chong Ae&lt;/author&gt;&lt;author&gt;Bertola, Debora Romeo&lt;/author&gt;&lt;author&gt;Kok, Fernando&lt;/author&gt;&lt;author&gt;Garcia-Alonso, Luis&lt;/author&gt;&lt;author&gt;Koiffmann, Celia Priszkulnik&lt;/author&gt;&lt;/authors&gt;&lt;/contributors&gt;&lt;titles&gt;&lt;title&gt;Chromosomal microarray analysis in the genetic evaluation of 279 patients with syndromic obesity&lt;/title&gt;&lt;secondary-title&gt;Molecular Cytogenetics&lt;/secondary-title&gt;&lt;/titles&gt;&lt;periodical&gt;&lt;full-title&gt;Mol Cytogenet&lt;/full-title&gt;&lt;abbr-1&gt;Molecular cytogenetics&lt;/abbr-1&gt;&lt;/periodical&gt;&lt;pages&gt;14&lt;/pages&gt;&lt;volume&gt;11&lt;/volume&gt;&lt;number&gt;1&lt;/number&gt;&lt;dates&gt;&lt;year&gt;2018&lt;/year&gt;&lt;pub-dates&gt;&lt;date&gt;2018/02/05&lt;/date&gt;&lt;/pub-dates&gt;&lt;/dates&gt;&lt;isbn&gt;1755-8166&lt;/isbn&gt;&lt;urls&gt;&lt;related-urls&gt;&lt;url&gt;https://doi.org/10.1186/s13039-018-0363-7&lt;/url&gt;&lt;/related-urls&gt;&lt;/urls&gt;&lt;electronic-resource-num&gt;10.1186/s13039-018-0363-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66BB57FB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:97727412-9894741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2B1A7D" w14:textId="1E9C95A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 identified by Willems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78CC05B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22B184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100F2B1" w14:textId="3C879ABB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95696444-9984617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C6B2CB2" w14:textId="08CECA1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569E6B93" w14:textId="7777777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1691D39D" w14:textId="24DA0CC6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:95696444-9984617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36FEAB9" w14:textId="111ADE8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to the end of Patient 6 in D’Angel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9A4D1F7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F2403A9" w14:textId="3390D06C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21.1 TAR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3AD29DB" w14:textId="67C39E63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" w:name="_Hlk7585186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45413192-145610627</w:t>
            </w:r>
            <w:bookmarkEnd w:id="6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52BB0FE" w14:textId="7777777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0831D2A0" w14:textId="05B4C578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07</w:t>
            </w:r>
            <w:hyperlink w:anchor="_ENREF_16" w:tooltip="Klopocki, 2007 #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etti-Pierri_2008</w:t>
            </w:r>
            <w:hyperlink w:anchor="_ENREF_17" w:tooltip="Brunetti-Pierri, 2008 #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08</w:t>
            </w:r>
            <w:hyperlink w:anchor="_ENREF_18" w:tooltip="Mefford, 2008 #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2</w:t>
            </w:r>
            <w:hyperlink w:anchor="_ENREF_19" w:tooltip="Rosenfeld, 2012 #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ng_2020</w:t>
            </w:r>
            <w:hyperlink w:anchor="_ENREF_20" w:tooltip="Pang, 2020 #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ng&lt;/Author&gt;&lt;Year&gt;2020&lt;/Year&gt;&lt;RecNum&gt;35&lt;/RecNum&gt;&lt;DisplayText&gt;&lt;style face="superscript"&gt;20&lt;/style&gt;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7A69E923" w14:textId="178C63F7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413192-14561062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C21D994" w14:textId="635A48E4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200-kb TAR region defin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Klopoc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7B2DECE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B7407F" w14:textId="77777777" w:rsidR="00355E2F" w:rsidRPr="009369B6" w:rsidRDefault="00355E2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5321A7C" w14:textId="35277C35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" w:name="_Hlk7585187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413192-145826450</w:t>
            </w:r>
            <w:bookmarkEnd w:id="7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E2ED26E" w14:textId="048305BB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54B6F19" w14:textId="77777777" w:rsidR="00355E2F" w:rsidRPr="00B9777F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29F1E135" w14:textId="7FE3B240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413192-14582645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5980E6" w14:textId="19AB4519" w:rsidR="00355E2F" w:rsidRPr="009369B6" w:rsidRDefault="00355E2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500-kb TAR region defin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Klopoc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A50ECF" w14:paraId="7D7624FD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70995E6" w14:textId="77777777" w:rsidR="00A50ECF" w:rsidRPr="00A50EC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" w:name="_Hlk75852286"/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1q21.1 Neuro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5C883A1" w14:textId="77777777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46577486-14739450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86E809F" w14:textId="77777777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62491206" w14:textId="18A16496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07</w:t>
            </w:r>
            <w:hyperlink w:anchor="_ENREF_16" w:tooltip="Klopocki, 2007 #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etti-Pierri_2008</w:t>
            </w:r>
            <w:hyperlink w:anchor="_ENREF_17" w:tooltip="Brunetti-Pierri, 2008 #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08</w:t>
            </w:r>
            <w:hyperlink w:anchor="_ENREF_18" w:tooltip="Mefford, 2008 #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2</w:t>
            </w:r>
            <w:hyperlink w:anchor="_ENREF_19" w:tooltip="Rosenfeld, 2012 #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ng_2020</w:t>
            </w:r>
            <w:hyperlink w:anchor="_ENREF_20" w:tooltip="Pang, 2020 #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ng&lt;/Author&gt;&lt;Year&gt;2020&lt;/Year&gt;&lt;RecNum&gt;35&lt;/RecNum&gt;&lt;DisplayText&gt;&lt;style face="superscript"&gt;20&lt;/style&gt;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28456E36" w14:textId="77777777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hAnsiTheme="minorHAnsi" w:cstheme="minorHAnsi"/>
                <w:sz w:val="16"/>
                <w:szCs w:val="16"/>
              </w:rPr>
              <w:t>chr1:146577486-14739450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A1D507" w14:textId="6BBF3C06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AF67DB9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875E7A3" w14:textId="77777777" w:rsidR="00A50ECF" w:rsidRPr="00A50EC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E441715" w14:textId="10CE5600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chr1:147061832-14841122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5364351" w14:textId="715D6296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7DC14739" w14:textId="1B1E131B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7AD65CE0" w14:textId="5C032211" w:rsidR="00A50ECF" w:rsidRPr="00A50EC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hAnsiTheme="minorHAnsi" w:cstheme="minorHAnsi"/>
                <w:sz w:val="16"/>
                <w:szCs w:val="16"/>
              </w:rPr>
              <w:t>chr1:146533376-14788337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B5F14B" w14:textId="34AC539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0ECF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39C1FFCD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4E2713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" w:name="_Hlk75852606"/>
            <w:bookmarkEnd w:id="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21.1 TAR Neuro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43DE5D6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388978-147828089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5A705BA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03939940" w14:textId="15AC96C2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07</w:t>
            </w:r>
            <w:hyperlink w:anchor="_ENREF_16" w:tooltip="Klopocki, 2007 #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Dc8L1llYXI+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etti-Pierri_2008</w:t>
            </w:r>
            <w:hyperlink w:anchor="_ENREF_17" w:tooltip="Brunetti-Pierri, 2008 #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ZXR0aS1QaWVycmk8L0F1dGhvcj48WWVhcj4yMDA4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08</w:t>
            </w:r>
            <w:hyperlink w:anchor="_ENREF_18" w:tooltip="Mefford, 2008 #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Zmb3JkPC9BdXRob3I+PFllYXI+MjAwODwvWWVhcj48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2</w:t>
            </w:r>
            <w:hyperlink w:anchor="_ENREF_19" w:tooltip="Rosenfeld, 2012 #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yPC9ZZWFy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3NTQtNzYxPC9wYWdlcz48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ng_2020</w:t>
            </w:r>
            <w:hyperlink w:anchor="_ENREF_20" w:tooltip="Pang, 2020 #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ng&lt;/Author&gt;&lt;Year&gt;2020&lt;/Year&gt;&lt;RecNum&gt;35&lt;/RecNum&gt;&lt;DisplayText&gt;&lt;style face="superscript"&gt;20&lt;/style&gt;&lt;/DisplayText&gt;&lt;record&gt;&lt;rec-number&gt;35&lt;/rec-number&gt;&lt;foreign-keys&gt;&lt;key app="EN" db-id="p9wv00a5yez0v1et5awv9pfoepd0x5dtwwpt" timestamp="1622859464"&gt;35&lt;/key&gt;&lt;/foreign-keys&gt;&lt;ref-type name="Journal Article"&gt;17&lt;/ref-type&gt;&lt;contributors&gt;&lt;authors&gt;&lt;author&gt;Pang,Hui&lt;/author&gt;&lt;author&gt;Yu,Xiaowei&lt;/author&gt;&lt;author&gt;Kim,Young Mi&lt;/author&gt;&lt;author&gt;Wang,Xianfu&lt;/author&gt;&lt;author&gt;Jinkins,Jeremy K.&lt;/author&gt;&lt;author&gt;Yin,Jianing&lt;/author&gt;&lt;author&gt;Li,Shibo&lt;/author&gt;&lt;author&gt;Gu,Hongcang&lt;/author&gt;&lt;/authors&gt;&lt;/contributors&gt;&lt;titles&gt;&lt;title&gt;Disorders Associated With Diverse, Recurrent Deletions and Duplications at 1q21.1&lt;/title&gt;&lt;secondary-title&gt;Frontiers in Genetics&lt;/secondary-title&gt;&lt;short-title&gt;Disorders associated with 1q21.1 CNVs&lt;/short-title&gt;&lt;/titles&gt;&lt;periodical&gt;&lt;full-title&gt;Frontiers in Genetics&lt;/full-title&gt;&lt;/periodical&gt;&lt;volume&gt;11&lt;/volume&gt;&lt;number&gt;577&lt;/number&gt;&lt;keywords&gt;&lt;keyword&gt;1q21.1 deletion,1q21.1 duplication,proximal 1q21.1 duplication,Non-allelic homologous recombination (NAHR),Segmental duplication&lt;/keyword&gt;&lt;/keywords&gt;&lt;dates&gt;&lt;year&gt;2020&lt;/year&gt;&lt;pub-dates&gt;&lt;date&gt;2020-June-23&lt;/date&gt;&lt;/pub-dates&gt;&lt;/dates&gt;&lt;isbn&gt;1664-8021&lt;/isbn&gt;&lt;work-type&gt;Original Research&lt;/work-type&gt;&lt;urls&gt;&lt;related-urls&gt;&lt;url&gt;https://www.frontiersin.org/article/10.3389/fgene.2020.00577&lt;/url&gt;&lt;/related-urls&gt;&lt;/urls&gt;&lt;electronic-resource-num&gt;10.3389/fgene.2020.00577&lt;/electronic-resource-num&gt;&lt;language&gt;English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06AD636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145388978-14782808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A8A4AB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lass II region defined in Pang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F97921E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7F207B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20DF3B0" w14:textId="7F79E1AD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02D81">
              <w:rPr>
                <w:rFonts w:asciiTheme="minorHAnsi" w:eastAsia="Times New Roman" w:hAnsiTheme="minorHAnsi" w:cstheme="minorHAnsi"/>
                <w:sz w:val="16"/>
                <w:szCs w:val="16"/>
              </w:rPr>
              <w:t>chr1:145118354-148026038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C4A7B15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4060ADCB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7F8246E" w14:textId="16B68E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02D81">
              <w:rPr>
                <w:rFonts w:asciiTheme="minorHAnsi" w:eastAsia="Times New Roman" w:hAnsiTheme="minorHAnsi" w:cstheme="minorHAnsi"/>
                <w:sz w:val="16"/>
                <w:szCs w:val="16"/>
              </w:rPr>
              <w:t>chr1:145118354-14802603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59A6813" w14:textId="68B40838" w:rsidR="00A50ECF" w:rsidRPr="009369B6" w:rsidRDefault="00A50ECF" w:rsidP="00A04AB3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="00A04AB3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region between the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roximal </w:t>
            </w:r>
            <w:r w:rsidR="00A04AB3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distal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SegDup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luster</w:t>
            </w:r>
          </w:p>
        </w:tc>
      </w:tr>
      <w:tr w:rsidR="00CB09D9" w:rsidRPr="003456EA" w14:paraId="0E04311D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CD7459" w14:textId="01EE13F0" w:rsidR="00A50ECF" w:rsidRPr="001E2D7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" w:name="_Hlk74042969"/>
            <w:bookmarkEnd w:id="9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q24-q25 Proximal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8F54016" w14:textId="269D9765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1650414-17492654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73A89050" w14:textId="2A781A7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0FEFBD4" w14:textId="7B1E2EF6" w:rsid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kardt_2011</w:t>
            </w:r>
            <w:hyperlink w:anchor="_ENREF_21" w:tooltip="Burkardt, 2011 #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atron_2015</w:t>
            </w:r>
            <w:hyperlink w:anchor="_ENREF_22" w:tooltip="Chatron, 2015 #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m_2016</w:t>
            </w:r>
            <w:hyperlink w:anchor="_ENREF_23" w:tooltip="Lam, 2016 #3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m&lt;/Author&gt;&lt;Year&gt;2016&lt;/Year&gt;&lt;RecNum&gt;397&lt;/RecNum&gt;&lt;DisplayText&gt;&lt;style face="superscript"&gt;23&lt;/style&gt;&lt;/DisplayText&gt;&lt;record&gt;&lt;rec-number&gt;397&lt;/rec-number&gt;&lt;foreign-keys&gt;&lt;key app="EN" db-id="p9wv00a5yez0v1et5awv9pfoepd0x5dtwwpt" timestamp="1625116634"&gt;397&lt;/key&gt;&lt;/foreign-keys&gt;&lt;ref-type name="Journal Article"&gt;17&lt;/ref-type&gt;&lt;contributors&gt;&lt;authors&gt;&lt;author&gt;Lam, Felicia&lt;/author&gt;&lt;author&gt;Morris, Colleen&lt;/author&gt;&lt;/authors&gt;&lt;/contributors&gt;&lt;titles&gt;&lt;title&gt;Nine year old boy with chromosome 1q23.3-q25.1 deletion&lt;/title&gt;&lt;secondary-title&gt;American Journal of Medical Genetics Part A&lt;/secondary-title&gt;&lt;/titles&gt;&lt;periodical&gt;&lt;full-title&gt;American Journal of Medical Genetics Part A&lt;/full-title&gt;&lt;/periodical&gt;&lt;pages&gt;3013-3017&lt;/pages&gt;&lt;volume&gt;170&lt;/volume&gt;&lt;number&gt;11&lt;/number&gt;&lt;keywords&gt;&lt;keyword&gt;chromosome 1 q deletion&lt;/keyword&gt;&lt;keyword&gt;long arm chromosome 1&lt;/keyword&gt;&lt;keyword&gt;1q23.3-1q25.1&lt;/keyword&gt;&lt;keyword&gt;1q23.3&lt;/keyword&gt;&lt;keyword&gt;1q25.1&lt;/keyword&gt;&lt;keyword&gt;chromosome 1q&lt;/keyword&gt;&lt;keyword&gt;chromosome 1&lt;/keyword&gt;&lt;keyword&gt;CENPL&lt;/keyword&gt;&lt;keyword&gt;PRRX1&lt;/keyword&gt;&lt;keyword&gt;chromosome 1q interstitial deletion&lt;/keyword&gt;&lt;/keywords&gt;&lt;dates&gt;&lt;year&gt;2016&lt;/year&gt;&lt;pub-dates&gt;&lt;date&gt;2016/11/01&lt;/date&gt;&lt;/pub-dates&gt;&lt;/dates&gt;&lt;publisher&gt;John Wiley &amp;amp; Sons, Ltd&lt;/publisher&gt;&lt;isbn&gt;1552-4825&lt;/isbn&gt;&lt;work-type&gt;https://doi.org/10.1002/ajmg.a.37843&lt;/work-type&gt;&lt;urls&gt;&lt;related-urls&gt;&lt;url&gt;https://doi.org/10.1002/ajmg.a.37843&lt;/url&gt;&lt;/related-urls&gt;&lt;/urls&gt;&lt;electronic-resource-num&gt;https://doi.org/10.1002/ajmg.a.37843&lt;/electronic-resource-num&gt;&lt;access-date&gt;2021/06/3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24B544E0" w14:textId="7BEC6032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ckenroth_2016</w:t>
            </w:r>
            <w:hyperlink w:anchor="_ENREF_24" w:tooltip="Mackenroth, 2016 #3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chera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20</w:t>
            </w:r>
            <w:hyperlink w:anchor="_ENREF_25" w:tooltip="Fichera, 2020 #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chera&lt;/Author&gt;&lt;Year&gt;2020&lt;/Year&gt;&lt;RecNum&gt;38&lt;/RecNum&gt;&lt;DisplayText&gt;&lt;style face="superscript"&gt;25&lt;/style&gt;&lt;/DisplayText&gt;&lt;record&gt;&lt;rec-number&gt;38&lt;/rec-number&gt;&lt;foreign-keys&gt;&lt;key app="EN" db-id="p9wv00a5yez0v1et5awv9pfoepd0x5dtwwpt" timestamp="1623094808"&gt;38&lt;/key&gt;&lt;/foreign-keys&gt;&lt;ref-type name="Journal Article"&gt;17&lt;/ref-type&gt;&lt;contributors&gt;&lt;authors&gt;&lt;author&gt;Fichera, Marco&lt;/author&gt;&lt;author&gt;Saccuzzo, Lucia&lt;/author&gt;&lt;author&gt;Bertuzzo, Sara&lt;/author&gt;&lt;author&gt;Marelli, Susan&lt;/author&gt;&lt;author&gt;Cavallini, Anna&lt;/author&gt;&lt;author&gt;Romaniello, Romina&lt;/author&gt;&lt;author&gt;Kocova, Mirjana&lt;/author&gt;&lt;author&gt;Citterio, Andrea&lt;/author&gt;&lt;author&gt;Fanizza, Isabella&lt;/author&gt;&lt;author&gt;Trabacca, Antonio&lt;/author&gt;&lt;author&gt;Pagliazzi, Angelica&lt;/author&gt;&lt;author&gt;Guarducci, Silvia&lt;/author&gt;&lt;author&gt;Giglio, Sabrina&lt;/author&gt;&lt;author&gt;Zuffardi, Orsetta&lt;/author&gt;&lt;author&gt;Bonaglia, Maria Clara&lt;/author&gt;&lt;/authors&gt;&lt;/contributors&gt;&lt;titles&gt;&lt;title&gt;Assigning single clinical features to their disease-locus in large deletions: the example of chromosome 1q23-25 deletion syndrome&lt;/title&gt;&lt;secondary-title&gt;Journal of Translational Genetics and Genomics&lt;/secondary-title&gt;&lt;/titles&gt;&lt;periodical&gt;&lt;full-title&gt;Journal of Translational Genetics and Genomics&lt;/full-title&gt;&lt;/periodical&gt;&lt;pages&gt;114-132&lt;/pages&gt;&lt;volume&gt;4&lt;/volume&gt;&lt;number&gt;3&lt;/number&gt;&lt;keywords&gt;&lt;keyword&gt;&amp;lt;i&amp;gt;PBX1&amp;lt;/i&amp;gt;&lt;/keyword&gt;&lt;keyword&gt;genotype-phenotype&lt;/keyword&gt;&lt;keyword&gt;haploinsufficiency&lt;/keyword&gt;&lt;keyword&gt;incomplete penetrance&lt;/keyword&gt;&lt;keyword&gt;&amp;lt;i&amp;gt;ATP1B1&amp;lt;/i&amp;gt;&lt;/keyword&gt;&lt;keyword&gt;microcephaly&lt;/keyword&gt;&lt;keyword&gt;contiguous gene syndrome&lt;/keyword&gt;&lt;/keywords&gt;&lt;dates&gt;&lt;year&gt;2020&lt;/year&gt;&lt;/dates&gt;&lt;isbn&gt;2578-5281&lt;/isbn&gt;&lt;urls&gt;&lt;related-urls&gt;&lt;url&gt;http://dx.doi.org/10.20517/jtgg.2020.16&lt;/url&gt;&lt;/related-urls&gt;&lt;/urls&gt;&lt;electronic-resource-num&gt;10.20517/jtgg.2020.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92009EF" w14:textId="15ED65A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1650414-17492654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D29F762" w14:textId="2F549C3E" w:rsidR="00A50ECF" w:rsidRPr="0063636A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CAAEBD2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109B298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C154DAD" w14:textId="38BAD620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4501003-16702213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851EB98" w14:textId="5C9CC50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59C808E6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6A0A41DC" w14:textId="11FB7149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636A">
              <w:rPr>
                <w:rFonts w:asciiTheme="minorHAnsi" w:eastAsia="Times New Roman" w:hAnsiTheme="minorHAnsi" w:cstheme="minorHAnsi"/>
                <w:sz w:val="16"/>
                <w:szCs w:val="16"/>
              </w:rPr>
              <w:t>chr1:164501003-1670221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8D7AC0" w14:textId="10F247F8" w:rsidR="00A50ECF" w:rsidRPr="0063636A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roximal SRO defined by 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A6B2596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AF1830" w14:textId="34987D00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q24-q25 Intermediate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83F969E" w14:textId="0F14D5B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68556004-17442760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A82198C" w14:textId="053EE640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3B3DE3E7" w14:textId="011D7D04" w:rsid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kardt_2011</w:t>
            </w:r>
            <w:hyperlink w:anchor="_ENREF_21" w:tooltip="Burkardt, 2011 #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atron_2015</w:t>
            </w:r>
            <w:hyperlink w:anchor="_ENREF_22" w:tooltip="Chatron, 2015 #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m_2016</w:t>
            </w:r>
            <w:hyperlink w:anchor="_ENREF_23" w:tooltip="Lam, 2016 #3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m&lt;/Author&gt;&lt;Year&gt;2016&lt;/Year&gt;&lt;RecNum&gt;397&lt;/RecNum&gt;&lt;DisplayText&gt;&lt;style face="superscript"&gt;23&lt;/style&gt;&lt;/DisplayText&gt;&lt;record&gt;&lt;rec-number&gt;397&lt;/rec-number&gt;&lt;foreign-keys&gt;&lt;key app="EN" db-id="p9wv00a5yez0v1et5awv9pfoepd0x5dtwwpt" timestamp="1625116634"&gt;397&lt;/key&gt;&lt;/foreign-keys&gt;&lt;ref-type name="Journal Article"&gt;17&lt;/ref-type&gt;&lt;contributors&gt;&lt;authors&gt;&lt;author&gt;Lam, Felicia&lt;/author&gt;&lt;author&gt;Morris, Colleen&lt;/author&gt;&lt;/authors&gt;&lt;/contributors&gt;&lt;titles&gt;&lt;title&gt;Nine year old boy with chromosome 1q23.3-q25.1 deletion&lt;/title&gt;&lt;secondary-title&gt;American Journal of Medical Genetics Part A&lt;/secondary-title&gt;&lt;/titles&gt;&lt;periodical&gt;&lt;full-title&gt;American Journal of Medical Genetics Part A&lt;/full-title&gt;&lt;/periodical&gt;&lt;pages&gt;3013-3017&lt;/pages&gt;&lt;volume&gt;170&lt;/volume&gt;&lt;number&gt;11&lt;/number&gt;&lt;keywords&gt;&lt;keyword&gt;chromosome 1 q deletion&lt;/keyword&gt;&lt;keyword&gt;long arm chromosome 1&lt;/keyword&gt;&lt;keyword&gt;1q23.3-1q25.1&lt;/keyword&gt;&lt;keyword&gt;1q23.3&lt;/keyword&gt;&lt;keyword&gt;1q25.1&lt;/keyword&gt;&lt;keyword&gt;chromosome 1q&lt;/keyword&gt;&lt;keyword&gt;chromosome 1&lt;/keyword&gt;&lt;keyword&gt;CENPL&lt;/keyword&gt;&lt;keyword&gt;PRRX1&lt;/keyword&gt;&lt;keyword&gt;chromosome 1q interstitial deletion&lt;/keyword&gt;&lt;/keywords&gt;&lt;dates&gt;&lt;year&gt;2016&lt;/year&gt;&lt;pub-dates&gt;&lt;date&gt;2016/11/01&lt;/date&gt;&lt;/pub-dates&gt;&lt;/dates&gt;&lt;publisher&gt;John Wiley &amp;amp; Sons, Ltd&lt;/publisher&gt;&lt;isbn&gt;1552-4825&lt;/isbn&gt;&lt;work-type&gt;https://doi.org/10.1002/ajmg.a.37843&lt;/work-type&gt;&lt;urls&gt;&lt;related-urls&gt;&lt;url&gt;https://doi.org/10.1002/ajmg.a.37843&lt;/url&gt;&lt;/related-urls&gt;&lt;/urls&gt;&lt;electronic-resource-num&gt;https://doi.org/10.1002/ajmg.a.37843&lt;/electronic-resource-num&gt;&lt;access-date&gt;2021/06/3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B8D9759" w14:textId="444F4779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ckenroth_2016</w:t>
            </w:r>
            <w:hyperlink w:anchor="_ENREF_24" w:tooltip="Mackenroth, 2016 #3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chera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20</w:t>
            </w:r>
            <w:hyperlink w:anchor="_ENREF_25" w:tooltip="Fichera, 2020 #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chera&lt;/Author&gt;&lt;Year&gt;2020&lt;/Year&gt;&lt;RecNum&gt;38&lt;/RecNum&gt;&lt;DisplayText&gt;&lt;style face="superscript"&gt;25&lt;/style&gt;&lt;/DisplayText&gt;&lt;record&gt;&lt;rec-number&gt;38&lt;/rec-number&gt;&lt;foreign-keys&gt;&lt;key app="EN" db-id="p9wv00a5yez0v1et5awv9pfoepd0x5dtwwpt" timestamp="1623094808"&gt;38&lt;/key&gt;&lt;/foreign-keys&gt;&lt;ref-type name="Journal Article"&gt;17&lt;/ref-type&gt;&lt;contributors&gt;&lt;authors&gt;&lt;author&gt;Fichera, Marco&lt;/author&gt;&lt;author&gt;Saccuzzo, Lucia&lt;/author&gt;&lt;author&gt;Bertuzzo, Sara&lt;/author&gt;&lt;author&gt;Marelli, Susan&lt;/author&gt;&lt;author&gt;Cavallini, Anna&lt;/author&gt;&lt;author&gt;Romaniello, Romina&lt;/author&gt;&lt;author&gt;Kocova, Mirjana&lt;/author&gt;&lt;author&gt;Citterio, Andrea&lt;/author&gt;&lt;author&gt;Fanizza, Isabella&lt;/author&gt;&lt;author&gt;Trabacca, Antonio&lt;/author&gt;&lt;author&gt;Pagliazzi, Angelica&lt;/author&gt;&lt;author&gt;Guarducci, Silvia&lt;/author&gt;&lt;author&gt;Giglio, Sabrina&lt;/author&gt;&lt;author&gt;Zuffardi, Orsetta&lt;/author&gt;&lt;author&gt;Bonaglia, Maria Clara&lt;/author&gt;&lt;/authors&gt;&lt;/contributors&gt;&lt;titles&gt;&lt;title&gt;Assigning single clinical features to their disease-locus in large deletions: the example of chromosome 1q23-25 deletion syndrome&lt;/title&gt;&lt;secondary-title&gt;Journal of Translational Genetics and Genomics&lt;/secondary-title&gt;&lt;/titles&gt;&lt;periodical&gt;&lt;full-title&gt;Journal of Translational Genetics and Genomics&lt;/full-title&gt;&lt;/periodical&gt;&lt;pages&gt;114-132&lt;/pages&gt;&lt;volume&gt;4&lt;/volume&gt;&lt;number&gt;3&lt;/number&gt;&lt;keywords&gt;&lt;keyword&gt;&amp;lt;i&amp;gt;PBX1&amp;lt;/i&amp;gt;&lt;/keyword&gt;&lt;keyword&gt;genotype-phenotype&lt;/keyword&gt;&lt;keyword&gt;haploinsufficiency&lt;/keyword&gt;&lt;keyword&gt;incomplete penetrance&lt;/keyword&gt;&lt;keyword&gt;&amp;lt;i&amp;gt;ATP1B1&amp;lt;/i&amp;gt;&lt;/keyword&gt;&lt;keyword&gt;microcephaly&lt;/keyword&gt;&lt;keyword&gt;contiguous gene syndrome&lt;/keyword&gt;&lt;/keywords&gt;&lt;dates&gt;&lt;year&gt;2020&lt;/year&gt;&lt;/dates&gt;&lt;isbn&gt;2578-5281&lt;/isbn&gt;&lt;urls&gt;&lt;related-urls&gt;&lt;url&gt;http://dx.doi.org/10.20517/jtgg.2020.16&lt;/url&gt;&lt;/related-urls&gt;&lt;/urls&gt;&lt;electronic-resource-num&gt;10.20517/jtgg.2020.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01F42E04" w14:textId="6AD7C838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68556004-17442760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419EBD6" w14:textId="77777777" w:rsidR="00F15978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the end of Case 1 of </w:t>
            </w: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Ficher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  <w:p w14:paraId="0F960C86" w14:textId="6BE966C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and the e</w:t>
            </w: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nd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of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of </w:t>
            </w: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B4F7495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425A97C" w14:textId="42CEFD5D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q24-q25 Distal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3E3DDDB" w14:textId="4E8DD204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0500104-18428303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7C2CBF0" w14:textId="69236C9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4CA1639D" w14:textId="3E792A02" w:rsid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kardt_2011</w:t>
            </w:r>
            <w:hyperlink w:anchor="_ENREF_21" w:tooltip="Burkardt, 2011 #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rYXJkdDwvQXV0aG9yPjxZZWFyPjIwMTE8L1llYXI+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TMzNi01MTwvcGFnZXM+PHZvbHVtZT4xNTVhPC92b2x1bWU+PG51bWJl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atron_2015</w:t>
            </w:r>
            <w:hyperlink w:anchor="_ENREF_22" w:tooltip="Chatron, 2015 #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F0cm9uPC9BdXRob3I+PFllYXI+MjAxNTwvWWVhcj48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AwOC0xNzwvcGFnZXM+PHZvbHVtZT4xNjdhPC92b2x1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m_2016</w:t>
            </w:r>
            <w:hyperlink w:anchor="_ENREF_23" w:tooltip="Lam, 2016 #3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m&lt;/Author&gt;&lt;Year&gt;2016&lt;/Year&gt;&lt;RecNum&gt;397&lt;/RecNum&gt;&lt;DisplayText&gt;&lt;style face="superscript"&gt;23&lt;/style&gt;&lt;/DisplayText&gt;&lt;record&gt;&lt;rec-number&gt;397&lt;/rec-number&gt;&lt;foreign-keys&gt;&lt;key app="EN" db-id="p9wv00a5yez0v1et5awv9pfoepd0x5dtwwpt" timestamp="1625116634"&gt;397&lt;/key&gt;&lt;/foreign-keys&gt;&lt;ref-type name="Journal Article"&gt;17&lt;/ref-type&gt;&lt;contributors&gt;&lt;authors&gt;&lt;author&gt;Lam, Felicia&lt;/author&gt;&lt;author&gt;Morris, Colleen&lt;/author&gt;&lt;/authors&gt;&lt;/contributors&gt;&lt;titles&gt;&lt;title&gt;Nine year old boy with chromosome 1q23.3-q25.1 deletion&lt;/title&gt;&lt;secondary-title&gt;American Journal of Medical Genetics Part A&lt;/secondary-title&gt;&lt;/titles&gt;&lt;periodical&gt;&lt;full-title&gt;American Journal of Medical Genetics Part A&lt;/full-title&gt;&lt;/periodical&gt;&lt;pages&gt;3013-3017&lt;/pages&gt;&lt;volume&gt;170&lt;/volume&gt;&lt;number&gt;11&lt;/number&gt;&lt;keywords&gt;&lt;keyword&gt;chromosome 1 q deletion&lt;/keyword&gt;&lt;keyword&gt;long arm chromosome 1&lt;/keyword&gt;&lt;keyword&gt;1q23.3-1q25.1&lt;/keyword&gt;&lt;keyword&gt;1q23.3&lt;/keyword&gt;&lt;keyword&gt;1q25.1&lt;/keyword&gt;&lt;keyword&gt;chromosome 1q&lt;/keyword&gt;&lt;keyword&gt;chromosome 1&lt;/keyword&gt;&lt;keyword&gt;CENPL&lt;/keyword&gt;&lt;keyword&gt;PRRX1&lt;/keyword&gt;&lt;keyword&gt;chromosome 1q interstitial deletion&lt;/keyword&gt;&lt;/keywords&gt;&lt;dates&gt;&lt;year&gt;2016&lt;/year&gt;&lt;pub-dates&gt;&lt;date&gt;2016/11/01&lt;/date&gt;&lt;/pub-dates&gt;&lt;/dates&gt;&lt;publisher&gt;John Wiley &amp;amp; Sons, Ltd&lt;/publisher&gt;&lt;isbn&gt;1552-4825&lt;/isbn&gt;&lt;work-type&gt;https://doi.org/10.1002/ajmg.a.37843&lt;/work-type&gt;&lt;urls&gt;&lt;related-urls&gt;&lt;url&gt;https://doi.org/10.1002/ajmg.a.37843&lt;/url&gt;&lt;/related-urls&gt;&lt;/urls&gt;&lt;electronic-resource-num&gt;https://doi.org/10.1002/ajmg.a.37843&lt;/electronic-resource-num&gt;&lt;access-date&gt;2021/06/3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716848F" w14:textId="428AC86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ckenroth_2016</w:t>
            </w:r>
            <w:hyperlink w:anchor="_ENREF_24" w:tooltip="Mackenroth, 2016 #3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NrZW5yb3RoPC9BdXRob3I+PFllYXI+MjAxNjwvWWVh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IzOTQtOTwvcGFnZXM+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chera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20</w:t>
            </w:r>
            <w:hyperlink w:anchor="_ENREF_25" w:tooltip="Fichera, 2020 #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chera&lt;/Author&gt;&lt;Year&gt;2020&lt;/Year&gt;&lt;RecNum&gt;38&lt;/RecNum&gt;&lt;DisplayText&gt;&lt;style face="superscript"&gt;25&lt;/style&gt;&lt;/DisplayText&gt;&lt;record&gt;&lt;rec-number&gt;38&lt;/rec-number&gt;&lt;foreign-keys&gt;&lt;key app="EN" db-id="p9wv00a5yez0v1et5awv9pfoepd0x5dtwwpt" timestamp="1623094808"&gt;38&lt;/key&gt;&lt;/foreign-keys&gt;&lt;ref-type name="Journal Article"&gt;17&lt;/ref-type&gt;&lt;contributors&gt;&lt;authors&gt;&lt;author&gt;Fichera, Marco&lt;/author&gt;&lt;author&gt;Saccuzzo, Lucia&lt;/author&gt;&lt;author&gt;Bertuzzo, Sara&lt;/author&gt;&lt;author&gt;Marelli, Susan&lt;/author&gt;&lt;author&gt;Cavallini, Anna&lt;/author&gt;&lt;author&gt;Romaniello, Romina&lt;/author&gt;&lt;author&gt;Kocova, Mirjana&lt;/author&gt;&lt;author&gt;Citterio, Andrea&lt;/author&gt;&lt;author&gt;Fanizza, Isabella&lt;/author&gt;&lt;author&gt;Trabacca, Antonio&lt;/author&gt;&lt;author&gt;Pagliazzi, Angelica&lt;/author&gt;&lt;author&gt;Guarducci, Silvia&lt;/author&gt;&lt;author&gt;Giglio, Sabrina&lt;/author&gt;&lt;author&gt;Zuffardi, Orsetta&lt;/author&gt;&lt;author&gt;Bonaglia, Maria Clara&lt;/author&gt;&lt;/authors&gt;&lt;/contributors&gt;&lt;titles&gt;&lt;title&gt;Assigning single clinical features to their disease-locus in large deletions: the example of chromosome 1q23-25 deletion syndrome&lt;/title&gt;&lt;secondary-title&gt;Journal of Translational Genetics and Genomics&lt;/secondary-title&gt;&lt;/titles&gt;&lt;periodical&gt;&lt;full-title&gt;Journal of Translational Genetics and Genomics&lt;/full-title&gt;&lt;/periodical&gt;&lt;pages&gt;114-132&lt;/pages&gt;&lt;volume&gt;4&lt;/volume&gt;&lt;number&gt;3&lt;/number&gt;&lt;keywords&gt;&lt;keyword&gt;&amp;lt;i&amp;gt;PBX1&amp;lt;/i&amp;gt;&lt;/keyword&gt;&lt;keyword&gt;genotype-phenotype&lt;/keyword&gt;&lt;keyword&gt;haploinsufficiency&lt;/keyword&gt;&lt;keyword&gt;incomplete penetrance&lt;/keyword&gt;&lt;keyword&gt;&amp;lt;i&amp;gt;ATP1B1&amp;lt;/i&amp;gt;&lt;/keyword&gt;&lt;keyword&gt;microcephaly&lt;/keyword&gt;&lt;keyword&gt;contiguous gene syndrome&lt;/keyword&gt;&lt;/keywords&gt;&lt;dates&gt;&lt;year&gt;2020&lt;/year&gt;&lt;/dates&gt;&lt;isbn&gt;2578-5281&lt;/isbn&gt;&lt;urls&gt;&lt;related-urls&gt;&lt;url&gt;http://dx.doi.org/10.20517/jtgg.2020.16&lt;/url&gt;&lt;/related-urls&gt;&lt;/urls&gt;&lt;electronic-resource-num&gt;10.20517/jtgg.2020.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35E86201" w14:textId="3572ED3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0500104-1842830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04842D" w14:textId="2F3BBC50" w:rsidR="00A50ECF" w:rsidRPr="00D3458D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3 of Fichera </w:t>
            </w:r>
            <w:r w:rsidRPr="00D3458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24A945D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AF42A8D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411356B" w14:textId="13D725B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8514910-18126971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33B2DAD" w14:textId="0F0A47C2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6361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20541D97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5FFF83B" w14:textId="1B726C6D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3458D">
              <w:rPr>
                <w:rFonts w:asciiTheme="minorHAnsi" w:eastAsia="Times New Roman" w:hAnsiTheme="minorHAnsi" w:cstheme="minorHAnsi"/>
                <w:sz w:val="16"/>
                <w:szCs w:val="16"/>
              </w:rPr>
              <w:t>chr1:178514910-18126971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7E2C91F" w14:textId="04E731F5" w:rsidR="00A50ECF" w:rsidRPr="00D3458D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Distal SRO defined by Chatr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10"/>
      <w:tr w:rsidR="00CB09D9" w:rsidRPr="003456EA" w14:paraId="5785DBF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CB2DC46" w14:textId="77777777" w:rsidR="00482BAF" w:rsidRPr="009369B6" w:rsidRDefault="00482BA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41-q4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4B94DE9" w14:textId="77777777" w:rsidR="00482BAF" w:rsidRPr="009369B6" w:rsidRDefault="00482BA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17316327-22418246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73EEAD72" w14:textId="77777777" w:rsidR="00482BAF" w:rsidRPr="009369B6" w:rsidRDefault="00482BA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02758AD" w14:textId="1BF878C2" w:rsidR="00B9777F" w:rsidRDefault="00482BAF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1</w:t>
            </w:r>
            <w:hyperlink w:anchor="_ENREF_26" w:tooltip="Rosenfeld, 2011 #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E8L1JlY051bT48RGlzcGxheVRleHQ+PHN0eWxlIGZhY2U9InN1cGVyc2NyaXB0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0Mi05PC9wYWdlcz48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E8L1JlY051bT48RGlzcGxheVRleHQ+PHN0eWxlIGZhY2U9InN1cGVyc2NyaXB0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0Mi05PC9wYWdlcz48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u_2014</w:t>
            </w:r>
            <w:hyperlink w:anchor="_ENREF_27" w:tooltip="Au, 2014 #2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dTwvQXV0aG9yPjxZZWFyPjIwMTQ8L1llYXI+PFJlY051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0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dTwvQXV0aG9yPjxZZWFyPjIwMTQ8L1llYXI+PFJlY051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0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preiz_2014</w:t>
            </w:r>
            <w:hyperlink w:anchor="_ENREF_28" w:tooltip="Spreiz, 2014 #28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preiz&lt;/Author&gt;&lt;Year&gt;2014&lt;/Year&gt;&lt;RecNum&gt;284&lt;/RecNum&gt;&lt;DisplayText&gt;&lt;style face="superscript"&gt;28&lt;/style&gt;&lt;/DisplayText&gt;&lt;record&gt;&lt;rec-number&gt;284&lt;/rec-number&gt;&lt;foreign-keys&gt;&lt;key app="EN" db-id="p9wv00a5yez0v1et5awv9pfoepd0x5dtwwpt" timestamp="1624474745"&gt;284&lt;/key&gt;&lt;/foreign-keys&gt;&lt;ref-type name="Journal Article"&gt;17&lt;/ref-type&gt;&lt;contributors&gt;&lt;authors&gt;&lt;author&gt;Spreiz, A.&lt;/author&gt;&lt;author&gt;Haberlandt, E.&lt;/author&gt;&lt;author&gt;Baumann, M.&lt;/author&gt;&lt;author&gt;Baumgartner Sigl, S.&lt;/author&gt;&lt;author&gt;Fauth, C.&lt;/author&gt;&lt;author&gt;Gautsch, K.&lt;/author&gt;&lt;author&gt;Karall, D.&lt;/author&gt;&lt;author&gt;Janetschek, C.&lt;/author&gt;&lt;author&gt;Rostasy, K.&lt;/author&gt;&lt;author&gt;Scholl-Bürgi, S.&lt;/author&gt;&lt;author&gt;Zotter, S.&lt;/author&gt;&lt;author&gt;Utermann, G.&lt;/author&gt;&lt;author&gt;Zschocke, J.&lt;/author&gt;&lt;author&gt;Kotzot, D.&lt;/author&gt;&lt;/authors&gt;&lt;/contributors&gt;&lt;titles&gt;&lt;title&gt;Chromosomal microaberrations in patients with epilepsy, intellectual disability, and congenital anomalies&lt;/title&gt;&lt;secondary-title&gt;Clinical Genetics&lt;/secondary-title&gt;&lt;/titles&gt;&lt;periodical&gt;&lt;full-title&gt;Clinical Genetics&lt;/full-title&gt;&lt;/periodical&gt;&lt;pages&gt;361-366&lt;/pages&gt;&lt;volume&gt;86&lt;/volume&gt;&lt;number&gt;4&lt;/number&gt;&lt;keywords&gt;&lt;keyword&gt;deletion&lt;/keyword&gt;&lt;keyword&gt;duplication&lt;/keyword&gt;&lt;keyword&gt;epilepsy&lt;/keyword&gt;&lt;keyword&gt;intellectual disability&lt;/keyword&gt;&lt;keyword&gt;SNP array&lt;/keyword&gt;&lt;/keywords&gt;&lt;dates&gt;&lt;year&gt;2014&lt;/year&gt;&lt;pub-dates&gt;&lt;date&gt;2014/10/01&lt;/date&gt;&lt;/pub-dates&gt;&lt;/dates&gt;&lt;publisher&gt;John Wiley &amp;amp; Sons, Ltd&lt;/publisher&gt;&lt;isbn&gt;0009-9163&lt;/isbn&gt;&lt;work-type&gt;https://doi.org/10.1111/cge.12288&lt;/work-type&gt;&lt;urls&gt;&lt;related-urls&gt;&lt;url&gt;https://doi.org/10.1111/cge.12288&lt;/url&gt;&lt;/related-urls&gt;&lt;/urls&gt;&lt;electronic-resource-num&gt;https://doi.org/10.1111/cge.12288&lt;/electronic-resource-num&gt;&lt;access-date&gt;2021/06/23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2680EB65" w14:textId="6B127115" w:rsidR="00482BAF" w:rsidRPr="00B9777F" w:rsidRDefault="00482BAF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sina_2015</w:t>
            </w:r>
            <w:hyperlink w:anchor="_ENREF_29" w:tooltip="Cassina, 2015 #28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zaW5hPC9BdXRob3I+PFllYXI+MjAxNTwvWWVhcj48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E0MTgtMjA8L3BhZ2Vz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zaW5hPC9BdXRob3I+PFllYXI+MjAxNTwvWWVhcj48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nagishita_2019</w:t>
            </w:r>
            <w:hyperlink w:anchor="_ENREF_30" w:tooltip="Yanagishita, 2019 #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5hZ2lzaGl0YTwvQXV0aG9yPjxZZWFyPjIwMTk8L1ll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5hZ2lzaGl0YTwvQXV0aG9yPjxZZWFyPjIwMTk8L1ll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3AD35AA2" w14:textId="77777777" w:rsidR="00482BAF" w:rsidRPr="009369B6" w:rsidRDefault="00482BA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19249704-22611583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48C3A1" w14:textId="7B352451" w:rsidR="00482BAF" w:rsidRPr="009369B6" w:rsidRDefault="00482BA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13 of Rosen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CA615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F86B06" w14:textId="77777777" w:rsidR="00482BAF" w:rsidRPr="009369B6" w:rsidRDefault="00482BA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02E986E" w14:textId="0977BFC0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2BAF">
              <w:rPr>
                <w:rFonts w:asciiTheme="minorHAnsi" w:eastAsia="Times New Roman" w:hAnsiTheme="minorHAnsi" w:cstheme="minorHAnsi"/>
                <w:sz w:val="16"/>
                <w:szCs w:val="16"/>
              </w:rPr>
              <w:t>chr1:222988431-224622001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69A5FDF" w14:textId="2B8322A9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B5CB26C" w14:textId="77777777" w:rsidR="00482BAF" w:rsidRPr="00B9777F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6E35BB38" w14:textId="60D5782C" w:rsidR="00482BAF" w:rsidRPr="009369B6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2BAF">
              <w:rPr>
                <w:rFonts w:asciiTheme="minorHAnsi" w:eastAsia="Times New Roman" w:hAnsiTheme="minorHAnsi" w:cstheme="minorHAnsi"/>
                <w:sz w:val="16"/>
                <w:szCs w:val="16"/>
              </w:rPr>
              <w:t>chr1:222988431-22462200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5C4B88" w14:textId="5EA59E0B" w:rsidR="00482BAF" w:rsidRPr="00482BAF" w:rsidRDefault="00482BA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genes: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DISP1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WDR26</w:t>
            </w:r>
          </w:p>
        </w:tc>
      </w:tr>
      <w:tr w:rsidR="00CB09D9" w:rsidRPr="003456EA" w14:paraId="2E507ED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8081948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q43-q44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69BED89D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39559031-24553286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988E9CF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747E7DD1" w14:textId="53033ECB" w:rsidR="00A50ECF" w:rsidRPr="00B9777F" w:rsidRDefault="00A50ECF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lif_2012</w:t>
            </w:r>
            <w:hyperlink w:anchor="_ENREF_31" w:tooltip="Ballif, 2012 #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yPC9ZZWFyPjxS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MTQ1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yPC9ZZWFyPjxS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MTQ1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</w:t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ierry_2012</w:t>
            </w:r>
            <w:hyperlink w:anchor="_ENREF_32" w:tooltip="Thierry, 2012 #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cnJ5PC9BdXRob3I+PFllYXI+MjAxMjwvWWVhcj48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cnJ5PC9BdXRob3I+PFllYXI+MjAxMjwvWWVhcj48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pienne_2017</w:t>
            </w:r>
            <w:hyperlink w:anchor="_ENREF_33" w:tooltip="Depienne, 2017 #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BpZW5uZTwvQXV0aG9yPjxZZWFyPjIwMTc8L1llYXI+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BpZW5uZTwvQXV0aG9yPjxZZWFyPjIwMTc8L1llYXI+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en_2020</w:t>
            </w:r>
            <w:hyperlink w:anchor="_ENREF_34" w:tooltip="Chen, 2020 #28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VuPC9BdXRob3I+PFllYXI+MjAyMDwvWWVhcj48UmVj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VuPC9BdXRob3I+PFllYXI+MjAyMDwvWWVhcj48UmVj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33ADB00A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41492408-24746624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94745E1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</w:t>
            </w:r>
          </w:p>
        </w:tc>
      </w:tr>
      <w:tr w:rsidR="00CB09D9" w:rsidRPr="003456EA" w14:paraId="0B967712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4EE0DD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155E6B" w14:textId="585C8FA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" w:name="_Hlk7414899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43287730-245318287</w:t>
            </w:r>
            <w:bookmarkEnd w:id="11"/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1D40A70" w14:textId="213A92EE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EA11CD1" w14:textId="6FC1C760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bottom w:val="single" w:sz="4" w:space="0" w:color="auto"/>
            </w:tcBorders>
            <w:shd w:val="clear" w:color="auto" w:fill="FFFFFF" w:themeFill="background1"/>
            <w:vAlign w:val="center"/>
          </w:tcPr>
          <w:p w14:paraId="45DB4543" w14:textId="0BA28230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:243287730-245318287</w:t>
            </w:r>
          </w:p>
        </w:tc>
        <w:tc>
          <w:tcPr>
            <w:tcW w:w="684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7FCE2D3" w14:textId="0E7669B4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251C290B" w14:textId="77777777" w:rsidTr="0063376E"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150ABC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8499C5F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B00CCB1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8B97684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vAlign w:val="center"/>
          </w:tcPr>
          <w:p w14:paraId="7E04AC72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458936B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1B0B555A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1D8E76B" w14:textId="27ECF0BC" w:rsidR="00A50ECF" w:rsidRPr="00073DDA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25.3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MYTIL)</w:t>
            </w:r>
          </w:p>
        </w:tc>
        <w:tc>
          <w:tcPr>
            <w:tcW w:w="216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32E3D2" w14:textId="6266393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0-301410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5AA1A5" w14:textId="0EAE950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F7ECD1" w14:textId="4E44DDBC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co-Fenzy_2014</w:t>
            </w:r>
            <w:hyperlink w:anchor="_ENREF_35" w:tooltip="Doco-Fenzy, 2014 #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NvLUZlbnp5PC9BdXRob3I+PFllYXI+MjAxNDwvWWVh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Q3MS00Nzk8L3BhZ2VzPjx2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NvLUZlbnp5PC9BdXRob3I+PFllYXI+MjAxNDwvWWVh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Q3MS00Nzk8L3BhZ2VzPjx2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Rocker_2015</w:t>
            </w:r>
            <w:hyperlink w:anchor="_ENREF_36" w:tooltip="De Rocker, 2015 #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SBSb2NrZXI8L0F1dGhvcj48WWVhcj4yMDE1PC9ZZWFy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SBSb2NrZXI8L0F1dGhvcj48WWVhcj4yMDE1PC9ZZWFy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FFFFFF" w:themeFill="background1"/>
            <w:vAlign w:val="center"/>
          </w:tcPr>
          <w:p w14:paraId="5544D868" w14:textId="577464FB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0-3014104</w:t>
            </w:r>
          </w:p>
        </w:tc>
        <w:tc>
          <w:tcPr>
            <w:tcW w:w="6842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D2EE4C6" w14:textId="4C24D8F8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Rock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1</w:t>
            </w:r>
          </w:p>
        </w:tc>
      </w:tr>
      <w:tr w:rsidR="00CB09D9" w:rsidRPr="003456EA" w14:paraId="060598DB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189DF4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6705E32" w14:textId="57297BD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92885-2335045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FDAAC15" w14:textId="6D802B3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13088EA7" w14:textId="0B596B7C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4A555B28" w14:textId="635E435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92885-233504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96FA1A" w14:textId="007D202F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MYTIL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F2269CE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AFF21E6" w14:textId="6ED818AE" w:rsidR="00A50ECF" w:rsidRPr="00090600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2p2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8C453F0" w14:textId="1DFCA424" w:rsidR="00A50ECF" w:rsidRPr="00090600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chr2:44183312-44362445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7ED50F40" w14:textId="166AD1E4" w:rsidR="00A50ECF" w:rsidRPr="00090600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4EB70E20" w14:textId="6AECDCC2" w:rsidR="00A50ECF" w:rsidRPr="00B9777F" w:rsidRDefault="006C0BF4" w:rsidP="006C0B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DECIPHER </w:t>
            </w: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5FA5AF79" w14:textId="49B840A0" w:rsidR="00A50ECF" w:rsidRPr="00090600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chr2:44410451-4458958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249AA97" w14:textId="1CE9F006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90600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4A12D7" w14:paraId="515D19ED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8A32C20" w14:textId="66240DBD" w:rsidR="00A50ECF" w:rsidRPr="004A12D7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NRXN1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(2p16.3)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66E0A343" w14:textId="09C4486B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" w:name="_Hlk75854063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145643-51259674</w:t>
            </w:r>
            <w:bookmarkEnd w:id="12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2E420CC" w14:textId="420CF059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14CB1BB0" w14:textId="4260DF7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éna_2013</w:t>
            </w:r>
            <w:hyperlink w:anchor="_ENREF_37" w:tooltip="Béna, 2013 #293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w6luYTwvQXV0aG9yPjxZZWFyPjIwMTM8L1llYXI+PFJl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w6luYTwvQXV0aG9yPjxZZWFyPjIwMTM8L1llYXI+PFJl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37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ther_2015</w:t>
            </w:r>
            <w:hyperlink w:anchor="_ENREF_38" w:tooltip="Lowther, 2017 #2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zwvWWVhcj48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zwvWWVhcj48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 Shehhi_2019</w:t>
            </w:r>
            <w:hyperlink w:anchor="_ENREF_39" w:tooltip="Al Shehhi, 2019 #28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 Shehhi&lt;/Author&gt;&lt;Year&gt;2019&lt;/Year&gt;&lt;RecNum&gt;288&lt;/RecNum&gt;&lt;DisplayText&gt;&lt;style face="superscript"&gt;39&lt;/style&gt;&lt;/DisplayText&gt;&lt;record&gt;&lt;rec-number&gt;288&lt;/rec-number&gt;&lt;foreign-keys&gt;&lt;key app="EN" db-id="p9wv00a5yez0v1et5awv9pfoepd0x5dtwwpt" timestamp="1624631179"&gt;288&lt;/key&gt;&lt;/foreign-keys&gt;&lt;ref-type name="Journal Article"&gt;17&lt;/ref-type&gt;&lt;contributors&gt;&lt;authors&gt;&lt;author&gt;Al Shehhi, Maryam&lt;/author&gt;&lt;author&gt;Forman, Eva B.&lt;/author&gt;&lt;author&gt;Fitzgerald, Jacqueline E.&lt;/author&gt;&lt;author&gt;McInerney, Veronica&lt;/author&gt;&lt;author&gt;Krawczyk, Janusz&lt;/author&gt;&lt;author&gt;Shen, Sanbing&lt;/author&gt;&lt;author&gt;Betts, David R.&lt;/author&gt;&lt;author&gt;Ardle, Linda Mc&lt;/author&gt;&lt;author&gt;Gorman, Kathleen M.&lt;/author&gt;&lt;author&gt;King, Mary D.&lt;/author&gt;&lt;author&gt;Green, Andrew&lt;/author&gt;&lt;author&gt;Gallagher, Louise&lt;/author&gt;&lt;author&gt;Lynch, Sally A.&lt;/author&gt;&lt;/authors&gt;&lt;/contributors&gt;&lt;titles&gt;&lt;title&gt;NRXN1 deletion syndrome; phenotypic and penetrance data from 34 families&lt;/title&gt;&lt;secondary-title&gt;European Journal of Medical Genetics&lt;/secondary-title&gt;&lt;/titles&gt;&lt;periodical&gt;&lt;full-title&gt;Eur J Med Genet&lt;/full-title&gt;&lt;abbr-1&gt;European journal of medical genetics&lt;/abbr-1&gt;&lt;/periodical&gt;&lt;pages&gt;204-209&lt;/pages&gt;&lt;volume&gt;62&lt;/volume&gt;&lt;number&gt;3&lt;/number&gt;&lt;keywords&gt;&lt;keyword&gt;Neurexin 1&lt;/keyword&gt;&lt;keyword&gt;Copy number variant&lt;/keyword&gt;&lt;keyword&gt;2p16.3 microdeletion&lt;/keyword&gt;&lt;keyword&gt;Autism spectrum disorder&lt;/keyword&gt;&lt;/keywords&gt;&lt;dates&gt;&lt;year&gt;2019&lt;/year&gt;&lt;pub-dates&gt;&lt;date&gt;2019/03/01/&lt;/date&gt;&lt;/pub-dates&gt;&lt;/dates&gt;&lt;isbn&gt;1769-7212&lt;/isbn&gt;&lt;urls&gt;&lt;related-urls&gt;&lt;url&gt;https://www.sciencedirect.com/science/article/pii/S176972121830079X&lt;/url&gt;&lt;/related-urls&gt;&lt;/urls&gt;&lt;electronic-resource-num&gt;https://doi.org/10.1016/j.ejmg.2018.07.01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4EF1DFCA" w14:textId="73977551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145643-5125967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2332B5" w14:textId="2C46C68D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NRXN1</w:t>
            </w: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7C58E72" w14:textId="77777777" w:rsidTr="0063376E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C1C51A" w14:textId="77777777" w:rsidR="00A50ECF" w:rsidRPr="004A12D7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69B3305D" w14:textId="154C7D71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" w:name="_Hlk75854075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847740-51170975</w:t>
            </w:r>
            <w:bookmarkEnd w:id="13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A534949" w14:textId="0973DCF1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082F45C5" w14:textId="709790C4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vAlign w:val="center"/>
          </w:tcPr>
          <w:p w14:paraId="18945EA6" w14:textId="5EDD7867" w:rsidR="00A50ECF" w:rsidRPr="004A12D7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2:50994236-5131747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EFFD61B" w14:textId="7E597EF6" w:rsidR="00A50ECF" w:rsidRPr="000A19F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0 of </w:t>
            </w:r>
            <w:r w:rsidRPr="004A12D7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Béna </w:t>
            </w:r>
            <w:r w:rsidRPr="004A12D7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66AD72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2EFBD8C" w14:textId="2A6E5FE6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6.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5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24777EF" w14:textId="5DFACF46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4" w:name="_Hlk8381043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59139200-62488871</w:t>
            </w:r>
            <w:bookmarkEnd w:id="14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AD0B7A9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26824609" w14:textId="343C11C5" w:rsidR="00B9777F" w:rsidRDefault="00F84F38" w:rsidP="00F84F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5"/>
                <w:szCs w:val="15"/>
              </w:rPr>
            </w:pP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Piccione_2012</w:t>
            </w:r>
            <w:hyperlink w:anchor="_ENREF_41" w:tooltip="Piccione, 2012 #434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Piccione&lt;/Author&gt;&lt;Year&gt;2012&lt;/Year&gt;&lt;RecNum&gt;434&lt;/RecNum&gt;&lt;DisplayText&gt;&lt;style face="superscript"&gt;41&lt;/style&gt;&lt;/DisplayText&gt;&lt;record&gt;&lt;rec-number&gt;434&lt;/rec-number&gt;&lt;foreign-keys&gt;&lt;key app="EN" db-id="p9wv00a5yez0v1et5awv9pfoepd0x5dtwwpt" timestamp="1625593115"&gt;434&lt;/key&gt;&lt;/foreign-keys&gt;&lt;ref-type name="Journal Article"&gt;17&lt;/ref-type&gt;&lt;contributors&gt;&lt;authors&gt;&lt;author&gt;Piccione, Maria&lt;/author&gt;&lt;author&gt;Piro, Ettore&lt;/author&gt;&lt;author&gt;Serraino, Francesca&lt;/author&gt;&lt;author&gt;Cavani, Simona&lt;/author&gt;&lt;author&gt;Ciccone, Roberto&lt;/author&gt;&lt;author&gt;Malacarne, Michela&lt;/author&gt;&lt;author&gt;Pierluigi, Mauro&lt;/author&gt;&lt;author&gt;Vitaloni, Marianna&lt;/author&gt;&lt;author&gt;Zuffardi, Orsetta&lt;/author&gt;&lt;author&gt;Corsello, Giovanni&lt;/author&gt;&lt;/authors&gt;&lt;/contributors&gt;&lt;titles&gt;&lt;title&gt;Interstitial deletion of chromosome 2p15-16.1: Report of two patients and critical review of current genotype–phenotype correlation&lt;/title&gt;&lt;secondary-title&gt;European Journal of Medical Genetics&lt;/secondary-title&gt;&lt;/titles&gt;&lt;periodical&gt;&lt;full-title&gt;Eur J Med Genet&lt;/full-title&gt;&lt;abbr-1&gt;European journal of medical genetics&lt;/abbr-1&gt;&lt;/periodical&gt;&lt;pages&gt;238-244&lt;/pages&gt;&lt;volume&gt;55&lt;/volume&gt;&lt;number&gt;4&lt;/number&gt;&lt;keywords&gt;&lt;keyword&gt;Array CGH&lt;/keyword&gt;&lt;keyword&gt;Developmental delay&lt;/keyword&gt;&lt;keyword&gt;Dysmorphic features&lt;/keyword&gt;&lt;keyword&gt;Microdeletion 2p15p16.1 syndrome&lt;/keyword&gt;&lt;/keywords&gt;&lt;dates&gt;&lt;year&gt;2012&lt;/year&gt;&lt;pub-dates&gt;&lt;date&gt;2012/04/01/&lt;/date&gt;&lt;/pub-dates&gt;&lt;/dates&gt;&lt;isbn&gt;1769-7212&lt;/isbn&gt;&lt;urls&gt;&lt;related-urls&gt;&lt;url&gt;https://www.sciencedirect.com/science/article/pii/S1769721212000353&lt;/url&gt;&lt;/related-urls&gt;&lt;/urls&gt;&lt;electronic-resource-num&gt;https://doi.org/10.1016/j.ejmg.2012.01.014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1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</w:p>
          <w:p w14:paraId="04228BD8" w14:textId="72185639" w:rsidR="00A50ECF" w:rsidRPr="00B9777F" w:rsidRDefault="00F84F38" w:rsidP="00F84F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carova_2013</w:t>
            </w:r>
            <w:hyperlink w:anchor="_ENREF_42" w:tooltip="Hancarova, 2013 #437" w:history="1">
              <w:r w:rsidR="005907C9" w:rsidRPr="00B9777F">
                <w:rPr>
                  <w:rFonts w:eastAsia="Times New Roman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eastAsia="Times New Roman" w:cstheme="minorHAnsi"/>
                  <w:sz w:val="15"/>
                  <w:szCs w:val="15"/>
                </w:rPr>
                <w:instrText xml:space="preserve"> ADDIN EN.CITE &lt;EndNote&gt;&lt;Cite&gt;&lt;Author&gt;Hancarova&lt;/Author&gt;&lt;Year&gt;2013&lt;/Year&gt;&lt;RecNum&gt;437&lt;/RecNum&gt;&lt;DisplayText&gt;&lt;style face="superscript"&gt;42&lt;/style&gt;&lt;/DisplayText&gt;&lt;record&gt;&lt;rec-number&gt;437&lt;/rec-number&gt;&lt;foreign-keys&gt;&lt;key app="EN" db-id="p9wv00a5yez0v1et5awv9pfoepd0x5dtwwpt" timestamp="1625593704"&gt;437&lt;/key&gt;&lt;/foreign-keys&gt;&lt;ref-type name="Journal Article"&gt;17&lt;/ref-type&gt;&lt;contributors&gt;&lt;authors&gt;&lt;author&gt;Hancarova, Miroslava&lt;/author&gt;&lt;author&gt;Simandlova, Martina&lt;/author&gt;&lt;author&gt;Drabova, Jana&lt;/author&gt;&lt;author&gt;Mannik, Katrin&lt;/author&gt;&lt;author&gt;Kurg, Ants&lt;/author&gt;&lt;author&gt;Sedlacek, Zdenek&lt;/author&gt;&lt;/authors&gt;&lt;/contributors&gt;&lt;titles&gt;&lt;title&gt;A patient with de novo 0.45 Mb deletion of 2p16.1: The role of BCL11A, PAPOLG, REL, and FLJ16341 in the 2p15-p16.1 microdeletion syndrome&lt;/title&gt;&lt;secondary-title&gt;American Journal of Medical Genetics Part A&lt;/secondary-title&gt;&lt;/titles&gt;&lt;periodical&gt;&lt;full-title&gt;American Journal of Medical Genetics Part A&lt;/full-title&gt;&lt;/periodical&gt;&lt;pages&gt;865-870&lt;/pages&gt;&lt;volume&gt;161&lt;/volume&gt;&lt;number&gt;4&lt;/number&gt;&lt;keywords&gt;&lt;keyword&gt;2p15-p16.1 microdeletion syndrome&lt;/keyword&gt;&lt;keyword&gt;autism&lt;/keyword&gt;&lt;keyword&gt;copy number variation&lt;/keyword&gt;&lt;keyword&gt;developmental delay&lt;/keyword&gt;&lt;keyword&gt;intellectual disability&lt;/keyword&gt;&lt;keyword&gt;SNP array&lt;/keyword&gt;&lt;/keywords&gt;&lt;dates&gt;&lt;year&gt;2013&lt;/year&gt;&lt;pub-dates&gt;&lt;date&gt;2013/04/01&lt;/date&gt;&lt;/pub-dates&gt;&lt;/dates&gt;&lt;publisher&gt;John Wiley &amp;amp; Sons, Ltd&lt;/publisher&gt;&lt;isbn&gt;1552-4825&lt;/isbn&gt;&lt;work-type&gt;https://doi.org/10.1002/ajmg.a.35783&lt;/work-type&gt;&lt;urls&gt;&lt;related-urls&gt;&lt;url&gt;https://doi.org/10.1002/ajmg.a.35783&lt;/url&gt;&lt;/related-urls&gt;&lt;/urls&gt;&lt;electronic-resource-num&gt;https://doi.org/10.1002/ajmg.a.35783&lt;/electronic-resource-num&gt;&lt;access-date&gt;2021/07/06&lt;/access-date&gt;&lt;/record&gt;&lt;/Cite&gt;&lt;/EndNote&gt;</w:instrText>
              </w:r>
              <w:r w:rsidR="005907C9" w:rsidRPr="00B9777F">
                <w:rPr>
                  <w:rFonts w:eastAsia="Times New Roman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eastAsia="Times New Roman" w:cstheme="minorHAnsi"/>
                  <w:noProof/>
                  <w:sz w:val="15"/>
                  <w:szCs w:val="15"/>
                  <w:vertAlign w:val="superscript"/>
                </w:rPr>
                <w:t>42</w:t>
              </w:r>
              <w:r w:rsidR="005907C9" w:rsidRPr="00B9777F">
                <w:rPr>
                  <w:rFonts w:eastAsia="Times New Roman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eastAsia="Times New Roman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Mimouni-Bloch_2015</w:t>
            </w:r>
            <w:hyperlink w:anchor="_ENREF_43" w:tooltip="Mimouni-Bloch, 2015 #436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Mimouni-Bloch&lt;/Author&gt;&lt;Year&gt;2015&lt;/Year&gt;&lt;RecNum&gt;436&lt;/RecNum&gt;&lt;DisplayText&gt;&lt;style face="superscript"&gt;43&lt;/style&gt;&lt;/DisplayText&gt;&lt;record&gt;&lt;rec-number&gt;436&lt;/rec-number&gt;&lt;foreign-keys&gt;&lt;key app="EN" db-id="p9wv00a5yez0v1et5awv9pfoepd0x5dtwwpt" timestamp="1625593579"&gt;436&lt;/key&gt;&lt;/foreign-keys&gt;&lt;ref-type name="Journal Article"&gt;17&lt;/ref-type&gt;&lt;contributors&gt;&lt;authors&gt;&lt;author&gt;Mimouni-Bloch, Aviva&lt;/author&gt;&lt;author&gt;Yeshaya, Josepha&lt;/author&gt;&lt;author&gt;Kahana, Sarit&lt;/author&gt;&lt;author&gt;Maya, Idit&lt;/author&gt;&lt;author&gt;Basel-Vanagaite, Lina&lt;/author&gt;&lt;/authors&gt;&lt;/contributors&gt;&lt;titles&gt;&lt;title&gt;A de-novo interstitial microduplication involving 2p16.1-p15 and mirroring 2p16.1-p15 microdeletion syndrome: Clinical and molecular analysis&lt;/title&gt;&lt;secondary-title&gt;European Journal of Paediatric Neurology&lt;/secondary-title&gt;&lt;/titles&gt;&lt;periodical&gt;&lt;full-title&gt;European Journal of Paediatric Neurology&lt;/full-title&gt;&lt;/periodical&gt;&lt;pages&gt;711-715&lt;/pages&gt;&lt;volume&gt;19&lt;/volume&gt;&lt;number&gt;6&lt;/number&gt;&lt;keywords&gt;&lt;keyword&gt;2p microdeletion syndrome&lt;/keyword&gt;&lt;keyword&gt;Microduplication&lt;/keyword&gt;&lt;keyword&gt;Chromosome 2&lt;/keyword&gt;&lt;keyword&gt;Developmental delay&lt;/keyword&gt;&lt;/keywords&gt;&lt;dates&gt;&lt;year&gt;2015&lt;/year&gt;&lt;pub-dates&gt;&lt;date&gt;2015/11/01/&lt;/date&gt;&lt;/pub-dates&gt;&lt;/dates&gt;&lt;isbn&gt;1090-3798&lt;/isbn&gt;&lt;urls&gt;&lt;related-urls&gt;&lt;url&gt;https://www.sciencedirect.com/science/article/pii/S1090379815001415&lt;/url&gt;&lt;/related-urls&gt;&lt;/urls&gt;&lt;electronic-resource-num&gt;https://doi.org/10.1016/j.ejpn.2015.07.013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3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3C5B7F7A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59139200-6248887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3647BD" w14:textId="29C881BB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6D709F" w:rsidRPr="003456EA" w14:paraId="23C78A2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AFE50F1" w14:textId="32E9C4A2" w:rsidR="006D709F" w:rsidRPr="009369B6" w:rsidRDefault="006D709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5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9742224" w14:textId="42578F34" w:rsidR="006D709F" w:rsidRPr="009369B6" w:rsidRDefault="004055D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055D7">
              <w:rPr>
                <w:rFonts w:asciiTheme="minorHAnsi" w:eastAsia="Times New Roman" w:hAnsiTheme="minorHAnsi" w:cstheme="minorHAnsi"/>
                <w:sz w:val="16"/>
                <w:szCs w:val="16"/>
              </w:rPr>
              <w:t>chr2:65490660-6766613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74E8AD5" w14:textId="16DBD671" w:rsidR="006D709F" w:rsidRPr="009369B6" w:rsidRDefault="004055D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5B30D95B" w14:textId="191AFEA1" w:rsidR="006D709F" w:rsidRPr="00B9777F" w:rsidRDefault="00F84F38" w:rsidP="00F84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sz w:val="15"/>
                <w:szCs w:val="15"/>
              </w:rPr>
            </w:pP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Wohlleber_2011</w:t>
            </w:r>
            <w:hyperlink w:anchor="_ENREF_44" w:tooltip="Wohlleber, 2011 #51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Xb2hsbGViZXI8L0F1dGhvcj48WWVhcj4yMDExPC9ZZWFy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Xb2hsbGViZXI8L0F1dGhvcj48WWVhcj4yMDExPC9ZZWFy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4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Hancarova_2013</w:t>
            </w:r>
            <w:hyperlink w:anchor="_ENREF_45" w:tooltip="Hancarova, 2013 #48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Hancarova&lt;/Author&gt;&lt;Year&gt;2013&lt;/Year&gt;&lt;RecNum&gt;48&lt;/RecNum&gt;&lt;DisplayText&gt;&lt;style face="superscript"&gt;45&lt;/style&gt;&lt;/DisplayText&gt;&lt;record&gt;&lt;rec-number&gt;48&lt;/rec-number&gt;&lt;foreign-keys&gt;&lt;key app="EN" db-id="p9wv00a5yez0v1et5awv9pfoepd0x5dtwwpt" timestamp="1623192935"&gt;48&lt;/key&gt;&lt;/foreign-keys&gt;&lt;ref-type name="Journal Article"&gt;17&lt;/ref-type&gt;&lt;contributors&gt;&lt;authors&gt;&lt;author&gt;Hancarova, Miroslava&lt;/author&gt;&lt;author&gt;Vejvalkova, Sarka&lt;/author&gt;&lt;author&gt;Trkova, Marie&lt;/author&gt;&lt;author&gt;Drabova, Jana&lt;/author&gt;&lt;author&gt;Dleskova, Alzbeta&lt;/author&gt;&lt;author&gt;Vlckova, Marketa&lt;/author&gt;&lt;author&gt;Sedlacek, Zdenek&lt;/author&gt;&lt;/authors&gt;&lt;/contributors&gt;&lt;titles&gt;&lt;title&gt;Identification of a patient with intellectual disability and de novo 3.7Mb deletion supports the existence of a novel microdeletion syndrome in 2p14–p15&lt;/title&gt;&lt;secondary-title&gt;Gene&lt;/secondary-title&gt;&lt;/titles&gt;&lt;periodical&gt;&lt;full-title&gt;Gene&lt;/full-title&gt;&lt;/periodical&gt;&lt;pages&gt;158-161&lt;/pages&gt;&lt;volume&gt;516&lt;/volume&gt;&lt;number&gt;1&lt;/number&gt;&lt;keywords&gt;&lt;keyword&gt;2p14–p15 deletion&lt;/keyword&gt;&lt;keyword&gt;2p15–p16.1 microdeletion syndrome&lt;/keyword&gt;&lt;keyword&gt;Copy number variation&lt;/keyword&gt;&lt;keyword&gt;Developmental delay&lt;/keyword&gt;&lt;keyword&gt;Intellectual disability&lt;/keyword&gt;&lt;keyword&gt;SNP array&lt;/keyword&gt;&lt;/keywords&gt;&lt;dates&gt;&lt;year&gt;2013&lt;/year&gt;&lt;pub-dates&gt;&lt;date&gt;2013/03/01/&lt;/date&gt;&lt;/pub-dates&gt;&lt;/dates&gt;&lt;isbn&gt;0378-1119&lt;/isbn&gt;&lt;urls&gt;&lt;related-urls&gt;&lt;url&gt;https://www.sciencedirect.com/science/article/pii/S0378111912015387&lt;/url&gt;&lt;/related-urls&gt;&lt;/urls&gt;&lt;electronic-resource-num&gt;https://doi.org/10.1016/j.gene.2012.12.027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5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Mathieu_2017</w:t>
            </w:r>
            <w:hyperlink w:anchor="_ENREF_46" w:tooltip="Mathieu, 2017 #663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NYXRoaWV1PC9BdXRob3I+PFllYXI+MjAxNzwvWWVhcj48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jI2OC0yMjc0PC9wYWdlcz48dm9sdW1lPjE3Mzwvdm9s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>
                  <w:fldData xml:space="preserve">PEVuZE5vdGU+PENpdGU+PEF1dGhvcj5NYXRoaWV1PC9BdXRob3I+PFllYXI+MjAxNzwvWWVhcj48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jI2OC0yMjc0PC9wYWdlcz48dm9sdW1lPjE3Mzwvdm9s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6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="Calibri" w:eastAsia="Times New Roman" w:hAnsi="Calibri" w:cs="Calibri"/>
                <w:sz w:val="15"/>
                <w:szCs w:val="15"/>
              </w:rPr>
              <w:t xml:space="preserve">; </w:t>
            </w:r>
            <w:r w:rsidRPr="00B9777F">
              <w:rPr>
                <w:rFonts w:ascii="Calibri" w:eastAsia="Times New Roman" w:hAnsi="Calibri" w:cs="Calibri"/>
                <w:sz w:val="15"/>
                <w:szCs w:val="15"/>
              </w:rPr>
              <w:t>Pavone_2019</w:t>
            </w:r>
            <w:hyperlink w:anchor="_ENREF_47" w:tooltip="Pavone, 2019 #435" w:history="1"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begin"/>
              </w:r>
              <w:r w:rsidR="005907C9">
                <w:rPr>
                  <w:rFonts w:ascii="Calibri" w:eastAsia="Times New Roman" w:hAnsi="Calibri" w:cs="Calibri"/>
                  <w:sz w:val="15"/>
                  <w:szCs w:val="15"/>
                </w:rPr>
                <w:instrText xml:space="preserve"> ADDIN EN.CITE &lt;EndNote&gt;&lt;Cite&gt;&lt;Author&gt;Pavone&lt;/Author&gt;&lt;Year&gt;2019&lt;/Year&gt;&lt;RecNum&gt;435&lt;/RecNum&gt;&lt;DisplayText&gt;&lt;style face="superscript"&gt;47&lt;/style&gt;&lt;/DisplayText&gt;&lt;record&gt;&lt;rec-number&gt;435&lt;/rec-number&gt;&lt;foreign-keys&gt;&lt;key app="EN" db-id="p9wv00a5yez0v1et5awv9pfoepd0x5dtwwpt" timestamp="1625593429"&gt;435&lt;/key&gt;&lt;/foreign-keys&gt;&lt;ref-type name="Journal Article"&gt;17&lt;/ref-type&gt;&lt;contributors&gt;&lt;authors&gt;&lt;author&gt;Pavone, Piero&lt;/author&gt;&lt;author&gt;Falsaperla, Raffaele&lt;/author&gt;&lt;author&gt;Rizzo, Renata&lt;/author&gt;&lt;author&gt;Praticò, Andrea D.&lt;/author&gt;&lt;author&gt;Ruggieri, Martino&lt;/author&gt;&lt;/authors&gt;&lt;/contributors&gt;&lt;titles&gt;&lt;title&gt;Chromosome 2p15-p16.1 microduplication in a boy with congenital anomalies: Is it a distinctive syndrome?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7-54&lt;/pages&gt;&lt;volume&gt;62&lt;/volume&gt;&lt;number&gt;1&lt;/number&gt;&lt;keywords&gt;&lt;keyword&gt;2p15-p16.1&lt;/keyword&gt;&lt;keyword&gt;Microduplication&lt;/keyword&gt;&lt;keyword&gt;Microdeletion&lt;/keyword&gt;&lt;keyword&gt;Epilepsy&lt;/keyword&gt;&lt;keyword&gt;Neurodevelopmental delay&lt;/keyword&gt;&lt;/keywords&gt;&lt;dates&gt;&lt;year&gt;2019&lt;/year&gt;&lt;pub-dates&gt;&lt;date&gt;2019/01/01/&lt;/date&gt;&lt;/pub-dates&gt;&lt;/dates&gt;&lt;isbn&gt;1769-7212&lt;/isbn&gt;&lt;urls&gt;&lt;related-urls&gt;&lt;url&gt;https://www.sciencedirect.com/science/article/pii/S1769721217300721&lt;/url&gt;&lt;/related-urls&gt;&lt;/urls&gt;&lt;electronic-resource-num&gt;https://doi.org/10.1016/j.ejmg.2018.05.001&lt;/electronic-resource-num&gt;&lt;/record&gt;&lt;/Cite&gt;&lt;/EndNote&gt;</w:instrTex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="Calibri" w:eastAsia="Times New Roman" w:hAnsi="Calibri" w:cs="Calibri"/>
                  <w:noProof/>
                  <w:sz w:val="15"/>
                  <w:szCs w:val="15"/>
                  <w:vertAlign w:val="superscript"/>
                </w:rPr>
                <w:t>47</w:t>
              </w:r>
              <w:r w:rsidR="005907C9" w:rsidRPr="00B9777F">
                <w:rPr>
                  <w:rFonts w:ascii="Calibri" w:eastAsia="Times New Roman" w:hAnsi="Calibri" w:cs="Calibr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7C0F58F0" w14:textId="43CF151F" w:rsidR="006D709F" w:rsidRPr="009369B6" w:rsidRDefault="004055D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055D7">
              <w:rPr>
                <w:rFonts w:asciiTheme="minorHAnsi" w:eastAsia="Times New Roman" w:hAnsiTheme="minorHAnsi" w:cstheme="minorHAnsi"/>
                <w:sz w:val="16"/>
                <w:szCs w:val="16"/>
              </w:rPr>
              <w:t>chr2:65490660-676661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3D3EA11" w14:textId="79EF3620" w:rsidR="006D709F" w:rsidRPr="006D709F" w:rsidRDefault="006D709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r w:rsidR="004055D7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Matthieu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4FAAE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A70589" w14:textId="34301AD6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.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48C37DC" w14:textId="19BF151E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5707">
              <w:rPr>
                <w:rFonts w:asciiTheme="minorHAnsi" w:eastAsia="Times New Roman" w:hAnsiTheme="minorHAnsi" w:cstheme="minorHAnsi"/>
                <w:sz w:val="16"/>
                <w:szCs w:val="16"/>
              </w:rPr>
              <w:t>chr2:76854464-87287935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247934B" w14:textId="7C13C45C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7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5EEA69B4" w14:textId="5EB16000" w:rsidR="00A50ECF" w:rsidRPr="00B9777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er_2005</w:t>
            </w:r>
            <w:hyperlink w:anchor="_ENREF_48" w:tooltip="Barber, 2005 #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A1PC9ZZWFyPjxS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A1PC9ZZWFyPjxS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zschach_2009</w:t>
            </w:r>
            <w:hyperlink w:anchor="_ENREF_49" w:tooltip="Tzschach, 2009 #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enNjaGFjaDwvQXV0aG9yPjxZZWFyPjIwMDk8L1llYXI+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i01PC9wYWdlcz48dm9sdW1lPjE0OWE8L3ZvbHVtZT48bnVtYmVyPjI8L251bWJlcj48ZWRpdGlv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enNjaGFjaDwvQXV0aG9yPjxZZWFyPjIwMDk8L1llYXI+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ritzl_2009</w:t>
            </w:r>
            <w:hyperlink w:anchor="_ENREF_50" w:tooltip="Writzl, 2009 #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ritzl&lt;/Author&gt;&lt;Year&gt;2009&lt;/Year&gt;&lt;RecNum&gt;54&lt;/RecNum&gt;&lt;DisplayText&gt;&lt;style face="superscript"&gt;50&lt;/style&gt;&lt;/DisplayText&gt;&lt;record&gt;&lt;rec-number&gt;54&lt;/rec-number&gt;&lt;foreign-keys&gt;&lt;key app="EN" db-id="p9wv00a5yez0v1et5awv9pfoepd0x5dtwwpt" timestamp="1623194512"&gt;54&lt;/key&gt;&lt;/foreign-keys&gt;&lt;ref-type name="Journal Article"&gt;17&lt;/ref-type&gt;&lt;contributors&gt;&lt;authors&gt;&lt;author&gt;Writzl, K.&lt;/author&gt;&lt;author&gt;Lovrecić, L.&lt;/author&gt;&lt;author&gt;Peterlin, B.&lt;/author&gt;&lt;/authors&gt;&lt;/contributors&gt;&lt;auth-address&gt;Institute of Medical Genetics, UMC, Ljubljana, Slovenia.&lt;/auth-address&gt;&lt;titles&gt;&lt;title&gt;Interstitial deletion 2p11.2-p12: further deline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324-6&lt;/pages&gt;&lt;volume&gt;149a&lt;/volume&gt;&lt;number&gt;10&lt;/number&gt;&lt;edition&gt;2009/09/19&lt;/edition&gt;&lt;keywords&gt;&lt;keyword&gt;Abnormalities, Multiple/*genetics&lt;/keyword&gt;&lt;keyword&gt;Child&lt;/keyword&gt;&lt;keyword&gt;*Chromosome Deletion&lt;/keyword&gt;&lt;keyword&gt;*Chromosomes, Human, Pair 2&lt;/keyword&gt;&lt;keyword&gt;Gait Ataxia/complications/genetics&lt;/keyword&gt;&lt;keyword&gt;Humans&lt;/keyword&gt;&lt;keyword&gt;Language Development Disorders/complications/genetics&lt;/keyword&gt;&lt;keyword&gt;Lower Extremity Deformities, Congenital/complications/genetics&lt;/keyword&gt;&lt;keyword&gt;Male&lt;/keyword&gt;&lt;keyword&gt;Motor Skills Disorders/complications/genetics&lt;/keyword&gt;&lt;/keywords&gt;&lt;dates&gt;&lt;year&gt;2009&lt;/year&gt;&lt;pub-dates&gt;&lt;date&gt;Oct&lt;/date&gt;&lt;/pub-dates&gt;&lt;/dates&gt;&lt;isbn&gt;1552-4825&lt;/isbn&gt;&lt;accession-num&gt;19764038&lt;/accession-num&gt;&lt;urls&gt;&lt;/urls&gt;&lt;electronic-resource-num&gt;10.1002/ajmg.a.3306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1E606D7" w14:textId="3D9E0BA1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35707">
              <w:rPr>
                <w:rFonts w:asciiTheme="minorHAnsi" w:eastAsia="Times New Roman" w:hAnsiTheme="minorHAnsi" w:cstheme="minorHAnsi"/>
                <w:sz w:val="16"/>
                <w:szCs w:val="16"/>
              </w:rPr>
              <w:t>chr2:76942809-8737627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0A147E3" w14:textId="5376004A" w:rsidR="00A50ECF" w:rsidRPr="00635707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the patient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ritzl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57F41C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33CD26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q11.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A51F79C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96739309-97652262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594D61F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39E70A73" w14:textId="724D930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iley_2015</w:t>
            </w:r>
            <w:hyperlink w:anchor="_ENREF_51" w:tooltip="Riley, 2015 #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olfe_2018</w:t>
            </w:r>
            <w:hyperlink w:anchor="_ENREF_52" w:tooltip="Wolfe, 2018 #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F88B78A" w14:textId="7777777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96739309-9765226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AF61A33" w14:textId="1242AA0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#3 of Riley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742027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BE7C3A5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q13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5495281" w14:textId="307551B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11449141-112746937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8EEF63B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72690754" w14:textId="712E17F7" w:rsidR="00A50ECF" w:rsidRPr="00B9777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iley_2015</w:t>
            </w:r>
            <w:hyperlink w:anchor="_ENREF_51" w:tooltip="Riley, 2015 #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xleTwvQXV0aG9yPjxZZWFyPjIwMTU8L1llYXI+PFJl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2NjQtNzM8L3BhZ2VzPjx2b2x1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olfe_2018</w:t>
            </w:r>
            <w:hyperlink w:anchor="_ENREF_52" w:tooltip="Wolfe, 2018 #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xmZTwvQXV0aG9yPjxZZWFyPjIwMTg8L1llYXI+PFJl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424B0FCF" w14:textId="625ECA8A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11449141-11274693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4AA606C" w14:textId="3C445608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Wolf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4EB1256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40B2FB" w14:textId="69B2AD02" w:rsidR="00A50ECF" w:rsidRPr="004F2D5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Mowat Wilson (2q22.3)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61F2119" w14:textId="77777777" w:rsidR="00A50ECF" w:rsidRPr="004F2D5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chr2:145141942-145277958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34594BA" w14:textId="77777777" w:rsidR="00A50ECF" w:rsidRPr="004F2D5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6F675279" w14:textId="1756764F" w:rsidR="00A50ECF" w:rsidRPr="00B9777F" w:rsidRDefault="004F2D5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son_2003</w:t>
            </w:r>
            <w:hyperlink w:anchor="_ENREF_53" w:tooltip="Wilson, 2003 #4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AzPC9ZZWFyPjxS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NTctNjU8L3BhZ2VzPjx2b2x1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zb248L0F1dGhvcj48WWVhcj4yMDAzPC9ZZWFyPjxS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NTctNjU8L3BhZ2VzPjx2b2x1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90600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w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</w:t>
            </w:r>
            <w:r w:rsidR="00090600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er_2003</w:t>
            </w:r>
            <w:hyperlink w:anchor="_ENREF_54" w:tooltip="Zweier, 2003 #4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d2VpZXI8L0F1dGhvcj48WWVhcj4yMDAzPC9ZZWFyPjxS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d2VpZXI8L0F1dGhvcj48WWVhcj4yMDAzPC9ZZWFyPjxS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847777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hihara_2004</w:t>
            </w:r>
            <w:hyperlink w:anchor="_ENREF_55" w:tooltip="Ishihara, 2004 #6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GFyYTwvQXV0aG9yPjxZZWFyPjIwMDQ8L1llYXI+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GFyYTwvQXV0aG9yPjxZZWFyPjIwMDQ8L1llYXI+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90600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vanovski_2018</w:t>
            </w:r>
            <w:hyperlink w:anchor="_ENREF_56" w:tooltip="Ivanovski, 2018 #4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dmFub3Zza2k8L0F1dGhvcj48WWVhcj4yMDE4PC9ZZWFy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5NjUtOTc1PC9wYWdlcz48dm9sdW1lPjIwPC92b2x1bWU+PG51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dmFub3Zza2k8L0F1dGhvcj48WWVhcj4yMDE4PC9ZZWFy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5NjUtOTc1PC9wYWdlcz48dm9sdW1lPjIwPC92b2x1bWU+PG51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9D3E0EB" w14:textId="77777777" w:rsidR="00A50ECF" w:rsidRPr="004F2D5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chr2:145141942-14527795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68860B" w14:textId="28BA73EC" w:rsidR="00A50ECF" w:rsidRPr="009369B6" w:rsidRDefault="00090600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F2D5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BE72EF" w14:paraId="2119E50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0F106E" w14:textId="77777777" w:rsidR="00A34362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2q23.1</w:t>
            </w:r>
          </w:p>
          <w:p w14:paraId="678DA72D" w14:textId="7E3E6E01" w:rsidR="00A50ECF" w:rsidRPr="00BE72E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MBD5)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05351F3" w14:textId="77777777" w:rsidR="00A50ECF" w:rsidRPr="00BE72E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5" w:name="_Hlk75858087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8778580-149271046</w:t>
            </w:r>
            <w:bookmarkEnd w:id="15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77BA0A2" w14:textId="77777777" w:rsidR="00A50ECF" w:rsidRPr="00BE72E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3CCE3A06" w14:textId="4D1CEBD6" w:rsidR="00A50ECF" w:rsidRPr="00B9777F" w:rsidRDefault="00A50ECF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illard_2009</w:t>
            </w:r>
            <w:hyperlink w:anchor="_ENREF_57" w:tooltip="Jaillard, 2009 #3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Dk8L1llYXI+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Q3LTU1PC9wYWdlcz48dm9sdW1lPjQ2PC92b2x1bWU+PG51bWJlcj4xMjwv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Dk8L1llYXI+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Q3LTU1PC9wYWdlcz48dm9sdW1lPjQ2PC92b2x1bWU+PG51bWJlcj4xMjwv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10</w:t>
            </w:r>
            <w:hyperlink w:anchor="_ENREF_58" w:tooltip="van Bon, 2010 #2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DwvWWVhcj48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DwvWWVhcj48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iams_2010</w:t>
            </w:r>
            <w:hyperlink w:anchor="_ENREF_59" w:tooltip="Williams, 2010 #2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yOTk8L1JlY051bT48RGlzcGxheVRleHQ+PHN0eWxlIGZhY2U9InN1cGVyc2NyaXB0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yOTk8L1JlY051bT48RGlzcGxheVRleHQ+PHN0eWxlIGZhY2U9InN1cGVyc2NyaXB0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lkowski_2011</w:t>
            </w:r>
            <w:hyperlink w:anchor="_ENREF_60" w:tooltip="Talkowski, 2011 #3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xrb3dza2k8L0F1dGhvcj48WWVhcj4yMDExPC9ZZWFy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1NTEtNTYz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xrb3dza2k8L0F1dGhvcj48WWVhcj4yMDExPC9ZZWFy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1NTEtNTYz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4E94C37B" w14:textId="77777777" w:rsidR="00A50ECF" w:rsidRPr="00BE72E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8778580-14927104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1C3494" w14:textId="4AA294DE" w:rsidR="00A50ECF" w:rsidRPr="00BE72E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BE72EF" w14:paraId="490D29A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BB0EBF8" w14:textId="7C6BFAC9" w:rsidR="00A50ECF" w:rsidRPr="00BE72EF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D597909" w14:textId="6EFE8EBA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6" w:name="_Hlk75858073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7200000-150100000</w:t>
            </w:r>
            <w:bookmarkEnd w:id="16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C853658" w14:textId="3463FCDC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2D82B346" w14:textId="4B6AA3F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0A244E16" w14:textId="6BBFB6D7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chr2:147483530-15039175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D46AAD" w14:textId="46DC5FFD" w:rsidR="00A50ECF" w:rsidRPr="00BE72E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BE72E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van Bon </w:t>
            </w:r>
            <w:r w:rsidRPr="00BE72EF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5AAB14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C895B01" w14:textId="55A9EBB0" w:rsidR="00A50ECF" w:rsidRPr="0095477B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2q31.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C75289B" w14:textId="617CDC5E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7" w:name="_Hlk75858182"/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519354-173745491</w:t>
            </w:r>
            <w:bookmarkEnd w:id="17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55A383B8" w14:textId="531410A4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6D934CD9" w14:textId="24270749" w:rsidR="00CE45D5" w:rsidRPr="00B9777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_2010</w:t>
            </w:r>
            <w:hyperlink w:anchor="_ENREF_61" w:tooltip="Cho, 2010 #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88L0F1dGhvcj48WWVhcj4yMDEwPC9ZZWFyPjxSZWNO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HBhZ2VzPjYzOC05PC9wYWdlcz48dm9s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88L0F1dGhvcj48WWVhcj4yMDEwPC9ZZWFyPjxSZWNO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ntaputra_2010</w:t>
            </w:r>
            <w:hyperlink w:anchor="_ENREF_62" w:tooltip="Kantaputra, 2010 #3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50YXB1dHJhPC9BdXRob3I+PFllYXI+MjAxMDwvWWVh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EzMTAtMTMxNDwvcGFnZXM+PHZvbHVtZT4xODwvdm9sdW1lPjxudW1iZXI+MTI8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50YXB1dHJhPC9BdXRob3I+PFllYXI+MjAxMDwvWWVh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EzMTAtMTMxNDwvcGFnZXM+PHZvbHVtZT4xODwvdm9sdW1lPjxudW1iZXI+MTI8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tter_2010</w:t>
            </w:r>
            <w:hyperlink w:anchor="_ENREF_63" w:tooltip="Mitter, 2010 #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itter&lt;/Author&gt;&lt;Year&gt;2010&lt;/Year&gt;&lt;RecNum&gt;59&lt;/RecNum&gt;&lt;DisplayText&gt;&lt;style face="superscript"&gt;63&lt;/style&gt;&lt;/DisplayText&gt;&lt;record&gt;&lt;rec-number&gt;59&lt;/rec-number&gt;&lt;foreign-keys&gt;&lt;key app="EN" db-id="p9wv00a5yez0v1et5awv9pfoepd0x5dtwwpt" timestamp="1623204278"&gt;59&lt;/key&gt;&lt;/foreign-keys&gt;&lt;ref-type name="Journal Article"&gt;17&lt;/ref-type&gt;&lt;contributors&gt;&lt;authors&gt;&lt;author&gt;Mitter, Diana&lt;/author&gt;&lt;author&gt;Chiaie, Barbara Delle&lt;/author&gt;&lt;author&gt;Lüdecke, Hermann-Josef&lt;/author&gt;&lt;author&gt;Gillessen-Kaesbach, Gabriele&lt;/author&gt;&lt;author&gt;Bohring, Axel&lt;/author&gt;&lt;author&gt;Kohlhase, Jürgen&lt;/author&gt;&lt;author&gt;Caliebe, Almuth&lt;/author&gt;&lt;author&gt;Siebert, Reiner&lt;/author&gt;&lt;author&gt;Roepke, Albrecht&lt;/author&gt;&lt;author&gt;Ramos-Arroyo, Maria A.&lt;/author&gt;&lt;author&gt;Nieva, Beatriz&lt;/author&gt;&lt;author&gt;Menten, Björn&lt;/author&gt;&lt;author&gt;Loeys, Bart&lt;/author&gt;&lt;author&gt;Mortier, Geert&lt;/author&gt;&lt;author&gt;Wieczorek, Dagmar&lt;/author&gt;&lt;/authors&gt;&lt;/contributors&gt;&lt;titles&gt;&lt;title&gt;Genotype–phenotype correlation in eight new patients with a deletion encompassing 2q31.1&lt;/title&gt;&lt;secondary-title&gt;American Journal of Medical Genetics Part A&lt;/secondary-title&gt;&lt;/titles&gt;&lt;periodical&gt;&lt;full-title&gt;American Journal of Medical Genetics Part A&lt;/full-title&gt;&lt;/periodical&gt;&lt;pages&gt;1213-1224&lt;/pages&gt;&lt;volume&gt;152A&lt;/volume&gt;&lt;number&gt;5&lt;/number&gt;&lt;keywords&gt;&lt;keyword&gt;2q31.1 microdeletion&lt;/keyword&gt;&lt;keyword&gt;array CGH analysis&lt;/keyword&gt;&lt;keyword&gt;syndactyly&lt;/keyword&gt;&lt;keyword&gt;polydactyly&lt;/keyword&gt;&lt;keyword&gt;mental retardation&lt;/keyword&gt;&lt;/keywords&gt;&lt;dates&gt;&lt;year&gt;2010&lt;/year&gt;&lt;pub-dates&gt;&lt;date&gt;2010/05/01&lt;/date&gt;&lt;/pub-dates&gt;&lt;/dates&gt;&lt;publisher&gt;John Wiley &amp;amp; Sons, Ltd&lt;/publisher&gt;&lt;isbn&gt;1552-4825&lt;/isbn&gt;&lt;work-type&gt;https://doi.org/10.1002/ajmg.a.33344&lt;/work-type&gt;&lt;urls&gt;&lt;related-urls&gt;&lt;url&gt;https://doi.org/10.1002/ajmg.a.33344&lt;/url&gt;&lt;/related-urls&gt;&lt;/urls&gt;&lt;electronic-resource-num&gt;https://doi.org/10.1002/ajmg.a.33344&lt;/electronic-resource-num&gt;&lt;access-date&gt;2021/06/0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7CF9BE1" w14:textId="1CCFCF20" w:rsidR="00B9777F" w:rsidRDefault="00A50ECF" w:rsidP="00CE45D5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eisen_2010</w:t>
            </w:r>
            <w:hyperlink w:anchor="_ENREF_64" w:tooltip="Theisen, 2010 #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heisen&lt;/Author&gt;&lt;Year&gt;2010&lt;/Year&gt;&lt;RecNum&gt;58&lt;/RecNum&gt;&lt;DisplayText&gt;&lt;style face="superscript"&gt;64&lt;/style&gt;&lt;/DisplayText&gt;&lt;record&gt;&lt;rec-number&gt;58&lt;/rec-number&gt;&lt;foreign-keys&gt;&lt;key app="EN" db-id="p9wv00a5yez0v1et5awv9pfoepd0x5dtwwpt" timestamp="1623204275"&gt;58&lt;/key&gt;&lt;/foreign-keys&gt;&lt;ref-type name="Journal Article"&gt;17&lt;/ref-type&gt;&lt;contributors&gt;&lt;authors&gt;&lt;author&gt;Theisen, A.&lt;/author&gt;&lt;author&gt;Rosenfeld, J. A.&lt;/author&gt;&lt;author&gt;Shane, K.&lt;/author&gt;&lt;author&gt;McBride, K. L.&lt;/author&gt;&lt;author&gt;Atkin, J. F.&lt;/author&gt;&lt;author&gt;Gaba, C.&lt;/author&gt;&lt;author&gt;Hoo, J.&lt;/author&gt;&lt;author&gt;Kurczynski, T. W.&lt;/author&gt;&lt;author&gt;Schnur, R. E.&lt;/author&gt;&lt;author&gt;Coffey, L. B.&lt;/author&gt;&lt;author&gt;Zackai, E. H.&lt;/author&gt;&lt;author&gt;Schimmenti, L.&lt;/author&gt;&lt;author&gt;Friedman, N.&lt;/author&gt;&lt;author&gt;Zabukovec, M.&lt;/author&gt;&lt;author&gt;Ball, S.&lt;/author&gt;&lt;author&gt;Pagon, R.&lt;/author&gt;&lt;author&gt;Lucas, A.&lt;/author&gt;&lt;author&gt;Brasington, C. K.&lt;/author&gt;&lt;author&gt;Spence, J. E.&lt;/author&gt;&lt;author&gt;Sparks, S.&lt;/author&gt;&lt;author&gt;Banks, V.&lt;/author&gt;&lt;author&gt;Smith, W.&lt;/author&gt;&lt;author&gt;Friedberg, T.&lt;/author&gt;&lt;author&gt;Wyatt, P. R.&lt;/author&gt;&lt;author&gt;Aust, M.&lt;/author&gt;&lt;author&gt;Tervo, R.&lt;/author&gt;&lt;author&gt;Crowley, A.&lt;/author&gt;&lt;author&gt;Skidmore, D.&lt;/author&gt;&lt;author&gt;Lamb, A. N.&lt;/author&gt;&lt;author&gt;Ravnan, B.&lt;/author&gt;&lt;author&gt;Sahoo, T.&lt;/author&gt;&lt;author&gt;Schultz, R.&lt;/author&gt;&lt;author&gt;Torchia, B. S.&lt;/author&gt;&lt;author&gt;Sgro, M.&lt;/author&gt;&lt;author&gt;Chitayat, D.&lt;/author&gt;&lt;author&gt;Shaffer, L. G.&lt;/author&gt;&lt;/authors&gt;&lt;/contributors&gt;&lt;titles&gt;&lt;title&gt;Refinement of the Region for Split Hand/Foot Malformation 5 on 2q31.1&lt;/title&gt;&lt;secondary-title&gt;Molecular Syndromology&lt;/secondary-title&gt;&lt;/titles&gt;&lt;periodical&gt;&lt;full-title&gt;Molecular Syndromology&lt;/full-title&gt;&lt;/periodical&gt;&lt;pages&gt;262-271&lt;/pages&gt;&lt;volume&gt;1&lt;/volume&gt;&lt;number&gt;5&lt;/number&gt;&lt;dates&gt;&lt;year&gt;2010&lt;/year&gt;&lt;/dates&gt;&lt;isbn&gt;1661-8769&lt;/isbn&gt;&lt;urls&gt;&lt;related-urls&gt;&lt;url&gt;https://www.karger.com/DOI/10.1159/000328405&lt;/url&gt;&lt;/related-urls&gt;&lt;/urls&gt;&lt;electronic-resource-num&gt;10.1159/00032840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mitrov_2011</w:t>
            </w:r>
            <w:hyperlink w:anchor="_ENREF_65" w:tooltip="Dimitrov, 2011 #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imitrov&lt;/Author&gt;&lt;Year&gt;2011&lt;/Year&gt;&lt;RecNum&gt;57&lt;/RecNum&gt;&lt;DisplayText&gt;&lt;style face="superscript"&gt;65&lt;/style&gt;&lt;/DisplayText&gt;&lt;record&gt;&lt;rec-number&gt;57&lt;/rec-number&gt;&lt;foreign-keys&gt;&lt;key app="EN" db-id="p9wv00a5yez0v1et5awv9pfoepd0x5dtwwpt" timestamp="1623201994"&gt;57&lt;/key&gt;&lt;/foreign-keys&gt;&lt;ref-type name="Journal Article"&gt;17&lt;/ref-type&gt;&lt;contributors&gt;&lt;authors&gt;&lt;author&gt;Dimitrov, Boyan&lt;/author&gt;&lt;author&gt;Balikova, Irina&lt;/author&gt;&lt;author&gt;de Ravel, Thomy&lt;/author&gt;&lt;author&gt;Van Esch, Hilde&lt;/author&gt;&lt;author&gt;De Smedt, Maryse&lt;/author&gt;&lt;author&gt;Baten, Emiel&lt;/author&gt;&lt;author&gt;Vermeesch, Joris Robert&lt;/author&gt;&lt;author&gt;Bradinova, Irena&lt;/author&gt;&lt;author&gt;Simeonov, Emil&lt;/author&gt;&lt;author&gt;Devriendt, Koen&lt;/author&gt;&lt;author&gt;Fryns, Jean-Pierre&lt;/author&gt;&lt;author&gt;Debeer, Philippe&lt;/author&gt;&lt;/authors&gt;&lt;/contributors&gt;&lt;titles&gt;&lt;title&gt;2q31.1 microdeletion syndrome: redefining the associated clinical phenotype&lt;/title&gt;&lt;secondary-title&gt;Journal of Medical Genetics&lt;/secondary-title&gt;&lt;/titles&gt;&lt;periodical&gt;&lt;full-title&gt;J Med Genet&lt;/full-title&gt;&lt;abbr-1&gt;Journal of medical genetics&lt;/abbr-1&gt;&lt;/periodical&gt;&lt;pages&gt;98&lt;/pages&gt;&lt;volume&gt;48&lt;/volume&gt;&lt;number&gt;2&lt;/number&gt;&lt;dates&gt;&lt;year&gt;2011&lt;/year&gt;&lt;/dates&gt;&lt;urls&gt;&lt;related-urls&gt;&lt;url&gt;http://jmg.bmj.com/content/48/2/98.abstract&lt;/url&gt;&lt;/related-urls&gt;&lt;/urls&gt;&lt;electronic-resource-num&gt;10.1136/jmg.2010.07949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houmid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1</w:t>
            </w:r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D0119A2" w14:textId="4F647507" w:rsidR="00A50ECF" w:rsidRPr="00B9777F" w:rsidRDefault="00A50ECF" w:rsidP="00CE45D5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urrieri_2013</w:t>
            </w:r>
            <w:hyperlink w:anchor="_ENREF_66" w:tooltip="Gurrieri, 2013 #3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urrieri&lt;/Author&gt;&lt;Year&gt;2013&lt;/Year&gt;&lt;RecNum&gt;303&lt;/RecNum&gt;&lt;DisplayText&gt;&lt;style face="superscript"&gt;66&lt;/style&gt;&lt;/DisplayText&gt;&lt;record&gt;&lt;rec-number&gt;303&lt;/rec-number&gt;&lt;foreign-keys&gt;&lt;key app="EN" db-id="p9wv00a5yez0v1et5awv9pfoepd0x5dtwwpt" timestamp="1624725007"&gt;303&lt;/key&gt;&lt;/foreign-keys&gt;&lt;ref-type name="Journal Article"&gt;17&lt;/ref-type&gt;&lt;contributors&gt;&lt;authors&gt;&lt;author&gt;Gurrieri, Fiorella&lt;/author&gt;&lt;author&gt;Everman, David B.&lt;/author&gt;&lt;/authors&gt;&lt;/contributors&gt;&lt;titles&gt;&lt;title&gt;Clinical, genetic, and molecular aspects of split-hand/foot malformation: An update&lt;/title&gt;&lt;secondary-title&gt;American Journal of Medical Genetics Part A&lt;/secondary-title&gt;&lt;/titles&gt;&lt;periodical&gt;&lt;full-title&gt;American Journal of Medical Genetics Part A&lt;/full-title&gt;&lt;/periodical&gt;&lt;pages&gt;2860-2872&lt;/pages&gt;&lt;volume&gt;161&lt;/volume&gt;&lt;number&gt;11&lt;/number&gt;&lt;keywords&gt;&lt;keyword&gt;congenital limb malformation&lt;/keyword&gt;&lt;keyword&gt;ectrodactyly&lt;/keyword&gt;&lt;keyword&gt;split hand&lt;/keyword&gt;&lt;keyword&gt;split foot&lt;/keyword&gt;&lt;keyword&gt;SHFM&lt;/keyword&gt;&lt;/keywords&gt;&lt;dates&gt;&lt;year&gt;2013&lt;/year&gt;&lt;pub-dates&gt;&lt;date&gt;2013/11/01&lt;/date&gt;&lt;/pub-dates&gt;&lt;/dates&gt;&lt;publisher&gt;John Wiley &amp;amp; Sons, Ltd&lt;/publisher&gt;&lt;isbn&gt;1552-4825&lt;/isbn&gt;&lt;work-type&gt;https://doi.org/10.1002/ajmg.a.36239&lt;/work-type&gt;&lt;urls&gt;&lt;related-urls&gt;&lt;url&gt;https://doi.org/10.1002/ajmg.a.36239&lt;/url&gt;&lt;/related-urls&gt;&lt;/urls&gt;&lt;electronic-resource-num&gt;https://doi.org/10.1002/ajmg.a.36239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wińska-Seidler_2014</w:t>
            </w:r>
            <w:hyperlink w:anchor="_ENREF_67" w:tooltip="Sowińska-Seidler, 2014 #1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wińska-Seidler&lt;/Author&gt;&lt;Year&gt;2014&lt;/Year&gt;&lt;RecNum&gt;157&lt;/RecNum&gt;&lt;DisplayText&gt;&lt;style face="superscript"&gt;67&lt;/style&gt;&lt;/DisplayText&gt;&lt;record&gt;&lt;rec-number&gt;157&lt;/rec-number&gt;&lt;foreign-keys&gt;&lt;key app="EN" db-id="p9wv00a5yez0v1et5awv9pfoepd0x5dtwwpt" timestamp="1623879949"&gt;157&lt;/key&gt;&lt;/foreign-keys&gt;&lt;ref-type name="Journal Article"&gt;17&lt;/ref-type&gt;&lt;contributors&gt;&lt;authors&gt;&lt;author&gt;Sowińska-Seidler, Anna&lt;/author&gt;&lt;author&gt;Socha, Magdalena&lt;/author&gt;&lt;author&gt;Jamsheer, Aleksander&lt;/author&gt;&lt;/authors&gt;&lt;/contributors&gt;&lt;titles&gt;&lt;title&gt;Split-hand/foot malformation - molecular cause and implications in genetic counseling&lt;/title&gt;&lt;secondary-title&gt;Journal of Applied Genetics&lt;/secondary-title&gt;&lt;/titles&gt;&lt;periodical&gt;&lt;full-title&gt;Journal of Applied Genetics&lt;/full-title&gt;&lt;/periodical&gt;&lt;pages&gt;105-115&lt;/pages&gt;&lt;volume&gt;55&lt;/volume&gt;&lt;number&gt;1&lt;/number&gt;&lt;dates&gt;&lt;year&gt;2014&lt;/year&gt;&lt;pub-dates&gt;&lt;date&gt;2014/02/01&lt;/date&gt;&lt;/pub-dates&gt;&lt;/dates&gt;&lt;isbn&gt;2190-3883&lt;/isbn&gt;&lt;urls&gt;&lt;related-urls&gt;&lt;url&gt;https://doi.org/10.1007/s13353-013-0178-5&lt;/url&gt;&lt;/related-urls&gt;&lt;/urls&gt;&lt;electronic-resource-num&gt;10.1007/s13353-013-0178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2E415C5B" w14:textId="47956720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811108-17403724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80D651" w14:textId="1E8A2F96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2 of Theisen </w:t>
            </w:r>
            <w:r w:rsidRPr="0095477B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2E0781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C0896C" w14:textId="77777777" w:rsidR="00A50ECF" w:rsidRPr="0095477B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7649E6C" w14:textId="5B7F48C7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8" w:name="_Hlk75858169"/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293773-186068927</w:t>
            </w:r>
            <w:bookmarkEnd w:id="18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A1E52D4" w14:textId="495CD83D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485C4E54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1835D904" w14:textId="65FFDCA3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66585527-186360682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4D32287" w14:textId="3722D0BB" w:rsidR="00A50ECF" w:rsidRPr="0095477B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Mitte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3A8F63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6D3C168" w14:textId="757D6CAA" w:rsidR="00A50ECF" w:rsidRPr="0095477B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4AF78C3" w14:textId="28E29886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9" w:name="_Hlk75858197"/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75712131-183736599</w:t>
            </w:r>
            <w:bookmarkEnd w:id="19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AB8C3B5" w14:textId="7FD02AE9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6D38BBC3" w14:textId="77777777" w:rsidR="00A50ECF" w:rsidRPr="00B9777F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34880CD8" w14:textId="2EB72103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5477B">
              <w:rPr>
                <w:rFonts w:asciiTheme="minorHAnsi" w:eastAsia="Times New Roman" w:hAnsiTheme="minorHAnsi" w:cstheme="minorHAnsi"/>
                <w:sz w:val="16"/>
                <w:szCs w:val="16"/>
              </w:rPr>
              <w:t>chr2:176003885-18402835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618E9D" w14:textId="5866FE2D" w:rsidR="00A50ECF" w:rsidRPr="0095477B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10 of Theis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585652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B680CA" w14:textId="7E42426B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F778AEB" w14:textId="519E827A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0" w:name="_Hlk7585822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6957533-177055635</w:t>
            </w:r>
            <w:bookmarkEnd w:id="20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819226D" w14:textId="31BEF5D2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074A8D43" w14:textId="285EDC4E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  <w:highlight w:val="yellow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5219F8C3" w14:textId="41E0BBE3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6957533-177055635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9693E3C" w14:textId="300E3BA7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HOXD gene cluster, from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HOXD1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to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HOXD1</w:t>
            </w:r>
          </w:p>
        </w:tc>
      </w:tr>
      <w:tr w:rsidR="00CB09D9" w:rsidRPr="003456EA" w14:paraId="3B1C427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F627AC" w14:textId="47861EC6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1" w:name="_Hlk74153270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2q31.2-q32.3</w:t>
            </w:r>
            <w:bookmarkEnd w:id="21"/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655CBB96" w14:textId="77777777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7644267-19138200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1955BFC" w14:textId="28887BBB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7D2E315D" w14:textId="38D59D05" w:rsidR="00B9777F" w:rsidRDefault="00A50ECF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rontera_2009</w:t>
            </w:r>
            <w:hyperlink w:anchor="_ENREF_68" w:tooltip="Prontera, 2009 #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cm9udGVyYTwvQXV0aG9yPjxZZWFyPjIwMDk8L1llYXI+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NzA2LTEyPC9wYWdlcz48dm9sdW1lPjE0OWE8L3ZvbHVtZT48bnVtYmVy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cm9udGVyYTwvQXV0aG9yPjxZZWFyPjIwMDk8L1llYXI+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NzA2LTEyPC9wYWdlcz48dm9sdW1lPjE0OWE8L3ZvbHVtZT48bnVtYmVy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cchella_2010</w:t>
            </w:r>
            <w:hyperlink w:anchor="_ENREF_69" w:tooltip="Cocchella, 2010 #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NjaGVsbGE8L0F1dGhvcj48WWVhcj4yMDEwPC9ZZWFy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NjaGVsbGE8L0F1dGhvcj48WWVhcj4yMDEwPC9ZZWFy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9F69B01" w14:textId="31D89606" w:rsidR="00A50ECF" w:rsidRPr="00B9777F" w:rsidRDefault="00A50ECF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nolakos_2010</w:t>
            </w:r>
            <w:hyperlink w:anchor="_ENREF_70" w:tooltip="Manolakos, 2010 #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nolakos&lt;/Author&gt;&lt;Year&gt;2010&lt;/Year&gt;&lt;RecNum&gt;63&lt;/RecNum&gt;&lt;DisplayText&gt;&lt;style face="superscript"&gt;70&lt;/style&gt;&lt;/DisplayText&gt;&lt;record&gt;&lt;rec-number&gt;63&lt;/rec-number&gt;&lt;foreign-keys&gt;&lt;key app="EN" db-id="p9wv00a5yez0v1et5awv9pfoepd0x5dtwwpt" timestamp="1623206642"&gt;63&lt;/key&gt;&lt;/foreign-keys&gt;&lt;ref-type name="Journal Article"&gt;17&lt;/ref-type&gt;&lt;contributors&gt;&lt;authors&gt;&lt;author&gt;Manolakos, E.&lt;/author&gt;&lt;author&gt;Vetro, A.&lt;/author&gt;&lt;author&gt;Kefalas, K.&lt;/author&gt;&lt;author&gt;Rapti, S. M.&lt;/author&gt;&lt;author&gt;Louizou, E.&lt;/author&gt;&lt;author&gt;Garas, A.&lt;/author&gt;&lt;author&gt;Kitsos, G.&lt;/author&gt;&lt;author&gt;Vasileiadis, L.&lt;/author&gt;&lt;author&gt;Tsoplou, P.&lt;/author&gt;&lt;author&gt;Eleftheriades, M.&lt;/author&gt;&lt;author&gt;Peitsidis, P.&lt;/author&gt;&lt;author&gt;Orru, S.&lt;/author&gt;&lt;author&gt;Liehr, T.&lt;/author&gt;&lt;author&gt;Petersen, M. B.&lt;/author&gt;&lt;author&gt;Thomaidis, L.&lt;/author&gt;&lt;/authors&gt;&lt;/contributors&gt;&lt;auth-address&gt;Bioiatriki S,A,, Laboratory of Genetics, Athens, Greece. emanolakos@bioiatriki.gr.&lt;/auth-address&gt;&lt;titles&gt;&lt;title&gt;The use of array-CGH in a cohort of Greek children with developmental delay&lt;/title&gt;&lt;secondary-title&gt;Mol Cytogenet&lt;/secondary-title&gt;&lt;alt-title&gt;Molecular cytogenetics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2&lt;/pages&gt;&lt;volume&gt;3&lt;/volume&gt;&lt;edition&gt;2010/11/11&lt;/edition&gt;&lt;dates&gt;&lt;year&gt;2010&lt;/year&gt;&lt;pub-dates&gt;&lt;date&gt;Nov 9&lt;/date&gt;&lt;/pub-dates&gt;&lt;/dates&gt;&lt;isbn&gt;1755-8166&lt;/isbn&gt;&lt;accession-num&gt;21062444&lt;/accession-num&gt;&lt;urls&gt;&lt;/urls&gt;&lt;custom2&gt;PMC2987877&lt;/custom2&gt;&lt;electronic-resource-num&gt;10.1186/1755-8166-3-22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eira_2012</w:t>
            </w:r>
            <w:hyperlink w:anchor="_ENREF_71" w:tooltip="Ferreira, 2012 #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reira&lt;/Author&gt;&lt;Year&gt;2012&lt;/Year&gt;&lt;RecNum&gt;62&lt;/RecNum&gt;&lt;DisplayText&gt;&lt;style face="superscript"&gt;71&lt;/style&gt;&lt;/DisplayText&gt;&lt;record&gt;&lt;rec-number&gt;62&lt;/rec-number&gt;&lt;foreign-keys&gt;&lt;key app="EN" db-id="p9wv00a5yez0v1et5awv9pfoepd0x5dtwwpt" timestamp="1623206531"&gt;62&lt;/key&gt;&lt;/foreign-keys&gt;&lt;ref-type name="Journal Article"&gt;17&lt;/ref-type&gt;&lt;contributors&gt;&lt;authors&gt;&lt;author&gt;Ferreira, Susana Isabel&lt;/author&gt;&lt;author&gt;Matoso, Eunice&lt;/author&gt;&lt;author&gt;Venâncio, Margarida&lt;/author&gt;&lt;author&gt;Saraiva, Jorge&lt;/author&gt;&lt;author&gt;Melo, Joana B.&lt;/author&gt;&lt;author&gt;Carreira, Isabel Marques&lt;/author&gt;&lt;/authors&gt;&lt;/contributors&gt;&lt;titles&gt;&lt;title&gt;Critical region in 2q31.2q32.3 deletion syndrome: Report of two phenotypically distinct patients, one with an additional deletion in Alagille syndrome region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5-25&lt;/pages&gt;&lt;volume&gt;5&lt;/volume&gt;&lt;number&gt;1&lt;/number&gt;&lt;dates&gt;&lt;year&gt;2012&lt;/year&gt;&lt;/dates&gt;&lt;publisher&gt;BioMed Central&lt;/publisher&gt;&lt;isbn&gt;1755-8166&lt;/isbn&gt;&lt;accession-num&gt;22550961&lt;/accession-num&gt;&lt;urls&gt;&lt;related-urls&gt;&lt;url&gt;https://pubmed.ncbi.nlm.nih.gov/22550961&lt;/url&gt;&lt;url&gt;https://www.ncbi.nlm.nih.gov/pmc/articles/PMC3460744/&lt;/url&gt;&lt;/related-urls&gt;&lt;/urls&gt;&lt;electronic-resource-num&gt;10.1186/1755-8166-5-2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14A541A5" w14:textId="0B752B65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:177936021-19167376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D406F9" w14:textId="12824C8F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ronter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BCE9074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F9198B" w14:textId="77777777" w:rsidR="00A50ECF" w:rsidRPr="009369B6" w:rsidRDefault="00A50ECF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A55CAAD" w14:textId="700EF04C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846FD">
              <w:rPr>
                <w:rFonts w:asciiTheme="minorHAnsi" w:eastAsia="Times New Roman" w:hAnsiTheme="minorHAnsi" w:cstheme="minorHAnsi"/>
                <w:sz w:val="16"/>
                <w:szCs w:val="16"/>
              </w:rPr>
              <w:t>chr2:182321619-185804214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84D3F3E" w14:textId="2E0C6DE2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67FF2AF" w14:textId="77777777" w:rsidR="00A50ECF" w:rsidRPr="00B9777F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58DF026" w14:textId="2DE04361" w:rsidR="00A50ECF" w:rsidRPr="009369B6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846FD">
              <w:rPr>
                <w:rFonts w:asciiTheme="minorHAnsi" w:eastAsia="Times New Roman" w:hAnsiTheme="minorHAnsi" w:cstheme="minorHAnsi"/>
                <w:sz w:val="16"/>
                <w:szCs w:val="16"/>
              </w:rPr>
              <w:t>chr2:182321619-185804214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42D413" w14:textId="6058B3CF" w:rsidR="00A50ECF" w:rsidRPr="00C846FD" w:rsidRDefault="00A50E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Ferreir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between: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IGTA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C846F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ZNF804A</w:t>
            </w:r>
          </w:p>
        </w:tc>
      </w:tr>
      <w:tr w:rsidR="00CF0A35" w:rsidRPr="0048014C" w14:paraId="5C56BAA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AE5E941" w14:textId="77777777" w:rsidR="00CF0A35" w:rsidRPr="0048014C" w:rsidRDefault="00CF0A35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2q33.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1321C3B" w14:textId="24D93E8B" w:rsidR="00CF0A35" w:rsidRPr="0048014C" w:rsidRDefault="00CF0A3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chr2:196060397-204342216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A71F76D" w14:textId="0925953A" w:rsidR="00CF0A35" w:rsidRPr="0048014C" w:rsidRDefault="00CF0A3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512DCAF7" w14:textId="3DC9B6C3" w:rsidR="00CF0A35" w:rsidRPr="00B9777F" w:rsidRDefault="00CF0A35" w:rsidP="00CB09D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09</w:t>
            </w:r>
            <w:hyperlink w:anchor="_ENREF_72" w:tooltip="Rosenfeld, 2009 #4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senfeld&lt;/Author&gt;&lt;Year&gt;2009&lt;/Year&gt;&lt;RecNum&gt;476&lt;/RecNum&gt;&lt;DisplayText&gt;&lt;style face="superscript"&gt;72&lt;/style&gt;&lt;/DisplayText&gt;&lt;record&gt;&lt;rec-number&gt;476&lt;/rec-number&gt;&lt;foreign-keys&gt;&lt;key app="EN" db-id="p9wv00a5yez0v1et5awv9pfoepd0x5dtwwpt" timestamp="1625610089"&gt;476&lt;/key&gt;&lt;/foreign-keys&gt;&lt;ref-type name="Journal Article"&gt;17&lt;/ref-type&gt;&lt;contributors&gt;&lt;authors&gt;&lt;author&gt;Rosenfeld, Jill A.&lt;/author&gt;&lt;author&gt;Ballif, Blake C.&lt;/author&gt;&lt;author&gt;Lucas, Ann&lt;/author&gt;&lt;author&gt;Spence, Edward J.&lt;/author&gt;&lt;author&gt;Powell, Cynthia&lt;/author&gt;&lt;author&gt;Aylsworth, Arthur S.&lt;/author&gt;&lt;author&gt;Torchia, Beth A.&lt;/author&gt;&lt;author&gt;Shaffer, Lisa G.&lt;/author&gt;&lt;/authors&gt;&lt;/contributors&gt;&lt;titles&gt;&lt;title&gt;Small Deletions of SATB2 Cause Some of the Clinical Features of the 2q33.1 Microdeletion Syndrome&lt;/title&gt;&lt;secondary-title&gt;PLOS ONE&lt;/secondary-title&gt;&lt;/titles&gt;&lt;periodical&gt;&lt;full-title&gt;PLOS ONE&lt;/full-title&gt;&lt;/periodical&gt;&lt;pages&gt;e6568&lt;/pages&gt;&lt;volume&gt;4&lt;/volume&gt;&lt;number&gt;8&lt;/number&gt;&lt;dates&gt;&lt;year&gt;2009&lt;/year&gt;&lt;/dates&gt;&lt;publisher&gt;Public Library of Science&lt;/publisher&gt;&lt;urls&gt;&lt;related-urls&gt;&lt;url&gt;https://doi.org/10.1371/journal.pone.0006568&lt;/url&gt;&lt;/related-urls&gt;&lt;/urls&gt;&lt;electronic-resource-num&gt;10.1371/journal.pone.000656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asubramanian_2011</w:t>
            </w:r>
            <w:hyperlink w:anchor="_ENREF_73" w:tooltip="Balasubramanian, 2011 #4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lasubramanian&lt;/Author&gt;&lt;Year&gt;2011&lt;/Year&gt;&lt;RecNum&gt;475&lt;/RecNum&gt;&lt;DisplayText&gt;&lt;style face="superscript"&gt;73&lt;/style&gt;&lt;/DisplayText&gt;&lt;record&gt;&lt;rec-number&gt;475&lt;/rec-number&gt;&lt;foreign-keys&gt;&lt;key app="EN" db-id="p9wv00a5yez0v1et5awv9pfoepd0x5dtwwpt" timestamp="1625610033"&gt;475&lt;/key&gt;&lt;/foreign-keys&gt;&lt;ref-type name="Journal Article"&gt;17&lt;/ref-type&gt;&lt;contributors&gt;&lt;authors&gt;&lt;author&gt;Balasubramanian, M.&lt;/author&gt;&lt;author&gt;Smith, K.&lt;/author&gt;&lt;author&gt;Basel-Vanagaite, L.&lt;/author&gt;&lt;author&gt;Feingold, M. F.&lt;/author&gt;&lt;author&gt;Brock, P.&lt;/author&gt;&lt;author&gt;Gowans, G. C.&lt;/author&gt;&lt;author&gt;Vasudevan, P. C.&lt;/author&gt;&lt;author&gt;Cresswell, L.&lt;/author&gt;&lt;author&gt;Taylor, E. J.&lt;/author&gt;&lt;author&gt;Harris, C. J.&lt;/author&gt;&lt;author&gt;Friedman, N.&lt;/author&gt;&lt;author&gt;Moran, R.&lt;/author&gt;&lt;author&gt;Feret, H.&lt;/author&gt;&lt;author&gt;Zackai, E. H.&lt;/author&gt;&lt;author&gt;Theisen, A.&lt;/author&gt;&lt;author&gt;Rosenfeld, J. A.&lt;/author&gt;&lt;author&gt;Parker, M. J.&lt;/author&gt;&lt;/authors&gt;&lt;/contributors&gt;&lt;titles&gt;&lt;title&gt;Case series: 2q33.1 microdeletion syndrome—further delineation of the phenotype&lt;/title&gt;&lt;secondary-title&gt;Journal of Medical Genetics&lt;/secondary-title&gt;&lt;/titles&gt;&lt;periodical&gt;&lt;full-title&gt;J Med Genet&lt;/full-title&gt;&lt;abbr-1&gt;Journal of medical genetics&lt;/abbr-1&gt;&lt;/periodical&gt;&lt;pages&gt;290&lt;/pages&gt;&lt;volume&gt;48&lt;/volume&gt;&lt;number&gt;5&lt;/number&gt;&lt;dates&gt;&lt;year&gt;2011&lt;/year&gt;&lt;/dates&gt;&lt;urls&gt;&lt;related-urls&gt;&lt;url&gt;http://jmg.bmj.com/content/48/5/290.abstract&lt;/url&gt;&lt;/related-urls&gt;&lt;/urls&gt;&lt;electronic-resource-num&gt;10.1136/jmg.2010.08449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arate_2017</w:t>
            </w:r>
            <w:hyperlink w:anchor="_ENREF_74" w:tooltip="Zarate, 2017 #4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arate&lt;/Author&gt;&lt;Year&gt;2017&lt;/Year&gt;&lt;RecNum&gt;477&lt;/RecNum&gt;&lt;DisplayText&gt;&lt;style face="superscript"&gt;74&lt;/style&gt;&lt;/DisplayText&gt;&lt;record&gt;&lt;rec-number&gt;477&lt;/rec-number&gt;&lt;foreign-keys&gt;&lt;key app="EN" db-id="p9wv00a5yez0v1et5awv9pfoepd0x5dtwwpt" timestamp="1625610154"&gt;477&lt;/key&gt;&lt;/foreign-keys&gt;&lt;ref-type name="Journal Article"&gt;17&lt;/ref-type&gt;&lt;contributors&gt;&lt;authors&gt;&lt;author&gt;Zarate, Yuri A.&lt;/author&gt;&lt;author&gt;Fish, Jennifer L.&lt;/author&gt;&lt;/authors&gt;&lt;/contributors&gt;&lt;titles&gt;&lt;title&gt;SATB2-associated syndrome: Mechanisms, phenotype, and practical recommendations&lt;/title&gt;&lt;secondary-title&gt;American Journal of Medical Genetics Part A&lt;/secondary-title&gt;&lt;/titles&gt;&lt;periodical&gt;&lt;full-title&gt;American Journal of Medical Genetics Part A&lt;/full-title&gt;&lt;/periodical&gt;&lt;pages&gt;327-337&lt;/pages&gt;&lt;volume&gt;173&lt;/volume&gt;&lt;number&gt;2&lt;/number&gt;&lt;keywords&gt;&lt;keyword&gt;SATB2&lt;/keyword&gt;&lt;keyword&gt;SATB2-associated syndrome&lt;/keyword&gt;&lt;keyword&gt;Glass syndrome&lt;/keyword&gt;&lt;keyword&gt;2q33.1 microdeletion syndrome&lt;/keyword&gt;&lt;keyword&gt;2q32 deletion syndrome&lt;/keyword&gt;&lt;/keywords&gt;&lt;dates&gt;&lt;year&gt;2017&lt;/year&gt;&lt;pub-dates&gt;&lt;date&gt;2017/02/01&lt;/date&gt;&lt;/pub-dates&gt;&lt;/dates&gt;&lt;publisher&gt;John Wiley &amp;amp; Sons, Ltd&lt;/publisher&gt;&lt;isbn&gt;1552-4825&lt;/isbn&gt;&lt;work-type&gt;https://doi.org/10.1002/ajmg.a.38022&lt;/work-type&gt;&lt;urls&gt;&lt;related-urls&gt;&lt;url&gt;https://doi.org/10.1002/ajmg.a.38022&lt;/url&gt;&lt;/related-urls&gt;&lt;/urls&gt;&lt;electronic-resource-num&gt;https://doi.org/10.1002/ajmg.a.38022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64D052AD" w14:textId="4D60E66A" w:rsidR="00CF0A35" w:rsidRPr="0048014C" w:rsidRDefault="00CF0A3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chr2:196925121-20520693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0094BC" w14:textId="5F2DBB92" w:rsidR="00CF0A35" w:rsidRPr="0048014C" w:rsidRDefault="00CF0A3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8014C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F0A35" w:rsidRPr="0048014C" w14:paraId="2369EF7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0D770DD" w14:textId="77777777" w:rsidR="00CF0A35" w:rsidRPr="0048014C" w:rsidRDefault="00CF0A35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4119B76" w14:textId="595D52B9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F0A35">
              <w:rPr>
                <w:rFonts w:asciiTheme="minorHAnsi" w:eastAsia="Times New Roman" w:hAnsiTheme="minorHAnsi" w:cstheme="minorHAnsi"/>
                <w:sz w:val="16"/>
                <w:szCs w:val="16"/>
              </w:rPr>
              <w:t>chr2:200134223-200329831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285DB28" w14:textId="5BE92FE5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0435467B" w14:textId="77777777" w:rsidR="00CF0A35" w:rsidRPr="00B9777F" w:rsidRDefault="00CF0A35" w:rsidP="00CB09D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0ADD91F6" w14:textId="65447D4C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F0A35">
              <w:rPr>
                <w:rFonts w:asciiTheme="minorHAnsi" w:eastAsia="Times New Roman" w:hAnsiTheme="minorHAnsi" w:cstheme="minorHAnsi"/>
                <w:sz w:val="16"/>
                <w:szCs w:val="16"/>
              </w:rPr>
              <w:t>chr2:200134223-20032983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354376" w14:textId="6F8E1057" w:rsidR="00CF0A35" w:rsidRPr="0048014C" w:rsidRDefault="00CF0A3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SATB2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4697976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590BBE7" w14:textId="18DFC69B" w:rsidR="00A50ECF" w:rsidRPr="009369B6" w:rsidRDefault="00A50E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q35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C856556" w14:textId="2B563263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45FDE">
              <w:rPr>
                <w:rFonts w:asciiTheme="minorHAnsi" w:eastAsia="Times New Roman" w:hAnsiTheme="minorHAnsi" w:cstheme="minorHAnsi"/>
                <w:sz w:val="16"/>
                <w:szCs w:val="16"/>
              </w:rPr>
              <w:t>chr2:219919142-220025587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48D549C" w14:textId="0E921EDD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</w:tcPr>
          <w:p w14:paraId="25CBD6EB" w14:textId="6B8DC918" w:rsidR="00D12429" w:rsidRDefault="00A50ECF" w:rsidP="00D1242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11</w:t>
            </w:r>
            <w:hyperlink w:anchor="_ENREF_75" w:tooltip="Klopocki, 2011 #3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E8L1llYXI+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3MC03NTwv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E8L1llYXI+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3MC03NTwv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ksel-Apak_2012</w:t>
            </w:r>
            <w:hyperlink w:anchor="_ENREF_76" w:tooltip="Yuksel-Apak, 2012 #3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uksel-Apak&lt;/Author&gt;&lt;Year&gt;2012&lt;/Year&gt;&lt;RecNum&gt;328&lt;/RecNum&gt;&lt;DisplayText&gt;&lt;style face="superscript"&gt;76&lt;/style&gt;&lt;/DisplayText&gt;&lt;record&gt;&lt;rec-number&gt;328&lt;/rec-number&gt;&lt;foreign-keys&gt;&lt;key app="EN" db-id="p9wv00a5yez0v1et5awv9pfoepd0x5dtwwpt" timestamp="1624805681"&gt;328&lt;/key&gt;&lt;/foreign-keys&gt;&lt;ref-type name="Journal Article"&gt;17&lt;/ref-type&gt;&lt;contributors&gt;&lt;authors&gt;&lt;author&gt;Yuksel-Apak, Memnune&lt;/author&gt;&lt;author&gt;Bögershausen, Nina&lt;/author&gt;&lt;author&gt;Pawlik, Barbara&lt;/author&gt;&lt;author&gt;Li, Yun&lt;/author&gt;&lt;author&gt;Apak, Selcuk&lt;/author&gt;&lt;author&gt;Uyguner, Oya&lt;/author&gt;&lt;author&gt;Milz, Esther&lt;/author&gt;&lt;author&gt;Nürnberg, Gudrun&lt;/author&gt;&lt;author&gt;Karaman, Birsen&lt;/author&gt;&lt;author&gt;Gülgören, Ayan&lt;/author&gt;&lt;author&gt;Grzeschik, Karl-Heinz&lt;/author&gt;&lt;author&gt;Nürnberg, Peter&lt;/author&gt;&lt;author&gt;Kayserili, Hülya&lt;/author&gt;&lt;author&gt;Wollnik, Bernd&lt;/author&gt;&lt;/authors&gt;&lt;/contributors&gt;&lt;titles&gt;&lt;title&gt;A large duplication involving the IHH locus mimics acrocallosal syndrome&lt;/title&gt;&lt;secondary-title&gt;European Journal of Human Genetics&lt;/secondary-title&gt;&lt;/titles&gt;&lt;periodical&gt;&lt;full-title&gt;European Journal of Human Genetics&lt;/full-title&gt;&lt;/periodical&gt;&lt;pages&gt;639-644&lt;/pages&gt;&lt;volume&gt;20&lt;/volume&gt;&lt;number&gt;6&lt;/number&gt;&lt;dates&gt;&lt;year&gt;2012&lt;/year&gt;&lt;pub-dates&gt;&lt;date&gt;2012/06/01&lt;/date&gt;&lt;/pub-dates&gt;&lt;/dates&gt;&lt;isbn&gt;1476-5438&lt;/isbn&gt;&lt;urls&gt;&lt;related-urls&gt;&lt;url&gt;https://doi.org/10.1038/ejhg.2011.250&lt;/url&gt;&lt;/related-urls&gt;&lt;/urls&gt;&lt;electronic-resource-num&gt;10.1038/ejhg.2011.25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0CF39946" w14:textId="63BEF2D6" w:rsidR="00A50ECF" w:rsidRPr="00B9777F" w:rsidRDefault="00A50ECF" w:rsidP="00D1242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pielmann_2013</w:t>
            </w:r>
            <w:hyperlink w:anchor="_ENREF_77" w:tooltip="Spielmann, 2013 #3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pielmann&lt;/Author&gt;&lt;Year&gt;2013&lt;/Year&gt;&lt;RecNum&gt;330&lt;/RecNum&gt;&lt;DisplayText&gt;&lt;style face="superscript"&gt;77&lt;/style&gt;&lt;/DisplayText&gt;&lt;record&gt;&lt;rec-number&gt;330&lt;/rec-number&gt;&lt;foreign-keys&gt;&lt;key app="EN" db-id="p9wv00a5yez0v1et5awv9pfoepd0x5dtwwpt" timestamp="1624805887"&gt;330&lt;/key&gt;&lt;/foreign-keys&gt;&lt;ref-type name="Journal Article"&gt;17&lt;/ref-type&gt;&lt;contributors&gt;&lt;authors&gt;&lt;author&gt;Spielmann, Malte&lt;/author&gt;&lt;author&gt;Klopocki, Eva&lt;/author&gt;&lt;/authors&gt;&lt;/contributors&gt;&lt;titles&gt;&lt;title&gt;CNVs of noncoding cis-regulatory elements in human disease&lt;/title&gt;&lt;secondary-title&gt;Current Opinion in Genetics &amp;amp; Development&lt;/secondary-title&gt;&lt;/titles&gt;&lt;periodical&gt;&lt;full-title&gt;Current Opinion in Genetics &amp;amp; Development&lt;/full-title&gt;&lt;/periodical&gt;&lt;pages&gt;249-256&lt;/pages&gt;&lt;volume&gt;23&lt;/volume&gt;&lt;number&gt;3&lt;/number&gt;&lt;dates&gt;&lt;year&gt;2013&lt;/year&gt;&lt;pub-dates&gt;&lt;date&gt;2013/06/01/&lt;/date&gt;&lt;/pub-dates&gt;&lt;/dates&gt;&lt;isbn&gt;0959-437X&lt;/isbn&gt;&lt;urls&gt;&lt;related-urls&gt;&lt;url&gt;https://www.sciencedirect.com/science/article/pii/S0959437X13000312&lt;/url&gt;&lt;/related-urls&gt;&lt;/urls&gt;&lt;electronic-resource-num&gt;https://doi.org/10.1016/j.gde.2013.02.013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roso_2015</w:t>
            </w:r>
            <w:hyperlink w:anchor="_ENREF_78" w:tooltip="Barroso, 2015 #3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NvPC9BdXRob3I+PFllYXI+MjAxNTwvWWVhcj48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kwMi02PC9wYWdlcz48dm9sdW1lPjE2N2E8L3ZvbHVtZT48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NvPC9BdXRob3I+PFllYXI+MjAxNTwvWWVhcj48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kwMi02PC9wYWdlcz48dm9sdW1lPjE2N2E8L3ZvbHVtZT48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784BD989" w14:textId="16B6B00C" w:rsidR="00A50ECF" w:rsidRPr="009369B6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45FDE">
              <w:rPr>
                <w:rFonts w:asciiTheme="minorHAnsi" w:eastAsia="Times New Roman" w:hAnsiTheme="minorHAnsi" w:cstheme="minorHAnsi"/>
                <w:sz w:val="16"/>
                <w:szCs w:val="16"/>
              </w:rPr>
              <w:t>chr2:219919142-220025587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0E54513" w14:textId="31CFA7DE" w:rsidR="00A50ECF" w:rsidRPr="00845FDE" w:rsidRDefault="00A50E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: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IHH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NHEJ1</w:t>
            </w:r>
          </w:p>
        </w:tc>
      </w:tr>
      <w:tr w:rsidR="005A6C08" w:rsidRPr="00B03AD8" w14:paraId="55FEF742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E3D845" w14:textId="14C455C7" w:rsidR="005A6C08" w:rsidRPr="00B03AD8" w:rsidRDefault="005A6C08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2q37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6AECA681" w14:textId="445DA759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A6C08">
              <w:rPr>
                <w:rFonts w:asciiTheme="minorHAnsi" w:eastAsia="Times New Roman" w:hAnsiTheme="minorHAnsi" w:cstheme="minorHAnsi"/>
                <w:sz w:val="16"/>
                <w:szCs w:val="16"/>
              </w:rPr>
              <w:t>chr2:236402733-24319937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3BCA218" w14:textId="270AD22C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1EB0A6D7" w14:textId="42E8324F" w:rsidR="00D12429" w:rsidRDefault="005A6C08" w:rsidP="005A6C0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iams_2010</w:t>
            </w:r>
            <w:hyperlink w:anchor="_ENREF_79" w:tooltip="Williams, 2010 #4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0Nzg8L1JlY051bT48RGlzcGxheVRleHQ+PHN0eWxlIGZhY2U9InN1cGVyc2NyaXB0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WxsaWFtczwvQXV0aG9yPjxZZWFyPjIwMTA8L1llYXI+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illavicencio-Lorini_2013</w:t>
            </w:r>
            <w:hyperlink w:anchor="_ENREF_80" w:tooltip="Villavicencio-Lorini, 2013 #4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xsYXZpY2VuY2lvLUxvcmluaTwvQXV0aG9yPjxZZWFy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xsYXZpY2VuY2lvLUxvcmluaTwvQXV0aG9yPjxZZWFy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heeler_2014</w:t>
            </w:r>
            <w:hyperlink w:anchor="_ENREF_81" w:tooltip="Wheeler, 2014 #48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VlbGVyPC9BdXRob3I+PFllYXI+MjAxNDwvWWVhcj48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ODI2LTk8L3BhZ2VzPjx2b2x1bWU+MTY0YTwvdm9sdW1lPjxudW1iZXI+NzwvbnVtYmVyPjxlZGl0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VlbGVyPC9BdXRob3I+PFllYXI+MjAxNDwvWWVhcj48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ODI2LTk8L3BhZ2VzPjx2b2x1bWU+MTY0YTwvdm9sdW1lPjxudW1iZXI+NzwvbnVtYmVyPjxlZGl0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46A336AE" w14:textId="3C616E6B" w:rsidR="005A6C08" w:rsidRPr="00B9777F" w:rsidRDefault="005A6C08" w:rsidP="005A6C0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ean-Marçais_2015</w:t>
            </w:r>
            <w:hyperlink w:anchor="_ENREF_82" w:tooltip="Jean-Marçais, 2015 #4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FuLU1hcsOnYWlzPC9BdXRob3I+PFllYXI+MjAxNTwv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FuLU1hcsOnYWlzPC9BdXRob3I+PFllYXI+MjAxNTwv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_2019</w:t>
            </w:r>
            <w:hyperlink w:anchor="_ENREF_83" w:tooltip="Le, 2019 #667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TwvQXV0aG9yPjxZZWFyPjIwMTk8L1llYXI+PFJlY051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TwvQXV0aG9yPjxZZWFyPjIwMTk8L1llYXI+PFJlY051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7E758161" w14:textId="64BF35DD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A6C08">
              <w:rPr>
                <w:rFonts w:asciiTheme="minorHAnsi" w:eastAsia="Times New Roman" w:hAnsiTheme="minorHAnsi" w:cstheme="minorHAnsi"/>
                <w:sz w:val="16"/>
                <w:szCs w:val="16"/>
              </w:rPr>
              <w:t>chr2:236402733-24319937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F17413" w14:textId="7D1E521A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AGAP1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qter</w:t>
            </w:r>
            <w:proofErr w:type="spellEnd"/>
          </w:p>
        </w:tc>
      </w:tr>
      <w:tr w:rsidR="005A6C08" w:rsidRPr="00B03AD8" w14:paraId="3E0F23D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1F53D4" w14:textId="0A7A66BF" w:rsidR="005A6C08" w:rsidRPr="00B03AD8" w:rsidRDefault="005A6C08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6DFA590" w14:textId="1ABF1801" w:rsidR="005A6C08" w:rsidRPr="00B03AD8" w:rsidRDefault="005A6C08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954693-242930600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6CDF4BF8" w14:textId="7E30576A" w:rsidR="005A6C08" w:rsidRPr="00B03AD8" w:rsidRDefault="005A6C08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4D724DF2" w14:textId="0CB29D8A" w:rsidR="005A6C08" w:rsidRPr="00B9777F" w:rsidRDefault="005A6C08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352529A3" w14:textId="1A99AA40" w:rsidR="005A6C08" w:rsidRPr="00B03AD8" w:rsidRDefault="005A6C08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954693-24293060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BB1B31" w14:textId="2DD67932" w:rsidR="005A6C08" w:rsidRPr="00B03AD8" w:rsidRDefault="005A6C08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5A6C08" w:rsidRPr="003456EA" w14:paraId="3042BC32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6426D29" w14:textId="31882381" w:rsidR="005A6C08" w:rsidRPr="00B03AD8" w:rsidRDefault="005A6C08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D6279FD" w14:textId="6B90B13C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048167-239400949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EEAC51" w14:textId="30F6FDBA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5544E4" w14:textId="5BC756A0" w:rsidR="005A6C08" w:rsidRPr="00B9777F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240B1C6" w14:textId="5778145F" w:rsidR="005A6C08" w:rsidRPr="00B03AD8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2:239969863-240322643</w:t>
            </w:r>
          </w:p>
        </w:tc>
        <w:tc>
          <w:tcPr>
            <w:tcW w:w="684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F0D5B2" w14:textId="0B6EED79" w:rsidR="005A6C08" w:rsidRPr="009369B6" w:rsidRDefault="005A6C08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62B9864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58DC96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71343B4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91928BA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53C6DB1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48FE8A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D59A271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07A91C1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D5FB072" w14:textId="3EC02E07" w:rsidR="004C7647" w:rsidRPr="009369B6" w:rsidRDefault="004C7647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p25.3</w:t>
            </w:r>
          </w:p>
        </w:tc>
        <w:tc>
          <w:tcPr>
            <w:tcW w:w="2161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B010026" w14:textId="28A6E2B4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922192-9885334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6F7983" w14:textId="77777777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9569E9" w14:textId="2B3C4D7C" w:rsidR="004C7647" w:rsidRPr="00B9777F" w:rsidRDefault="004C7647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unnarsson_2010</w:t>
            </w:r>
            <w:hyperlink w:anchor="_ENREF_84" w:tooltip="Gunnarsson, 2010 #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YXJzc29uPC9BdXRob3I+PFllYXI+MjAxMDwvWWVh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zExMC00PC9wYWdlcz48dm9sdW1l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dW5uYXJzc29uPC9BdXRob3I+PFllYXI+MjAxMDwvWWVh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zExMC00PC9wYWdlcz48dm9sdW1l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wnass_2014</w:t>
            </w:r>
            <w:hyperlink w:anchor="_ENREF_85" w:tooltip="Bownass, 2014 #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uYXNzPC9BdXRob3I+PFllYXI+MjAxNDwvWWVhcj48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uYXNzPC9BdXRob3I+PFllYXI+MjAxNDwvWWVhcj48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kow_2014</w:t>
            </w:r>
            <w:hyperlink w:anchor="_ENREF_86" w:tooltip="Dikow, 2014 #5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tvdzwvQXV0aG9yPjxZZWFyPjIwMTQ8L1llYXI+PFJl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A2MS04PC9wYWdl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tvdzwvQXV0aG9yPjxZZWFyPjIwMTQ8L1llYXI+PFJl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A2MS04PC9wYWdl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: Kuechler_2014</w:t>
            </w:r>
            <w:hyperlink w:anchor="_ENREF_87" w:tooltip="Kuechler, 2015 #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uechler&lt;/Author&gt;&lt;Year&gt;2015&lt;/Year&gt;&lt;RecNum&gt;67&lt;/RecNum&gt;&lt;DisplayText&gt;&lt;style face="superscript"&gt;87&lt;/style&gt;&lt;/DisplayText&gt;&lt;record&gt;&lt;rec-number&gt;67&lt;/rec-number&gt;&lt;foreign-keys&gt;&lt;key app="EN" db-id="p9wv00a5yez0v1et5awv9pfoepd0x5dtwwpt" timestamp="1623254300"&gt;67&lt;/key&gt;&lt;/foreign-keys&gt;&lt;ref-type name="Journal Article"&gt;17&lt;/ref-type&gt;&lt;contributors&gt;&lt;authors&gt;&lt;author&gt;Kuechler, Alma&lt;/author&gt;&lt;author&gt;Zink, Alexander M.&lt;/author&gt;&lt;author&gt;Wieland, Thomas&lt;/author&gt;&lt;author&gt;Lüdecke, Hermann-Josef&lt;/author&gt;&lt;author&gt;Cremer, Kirsten&lt;/author&gt;&lt;author&gt;Salviati, Leonardo&lt;/author&gt;&lt;author&gt;Magini, Pamela&lt;/author&gt;&lt;author&gt;Najafi, Kimia&lt;/author&gt;&lt;author&gt;Zweier, Christiane&lt;/author&gt;&lt;author&gt;Czeschik, Johanna Christina&lt;/author&gt;&lt;author&gt;Aretz, Stefan&lt;/author&gt;&lt;author&gt;Endele, Sabine&lt;/author&gt;&lt;author&gt;Tamburrino, Federica&lt;/author&gt;&lt;author&gt;Pinato, Claudia&lt;/author&gt;&lt;author&gt;Clementi, Maurizio&lt;/author&gt;&lt;author&gt;Gundlach, Jasmin&lt;/author&gt;&lt;author&gt;Maylahn, Carina&lt;/author&gt;&lt;author&gt;Mazzanti, Laura&lt;/author&gt;&lt;author&gt;Wohlleber, Eva&lt;/author&gt;&lt;author&gt;Schwarzmayr, Thomas&lt;/author&gt;&lt;author&gt;Kariminejad, Roxana&lt;/author&gt;&lt;author&gt;Schlessinger, Avner&lt;/author&gt;&lt;author&gt;Wieczorek, Dagmar&lt;/author&gt;&lt;author&gt;Strom, Tim M.&lt;/author&gt;&lt;author&gt;Novarino, Gaia&lt;/author&gt;&lt;author&gt;Engels, Hartmut&lt;/author&gt;&lt;/authors&gt;&lt;/contributors&gt;&lt;titles&gt;&lt;title&gt;Loss-of-function variants of SETD5 cause intellectual disability and the core phenotype of microdeletion 3p25.3 syndrome&lt;/title&gt;&lt;secondary-title&gt;European Journal of Human Genetics&lt;/secondary-title&gt;&lt;/titles&gt;&lt;periodical&gt;&lt;full-title&gt;European Journal of Human Genetics&lt;/full-title&gt;&lt;/periodical&gt;&lt;pages&gt;753-760&lt;/pages&gt;&lt;volume&gt;23&lt;/volume&gt;&lt;number&gt;6&lt;/number&gt;&lt;dates&gt;&lt;year&gt;2015&lt;/year&gt;&lt;pub-dates&gt;&lt;date&gt;2015/06/01&lt;/date&gt;&lt;/pub-dates&gt;&lt;/dates&gt;&lt;isbn&gt;1476-5438&lt;/isbn&gt;&lt;urls&gt;&lt;related-urls&gt;&lt;url&gt;https://doi.org/10.1038/ejhg.2014.165&lt;/url&gt;&lt;/related-urls&gt;&lt;/urls&gt;&lt;electronic-resource-num&gt;10.1038/ejhg.2014.16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0CE8E2" w14:textId="5E3352C1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922192-9885334</w:t>
            </w:r>
          </w:p>
        </w:tc>
        <w:tc>
          <w:tcPr>
            <w:tcW w:w="6842" w:type="dxa"/>
            <w:tcBorders>
              <w:top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4F0CC1" w14:textId="77777777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Bownass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the end of Gunnarsso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A4962C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63178A0" w14:textId="77777777" w:rsidR="004C7647" w:rsidRPr="009369B6" w:rsidRDefault="004C7647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2ED8D89" w14:textId="4C532FBB" w:rsidR="004C7647" w:rsidRPr="009369B6" w:rsidRDefault="004C764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856000-11305600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E5B7A77" w14:textId="15D3557F" w:rsidR="004C7647" w:rsidRPr="009369B6" w:rsidRDefault="004C764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5675FBD3" w14:textId="77777777" w:rsidR="004C7647" w:rsidRPr="00B9777F" w:rsidRDefault="004C764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074AAA44" w14:textId="2B25B31E" w:rsidR="004C7647" w:rsidRPr="009369B6" w:rsidRDefault="004C764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8856000-1130560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72B9A9" w14:textId="3AB99B19" w:rsidR="004C7647" w:rsidRPr="009369B6" w:rsidRDefault="004C764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Kuech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E1AD87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011B33" w14:textId="77777777" w:rsidR="004C7647" w:rsidRPr="009369B6" w:rsidRDefault="004C7647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47D5DC6" w14:textId="4D80C8D2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C7647">
              <w:rPr>
                <w:rFonts w:asciiTheme="minorHAnsi" w:eastAsia="Times New Roman" w:hAnsiTheme="minorHAnsi" w:cstheme="minorHAnsi"/>
                <w:sz w:val="16"/>
                <w:szCs w:val="16"/>
              </w:rPr>
              <w:t>chr3:10391284-11516688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088364A7" w14:textId="483AF3AF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3B9078D" w14:textId="77777777" w:rsidR="004C7647" w:rsidRPr="00B9777F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5C637E7E" w14:textId="56A9F2CB" w:rsidR="004C7647" w:rsidRPr="009369B6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C7647">
              <w:rPr>
                <w:rFonts w:asciiTheme="minorHAnsi" w:eastAsia="Times New Roman" w:hAnsiTheme="minorHAnsi" w:cstheme="minorHAnsi"/>
                <w:sz w:val="16"/>
                <w:szCs w:val="16"/>
              </w:rPr>
              <w:t>chr3:10391284-1151668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FF8928B" w14:textId="37254387" w:rsidR="004C7647" w:rsidRPr="004C7647" w:rsidRDefault="004C7647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ikow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9DD638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5FC5175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p21.3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BCDDE07" w14:textId="3205A69D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8301437-51364610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23CB9B4B" w14:textId="5E1600B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551163B0" w14:textId="3E889F30" w:rsidR="0048014C" w:rsidRPr="00B9777F" w:rsidRDefault="0048014C" w:rsidP="00CB09D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ldeman-Englert_2009</w:t>
            </w:r>
            <w:hyperlink w:anchor="_ENREF_88" w:tooltip="Haldeman-Englert, 2009 #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xkZW1hbi1FbmdsZXJ0PC9BdXRob3I+PFllYXI+MjAw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I2NS04PC9w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xkZW1hbi1FbmdsZXJ0PC9BdXRob3I+PFllYXI+MjAw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I2NS04PC9w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to_2013</w:t>
            </w:r>
            <w:hyperlink w:anchor="_ENREF_89" w:tooltip="Eto, 2013 #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dG88L0F1dGhvcj48WWVhcj4yMDEzPC9ZZWFyPjxSZWNO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zMDQ5LTU2PC9w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dG88L0F1dGhvcj48WWVhcj4yMDEzPC9ZZWFyPjxSZWNO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vrecic_2016</w:t>
            </w:r>
            <w:hyperlink w:anchor="_ENREF_90" w:tooltip="Lovrecic, 2016 #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ovrecic&lt;/Author&gt;&lt;Year&gt;2016&lt;/Year&gt;&lt;RecNum&gt;70&lt;/RecNum&gt;&lt;DisplayText&gt;&lt;style face="superscript"&gt;90&lt;/style&gt;&lt;/DisplayText&gt;&lt;record&gt;&lt;rec-number&gt;70&lt;/rec-number&gt;&lt;foreign-keys&gt;&lt;key app="EN" db-id="p9wv00a5yez0v1et5awv9pfoepd0x5dtwwpt" timestamp="1623265555"&gt;70&lt;/key&gt;&lt;/foreign-keys&gt;&lt;ref-type name="Journal Article"&gt;17&lt;/ref-type&gt;&lt;contributors&gt;&lt;authors&gt;&lt;author&gt;Lovrecic, Luca&lt;/author&gt;&lt;author&gt;Bertok, Sara&lt;/author&gt;&lt;author&gt;Žerjav Tanšek, Mojca&lt;/author&gt;&lt;/authors&gt;&lt;/contributors&gt;&lt;titles&gt;&lt;title&gt;A New Case of an Extremely Rare 3p21.31 Interstitial Deletion&lt;/title&gt;&lt;secondary-title&gt;Molecular syndromology&lt;/secondary-title&gt;&lt;alt-title&gt;Mol Syndromol&lt;/alt-title&gt;&lt;/titles&gt;&lt;periodical&gt;&lt;full-title&gt;Molecular Syndromology&lt;/full-title&gt;&lt;/periodical&gt;&lt;pages&gt;93-98&lt;/pages&gt;&lt;volume&gt;7&lt;/volume&gt;&lt;number&gt;2&lt;/number&gt;&lt;edition&gt;2016/04/19&lt;/edition&gt;&lt;keywords&gt;&lt;keyword&gt;3p21.31&lt;/keyword&gt;&lt;keyword&gt;Developmental delay&lt;/keyword&gt;&lt;keyword&gt;Interstitial 3p21.31 deletion&lt;/keyword&gt;&lt;keyword&gt;Macrocephaly&lt;/keyword&gt;&lt;keyword&gt;SETD2&lt;/keyword&gt;&lt;/keywords&gt;&lt;dates&gt;&lt;year&gt;2016&lt;/year&gt;&lt;/dates&gt;&lt;publisher&gt;S. Karger AG&lt;/publisher&gt;&lt;isbn&gt;1661-8769&amp;#xD;1661-8777&lt;/isbn&gt;&lt;accession-num&gt;27385966&lt;/accession-num&gt;&lt;urls&gt;&lt;related-urls&gt;&lt;url&gt;https://pubmed.ncbi.nlm.nih.gov/27385966&lt;/url&gt;&lt;url&gt;https://www.ncbi.nlm.nih.gov/pmc/articles/PMC4906427/&lt;/url&gt;&lt;/related-urls&gt;&lt;/urls&gt;&lt;electronic-resource-num&gt;10.1159/000445227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  <w:hideMark/>
          </w:tcPr>
          <w:p w14:paraId="172A2FCE" w14:textId="04A0C659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8326433-5138957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78B5A5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in Haldeman-Englert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551EBA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4094DA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519B425D" w14:textId="7F2B1F2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2" w:name="_Hlk7588870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4251270-47936671</w:t>
            </w:r>
            <w:bookmarkEnd w:id="22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C4DDB73" w14:textId="1E0E186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61E8B9AB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3827CEBB" w14:textId="55BE530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44251270-47936671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A32AE34" w14:textId="3968A58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23" w:name="_Hlk7588870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DECIPHER case 258176 from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ovrecic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bookmarkEnd w:id="23"/>
          </w:p>
        </w:tc>
      </w:tr>
      <w:tr w:rsidR="00CB09D9" w:rsidRPr="003456EA" w14:paraId="00CD5FB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6B6797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q13.31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115FB62A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5335356-115916848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FDC1624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  <w:hideMark/>
          </w:tcPr>
          <w:p w14:paraId="594A3559" w14:textId="449A2391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in_2012</w:t>
            </w:r>
            <w:hyperlink w:anchor="_ENREF_91" w:tooltip="Molin, 2012 #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xpbjwvQXV0aG9yPjxZZWFyPjIwMTI8L1llYXI+PFJl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MTA0LTk8L3BhZ2VzPjx2b2x1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xpbjwvQXV0aG9yPjxZZWFyPjIwMTI8L1llYXI+PFJl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MTA0LTk8L3BhZ2VzPjx2b2x1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uillaume_2013</w:t>
            </w:r>
            <w:hyperlink w:anchor="_ENREF_92" w:tooltip="Vuillaume, 2013 #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uillaume&lt;/Author&gt;&lt;Year&gt;2013&lt;/Year&gt;&lt;RecNum&gt;72&lt;/RecNum&gt;&lt;DisplayText&gt;&lt;style face="superscript"&gt;92&lt;/style&gt;&lt;/DisplayText&gt;&lt;record&gt;&lt;rec-number&gt;72&lt;/rec-number&gt;&lt;foreign-keys&gt;&lt;key app="EN" db-id="p9wv00a5yez0v1et5awv9pfoepd0x5dtwwpt" timestamp="1623272368"&gt;72&lt;/key&gt;&lt;/foreign-keys&gt;&lt;ref-type name="Journal Article"&gt;17&lt;/ref-type&gt;&lt;contributors&gt;&lt;authors&gt;&lt;author&gt;Vuillaume, Marie-Laure&lt;/author&gt;&lt;author&gt;Delrue, Marie-Ange&lt;/author&gt;&lt;author&gt;Naudion, Sophie&lt;/author&gt;&lt;author&gt;Toutain, Jérôme&lt;/author&gt;&lt;author&gt;Fergelot, Patricia&lt;/author&gt;&lt;author&gt;Arveiler, Benoit&lt;/author&gt;&lt;author&gt;Lacombe, Didier&lt;/author&gt;&lt;author&gt;Rooryck, Caroline&lt;/author&gt;&lt;/authors&gt;&lt;/contributors&gt;&lt;titles&gt;&lt;title&gt;Expanding the clinical phenotype at the 3q13.31 locus with a new case of microdeletion and first characterization of the reciprocal duplication&lt;/title&gt;&lt;secondary-title&gt;Molecular Genetics and Metabolism&lt;/secondary-title&gt;&lt;/titles&gt;&lt;periodical&gt;&lt;full-title&gt;Molecular Genetics and Metabolism&lt;/full-title&gt;&lt;/periodical&gt;&lt;pages&gt;90-97&lt;/pages&gt;&lt;volume&gt;110&lt;/volume&gt;&lt;number&gt;1&lt;/number&gt;&lt;keywords&gt;&lt;keyword&gt;3q13.31&lt;/keyword&gt;&lt;keyword&gt;Array-CGH&lt;/keyword&gt;&lt;keyword&gt;Microduplication&lt;/keyword&gt;&lt;keyword&gt;Microdeletion&lt;/keyword&gt;&lt;keyword&gt;Developmental delay&lt;/keyword&gt;&lt;keyword&gt;Obesity&lt;/keyword&gt;&lt;/keywords&gt;&lt;dates&gt;&lt;year&gt;2013&lt;/year&gt;&lt;pub-dates&gt;&lt;date&gt;2013/09/01/&lt;/date&gt;&lt;/pub-dates&gt;&lt;/dates&gt;&lt;isbn&gt;1096-7192&lt;/isbn&gt;&lt;urls&gt;&lt;related-urls&gt;&lt;url&gt;https://www.sciencedirect.com/science/article/pii/S1096719213002588&lt;/url&gt;&lt;/related-urls&gt;&lt;/urls&gt;&lt;electronic-resource-num&gt;https://doi.org/10.1016/j.ymgme.2013.07.013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rvé_2016</w:t>
            </w:r>
            <w:hyperlink w:anchor="_ENREF_93" w:tooltip="Hervé, 2016 #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ervé&lt;/Author&gt;&lt;Year&gt;2016&lt;/Year&gt;&lt;RecNum&gt;73&lt;/RecNum&gt;&lt;DisplayText&gt;&lt;style face="superscript"&gt;93&lt;/style&gt;&lt;/DisplayText&gt;&lt;record&gt;&lt;rec-number&gt;73&lt;/rec-number&gt;&lt;foreign-keys&gt;&lt;key app="EN" db-id="p9wv00a5yez0v1et5awv9pfoepd0x5dtwwpt" timestamp="1623272457"&gt;73&lt;/key&gt;&lt;/foreign-keys&gt;&lt;ref-type name="Journal Article"&gt;17&lt;/ref-type&gt;&lt;contributors&gt;&lt;authors&gt;&lt;author&gt;Hervé, B.&lt;/author&gt;&lt;author&gt;Fauvert, D.&lt;/author&gt;&lt;author&gt;Dard, R.&lt;/author&gt;&lt;author&gt;Roume, J.&lt;/author&gt;&lt;author&gt;Cognard, S.&lt;/author&gt;&lt;author&gt;Goidin, D.&lt;/author&gt;&lt;author&gt;Lozach, F.&lt;/author&gt;&lt;author&gt;Molina-Gomes, D.&lt;/author&gt;&lt;author&gt;Vialard, F.&lt;/author&gt;&lt;/authors&gt;&lt;/contributors&gt;&lt;titles&gt;&lt;title&gt;The emerging microduplication 3q13.31: Expanding the genotype-phenotype correlations of the reciprocal microdeletion 3q13.31 syndrom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63-469&lt;/pages&gt;&lt;volume&gt;59&lt;/volume&gt;&lt;number&gt;9&lt;/number&gt;&lt;keywords&gt;&lt;keyword&gt;Microarray&lt;/keyword&gt;&lt;keyword&gt;3q13.31 duplication&lt;/keyword&gt;&lt;keyword&gt;Reciprocal syndrome&lt;/keyword&gt;&lt;keyword&gt;Microduplication syndrome&lt;/keyword&gt;&lt;/keywords&gt;&lt;dates&gt;&lt;year&gt;2016&lt;/year&gt;&lt;pub-dates&gt;&lt;date&gt;2016/09/01/&lt;/date&gt;&lt;/pub-dates&gt;&lt;/dates&gt;&lt;isbn&gt;1769-7212&lt;/isbn&gt;&lt;urls&gt;&lt;related-urls&gt;&lt;url&gt;https://www.sciencedirect.com/science/article/pii/S1769721216301112&lt;/url&gt;&lt;/related-urls&gt;&lt;/urls&gt;&lt;electronic-resource-num&gt;https://doi.org/10.1016/j.ejmg.2016.08.01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  <w:hideMark/>
          </w:tcPr>
          <w:p w14:paraId="0EED821C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3852666-114434158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A5196E" w14:textId="4FBC3A3D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13 and the SRO defined by Mol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B4FF21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1DD9F48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0E34890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4" w:name="_Hlk3965413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05911706-120983616</w:t>
            </w:r>
            <w:bookmarkEnd w:id="24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10792710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12DC44AA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2742FBE9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04429016-119500926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C6DE6E" w14:textId="453445E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5 of Mol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E7E54A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620B7F4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03DBB39" w14:textId="47E3D73A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2976429-12018347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B443A4B" w14:textId="0B91DCAD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137D3F1E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46EB1CA4" w14:textId="3058FF9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11493740-11870078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4B6A901" w14:textId="6D8F7D7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8 of Mol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B2C509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CB725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q22.1-q25.2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71ED93D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37845310-156872233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24DC06D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shd w:val="clear" w:color="auto" w:fill="FFFFFF" w:themeFill="background1"/>
            <w:noWrap/>
            <w:vAlign w:val="center"/>
            <w:hideMark/>
          </w:tcPr>
          <w:p w14:paraId="793CD261" w14:textId="2F89022F" w:rsid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m_2011</w:t>
            </w:r>
            <w:hyperlink w:anchor="_ENREF_94" w:tooltip="Lim, 2011 #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m&lt;/Author&gt;&lt;Year&gt;2011&lt;/Year&gt;&lt;RecNum&gt;75&lt;/RecNum&gt;&lt;DisplayText&gt;&lt;style face="superscript"&gt;94&lt;/style&gt;&lt;/DisplayText&gt;&lt;record&gt;&lt;rec-number&gt;75&lt;/rec-number&gt;&lt;foreign-keys&gt;&lt;key app="EN" db-id="p9wv00a5yez0v1et5awv9pfoepd0x5dtwwpt" timestamp="1623272804"&gt;75&lt;/key&gt;&lt;/foreign-keys&gt;&lt;ref-type name="Journal Article"&gt;17&lt;/ref-type&gt;&lt;contributors&gt;&lt;authors&gt;&lt;author&gt;Lim, Byung Chan&lt;/author&gt;&lt;author&gt;Park, Woong Yang&lt;/author&gt;&lt;author&gt;Seo, Eul-Ju&lt;/author&gt;&lt;author&gt;Kim, Ki Joong&lt;/author&gt;&lt;author&gt;Hwang, Yong Seung&lt;/author&gt;&lt;author&gt;Chae, Jong Hee&lt;/author&gt;&lt;/authors&gt;&lt;/contributors&gt;&lt;titles&gt;&lt;title&gt;De Novo Interstitial Deletion of 3q22.3-q25.2 Encompassing FOXL2, ATR, ZIC1, and ZIC4 in a Patient With Blepharophimosis/Ptosis/Epicanthus Inversus Syndrome, Dandy-Walker Malformation, and Global Developmental Delay&lt;/title&gt;&lt;secondary-title&gt;Journal of Child Neurology&lt;/secondary-title&gt;&lt;/titles&gt;&lt;periodical&gt;&lt;full-title&gt;Journal of Child Neurology&lt;/full-title&gt;&lt;/periodical&gt;&lt;pages&gt;615-618&lt;/pages&gt;&lt;volume&gt;26&lt;/volume&gt;&lt;number&gt;5&lt;/number&gt;&lt;dates&gt;&lt;year&gt;2011&lt;/year&gt;&lt;pub-dates&gt;&lt;date&gt;2011/05/01&lt;/date&gt;&lt;/pub-dates&gt;&lt;/dates&gt;&lt;publisher&gt;SAGE Publications Inc&lt;/publisher&gt;&lt;isbn&gt;0883-0738&lt;/isbn&gt;&lt;urls&gt;&lt;related-urls&gt;&lt;url&gt;https://doi.org/10.1177/0883073810384996&lt;/url&gt;&lt;/related-urls&gt;&lt;/urls&gt;&lt;electronic-resource-num&gt;10.1177/0883073810384996&lt;/electronic-resource-num&gt;&lt;access-date&gt;2021/06/0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ortgat_2011</w:t>
            </w:r>
            <w:hyperlink w:anchor="_ENREF_95" w:tooltip="Moortgat, 2011 #3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9ydGdhdDwvQXV0aG9yPjxZZWFyPjIwMTE8L1llYXI+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29ydGdhdDwvQXV0aG9yPjxZZWFyPjIwMTE8L1llYXI+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aris_2013</w:t>
            </w:r>
            <w:hyperlink w:anchor="_ENREF_96" w:tooltip="Ferraris, 2013 #3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raris&lt;/Author&gt;&lt;Year&gt;2013&lt;/Year&gt;&lt;RecNum&gt;332&lt;/RecNum&gt;&lt;DisplayText&gt;&lt;style face="superscript"&gt;96&lt;/style&gt;&lt;/DisplayText&gt;&lt;record&gt;&lt;rec-number&gt;332&lt;/rec-number&gt;&lt;foreign-keys&gt;&lt;key app="EN" db-id="p9wv00a5yez0v1et5awv9pfoepd0x5dtwwpt" timestamp="1624806963"&gt;332&lt;/key&gt;&lt;/foreign-keys&gt;&lt;ref-type name="Journal Article"&gt;17&lt;/ref-type&gt;&lt;contributors&gt;&lt;authors&gt;&lt;author&gt;Ferraris, Alessandro&lt;/author&gt;&lt;author&gt;Bernardini, Laura&lt;/author&gt;&lt;author&gt;Sabolic Avramovska, Vesna&lt;/author&gt;&lt;author&gt;Zanni, Ginevra&lt;/author&gt;&lt;author&gt;Loddo, Sara&lt;/author&gt;&lt;author&gt;Sukarova-Angelovska, Elena&lt;/author&gt;&lt;author&gt;Parisi, Valentina&lt;/author&gt;&lt;author&gt;Capalbo, Anna&lt;/author&gt;&lt;author&gt;Tumini, Stefano&lt;/author&gt;&lt;author&gt;Travaglini, Lorena&lt;/author&gt;&lt;author&gt;Mancini, Francesca&lt;/author&gt;&lt;author&gt;Duma, Filip&lt;/author&gt;&lt;author&gt;Barresi, Sabina&lt;/author&gt;&lt;author&gt;Novelli, Antonio&lt;/author&gt;&lt;author&gt;Mercuri, Eugenio&lt;/author&gt;&lt;author&gt;Tarani, Luigi&lt;/author&gt;&lt;author&gt;Bertini, Enrico&lt;/author&gt;&lt;author&gt;Dallapiccola, Bruno&lt;/author&gt;&lt;author&gt;Valente, Enza Maria&lt;/author&gt;&lt;author&gt;Italian, Cbcd Study Group&lt;/author&gt;&lt;/authors&gt;&lt;/contributors&gt;&lt;titles&gt;&lt;title&gt;Dandy-Walker malformation and Wisconsin syndrome: novel cases add further insight into the genotype-phenotype correlations of 3q23q25 deletions&lt;/title&gt;&lt;secondary-title&gt;Orphanet Journal of Rare Diseases&lt;/secondary-title&gt;&lt;/titles&gt;&lt;periodical&gt;&lt;full-title&gt;Orphanet journal of rare diseases&lt;/full-title&gt;&lt;abbr-1&gt;Orphanet J Rare Dis&lt;/abbr-1&gt;&lt;/periodical&gt;&lt;pages&gt;75&lt;/pages&gt;&lt;volume&gt;8&lt;/volume&gt;&lt;number&gt;1&lt;/number&gt;&lt;dates&gt;&lt;year&gt;2013&lt;/year&gt;&lt;pub-dates&gt;&lt;date&gt;2013/05/16&lt;/date&gt;&lt;/pub-dates&gt;&lt;/dates&gt;&lt;isbn&gt;1750-1172&lt;/isbn&gt;&lt;urls&gt;&lt;related-urls&gt;&lt;url&gt;https://doi.org/10.1186/1750-1172-8-75&lt;/url&gt;&lt;/related-urls&gt;&lt;/urls&gt;&lt;electronic-resource-num&gt;10.1186/1750-1172-8-7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3BDBF249" w14:textId="4ADB1DF6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rtini_2016</w:t>
            </w:r>
            <w:hyperlink w:anchor="_ENREF_97" w:tooltip="Bertini, 2017 #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ertini&lt;/Author&gt;&lt;Year&gt;2017&lt;/Year&gt;&lt;RecNum&gt;76&lt;/RecNum&gt;&lt;DisplayText&gt;&lt;style face="superscript"&gt;97&lt;/style&gt;&lt;/DisplayText&gt;&lt;record&gt;&lt;rec-number&gt;76&lt;/rec-number&gt;&lt;foreign-keys&gt;&lt;key app="EN" db-id="p9wv00a5yez0v1et5awv9pfoepd0x5dtwwpt" timestamp="1623287326"&gt;76&lt;/key&gt;&lt;/foreign-keys&gt;&lt;ref-type name="Journal Article"&gt;17&lt;/ref-type&gt;&lt;contributors&gt;&lt;authors&gt;&lt;author&gt;Bertini, Veronica&lt;/author&gt;&lt;author&gt;Orsini, Alessandro&lt;/author&gt;&lt;author&gt;Mazza, Roberta&lt;/author&gt;&lt;author&gt;Mandava, Vineela&lt;/author&gt;&lt;author&gt;Saggese, Giuseppe&lt;/author&gt;&lt;author&gt;Azzara’, Alessia&lt;/author&gt;&lt;author&gt;Bonuccelli, Alice&lt;/author&gt;&lt;author&gt;Valetto, Angelo&lt;/author&gt;&lt;/authors&gt;&lt;/contributors&gt;&lt;titles&gt;&lt;title&gt;A 6.5 mb deletion at 3q24q25.2 narrows Wisconsin syndrome critical region to a 750 kb interval: A potential role for MBNLI&lt;/title&gt;&lt;secondary-title&gt;American Journal of Medical Genetics Part A&lt;/secondary-title&gt;&lt;/titles&gt;&lt;periodical&gt;&lt;full-title&gt;American Journal of Medical Genetics Part A&lt;/full-title&gt;&lt;/periodical&gt;&lt;pages&gt;280-284&lt;/pages&gt;&lt;volume&gt;173&lt;/volume&gt;&lt;number&gt;1&lt;/number&gt;&lt;keywords&gt;&lt;keyword&gt;3q24q25.2 deletion&lt;/keyword&gt;&lt;keyword&gt;CGH array&lt;/keyword&gt;&lt;keyword&gt;ZIC1&lt;/keyword&gt;&lt;keyword&gt;ZIC4&lt;/keyword&gt;&lt;keyword&gt;MBNL1&lt;/keyword&gt;&lt;keyword&gt;Wisconsin syndrome&lt;/keyword&gt;&lt;keyword&gt;Dandy Walker syndrome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8002&lt;/work-type&gt;&lt;urls&gt;&lt;related-urls&gt;&lt;url&gt;https://doi.org/10.1002/ajmg.a.38002&lt;/url&gt;&lt;/related-urls&gt;&lt;/urls&gt;&lt;electronic-resource-num&gt;https://doi.org/10.1002/ajmg.a.38002&lt;/electronic-resource-num&gt;&lt;access-date&gt;2021/06/0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mineni_2016</w:t>
            </w:r>
            <w:hyperlink w:anchor="_ENREF_98" w:tooltip="Ramineni, 2016 #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pbmVuaTwvQXV0aG9yPjxZZWFyPjIwMTY8L1llYXI+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pbmVuaTwvQXV0aG9yPjxZZWFyPjIwMTY8L1llYXI+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  <w:hideMark/>
          </w:tcPr>
          <w:p w14:paraId="7FEAA871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37845310-156872233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4CF3A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Lim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the end of Bertin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. Patient 6</w:t>
            </w:r>
          </w:p>
        </w:tc>
      </w:tr>
      <w:tr w:rsidR="00CB09D9" w:rsidRPr="003456EA" w14:paraId="10F91B5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7A18BC" w14:textId="77676324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3q27.3-q28</w:t>
            </w: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4013AE2D" w14:textId="3D724A2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5" w:name="_Hlk741699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445864-192541120</w:t>
            </w:r>
            <w:bookmarkEnd w:id="25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4E0DD1EF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shd w:val="clear" w:color="auto" w:fill="FFFFFF" w:themeFill="background1"/>
            <w:noWrap/>
            <w:vAlign w:val="center"/>
          </w:tcPr>
          <w:p w14:paraId="033B92A6" w14:textId="2707B519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bookmarkStart w:id="26" w:name="_Hlk74169319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evenon</w:t>
            </w:r>
            <w:bookmarkEnd w:id="26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4</w:t>
            </w:r>
            <w:hyperlink w:anchor="_ENREF_99" w:tooltip="Thevenon, 2014 #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Q8L1llYXI+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Q8L1llYXI+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nzi_2015</w:t>
            </w:r>
            <w:hyperlink w:anchor="_ENREF_100" w:tooltip="Ponzi, 2015 #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onzi&lt;/Author&gt;&lt;Year&gt;2015&lt;/Year&gt;&lt;RecNum&gt;78&lt;/RecNum&gt;&lt;DisplayText&gt;&lt;style face="superscript"&gt;100&lt;/style&gt;&lt;/DisplayText&gt;&lt;record&gt;&lt;rec-number&gt;78&lt;/rec-number&gt;&lt;foreign-keys&gt;&lt;key app="EN" db-id="p9wv00a5yez0v1et5awv9pfoepd0x5dtwwpt" timestamp="1623298261"&gt;78&lt;/key&gt;&lt;/foreign-keys&gt;&lt;ref-type name="Journal Article"&gt;17&lt;/ref-type&gt;&lt;contributors&gt;&lt;authors&gt;&lt;author&gt;Ponzi, Emanuela&lt;/author&gt;&lt;author&gt;Asaro, Alessia&lt;/author&gt;&lt;author&gt;Orteschi, Daniela&lt;/author&gt;&lt;author&gt;Genuardi, Maurizio&lt;/author&gt;&lt;author&gt;Zollino, Marcella&lt;/author&gt;&lt;author&gt;Gurrieri, Fiorella&lt;/author&gt;&lt;/authors&gt;&lt;/contributors&gt;&lt;titles&gt;&lt;title&gt;Variable expressivity of a familial 1.9 Mb microdeletion in 3q28 leading to haploinsufficiency of TP63: Refinement of the critical region for a new microdeletion phenotyp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400-405&lt;/pages&gt;&lt;volume&gt;58&lt;/volume&gt;&lt;number&gt;8&lt;/number&gt;&lt;keywords&gt;&lt;keyword&gt;3q28 deletion&lt;/keyword&gt;&lt;keyword&gt;Intellectual disability&lt;/keyword&gt;&lt;/keywords&gt;&lt;dates&gt;&lt;year&gt;2015&lt;/year&gt;&lt;pub-dates&gt;&lt;date&gt;2015/08/01/&lt;/date&gt;&lt;/pub-dates&gt;&lt;/dates&gt;&lt;isbn&gt;1769-7212&lt;/isbn&gt;&lt;urls&gt;&lt;related-urls&gt;&lt;url&gt;https://www.sciencedirect.com/science/article/pii/S1769721215001081&lt;/url&gt;&lt;/related-urls&gt;&lt;/urls&gt;&lt;electronic-resource-num&gt;https://doi.org/10.1016/j.ejmg.2015.06.00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1F758F19" w14:textId="0A8889E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7" w:name="_Hlk7417127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445864-192541120</w:t>
            </w:r>
            <w:bookmarkEnd w:id="27"/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FF6CAD" w14:textId="498295B9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to the end of Patient 2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e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556F18C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9AA110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2A21AF17" w14:textId="7893338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8" w:name="_Hlk7416938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6461680-187832449</w:t>
            </w:r>
            <w:bookmarkEnd w:id="28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6946DBB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5E6918C9" w14:textId="36E343BD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00E8AE2A" w14:textId="5F3C838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6461680-187832449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96E3E3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1 defined by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e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31E941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386A1C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E4BB845" w14:textId="1A8170A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29" w:name="_Hlk7416940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816939-186461680</w:t>
            </w:r>
            <w:bookmarkEnd w:id="29"/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79E911E5" w14:textId="5CE4D09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7D606E6E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7779760E" w14:textId="72CBA3E9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185816939-186461680</w:t>
            </w:r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B30049" w14:textId="3D1BF97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2 defined by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e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DDAE6EC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37D5436" w14:textId="51068542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shd w:val="clear" w:color="auto" w:fill="FFFFFF" w:themeFill="background1"/>
            <w:noWrap/>
            <w:vAlign w:val="center"/>
          </w:tcPr>
          <w:p w14:paraId="3A1478FB" w14:textId="06ABB100" w:rsidR="0048014C" w:rsidRPr="00A42D37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2D37">
              <w:rPr>
                <w:rFonts w:asciiTheme="minorHAnsi" w:eastAsia="Times New Roman" w:hAnsiTheme="minorHAnsi" w:cstheme="minorHAnsi"/>
                <w:sz w:val="16"/>
                <w:szCs w:val="16"/>
              </w:rPr>
              <w:t>chr3:188592241-190521638</w:t>
            </w:r>
          </w:p>
        </w:tc>
        <w:tc>
          <w:tcPr>
            <w:tcW w:w="1080" w:type="dxa"/>
            <w:shd w:val="clear" w:color="auto" w:fill="FFFFFF" w:themeFill="background1"/>
            <w:noWrap/>
            <w:vAlign w:val="center"/>
          </w:tcPr>
          <w:p w14:paraId="3E71F519" w14:textId="1DC4482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shd w:val="clear" w:color="auto" w:fill="FFFFFF" w:themeFill="background1"/>
            <w:noWrap/>
            <w:vAlign w:val="center"/>
          </w:tcPr>
          <w:p w14:paraId="34D49799" w14:textId="6492FD8D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shd w:val="clear" w:color="auto" w:fill="FFFFFF" w:themeFill="background1"/>
            <w:noWrap/>
            <w:vAlign w:val="center"/>
          </w:tcPr>
          <w:p w14:paraId="5AC8A86A" w14:textId="7EFD1CDE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3:</w:t>
            </w:r>
            <w:bookmarkStart w:id="30" w:name="_Hlk7417131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88592241-190521638</w:t>
            </w:r>
            <w:bookmarkEnd w:id="30"/>
          </w:p>
        </w:tc>
        <w:tc>
          <w:tcPr>
            <w:tcW w:w="6842" w:type="dxa"/>
            <w:tcBorders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EF1D08F" w14:textId="02A12D5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s reported in Ponz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843459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E895E6C" w14:textId="77777777" w:rsidR="0048014C" w:rsidRPr="00B03AD8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3q29</w:t>
            </w:r>
          </w:p>
        </w:tc>
        <w:tc>
          <w:tcPr>
            <w:tcW w:w="2161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F84314" w14:textId="31764993" w:rsidR="0048014C" w:rsidRPr="00A42D37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2D37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="00A42D37" w:rsidRPr="00A42D37">
              <w:rPr>
                <w:rFonts w:asciiTheme="minorHAnsi" w:eastAsia="Times New Roman" w:hAnsiTheme="minorHAnsi" w:cstheme="minorHAnsi"/>
                <w:sz w:val="16"/>
                <w:szCs w:val="16"/>
              </w:rPr>
              <w:t>3:195999964-197617792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323B0C" w14:textId="6EFD4CD6" w:rsidR="0048014C" w:rsidRPr="00B03AD8" w:rsidRDefault="00A42D3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B0FFA99" w14:textId="6A76CD78" w:rsidR="0048014C" w:rsidRPr="00B9777F" w:rsidRDefault="00A42D37" w:rsidP="00CB09D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bottom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F0DA51D" w14:textId="77777777" w:rsidR="0048014C" w:rsidRPr="00B03AD8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>chr3:195756054-197344662</w:t>
            </w:r>
          </w:p>
        </w:tc>
        <w:tc>
          <w:tcPr>
            <w:tcW w:w="6842" w:type="dxa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8401BC" w14:textId="0673E8EC" w:rsidR="0048014C" w:rsidRPr="009369B6" w:rsidRDefault="00A42D37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</w:t>
            </w:r>
            <w:r w:rsidR="00B03AD8" w:rsidRPr="00B03AD8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F141DA8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B16873B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A4E865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83F83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ED63CB5" w14:textId="67AD952D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E3C6B7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C4B47F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61F9353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EE0DFDD" w14:textId="70D58A24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olf-Hirschhor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n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4p16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3F8E76B" w14:textId="32729A90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1" w:name="_Hlk7586307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331568-2010962</w:t>
            </w:r>
            <w:bookmarkEnd w:id="31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ED2CE50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8418FC1" w14:textId="0A024304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as_2008</w:t>
            </w:r>
            <w:hyperlink w:anchor="_ENREF_101" w:tooltip="Maas, 2008 #40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as&lt;/Author&gt;&lt;Year&gt;2008&lt;/Year&gt;&lt;RecNum&gt;402&lt;/RecNum&gt;&lt;DisplayText&gt;&lt;style face="superscript"&gt;101&lt;/style&gt;&lt;/DisplayText&gt;&lt;record&gt;&lt;rec-number&gt;402&lt;/rec-number&gt;&lt;foreign-keys&gt;&lt;key app="EN" db-id="p9wv00a5yez0v1et5awv9pfoepd0x5dtwwpt" timestamp="1625244619"&gt;402&lt;/key&gt;&lt;/foreign-keys&gt;&lt;ref-type name="Journal Article"&gt;17&lt;/ref-type&gt;&lt;contributors&gt;&lt;authors&gt;&lt;author&gt;Maas, N. M. C.&lt;/author&gt;&lt;author&gt;Van Buggenhout, G.&lt;/author&gt;&lt;author&gt;Hannes, F.&lt;/author&gt;&lt;author&gt;Thienpont, B.&lt;/author&gt;&lt;author&gt;Sanlaville, D.&lt;/author&gt;&lt;author&gt;Kok, K.&lt;/author&gt;&lt;author&gt;Midro, A.&lt;/author&gt;&lt;author&gt;Andrieux, J.&lt;/author&gt;&lt;author&gt;Anderlid, B. M.&lt;/author&gt;&lt;author&gt;Schoumans, J.&lt;/author&gt;&lt;author&gt;Hordijk, R.&lt;/author&gt;&lt;author&gt;Devriendt, K.&lt;/author&gt;&lt;author&gt;Fryns, J. P.&lt;/author&gt;&lt;author&gt;Vermeesch, J. R.&lt;/author&gt;&lt;/authors&gt;&lt;/contributors&gt;&lt;titles&gt;&lt;title&gt;Genotype–phenotype correlation in 21 patients with Wolf–Hirschhorn syndrome using high resolution array comparative genome hybridisation (CGH)&lt;/title&gt;&lt;secondary-title&gt;Journal of Medical Genetics&lt;/secondary-title&gt;&lt;/titles&gt;&lt;periodical&gt;&lt;full-title&gt;J Med Genet&lt;/full-title&gt;&lt;abbr-1&gt;Journal of medical genetics&lt;/abbr-1&gt;&lt;/periodical&gt;&lt;pages&gt;71&lt;/pages&gt;&lt;volume&gt;45&lt;/volume&gt;&lt;number&gt;2&lt;/number&gt;&lt;dates&gt;&lt;year&gt;2008&lt;/year&gt;&lt;/dates&gt;&lt;urls&gt;&lt;related-urls&gt;&lt;url&gt;http://jmg.bmj.com/content/45/2/71.abstract&lt;/url&gt;&lt;/related-urls&gt;&lt;/urls&gt;&lt;electronic-resource-num&gt;10.1136/jmg.2007.05291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_2016</w:t>
            </w:r>
            <w:hyperlink w:anchor="_ENREF_102" w:tooltip="Ho, 2016 #3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zwvQXV0aG9yPjxZZWFyPjIwMTY8L1llYXI+PFJlY051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yNTYtMjYzPC9w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zwvQXV0aG9yPjxZZWFyPjIwMTY8L1llYXI+PFJlY051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yNTYtMjYzPC9w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rrêa_2018</w:t>
            </w:r>
            <w:hyperlink w:anchor="_ENREF_103" w:tooltip="Corrêa, 2018 #3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rrêa&lt;/Author&gt;&lt;Year&gt;2018&lt;/Year&gt;&lt;RecNum&gt;305&lt;/RecNum&gt;&lt;DisplayText&gt;&lt;style face="superscript"&gt;103&lt;/style&gt;&lt;/DisplayText&gt;&lt;record&gt;&lt;rec-number&gt;305&lt;/rec-number&gt;&lt;foreign-keys&gt;&lt;key app="EN" db-id="p9wv00a5yez0v1et5awv9pfoepd0x5dtwwpt" timestamp="1624738161"&gt;305&lt;/key&gt;&lt;/foreign-keys&gt;&lt;ref-type name="Journal Article"&gt;17&lt;/ref-type&gt;&lt;contributors&gt;&lt;authors&gt;&lt;author&gt;Corrêa, Thiago&lt;/author&gt;&lt;author&gt;Mergener, Rafaella&lt;/author&gt;&lt;author&gt;Leite, J. C.&lt;/author&gt;&lt;author&gt;Galera, M. F.&lt;/author&gt;&lt;author&gt;Moreira, L. M.&lt;/author&gt;&lt;author&gt;Vargas, José Eduardo&lt;/author&gt;&lt;author&gt;Riegel, M.&lt;/author&gt;&lt;/authors&gt;&lt;/contributors&gt;&lt;titles&gt;&lt;title&gt;Cytogenomic Integrative Network Analysis of the Critical Region Associated with Wolf-Hirschhorn Syndrome&lt;/title&gt;&lt;secondary-title&gt;BioMed Research International&lt;/secondary-title&gt;&lt;/titles&gt;&lt;periodical&gt;&lt;full-title&gt;BioMed Research International&lt;/full-title&gt;&lt;/periodical&gt;&lt;volume&gt;2018&lt;/volume&gt;&lt;dates&gt;&lt;year&gt;2018&lt;/year&gt;&lt;/dates&gt;&lt;urls&gt;&lt;/urls&gt;&lt;electronic-resource-num&gt;10.1155/2018/543618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634BDE7" w14:textId="54DBECD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331568-201096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065F1C8" w14:textId="27A9ABB9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1E8FF73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0B5DFA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2134CA" w14:textId="039B939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2" w:name="_Hlk75863067"/>
            <w:r w:rsidRPr="003D2716">
              <w:rPr>
                <w:rFonts w:asciiTheme="minorHAnsi" w:eastAsia="Times New Roman" w:hAnsiTheme="minorHAnsi" w:cstheme="minorHAnsi"/>
                <w:sz w:val="16"/>
                <w:szCs w:val="16"/>
              </w:rPr>
              <w:t>chr4:71552-3845097</w:t>
            </w:r>
            <w:bookmarkEnd w:id="3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F2CB41" w14:textId="0AF53A4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6C33FD" w14:textId="7BCADB00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F133BAB" w14:textId="00AF418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D2716">
              <w:rPr>
                <w:rFonts w:asciiTheme="minorHAnsi" w:eastAsia="Times New Roman" w:hAnsiTheme="minorHAnsi" w:cstheme="minorHAnsi"/>
                <w:sz w:val="16"/>
                <w:szCs w:val="16"/>
              </w:rPr>
              <w:t>chr4:71444-384682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E4FB77" w14:textId="6A62AF84" w:rsidR="0048014C" w:rsidRPr="003D271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1 of Corrê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8AEB68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B6654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591D6F" w14:textId="72904DB5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3" w:name="_Hlk75863059"/>
            <w:r w:rsidRPr="007525E5">
              <w:rPr>
                <w:rFonts w:asciiTheme="minorHAnsi" w:eastAsia="Times New Roman" w:hAnsiTheme="minorHAnsi" w:cstheme="minorHAnsi"/>
                <w:sz w:val="16"/>
                <w:szCs w:val="16"/>
              </w:rPr>
              <w:t>chr4:68345-9785068</w:t>
            </w:r>
            <w:bookmarkEnd w:id="3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CAD283" w14:textId="3B0893EF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FAC55B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71FEC3" w14:textId="6CA6D329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7525E5">
              <w:rPr>
                <w:rFonts w:asciiTheme="minorHAnsi" w:eastAsia="Times New Roman" w:hAnsiTheme="minorHAnsi" w:cstheme="minorHAnsi"/>
                <w:sz w:val="16"/>
                <w:szCs w:val="16"/>
              </w:rPr>
              <w:t>chr4:68345-978506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475C5A" w14:textId="647E19A3" w:rsidR="0048014C" w:rsidRPr="007525E5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5 of Ho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4046423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F33E64" w14:textId="0825F423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4q2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AD6289" w14:textId="5761131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76077557-8578899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AA044D" w14:textId="4727BD4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73D26B" w14:textId="35593C59" w:rsidR="0048014C" w:rsidRPr="00B9777F" w:rsidRDefault="0048014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rada_2002</w:t>
            </w:r>
            <w:hyperlink w:anchor="_ENREF_104" w:tooltip="Harada, 2002 #3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rada&lt;/Author&gt;&lt;Year&gt;2002&lt;/Year&gt;&lt;RecNum&gt;381&lt;/RecNum&gt;&lt;DisplayText&gt;&lt;style face="superscript"&gt;104&lt;/style&gt;&lt;/DisplayText&gt;&lt;record&gt;&lt;rec-number&gt;381&lt;/rec-number&gt;&lt;foreign-keys&gt;&lt;key app="EN" db-id="p9wv00a5yez0v1et5awv9pfoepd0x5dtwwpt" timestamp="1624989609"&gt;381&lt;/key&gt;&lt;/foreign-keys&gt;&lt;ref-type name="Journal Article"&gt;17&lt;/ref-type&gt;&lt;contributors&gt;&lt;authors&gt;&lt;author&gt;Harada, N.&lt;/author&gt;&lt;author&gt;Nagai, T.&lt;/author&gt;&lt;author&gt;Shimokawa, O.&lt;/author&gt;&lt;author&gt;Niikawa, N.&lt;/author&gt;&lt;author&gt;Matsumoto, N.&lt;/author&gt;&lt;/authors&gt;&lt;/contributors&gt;&lt;titles&gt;&lt;title&gt;A 4q21-q22 deletion in a girl with severe growth retardation&lt;/title&gt;&lt;secondary-title&gt;Clin Genet&lt;/secondary-title&gt;&lt;alt-title&gt;Clinical genetics&lt;/alt-title&gt;&lt;/titles&gt;&lt;alt-periodical&gt;&lt;full-title&gt;Clinical Genetics&lt;/full-title&gt;&lt;/alt-periodical&gt;&lt;pages&gt;226-8&lt;/pages&gt;&lt;volume&gt;61&lt;/volume&gt;&lt;number&gt;3&lt;/number&gt;&lt;edition&gt;2002/05/10&lt;/edition&gt;&lt;keywords&gt;&lt;keyword&gt;Child&lt;/keyword&gt;&lt;keyword&gt;Child, Preschool&lt;/keyword&gt;&lt;keyword&gt;*Chromosome Deletion&lt;/keyword&gt;&lt;keyword&gt;*Chromosomes, Human, Pair 4&lt;/keyword&gt;&lt;keyword&gt;Female&lt;/keyword&gt;&lt;keyword&gt;Growth Disorders/*genetics&lt;/keyword&gt;&lt;keyword&gt;Humans&lt;/keyword&gt;&lt;keyword&gt;In Situ Hybridization, Fluorescence&lt;/keyword&gt;&lt;keyword&gt;Karyotyping&lt;/keyword&gt;&lt;/keywords&gt;&lt;dates&gt;&lt;year&gt;2002&lt;/year&gt;&lt;pub-dates&gt;&lt;date&gt;Mar&lt;/date&gt;&lt;/pub-dates&gt;&lt;/dates&gt;&lt;isbn&gt;0009-9163 (Print)&amp;#xD;0009-9163&lt;/isbn&gt;&lt;accession-num&gt;12000367&lt;/accession-num&gt;&lt;urls&gt;&lt;/urls&gt;&lt;electronic-resource-num&gt;10.1034/j.1399-0004.2002.610311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nnet_2010</w:t>
            </w:r>
            <w:hyperlink w:anchor="_ENREF_105" w:tooltip="Bonnet, 2010 #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uZXQ8L0F1dGhvcj48WWVhcj4yMDEwPC9ZZWFyPjxS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M3Ny04NDwvcGFnZXM+PHZvbHVtZT40Nzwvdm9sdW1lPjxudW1i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uZXQ8L0F1dGhvcj48WWVhcj4yMDEwPC9ZZWFyPjxS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M3Ny04NDwvcGFnZXM+PHZvbHVtZT40Nzwvdm9sdW1lPjxudW1i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ukes-Rimsky_2011</w:t>
            </w:r>
            <w:hyperlink w:anchor="_ENREF_106" w:tooltip="Dukes-Rimsky, 2011 #38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Wtlcy1SaW1za3k8L0F1dGhvcj48WWVhcj4yMDExPC9Z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IxNDYtMjE1MzwvcGFnZXM+PHZvbHVtZT4xNTVBPC92b2x1bWU+PG51bWJl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Wtlcy1SaW1za3k8L0F1dGhvcj48WWVhcj4yMDExPC9Z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IxNDYtMjE1MzwvcGFnZXM+PHZvbHVtZT4xNTVBPC92b2x1bWU+PG51bWJl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u_2017</w:t>
            </w:r>
            <w:hyperlink w:anchor="_ENREF_107" w:tooltip="Hu, 2017 #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u&lt;/Author&gt;&lt;Year&gt;2017&lt;/Year&gt;&lt;RecNum&gt;80&lt;/RecNum&gt;&lt;DisplayText&gt;&lt;style face="superscript"&gt;107&lt;/style&gt;&lt;/DisplayText&gt;&lt;record&gt;&lt;rec-number&gt;80&lt;/rec-number&gt;&lt;foreign-keys&gt;&lt;key app="EN" db-id="p9wv00a5yez0v1et5awv9pfoepd0x5dtwwpt" timestamp="1623335493"&gt;80&lt;/key&gt;&lt;/foreign-keys&gt;&lt;ref-type name="Journal Article"&gt;17&lt;/ref-type&gt;&lt;contributors&gt;&lt;authors&gt;&lt;author&gt;Hu, Xuyun&lt;/author&gt;&lt;author&gt;Chen, Xiaoli&lt;/author&gt;&lt;author&gt;Wu, Bingbing&lt;/author&gt;&lt;author&gt;Soler, Irene Mademont&lt;/author&gt;&lt;author&gt;Chen, Shaoke&lt;/author&gt;&lt;author&gt;Shen, Yiping&lt;/author&gt;&lt;/authors&gt;&lt;/contributors&gt;&lt;titles&gt;&lt;title&gt;Further defining the critical genes for the 4q21 microdeletion disorder&lt;/title&gt;&lt;secondary-title&gt;American Journal of Medical Genetics Part A&lt;/secondary-title&gt;&lt;/titles&gt;&lt;periodical&gt;&lt;full-title&gt;American Journal of Medical Genetics Part A&lt;/full-title&gt;&lt;/periodical&gt;&lt;pages&gt;120-125&lt;/pages&gt;&lt;volume&gt;173&lt;/volume&gt;&lt;number&gt;1&lt;/number&gt;&lt;keywords&gt;&lt;keyword&gt;4q21 microdeletion&lt;/keyword&gt;&lt;keyword&gt;growth retardation&lt;/keyword&gt;&lt;keyword&gt;HNRNPD&lt;/keyword&gt;&lt;keyword&gt;HNRNPDL&lt;/keyword&gt;&lt;keyword&gt;hypotonia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7965&lt;/work-type&gt;&lt;urls&gt;&lt;related-urls&gt;&lt;url&gt;https://doi.org/10.1002/ajmg.a.37965&lt;/url&gt;&lt;/related-urls&gt;&lt;/urls&gt;&lt;electronic-resource-num&gt;https://doi.org/10.1002/ajmg.a.37965&lt;/electronic-resource-num&gt;&lt;access-date&gt;2021/06/10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5C218B" w14:textId="6D000BC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4:75858534-855699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7FC70F" w14:textId="3635D01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 of Bonnet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4814C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69808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73C015" w14:textId="2B59ACA6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740D7">
              <w:rPr>
                <w:rFonts w:asciiTheme="minorHAnsi" w:eastAsia="Times New Roman" w:hAnsiTheme="minorHAnsi" w:cstheme="minorHAnsi"/>
                <w:sz w:val="16"/>
                <w:szCs w:val="16"/>
              </w:rPr>
              <w:t>chr4:82228875-836010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9CE30F" w14:textId="4D45070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BFA139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8DB67" w14:textId="2CD7AF9D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4:</w:t>
            </w:r>
            <w:r w:rsidRPr="00A740D7">
              <w:rPr>
                <w:rFonts w:asciiTheme="minorHAnsi" w:eastAsia="Times New Roman" w:hAnsiTheme="minorHAnsi" w:cstheme="minorHAnsi"/>
                <w:sz w:val="16"/>
                <w:szCs w:val="16"/>
              </w:rPr>
              <w:t>82009852-8338205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25D422" w14:textId="75837070" w:rsidR="0048014C" w:rsidRPr="00A740D7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Bonnet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4584593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2B716CA" w14:textId="4D47573D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4F1F3C9" w14:textId="783C98C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224CE7" w14:textId="320EAE2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ECED17" w14:textId="23B00078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B508DE1" w14:textId="420061A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C5FDAC3" w14:textId="593ADB6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</w:p>
        </w:tc>
      </w:tr>
      <w:tr w:rsidR="00CB09D9" w:rsidRPr="003456EA" w14:paraId="748BE86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7FE7EB" w14:textId="04E16573" w:rsidR="0048014C" w:rsidRPr="00DE78FC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DE78FC">
              <w:rPr>
                <w:rFonts w:asciiTheme="minorHAnsi" w:eastAsia="Times New Roman" w:hAnsiTheme="minorHAnsi" w:cstheme="minorHAnsi"/>
                <w:sz w:val="16"/>
                <w:szCs w:val="16"/>
              </w:rPr>
              <w:t>Cri-du-chat (5p15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F0C968" w14:textId="76D0301D" w:rsidR="0048014C" w:rsidRPr="00DE78FC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DE78FC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="00695F4D" w:rsidRPr="00695F4D">
              <w:rPr>
                <w:rFonts w:asciiTheme="minorHAnsi" w:eastAsia="Times New Roman" w:hAnsiTheme="minorHAnsi" w:cstheme="minorHAnsi"/>
                <w:sz w:val="16"/>
                <w:szCs w:val="16"/>
              </w:rPr>
              <w:t>5:10001-1253319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6B8CF9" w14:textId="76492D7B" w:rsidR="0048014C" w:rsidRPr="00DE78FC" w:rsidRDefault="00695F4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0BFF68" w14:textId="2EEC6524" w:rsidR="0048014C" w:rsidRPr="00B9777F" w:rsidRDefault="00695F4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51EF2E" w14:textId="67529283" w:rsidR="0048014C" w:rsidRPr="00DE78FC" w:rsidRDefault="00695F4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695F4D">
              <w:rPr>
                <w:rFonts w:asciiTheme="minorHAnsi" w:eastAsia="Calibri" w:hAnsiTheme="minorHAnsi" w:cstheme="minorHAnsi"/>
                <w:sz w:val="16"/>
                <w:szCs w:val="16"/>
              </w:rPr>
              <w:t>chr5:10001-1253330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5518C9C" w14:textId="527DCC23" w:rsidR="0048014C" w:rsidRPr="009369B6" w:rsidRDefault="00695F4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DECIPHER </w:t>
            </w:r>
            <w:r w:rsidR="00DE78FC" w:rsidRPr="00DE78FC">
              <w:rPr>
                <w:rFonts w:asciiTheme="minorHAnsi" w:eastAsia="Calibri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1CF4ADE9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3E5F3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4" w:name="_Hlk75864020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5p1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D6DE3A" w14:textId="2F93A46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D1BE6">
              <w:rPr>
                <w:rFonts w:asciiTheme="minorHAnsi" w:eastAsia="Calibri" w:hAnsiTheme="minorHAnsi" w:cstheme="minorHAnsi"/>
                <w:sz w:val="16"/>
                <w:szCs w:val="16"/>
              </w:rPr>
              <w:t>chr5:36487985-3755611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182179" w14:textId="2F4C253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C906F5" w14:textId="02F7F221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Yan_2009</w:t>
            </w:r>
            <w:hyperlink w:anchor="_ENREF_108" w:tooltip="Yan, 2009 #81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48L0F1dGhvcj48WWVhcj4yMDA5PC9ZZWFyPjxSZWNO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2MjYtMzQ8L3Bh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48L0F1dGhvcj48WWVhcj4yMDA5PC9ZZWFyPjxSZWNO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08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Romero_2012</w:t>
            </w:r>
            <w:hyperlink w:anchor="_ENREF_109" w:tooltip="Romero, 2012 #8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Romero&lt;/Author&gt;&lt;Year&gt;2012&lt;/Year&gt;&lt;RecNum&gt;82&lt;/RecNum&gt;&lt;DisplayText&gt;&lt;style face="superscript"&gt;109&lt;/style&gt;&lt;/DisplayText&gt;&lt;record&gt;&lt;rec-number&gt;82&lt;/rec-number&gt;&lt;foreign-keys&gt;&lt;key app="EN" db-id="p9wv00a5yez0v1et5awv9pfoepd0x5dtwwpt" timestamp="1623342617"&gt;82&lt;/key&gt;&lt;/foreign-keys&gt;&lt;ref-type name="Journal Article"&gt;17&lt;/ref-type&gt;&lt;contributors&gt;&lt;authors&gt;&lt;author&gt;Romero, M. Carmen Carrascosa&lt;/author&gt;&lt;author&gt;Hoyo, Rosa García&lt;/author&gt;&lt;author&gt;Calvente, María&lt;/author&gt;&lt;author&gt;Cano, María Baquero&lt;/author&gt;&lt;author&gt;Castillo, Llanos González&lt;/author&gt;&lt;author&gt;Suela, Javier&lt;/author&gt;&lt;/authors&gt;&lt;/contributors&gt;&lt;titles&gt;&lt;title&gt;Neonatal detection of 5p13.2 duplication and delineation of the phenotype&lt;/title&gt;&lt;secondary-title&gt;American Journal of Medical Genetics Part A&lt;/secondary-title&gt;&lt;/titles&gt;&lt;periodical&gt;&lt;full-title&gt;American Journal of Medical Genetics Part A&lt;/full-title&gt;&lt;/periodical&gt;&lt;pages&gt;877-881&lt;/pages&gt;&lt;volume&gt;158A&lt;/volume&gt;&lt;number&gt;4&lt;/number&gt;&lt;keywords&gt;&lt;keyword&gt;array-CGH&lt;/keyword&gt;&lt;keyword&gt;duplication 5p13.2&lt;/keyword&gt;&lt;keyword&gt;renal agenesis&lt;/keyword&gt;&lt;keyword&gt;arachnodactyly&lt;/keyword&gt;&lt;keyword&gt;corpus callosum dysgenesis&lt;/keyword&gt;&lt;keyword&gt;cerebral dysgenesis&lt;/keyword&gt;&lt;keyword&gt;hypotonia&lt;/keyword&gt;&lt;keyword&gt;cortical thumb&lt;/keyword&gt;&lt;keyword&gt;glutamate receptor&lt;/keyword&gt;&lt;keyword&gt;NIPBL&lt;/keyword&gt;&lt;/keywords&gt;&lt;dates&gt;&lt;year&gt;2012&lt;/year&gt;&lt;pub-dates&gt;&lt;date&gt;2012/04/01&lt;/date&gt;&lt;/pub-dates&gt;&lt;/dates&gt;&lt;publisher&gt;John Wiley &amp;amp; Sons, Ltd&lt;/publisher&gt;&lt;isbn&gt;1552-4825&lt;/isbn&gt;&lt;work-type&gt;https://doi.org/10.1002/ajmg.a.35237&lt;/work-type&gt;&lt;urls&gt;&lt;related-urls&gt;&lt;url&gt;https://doi.org/10.1002/ajmg.a.35237&lt;/url&gt;&lt;/related-urls&gt;&lt;/urls&gt;&lt;electronic-resource-num&gt;https://doi.org/10.1002/ajmg.a.35237&lt;/electronic-resource-num&gt;&lt;access-date&gt;2021/06/10&lt;/access-dat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0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ucarelli_2017</w:t>
            </w:r>
            <w:hyperlink w:anchor="_ENREF_110" w:tooltip="Lucarelli, 2017 #83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NhcmVsbGk8L0F1dGhvcj48WWVhcj4yMDE3PC9ZZWFy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NhcmVsbGk8L0F1dGhvcj48WWVhcj4yMDE3PC9ZZWFy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1CC356" w14:textId="594F434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D1BE6">
              <w:rPr>
                <w:rFonts w:asciiTheme="minorHAnsi" w:eastAsia="Calibri" w:hAnsiTheme="minorHAnsi" w:cstheme="minorHAnsi"/>
                <w:sz w:val="16"/>
                <w:szCs w:val="16"/>
              </w:rPr>
              <w:t>chr5:36452228-375203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E7EAE62" w14:textId="36E4C4F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3 of Yan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1AC139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D3D3F7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F77955A" w14:textId="292231D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36845462-3741722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A989BE" w14:textId="1FDE3CCD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16152A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36CF9D" w14:textId="788367A9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36809705-3738147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C78E53" w14:textId="4BBB700B" w:rsidR="0048014C" w:rsidRPr="00ED1BE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1 to the end of Patient 5 of Yan </w:t>
            </w:r>
            <w:r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34"/>
      <w:tr w:rsidR="00CB09D9" w:rsidRPr="003456EA" w14:paraId="5353D23E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0076DB" w14:textId="679DBEB7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5q11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DC564B" w14:textId="51AE5AD4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5" w:name="_Hlk75864091"/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0500000-56300000</w:t>
            </w:r>
            <w:bookmarkEnd w:id="3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E777EE" w14:textId="3AE7733C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36C074" w14:textId="15319698" w:rsidR="002F6F2D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Jaillard_2011</w:t>
            </w:r>
            <w:hyperlink w:anchor="_ENREF_111" w:tooltip="Jaillard, 2011 #334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indstrand_2014</w:t>
            </w:r>
            <w:hyperlink w:anchor="_ENREF_112" w:tooltip="Lindstrand, 2014 #33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nijders</w:t>
            </w:r>
            <w:r w:rsidR="002F6F2D"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-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lok_2014</w:t>
            </w:r>
            <w:hyperlink w:anchor="_ENREF_113" w:tooltip="Snijders Blok, 2014 #339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mlqZGVycyBCbG9rPC9BdXRob3I+PFllYXI+MjAxNDwv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g0My04PC9wYWdlcz48dm9sdW1lPjE2NGE8L3ZvbHVtZT48bnVtYmVyPjEx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mlqZGVycyBCbG9rPC9BdXRob3I+PFllYXI+MjAxNDwv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g0My04PC9wYWdlcz48dm9sdW1lPjE2NGE8L3ZvbHVtZT48bnVtYmVyPjEx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3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69F0A286" w14:textId="3EA88521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Fontana_2016</w:t>
            </w:r>
            <w:hyperlink w:anchor="_ENREF_114" w:tooltip="Fontana, 2016 #33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4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Arora_2019</w:t>
            </w:r>
            <w:hyperlink w:anchor="_ENREF_115" w:tooltip="Arora, 2019 #33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Arora&lt;/Author&gt;&lt;Year&gt;2019&lt;/Year&gt;&lt;RecNum&gt;337&lt;/RecNum&gt;&lt;DisplayText&gt;&lt;style face="superscript"&gt;115&lt;/style&gt;&lt;/DisplayText&gt;&lt;record&gt;&lt;rec-number&gt;337&lt;/rec-number&gt;&lt;foreign-keys&gt;&lt;key app="EN" db-id="p9wv00a5yez0v1et5awv9pfoepd0x5dtwwpt" timestamp="1624808982"&gt;337&lt;/key&gt;&lt;/foreign-keys&gt;&lt;ref-type name="Journal Article"&gt;17&lt;/ref-type&gt;&lt;contributors&gt;&lt;authors&gt;&lt;author&gt;Arora, Veronica&lt;/author&gt;&lt;author&gt;Aggarwal, Shruti&lt;/author&gt;&lt;author&gt;Bijarnia, Sunita&lt;/author&gt;&lt;author&gt;Lall, Meena&lt;/author&gt;&lt;author&gt;Joshi, Anju&lt;/author&gt;&lt;author&gt;Dua-Puri, Ratna&lt;/author&gt;&lt;author&gt;Arora, Umang&lt;/author&gt;&lt;author&gt;Verma, Ishwar&lt;/author&gt;&lt;/authors&gt;&lt;/contributors&gt;&lt;titles&gt;&lt;title&gt;Extending the Phenotype and Identification of a Novel Candidate Gene for Immunodeficiency in 5q11 Microdeletion Syndrome&lt;/title&gt;&lt;secondary-title&gt;Molecular syndromology&lt;/secondary-title&gt;&lt;alt-title&gt;Mol Syndromol&lt;/alt-title&gt;&lt;/titles&gt;&lt;periodical&gt;&lt;full-title&gt;Molecular Syndromology&lt;/full-title&gt;&lt;/periodical&gt;&lt;pages&gt;312-318&lt;/pages&gt;&lt;volume&gt;9&lt;/volume&gt;&lt;number&gt;6&lt;/number&gt;&lt;edition&gt;2018/12/14&lt;/edition&gt;&lt;keywords&gt;&lt;keyword&gt;5q11 microdeletion syndrome&lt;/keyword&gt;&lt;keyword&gt;Common critical region&lt;/keyword&gt;&lt;keyword&gt;IL6ST&lt;/keyword&gt;&lt;keyword&gt;Immunodeficiency&lt;/keyword&gt;&lt;/keywords&gt;&lt;dates&gt;&lt;year&gt;2019&lt;/year&gt;&lt;/dates&gt;&lt;publisher&gt;S. Karger AG&lt;/publisher&gt;&lt;isbn&gt;1661-8769&amp;#xD;1661-8777&lt;/isbn&gt;&lt;accession-num&gt;30800048&lt;/accession-num&gt;&lt;urls&gt;&lt;related-urls&gt;&lt;url&gt;https://pubmed.ncbi.nlm.nih.gov/30800048&lt;/url&gt;&lt;url&gt;https://www.ncbi.nlm.nih.gov/pmc/articles/PMC6381899/&lt;/url&gt;&lt;/related-urls&gt;&lt;/urls&gt;&lt;electronic-resource-num&gt;10.1159/00049499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5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97F04E" w14:textId="6C9D6D59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0500000-5630000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2EAC352" w14:textId="629AE358" w:rsidR="0048014C" w:rsidRPr="000379D5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2 of Snijders Blok </w:t>
            </w:r>
            <w:r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8F8768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C80D3A" w14:textId="6CC7D756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5q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B029AF" w14:textId="119E84FB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6" w:name="_Hlk75864267"/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6264851-62021754</w:t>
            </w:r>
            <w:bookmarkEnd w:id="3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3C0095" w14:textId="0A233811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55599E" w14:textId="6370AB71" w:rsid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Jaillard_2011</w:t>
            </w:r>
            <w:hyperlink w:anchor="_ENREF_111" w:tooltip="Jaillard, 2011 #334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lsbGFyZDwvQXV0aG9yPjxZZWFyPjIwMTE8L1llYXI+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3MjUtMzE8L3BhZ2VzPjx2b2x1bWU+MTU1YTwvdm9sdW1lPjxudW1iZXI+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indstrand_2014</w:t>
            </w:r>
            <w:hyperlink w:anchor="_ENREF_112" w:tooltip="Lindstrand, 2014 #33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NDwvWWVh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Fontana</w:t>
            </w:r>
            <w:r w:rsidR="00D12429">
              <w:rPr>
                <w:rFonts w:asciiTheme="minorHAnsi" w:eastAsia="Calibri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2016</w:t>
            </w:r>
            <w:hyperlink w:anchor="_ENREF_114" w:tooltip="Fontana, 2016 #33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0YW5hPC9BdXRob3I+PFllYXI+MjAxNjwvWWVhcj48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4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12EF1E16" w14:textId="74ACCBF6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Arora_2019</w:t>
            </w:r>
            <w:hyperlink w:anchor="_ENREF_115" w:tooltip="Arora, 2019 #33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Arora&lt;/Author&gt;&lt;Year&gt;2019&lt;/Year&gt;&lt;RecNum&gt;337&lt;/RecNum&gt;&lt;DisplayText&gt;&lt;style face="superscript"&gt;115&lt;/style&gt;&lt;/DisplayText&gt;&lt;record&gt;&lt;rec-number&gt;337&lt;/rec-number&gt;&lt;foreign-keys&gt;&lt;key app="EN" db-id="p9wv00a5yez0v1et5awv9pfoepd0x5dtwwpt" timestamp="1624808982"&gt;337&lt;/key&gt;&lt;/foreign-keys&gt;&lt;ref-type name="Journal Article"&gt;17&lt;/ref-type&gt;&lt;contributors&gt;&lt;authors&gt;&lt;author&gt;Arora, Veronica&lt;/author&gt;&lt;author&gt;Aggarwal, Shruti&lt;/author&gt;&lt;author&gt;Bijarnia, Sunita&lt;/author&gt;&lt;author&gt;Lall, Meena&lt;/author&gt;&lt;author&gt;Joshi, Anju&lt;/author&gt;&lt;author&gt;Dua-Puri, Ratna&lt;/author&gt;&lt;author&gt;Arora, Umang&lt;/author&gt;&lt;author&gt;Verma, Ishwar&lt;/author&gt;&lt;/authors&gt;&lt;/contributors&gt;&lt;titles&gt;&lt;title&gt;Extending the Phenotype and Identification of a Novel Candidate Gene for Immunodeficiency in 5q11 Microdeletion Syndrome&lt;/title&gt;&lt;secondary-title&gt;Molecular syndromology&lt;/secondary-title&gt;&lt;alt-title&gt;Mol Syndromol&lt;/alt-title&gt;&lt;/titles&gt;&lt;periodical&gt;&lt;full-title&gt;Molecular Syndromology&lt;/full-title&gt;&lt;/periodical&gt;&lt;pages&gt;312-318&lt;/pages&gt;&lt;volume&gt;9&lt;/volume&gt;&lt;number&gt;6&lt;/number&gt;&lt;edition&gt;2018/12/14&lt;/edition&gt;&lt;keywords&gt;&lt;keyword&gt;5q11 microdeletion syndrome&lt;/keyword&gt;&lt;keyword&gt;Common critical region&lt;/keyword&gt;&lt;keyword&gt;IL6ST&lt;/keyword&gt;&lt;keyword&gt;Immunodeficiency&lt;/keyword&gt;&lt;/keywords&gt;&lt;dates&gt;&lt;year&gt;2019&lt;/year&gt;&lt;/dates&gt;&lt;publisher&gt;S. Karger AG&lt;/publisher&gt;&lt;isbn&gt;1661-8769&amp;#xD;1661-8777&lt;/isbn&gt;&lt;accession-num&gt;30800048&lt;/accession-num&gt;&lt;urls&gt;&lt;related-urls&gt;&lt;url&gt;https://pubmed.ncbi.nlm.nih.gov/30800048&lt;/url&gt;&lt;url&gt;https://www.ncbi.nlm.nih.gov/pmc/articles/PMC6381899/&lt;/url&gt;&lt;/related-urls&gt;&lt;/urls&gt;&lt;electronic-resource-num&gt;10.1159/00049499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5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Cellamare_2021</w:t>
            </w:r>
            <w:hyperlink w:anchor="_ENREF_116" w:tooltip="Cellamare, 2021 #33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Cellamare&lt;/Author&gt;&lt;Year&gt;2021&lt;/Year&gt;&lt;RecNum&gt;336&lt;/RecNum&gt;&lt;DisplayText&gt;&lt;style face="superscript"&gt;116&lt;/style&gt;&lt;/DisplayText&gt;&lt;record&gt;&lt;rec-number&gt;336&lt;/rec-number&gt;&lt;foreign-keys&gt;&lt;key app="EN" db-id="p9wv00a5yez0v1et5awv9pfoepd0x5dtwwpt" timestamp="1624808942"&gt;336&lt;/key&gt;&lt;/foreign-keys&gt;&lt;ref-type name="Journal Article"&gt;17&lt;/ref-type&gt;&lt;contributors&gt;&lt;authors&gt;&lt;author&gt;Cellamare, Angelo&lt;/author&gt;&lt;author&gt;Coccaro, Nicoletta&lt;/author&gt;&lt;author&gt;Nuzzi, Maria C.&lt;/author&gt;&lt;author&gt;Casieri, Paola&lt;/author&gt;&lt;author&gt;Tampoia, Marilina&lt;/author&gt;&lt;author&gt;Maggiolini, Flavia A.&lt;/author&gt;&lt;author&gt;Gentile, Mattia&lt;/author&gt;&lt;author&gt;Ficarella, Romina&lt;/author&gt;&lt;author&gt;Ponzi, Emanuela&lt;/author&gt;&lt;author&gt;Conserva, Maria R.&lt;/author&gt;&lt;author&gt;Cardarelli, Laura&lt;/author&gt;&lt;author&gt;Panarese, Annunziata&lt;/author&gt;&lt;author&gt;Antonacci, Francesca&lt;/author&gt;&lt;author&gt;Gesario, Antonia&lt;/author&gt;&lt;/authors&gt;&lt;/contributors&gt;&lt;titles&gt;&lt;title&gt;Cytogenetic and Array-CGH Characterization of a Simple Case of Reciprocal t(3;10) Translocation Reveals a Hidden Deletion at 5q12&lt;/title&gt;&lt;secondary-title&gt;Genes&lt;/secondary-title&gt;&lt;/titles&gt;&lt;periodical&gt;&lt;full-title&gt;Genes&lt;/full-title&gt;&lt;/periodical&gt;&lt;volume&gt;12&lt;/volume&gt;&lt;number&gt;6&lt;/number&gt;&lt;keywords&gt;&lt;keyword&gt;5q12 deletion&lt;/keyword&gt;&lt;keyword&gt;reciprocal t(3&lt;/keyword&gt;&lt;keyword&gt;10) translocation&lt;/keyword&gt;&lt;keyword&gt;growth retardation&lt;/keyword&gt;&lt;keyword&gt;array-CGH&lt;/keyword&gt;&lt;keyword&gt;cytogenetics&lt;/keyword&gt;&lt;/keywords&gt;&lt;dates&gt;&lt;year&gt;2021&lt;/year&gt;&lt;/dates&gt;&lt;isbn&gt;2073-4425&lt;/isbn&gt;&lt;urls&gt;&lt;/urls&gt;&lt;electronic-resource-num&gt;10.3390/genes12060877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6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61F02E" w14:textId="24E03EAD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79D5">
              <w:rPr>
                <w:rFonts w:asciiTheme="minorHAnsi" w:eastAsia="Calibri" w:hAnsiTheme="minorHAnsi" w:cstheme="minorHAnsi"/>
                <w:sz w:val="16"/>
                <w:szCs w:val="16"/>
              </w:rPr>
              <w:t>chr5:56229094-6198599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A480BC6" w14:textId="67047419" w:rsidR="0048014C" w:rsidRPr="000379D5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2 of Jaillard </w:t>
            </w:r>
            <w:r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DF9459E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139F9F" w14:textId="439B9FC0" w:rsidR="0048014C" w:rsidRPr="009369B6" w:rsidRDefault="0048014C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5q14.3-q15 Proxim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4DF72ED" w14:textId="0CAC7B5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86142512-9071281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48B19D" w14:textId="55BCAA9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9D81CD" w14:textId="2CA96F6E" w:rsidR="00CB09D9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Cardoso_2009</w:t>
            </w:r>
            <w:hyperlink w:anchor="_ENREF_117" w:tooltip="Cardoso, 2009 #32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7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Engels_2009</w:t>
            </w:r>
            <w:hyperlink w:anchor="_ENREF_118" w:tooltip="Engels, 2009 #89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mdlbHM8L0F1dGhvcj48WWVhcj4yMDA5PC9ZZWFyPjxS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mdlbHM8L0F1dGhvcj48WWVhcj4yMDA5PC9ZZWFyPjxS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8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obreira_2009</w:t>
            </w:r>
            <w:hyperlink w:anchor="_ENREF_119" w:tooltip="Sobreira, 2009 #8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7ED27A65" w14:textId="193904EA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e Meur_2010</w:t>
            </w:r>
            <w:hyperlink w:anchor="_ENREF_120" w:tooltip="Le Meur, 2010 #8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Hotz_2013</w:t>
            </w:r>
            <w:hyperlink w:anchor="_ENREF_121" w:tooltip="Hotz, 2013 #8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R6PC9BdXRob3I+PFllYXI+MjAxMzwvWWVhcj48UmVj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R6PC9BdXRob3I+PFllYXI+MjAxMzwvWWVhcj48UmVj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AE74E4" w14:textId="0BD0396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5:86106756-9067705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C746F1" w14:textId="6F4DC98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6 of Le Meur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1F6E29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5BD11B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5E9A50" w14:textId="4FAEE750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37" w:name="_Hlk75989004"/>
            <w:r w:rsidRPr="00926F15">
              <w:rPr>
                <w:rFonts w:asciiTheme="minorHAnsi" w:eastAsia="Calibri" w:hAnsiTheme="minorHAnsi" w:cstheme="minorHAnsi"/>
                <w:sz w:val="16"/>
                <w:szCs w:val="16"/>
              </w:rPr>
              <w:t>chr5:88014058-88199922</w:t>
            </w:r>
            <w:bookmarkEnd w:id="3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52C54E" w14:textId="2611CAE1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681DCC" w14:textId="10D44653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4BFA7F" w14:textId="75AE309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926F15">
              <w:rPr>
                <w:rFonts w:asciiTheme="minorHAnsi" w:hAnsiTheme="minorHAnsi" w:cstheme="minorHAnsi"/>
                <w:sz w:val="16"/>
                <w:szCs w:val="16"/>
              </w:rPr>
              <w:t>chr5:88014058-8819992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D59661" w14:textId="3A9A8544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26F15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MEF2C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50133D41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90581C" w14:textId="444C7446" w:rsidR="003F3C96" w:rsidRPr="009369B6" w:rsidRDefault="003F3C96" w:rsidP="00D447D7">
            <w:pPr>
              <w:contextualSpacing/>
              <w:jc w:val="center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5q14.3-q15 Dist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90F939" w14:textId="2F580175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chr5:90787099-982324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B5CB62" w14:textId="254DAB58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068993" w14:textId="6496CC4E" w:rsidR="00CB09D9" w:rsidRPr="00B9777F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rown_2009</w:t>
            </w:r>
            <w:hyperlink w:anchor="_ENREF_122" w:tooltip="Brown, 2009 #57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Dk8L1llYXI+PFJl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kzMS04PC9wYWdlcz48dm9sdW1lPjE0OWE8L3ZvbHVtZT48bnVtYmVyPjU8L251bWJl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Dk8L1llYXI+PFJl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kzMS04PC9wYWdlcz48dm9sdW1lPjE0OWE8L3ZvbHVtZT48bnVtYmVyPjU8L251bWJl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Cardoso_2009</w:t>
            </w:r>
            <w:hyperlink w:anchor="_ENREF_117" w:tooltip="Cardoso, 2009 #32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kb3NvPC9BdXRob3I+PFllYXI+MjAwOTwvWWVhcj48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7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obreira_2009</w:t>
            </w:r>
            <w:hyperlink w:anchor="_ENREF_119" w:tooltip="Sobreira, 2009 #8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b2JyZWlyYTwvQXV0aG9yPjxZZWFyPjIwMDk8L1llYXI+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MjU4MS0zPC9wYWdlcz48dm9sdW1lPjE0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1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</w:p>
          <w:p w14:paraId="7F4859F8" w14:textId="24C50E18" w:rsidR="003F3C96" w:rsidRPr="00B9777F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Le Meur_2010</w:t>
            </w:r>
            <w:hyperlink w:anchor="_ENREF_120" w:tooltip="Le Meur, 2010 #8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SBNZXVyPC9BdXRob3I+PFllYXI+MjAxMDwvWWVhcj48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yMi05PC9wYWdlcz48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Al-Kateb_2013</w:t>
            </w:r>
            <w:hyperlink w:anchor="_ENREF_123" w:tooltip="Al-Kateb, 2013 #57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C1LYXRlYjwvQXV0aG9yPjxZZWFyPjIwMTM8L1llYXI+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M3Ny04MTwvcGFnZXM+PHZvbHVtZT4xNjFh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C1LYXRlYjwvQXV0aG9yPjxZZWFyPjIwMTM8L1llYXI+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23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B08A77" w14:textId="4E36D964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5:90751343-982045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BCA503" w14:textId="5D3B8219" w:rsidR="003F3C96" w:rsidRPr="009369B6" w:rsidRDefault="003F3C96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Sobreira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A4580D" w14:paraId="55D302C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15B3C0" w14:textId="77777777" w:rsidR="003F3C96" w:rsidRPr="00A4580D" w:rsidRDefault="003F3C96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9DCFA7" w14:textId="2B80520B" w:rsidR="003F3C96" w:rsidRPr="00A4580D" w:rsidRDefault="003F3C96" w:rsidP="003F3C96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chr5:</w:t>
            </w:r>
            <w:r w:rsidRPr="003F3C96">
              <w:rPr>
                <w:rFonts w:asciiTheme="minorHAnsi" w:eastAsia="Calibri" w:hAnsiTheme="minorHAnsi" w:cstheme="minorHAnsi"/>
                <w:sz w:val="16"/>
                <w:szCs w:val="16"/>
              </w:rPr>
              <w:t>92742875</w:t>
            </w: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-</w:t>
            </w:r>
            <w:r w:rsidRPr="003F3C96">
              <w:rPr>
                <w:rFonts w:asciiTheme="minorHAnsi" w:eastAsia="Calibri" w:hAnsiTheme="minorHAnsi" w:cstheme="minorHAnsi"/>
                <w:sz w:val="16"/>
                <w:szCs w:val="16"/>
              </w:rPr>
              <w:t>9297263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33F9BB" w14:textId="3009A4BB" w:rsidR="003F3C96" w:rsidRPr="00A4580D" w:rsidRDefault="003F3C96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006062" w14:textId="77777777" w:rsidR="003F3C96" w:rsidRPr="00B9777F" w:rsidRDefault="003F3C96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7E8D8F" w14:textId="5843CC8A" w:rsidR="003F3C96" w:rsidRPr="00A4580D" w:rsidRDefault="003F3C96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3F3C96">
              <w:rPr>
                <w:rFonts w:asciiTheme="minorHAnsi" w:hAnsiTheme="minorHAnsi" w:cstheme="minorHAnsi"/>
                <w:sz w:val="16"/>
                <w:szCs w:val="16"/>
              </w:rPr>
              <w:t>chr5:92717119-929468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A096776" w14:textId="5572C9F1" w:rsidR="003F3C96" w:rsidRPr="00C53ADB" w:rsidRDefault="003F3C96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SRO defined by </w:t>
            </w:r>
            <w:r w:rsidR="00C53ADB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Al-Kateb </w:t>
            </w:r>
            <w:r w:rsidR="00C53ADB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A4580D" w14:paraId="4644B3C3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F145E5" w14:textId="7CCC53C6" w:rsidR="0048014C" w:rsidRPr="00A4580D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Times New Roman" w:hAnsiTheme="minorHAnsi" w:cstheme="minorHAnsi"/>
                <w:sz w:val="16"/>
                <w:szCs w:val="16"/>
              </w:rPr>
              <w:t>FAP (5q22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134074" w14:textId="03973D04" w:rsidR="0048014C" w:rsidRPr="00A4580D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Calibri" w:hAnsiTheme="minorHAnsi" w:cstheme="minorHAnsi"/>
                <w:sz w:val="16"/>
                <w:szCs w:val="16"/>
              </w:rPr>
              <w:t>chr5:112707504-11284623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9C68F3" w14:textId="0A1D8ADB" w:rsidR="0048014C" w:rsidRPr="00A4580D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Calibri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72FEB3" w14:textId="34B658FA" w:rsidR="0048014C" w:rsidRPr="00B9777F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CA223B9" w14:textId="1D20F5CA" w:rsidR="0048014C" w:rsidRPr="00A4580D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hAnsiTheme="minorHAnsi" w:cstheme="minorHAnsi"/>
                <w:sz w:val="16"/>
                <w:szCs w:val="16"/>
              </w:rPr>
              <w:t>chr5:112043201-11218193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412C14" w14:textId="757EC098" w:rsidR="0048014C" w:rsidRPr="00A4580D" w:rsidRDefault="00DE78F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A4580D">
              <w:rPr>
                <w:rFonts w:asciiTheme="minorHAnsi" w:eastAsia="Calibri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0FE40CD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FBD0C4" w14:textId="1A381418" w:rsidR="0048014C" w:rsidRPr="002E1DCF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Times New Roman" w:hAnsiTheme="minorHAnsi" w:cstheme="minorHAnsi"/>
                <w:sz w:val="16"/>
                <w:szCs w:val="16"/>
              </w:rPr>
              <w:t>ADLD (5q23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84DA0D" w14:textId="6216AC40" w:rsidR="0048014C" w:rsidRPr="002E1DC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Calibri" w:hAnsiTheme="minorHAnsi" w:cstheme="minorHAnsi"/>
                <w:sz w:val="16"/>
                <w:szCs w:val="16"/>
              </w:rPr>
              <w:t>chr5:126776622-1268370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ADFF75" w14:textId="20DE4C90" w:rsidR="0048014C" w:rsidRPr="002E1DC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Calibri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2E2A70" w14:textId="624309A7" w:rsidR="0048014C" w:rsidRPr="00B9777F" w:rsidRDefault="00695F4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1EB2C7" w14:textId="5A8E1D4D" w:rsidR="0048014C" w:rsidRPr="002E1DC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hAnsiTheme="minorHAnsi" w:cstheme="minorHAnsi"/>
                <w:sz w:val="16"/>
                <w:szCs w:val="16"/>
              </w:rPr>
              <w:t>chr5:126112314-1261727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BD3696" w14:textId="241239CF" w:rsidR="0048014C" w:rsidRPr="009369B6" w:rsidRDefault="00DE78F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2E1DCF">
              <w:rPr>
                <w:rFonts w:asciiTheme="minorHAnsi" w:eastAsia="Calibri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747E3EB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E468BC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5q31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6CAAC7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9422959-1395928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AE086B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261AA9" w14:textId="4A3AB6DA" w:rsidR="00D12429" w:rsidRDefault="0048014C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1</w:t>
            </w:r>
            <w:hyperlink w:anchor="_ENREF_124" w:tooltip="Shimojima, 2011 #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xPC9ZZWFy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zMyLTY8L3BhZ2VzPjx2b2x1bWU+MTU1YTwvdm9sdW1lPjxudW1iZXI+NDwvbnVt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xPC9ZZWFy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zMyLTY8L3BhZ2VzPjx2b2x1bWU+MTU1YTwvdm9sdW1lPjxudW1iZXI+NDwvbnVt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soki_2012</w:t>
            </w:r>
            <w:hyperlink w:anchor="_ENREF_125" w:tooltip="Hosoki, 2012 #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Nva2k8L0F1dGhvcj48WWVhcj4yMDEyPC9ZZWFyPjxS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g5MS02PC9wYWdlcz48dm9sdW1lPjE1OGE8L3ZvbHVtZT48bnVt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Nva2k8L0F1dGhvcj48WWVhcj4yMDEyPC9ZZWFyPjxS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g5MS02PC9wYWdlcz48dm9sdW1lPjE1OGE8L3ZvbHVtZT48bnVt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29CB5AF" w14:textId="21120E7F" w:rsidR="0048014C" w:rsidRPr="00B9777F" w:rsidRDefault="0048014C" w:rsidP="00D12429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own_2013</w:t>
            </w:r>
            <w:hyperlink w:anchor="_ENREF_126" w:tooltip="Brown, 2013 #9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TM8L1llYXI+PFJl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93bjwvQXV0aG9yPjxZZWFyPjIwMTM8L1llYXI+PFJl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8</w:t>
            </w:r>
            <w:hyperlink w:anchor="_ENREF_127" w:tooltip="Shimojima, 2018 #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18&lt;/Year&gt;&lt;RecNum&gt;93&lt;/RecNum&gt;&lt;DisplayText&gt;&lt;style face="superscript"&gt;127&lt;/style&gt;&lt;/DisplayText&gt;&lt;record&gt;&lt;rec-number&gt;93&lt;/rec-number&gt;&lt;foreign-keys&gt;&lt;key app="EN" db-id="p9wv00a5yez0v1et5awv9pfoepd0x5dtwwpt" timestamp="1623373829"&gt;93&lt;/key&gt;&lt;/foreign-keys&gt;&lt;ref-type name="Journal Article"&gt;17&lt;/ref-type&gt;&lt;contributors&gt;&lt;authors&gt;&lt;author&gt;Shimojima, Keiko&lt;/author&gt;&lt;author&gt;Okamoto, Nobuhiko&lt;/author&gt;&lt;author&gt;Ohmura, Kayo&lt;/author&gt;&lt;author&gt;Nagase, Hiroaki&lt;/author&gt;&lt;author&gt;Yamamoto, Toshiyuki&lt;/author&gt;&lt;/authors&gt;&lt;/contributors&gt;&lt;titles&gt;&lt;title&gt;Infantile spasms related to a 5q31.2-q31.3 microdeletion including PURA&lt;/title&gt;&lt;secondary-title&gt;Human Genome Variation&lt;/secondary-title&gt;&lt;/titles&gt;&lt;periodical&gt;&lt;full-title&gt;Human Genome Variation&lt;/full-title&gt;&lt;/periodical&gt;&lt;pages&gt;18007&lt;/pages&gt;&lt;volume&gt;5&lt;/volume&gt;&lt;number&gt;1&lt;/number&gt;&lt;dates&gt;&lt;year&gt;2018&lt;/year&gt;&lt;pub-dates&gt;&lt;date&gt;2018/03/29&lt;/date&gt;&lt;/pub-dates&gt;&lt;/dates&gt;&lt;isbn&gt;2054-345X&lt;/isbn&gt;&lt;urls&gt;&lt;related-urls&gt;&lt;url&gt;https://doi.org/10.1038/hgv.2018.7&lt;/url&gt;&lt;/related-urls&gt;&lt;/urls&gt;&lt;electronic-resource-num&gt;10.1038/hgv.2018.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F2AB9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9442775-13961263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8AD1EAB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tart of Brow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2 and end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oso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3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.</w:t>
            </w:r>
          </w:p>
        </w:tc>
      </w:tr>
      <w:tr w:rsidR="00CB09D9" w:rsidRPr="003456EA" w14:paraId="2A87928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A37EB76" w14:textId="613AB0FA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50DBB8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8011434-14130945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09F11E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73EC7A" w14:textId="56C1A74C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4409B2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5:137983535-14132927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234B16E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oso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3 and the end of Brow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2.</w:t>
            </w:r>
          </w:p>
        </w:tc>
      </w:tr>
      <w:tr w:rsidR="00CB09D9" w:rsidRPr="00AC7832" w14:paraId="77DBF077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C3C822E" w14:textId="77777777" w:rsidR="002E1DCF" w:rsidRPr="00AC7832" w:rsidRDefault="002E1D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Sotos Syndrome (5q35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85AE897" w14:textId="73EA8CDB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="00695F4D" w:rsidRPr="00695F4D">
              <w:rPr>
                <w:rFonts w:asciiTheme="minorHAnsi" w:eastAsia="Times New Roman" w:hAnsiTheme="minorHAnsi" w:cstheme="minorHAnsi"/>
                <w:sz w:val="16"/>
                <w:szCs w:val="16"/>
              </w:rPr>
              <w:t>5:176297633-17762511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299C671" w14:textId="77777777" w:rsidR="002E1DCF" w:rsidRPr="00AC7832" w:rsidRDefault="002E1DC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5EB1DE" w14:textId="128EC3E2" w:rsidR="002E1DCF" w:rsidRPr="00B9777F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DA832A" w14:textId="0BD8DA3F" w:rsidR="00695F4D" w:rsidRPr="00AC7832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95F4D">
              <w:rPr>
                <w:rFonts w:asciiTheme="minorHAnsi" w:eastAsia="Times New Roman" w:hAnsiTheme="minorHAnsi" w:cstheme="minorHAnsi"/>
                <w:sz w:val="16"/>
                <w:szCs w:val="16"/>
              </w:rPr>
              <w:t>chr5:175724636-1770521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E6C336" w14:textId="0765034C" w:rsidR="002E1DCF" w:rsidRPr="00AC7832" w:rsidRDefault="00695F4D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DECIPHER </w:t>
            </w:r>
            <w:r w:rsidR="002E1DCF"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223CEF5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8436E9" w14:textId="77777777" w:rsidR="002E1DCF" w:rsidRPr="00AC7832" w:rsidRDefault="002E1DC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3B5538" w14:textId="2F7B35EB" w:rsidR="002E1DCF" w:rsidRPr="00AC7832" w:rsidRDefault="002E1D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hr5:176560080-17672721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41379C" w14:textId="1F4AFA3B" w:rsidR="002E1DCF" w:rsidRPr="00AC7832" w:rsidRDefault="002E1D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FF3597" w14:textId="7FE3F332" w:rsidR="002E1DCF" w:rsidRPr="00B9777F" w:rsidRDefault="002E1D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B79421" w14:textId="6C2479A1" w:rsidR="002E1DCF" w:rsidRPr="00AC7832" w:rsidRDefault="002E1D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hr5:176560080-17672721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BAB19E" w14:textId="6DC0ACEC" w:rsidR="002E1DCF" w:rsidRPr="00DE78FC" w:rsidRDefault="002E1DCF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C783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NSD1 </w:t>
            </w:r>
            <w:r w:rsidRPr="00AC783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B9777F" w:rsidRPr="00B15D1E" w14:paraId="528F9193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DA1D1C1" w14:textId="77777777" w:rsidR="00B9777F" w:rsidRPr="00B15D1E" w:rsidRDefault="00B9777F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3F8CE99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B1ABC98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BC1D42F" w14:textId="77777777" w:rsidR="00B9777F" w:rsidRPr="00B9777F" w:rsidRDefault="00B9777F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5F5D50F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2FB6CF4" w14:textId="77777777" w:rsidR="00B9777F" w:rsidRPr="00B15D1E" w:rsidRDefault="00B9777F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B15D1E" w14:paraId="4A33ED4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2B0ED6" w14:textId="4AED6FF4" w:rsidR="00ED26F2" w:rsidRPr="00B15D1E" w:rsidRDefault="00ED26F2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6p25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E4E615" w14:textId="50F1E76D" w:rsidR="00ED26F2" w:rsidRPr="00B15D1E" w:rsidRDefault="00C0591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203619-2741187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5B9243" w14:textId="3B098E21" w:rsidR="00ED26F2" w:rsidRPr="00B15D1E" w:rsidRDefault="00C0591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931618" w14:textId="6AD0C43D" w:rsidR="00D12429" w:rsidRDefault="00C05915" w:rsidP="00D1242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dinger_2009</w:t>
            </w:r>
            <w:hyperlink w:anchor="_ENREF_128" w:tooltip="Aldinger, 2009 #5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pbmdlcjwvQXV0aG9yPjxZZWFyPjIwMDk8L1llYXI+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EwMzctNDI8L3BhZ2VzPjx2b2x1bWU+NDE8L3ZvbHVtZT48bnVtYmVyPjk8L251bWJlcj48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pbmdlcjwvQXV0aG9yPjxZZWFyPjIwMDk8L1llYXI+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ED26F2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ahaye_2012</w:t>
            </w:r>
            <w:hyperlink w:anchor="_ENREF_129" w:tooltip="Delahaye, 2012 #5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haGF5ZTwvQXV0aG9yPjxZZWFyPjIwMTI8L1llYXI+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haGF5ZTwvQXV0aG9yPjxZZWFyPjIwMTI8L1llYXI+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206FDFE" w14:textId="66D79558" w:rsidR="00ED26F2" w:rsidRPr="00B9777F" w:rsidRDefault="00ED26F2" w:rsidP="00D1242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rnon_2013</w:t>
            </w:r>
            <w:hyperlink w:anchor="_ENREF_130" w:tooltip="Vernon, 2013 #5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Jub248L0F1dGhvcj48WWVhcj4yMDEzPC9ZZWFyPjxS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TY4Ni05PC9wYWdlcz48dm9sdW1lPjE2MWE8L3Zv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Jub248L0F1dGhvcj48WWVhcj4yMDEzPC9ZZWFyPjxS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TY4Ni05PC9wYWdlcz48dm9sdW1lPjE2MWE8L3Zv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C05915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hares_2015</w:t>
            </w:r>
            <w:hyperlink w:anchor="_ENREF_131" w:tooltip="Linhares, 2015 #5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nhares&lt;/Author&gt;&lt;Year&gt;2015&lt;/Year&gt;&lt;RecNum&gt;561&lt;/RecNum&gt;&lt;DisplayText&gt;&lt;style face="superscript"&gt;131&lt;/style&gt;&lt;/DisplayText&gt;&lt;record&gt;&lt;rec-number&gt;561&lt;/rec-number&gt;&lt;foreign-keys&gt;&lt;key app="EN" db-id="p9wv00a5yez0v1et5awv9pfoepd0x5dtwwpt" timestamp="1625683513"&gt;561&lt;/key&gt;&lt;/foreign-keys&gt;&lt;ref-type name="Journal Article"&gt;17&lt;/ref-type&gt;&lt;contributors&gt;&lt;authors&gt;&lt;author&gt;Linhares, Natália D.&lt;/author&gt;&lt;author&gt;Svartman, Marta&lt;/author&gt;&lt;author&gt;Rodrigues, Tatiane C.&lt;/author&gt;&lt;author&gt;Rosenberg, Carla&lt;/author&gt;&lt;author&gt;Valadares, Eugênia R.&lt;/author&gt;&lt;/authors&gt;&lt;/contributors&gt;&lt;titles&gt;&lt;title&gt;Subtelomeric 6p25 deletion/duplication: Report of a patient with new clinical findings and genotype–phenotype correlations&lt;/title&gt;&lt;secondary-title&gt;European Journal of Medical Genetics&lt;/secondary-title&gt;&lt;/titles&gt;&lt;periodical&gt;&lt;full-title&gt;Eur J Med Genet&lt;/full-title&gt;&lt;abbr-1&gt;European journal of medical genetics&lt;/abbr-1&gt;&lt;/periodical&gt;&lt;pages&gt;310-318&lt;/pages&gt;&lt;volume&gt;58&lt;/volume&gt;&lt;number&gt;5&lt;/number&gt;&lt;keywords&gt;&lt;keyword&gt;Comparative genomic hybridization&lt;/keyword&gt;&lt;keyword&gt;6p deletion&lt;/keyword&gt;&lt;keyword&gt;Human FOXC1 protein&lt;/keyword&gt;&lt;keyword&gt;Human FOXF2 protein&lt;/keyword&gt;&lt;keyword&gt;Human SERPINB6 protein&lt;/keyword&gt;&lt;keyword&gt;Human TUBB2A protein&lt;/keyword&gt;&lt;keyword&gt;Human NRN1 protein&lt;/keyword&gt;&lt;/keywords&gt;&lt;dates&gt;&lt;year&gt;2015&lt;/year&gt;&lt;pub-dates&gt;&lt;date&gt;2015/05/01/&lt;/date&gt;&lt;/pub-dates&gt;&lt;/dates&gt;&lt;isbn&gt;1769-7212&lt;/isbn&gt;&lt;urls&gt;&lt;related-urls&gt;&lt;url&gt;https://www.sciencedirect.com/science/article/pii/S1769721215000609&lt;/url&gt;&lt;/related-urls&gt;&lt;/urls&gt;&lt;electronic-resource-num&gt;https://doi.org/10.1016/j.ejmg.2015.02.01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4AB119" w14:textId="68B10FCB" w:rsidR="00ED26F2" w:rsidRPr="00B15D1E" w:rsidRDefault="00C05915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8" w:name="_Hlk76554523"/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203619-2741187</w:t>
            </w:r>
            <w:bookmarkEnd w:id="38"/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78CBEC" w14:textId="349481BF" w:rsidR="00ED26F2" w:rsidRPr="00B15D1E" w:rsidRDefault="00ED26F2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Vernon </w:t>
            </w:r>
            <w:r w:rsidRPr="00B15D1E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B15D1E" w14:paraId="7967364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16D336" w14:textId="77777777" w:rsidR="00ED26F2" w:rsidRPr="00B15D1E" w:rsidRDefault="00ED26F2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B1A57F" w14:textId="28F442D2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85138-224586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26BBBF" w14:textId="3C3810F2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9FD7A94" w14:textId="77777777" w:rsidR="00ED26F2" w:rsidRPr="00B9777F" w:rsidRDefault="00ED26F2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548B10" w14:textId="0E8C304D" w:rsidR="00ED26F2" w:rsidRPr="00B15D1E" w:rsidRDefault="00C05915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85138-224586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678BB4" w14:textId="70DECD7C" w:rsidR="00ED26F2" w:rsidRPr="00B15D1E" w:rsidRDefault="00ED26F2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 w:rsidR="00C05915"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SRO defined by Linhares </w:t>
            </w:r>
            <w:r w:rsidR="00C05915" w:rsidRPr="00B15D1E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92609B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44C46A" w14:textId="4A9CEB3E" w:rsidR="00AA5A9F" w:rsidRPr="00B15D1E" w:rsidRDefault="009D0ACB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6p25.1p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300A80" w14:textId="6B9561BF" w:rsidR="00AA5A9F" w:rsidRPr="00B15D1E" w:rsidRDefault="009D0ACB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745144-103847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0F8ADF" w14:textId="0314F915" w:rsidR="00AA5A9F" w:rsidRPr="00B15D1E" w:rsidRDefault="009D0ACB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4F5398" w14:textId="633D690A" w:rsidR="00AA5A9F" w:rsidRPr="00B9777F" w:rsidRDefault="00EB118E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ipers_2012</w:t>
            </w:r>
            <w:hyperlink w:anchor="_ENREF_132" w:tooltip="Kuipers, 2013 #6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WlwZXJzPC9BdXRob3I+PFllYXI+MjAxMzwvWWVhcj48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WlwZXJzPC9BdXRob3I+PFllYXI+MjAxMzwvWWVhcj48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9D0ACB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i_2015</w:t>
            </w:r>
            <w:hyperlink w:anchor="_ENREF_133" w:tooltip="Qi, 2015 #5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i&lt;/Author&gt;&lt;Year&gt;2015&lt;/Year&gt;&lt;RecNum&gt;555&lt;/RecNum&gt;&lt;DisplayText&gt;&lt;style face="superscript"&gt;133&lt;/style&gt;&lt;/DisplayText&gt;&lt;record&gt;&lt;rec-number&gt;555&lt;/rec-number&gt;&lt;foreign-keys&gt;&lt;key app="EN" db-id="p9wv00a5yez0v1et5awv9pfoepd0x5dtwwpt" timestamp="1625681360"&gt;555&lt;/key&gt;&lt;/foreign-keys&gt;&lt;ref-type name="Journal Article"&gt;17&lt;/ref-type&gt;&lt;contributors&gt;&lt;authors&gt;&lt;author&gt;Qi, Zhongxia&lt;/author&gt;&lt;author&gt;Jeng, Linda Jo Bone&lt;/author&gt;&lt;author&gt;Slavotinek, Anne&lt;/author&gt;&lt;author&gt;Yu, Jingwei&lt;/author&gt;&lt;/authors&gt;&lt;/contributors&gt;&lt;titles&gt;&lt;title&gt;Haploinsufficiency and triploinsensitivity of the same 6p25.1p24.3 region in a family&lt;/title&gt;&lt;secondary-title&gt;BMC Medical Genomics&lt;/secondary-title&gt;&lt;/titles&gt;&lt;periodical&gt;&lt;full-title&gt;BMC Medical Genomics&lt;/full-title&gt;&lt;/periodical&gt;&lt;pages&gt;38&lt;/pages&gt;&lt;volume&gt;8&lt;/volume&gt;&lt;number&gt;1&lt;/number&gt;&lt;dates&gt;&lt;year&gt;2015&lt;/year&gt;&lt;pub-dates&gt;&lt;date&gt;2015/07/15&lt;/date&gt;&lt;/pub-dates&gt;&lt;/dates&gt;&lt;isbn&gt;1755-8794&lt;/isbn&gt;&lt;urls&gt;&lt;related-urls&gt;&lt;url&gt;https://doi.org/10.1186/s12920-015-0113-1&lt;/url&gt;&lt;/related-urls&gt;&lt;/urls&gt;&lt;electronic-resource-num&gt;10.1186/s12920-015-0113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9D0ACB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nt_2020</w:t>
            </w:r>
            <w:hyperlink w:anchor="_ENREF_134" w:tooltip="Kent, 2020 #5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50PC9BdXRob3I+PFllYXI+MjAyMDwvWWVhcj48UmVj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Q2NzM8L3BhZ2VzPjx2b2x1bWU+MTE8L3ZvbHVtZT48bnVtYmVyPjE8L251bWJlcj48ZWRp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ZW50PC9BdXRob3I+PFllYXI+MjAyMDwvWWVhcj48UmVj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9D0ACB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ssano_2021</w:t>
            </w:r>
            <w:hyperlink w:anchor="_ENREF_135" w:tooltip="Tassano, 2021 #5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ssano&lt;/Author&gt;&lt;Year&gt;2021&lt;/Year&gt;&lt;RecNum&gt;554&lt;/RecNum&gt;&lt;DisplayText&gt;&lt;style face="superscript"&gt;135&lt;/style&gt;&lt;/DisplayText&gt;&lt;record&gt;&lt;rec-number&gt;554&lt;/rec-number&gt;&lt;foreign-keys&gt;&lt;key app="EN" db-id="p9wv00a5yez0v1et5awv9pfoepd0x5dtwwpt" timestamp="1625681337"&gt;554&lt;/key&gt;&lt;/foreign-keys&gt;&lt;ref-type name="Journal Article"&gt;17&lt;/ref-type&gt;&lt;contributors&gt;&lt;authors&gt;&lt;author&gt;Tassano, Elisa&lt;/author&gt;&lt;author&gt;Uccella, Sara&lt;/author&gt;&lt;author&gt;Severino, Mariasavina&lt;/author&gt;&lt;author&gt;Giacomini, Thea&lt;/author&gt;&lt;author&gt;Nardi, Francesca&lt;/author&gt;&lt;author&gt;Gimelli, Giorgio&lt;/author&gt;&lt;author&gt;Tavella, Elisa&lt;/author&gt;&lt;author&gt;Ronchetto, Patrizia&lt;/author&gt;&lt;author&gt;Malacarne, Michela&lt;/author&gt;&lt;author&gt;Coviello, Domenico&lt;/author&gt;&lt;/authors&gt;&lt;/contributors&gt;&lt;titles&gt;&lt;title&gt;Expanding the phenotype associated with interstitial 6p25.1p24.3 microdeletion: a new case and review of the literature&lt;/title&gt;&lt;secondary-title&gt;Journal of Genetics&lt;/secondary-title&gt;&lt;/titles&gt;&lt;periodical&gt;&lt;full-title&gt;Journal of Genetics&lt;/full-title&gt;&lt;/periodical&gt;&lt;pages&gt;9&lt;/pages&gt;&lt;volume&gt;100&lt;/volume&gt;&lt;number&gt;1&lt;/number&gt;&lt;dates&gt;&lt;year&gt;2021&lt;/year&gt;&lt;pub-dates&gt;&lt;date&gt;2021/02/12&lt;/date&gt;&lt;/pub-dates&gt;&lt;/dates&gt;&lt;isbn&gt;0973-7731&lt;/isbn&gt;&lt;urls&gt;&lt;related-urls&gt;&lt;url&gt;https://doi.org/10.1007/s12041-021-01261-x&lt;/url&gt;&lt;/related-urls&gt;&lt;/urls&gt;&lt;electronic-resource-num&gt;10.1007/s12041-021-01261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46CC1B" w14:textId="1CCB14E1" w:rsidR="00AA5A9F" w:rsidRPr="00B15D1E" w:rsidRDefault="009D0ACB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>chr6:4745144-103847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410F223" w14:textId="399487D4" w:rsidR="00AA5A9F" w:rsidRPr="009D0ACB" w:rsidRDefault="009D0ACB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B15D1E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Qi </w:t>
            </w:r>
            <w:r w:rsidRPr="00B15D1E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A205BB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9DEF013" w14:textId="71911DA2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39" w:name="_Hlk7429604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6q12-q14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AD0BB9" w14:textId="0663DF9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64535801-8017835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A7BE1B" w14:textId="5BDDEDA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34DC10" w14:textId="6662F60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ng_2009</w:t>
            </w:r>
            <w:hyperlink w:anchor="_ENREF_136" w:tooltip="Wang, 2009 #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EB2BE0" w14:textId="41417F2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64535801-801783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FF16F3" w14:textId="06C774B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Wang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855C68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574C1B" w14:textId="1B6276DB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13-q14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0F8432" w14:textId="5FD5BB21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72548959-8457629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4F4A94" w14:textId="252F3672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ECF67F" w14:textId="5B9DF11C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ng_2009</w:t>
            </w:r>
            <w:hyperlink w:anchor="_ENREF_136" w:tooltip="Wang, 2009 #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W5nPC9BdXRob3I+PFllYXI+MjAwOTwvWWVhcj48UmVj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B91ABC" w14:textId="70FBC29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72548959-8457629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438BC5" w14:textId="6D4C993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2 of Wang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86BE70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8C42F8" w14:textId="3F45F463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14.1-q1</w:t>
            </w:r>
            <w:r w:rsidR="00B32851">
              <w:rPr>
                <w:rFonts w:asciiTheme="minorHAnsi" w:eastAsia="Times New Roman" w:hAnsiTheme="minorHAnsi" w:cstheme="minorHAnsi"/>
                <w:sz w:val="16"/>
                <w:szCs w:val="16"/>
              </w:rPr>
              <w:t>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F1EFB2" w14:textId="213D3F3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80767339-882992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856412" w14:textId="1FABBDB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5CC94C" w14:textId="05CB3798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ry_2013</w:t>
            </w:r>
            <w:hyperlink w:anchor="_ENREF_138" w:tooltip="Lowry, 2013 #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owry&lt;/Author&gt;&lt;Year&gt;2013&lt;/Year&gt;&lt;RecNum&gt;98&lt;/RecNum&gt;&lt;DisplayText&gt;&lt;style face="superscript"&gt;138&lt;/style&gt;&lt;/DisplayText&gt;&lt;record&gt;&lt;rec-number&gt;98&lt;/rec-number&gt;&lt;foreign-keys&gt;&lt;key app="EN" db-id="p9wv00a5yez0v1et5awv9pfoepd0x5dtwwpt" timestamp="1623424590"&gt;98&lt;/key&gt;&lt;/foreign-keys&gt;&lt;ref-type name="Journal Article"&gt;17&lt;/ref-type&gt;&lt;contributors&gt;&lt;authors&gt;&lt;author&gt;Lowry, R. B.&lt;/author&gt;&lt;author&gt;Chernos, J. E.&lt;/author&gt;&lt;author&gt;Connelly, M. S.&lt;/author&gt;&lt;author&gt;Wyse, J. P. H.&lt;/author&gt;&lt;/authors&gt;&lt;/contributors&gt;&lt;titles&gt;&lt;title&gt;Interstitial deletions at 6q14.1q15 associated with developmental delay and a marfanoid phenotype&lt;/title&gt;&lt;secondary-title&gt;Molecular syndromology&lt;/secondary-title&gt;&lt;alt-title&gt;Mol Syndromol&lt;/alt-title&gt;&lt;/titles&gt;&lt;periodical&gt;&lt;full-title&gt;Molecular Syndromology&lt;/full-title&gt;&lt;/periodical&gt;&lt;pages&gt;280-284&lt;/pages&gt;&lt;volume&gt;4&lt;/volume&gt;&lt;number&gt;6&lt;/number&gt;&lt;edition&gt;2013/08/01&lt;/edition&gt;&lt;keywords&gt;&lt;keyword&gt;6q deletion&lt;/keyword&gt;&lt;keyword&gt;Developmental delay&lt;/keyword&gt;&lt;keyword&gt;Marfanoid phenotype&lt;/keyword&gt;&lt;keyword&gt;Mental retardation&lt;/keyword&gt;&lt;keyword&gt;Tall stature&lt;/keyword&gt;&lt;/keywords&gt;&lt;dates&gt;&lt;year&gt;2013&lt;/year&gt;&lt;/dates&gt;&lt;publisher&gt;S. Karger AG&lt;/publisher&gt;&lt;isbn&gt;1661-8769&amp;#xD;1661-8777&lt;/isbn&gt;&lt;accession-num&gt;24167463&lt;/accession-num&gt;&lt;urls&gt;&lt;related-urls&gt;&lt;url&gt;https://pubmed.ncbi.nlm.nih.gov/24167463&lt;/url&gt;&lt;url&gt;https://www.ncbi.nlm.nih.gov/pmc/articles/PMC3776401/&lt;/url&gt;&lt;/related-urls&gt;&lt;/urls&gt;&lt;electronic-resource-num&gt;10.1159/00035403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A362BF" w14:textId="47D92EF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80767339-8829928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20FEFB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Lowry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1E721D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14959D" w14:textId="4924E5B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66182">
              <w:rPr>
                <w:rFonts w:asciiTheme="minorHAnsi" w:eastAsia="Times New Roman" w:hAnsiTheme="minorHAnsi" w:cstheme="minorHAnsi"/>
                <w:sz w:val="16"/>
                <w:szCs w:val="16"/>
              </w:rPr>
              <w:t>6q14.1-q1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BC9D86" w14:textId="25A41EC6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86137888-10270357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F3F053" w14:textId="0E818B8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578768" w14:textId="65D2AFFF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Dworschak_2015</w:t>
            </w:r>
            <w:hyperlink w:anchor="_ENREF_139" w:tooltip="Dworschak, 2015 #97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29yc2NoYWs8L0F1dGhvcj48WWVhcj4yMDE1PC9ZZWFy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d29yc2NoYWs8L0F1dGhvcj48WWVhcj4yMDE1PC9ZZWFy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13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F25FCB" w14:textId="1601C7D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Calibri" w:hAnsiTheme="minorHAnsi" w:cstheme="minorHAnsi"/>
                <w:sz w:val="16"/>
                <w:szCs w:val="16"/>
              </w:rPr>
              <w:t>chr6:86137888-10270357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551E5BB" w14:textId="4F30C82A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 xml:space="preserve"> 1 of Dworschak </w:t>
            </w:r>
            <w:r w:rsidRPr="009369B6">
              <w:rPr>
                <w:rFonts w:asciiTheme="minorHAnsi" w:eastAsia="Calibr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C6FB46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8101AE" w14:textId="74725F03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14.3-q16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2A5691" w14:textId="17A263E0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72100590-9707814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47B0CB" w14:textId="277E582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565DD3" w14:textId="044EE32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Esch_2010</w:t>
            </w:r>
            <w:hyperlink w:anchor="_ENREF_140" w:tooltip="Van Esch, 2010 #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TA8L1llYXI+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NzE3LTIwPC9wYWdlcz48dm9sdW1l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TA8L1llYXI+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NzE3LTIwPC9wYWdlcz48dm9sdW1l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ngwerda_2018</w:t>
            </w:r>
            <w:hyperlink w:anchor="_ENREF_137" w:tooltip="Engwerda, 2018 #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ngwerda&lt;/Author&gt;&lt;Year&gt;2018&lt;/Year&gt;&lt;RecNum&gt;95&lt;/RecNum&gt;&lt;DisplayText&gt;&lt;style face="superscript"&gt;137&lt;/style&gt;&lt;/DisplayText&gt;&lt;record&gt;&lt;rec-number&gt;95&lt;/rec-number&gt;&lt;foreign-keys&gt;&lt;key app="EN" db-id="p9wv00a5yez0v1et5awv9pfoepd0x5dtwwpt" timestamp="1623420783"&gt;95&lt;/key&gt;&lt;/foreign-keys&gt;&lt;ref-type name="Journal Article"&gt;17&lt;/ref-type&gt;&lt;contributors&gt;&lt;authors&gt;&lt;author&gt;Engwerda, Aafke&lt;/author&gt;&lt;author&gt;Frentz, Barbara&lt;/author&gt;&lt;author&gt;den Ouden, A. Lya&lt;/author&gt;&lt;author&gt;Flapper, Boudien C. T.&lt;/author&gt;&lt;author&gt;Swertz, Morris A.&lt;/author&gt;&lt;author&gt;Gerkes, Erica H.&lt;/author&gt;&lt;author&gt;Plantinga, Mirjam&lt;/author&gt;&lt;author&gt;Dijkhuizen, Trijnie&lt;/author&gt;&lt;author&gt;van Ravenswaaij-Arts, Conny M. A.&lt;/author&gt;&lt;/authors&gt;&lt;/contributors&gt;&lt;titles&gt;&lt;title&gt;The phenotypic spectrum of proximal 6q deletions based on a large cohort derived from social media and literature reports&lt;/title&gt;&lt;secondary-title&gt;European Journal of Human Genetics&lt;/secondary-title&gt;&lt;/titles&gt;&lt;periodical&gt;&lt;full-title&gt;European Journal of Human Genetics&lt;/full-title&gt;&lt;/periodical&gt;&lt;pages&gt;1478-1489&lt;/pages&gt;&lt;volume&gt;26&lt;/volume&gt;&lt;number&gt;10&lt;/number&gt;&lt;dates&gt;&lt;year&gt;2018&lt;/year&gt;&lt;pub-dates&gt;&lt;date&gt;2018/10/01&lt;/date&gt;&lt;/pub-dates&gt;&lt;/dates&gt;&lt;isbn&gt;1476-5438&lt;/isbn&gt;&lt;urls&gt;&lt;related-urls&gt;&lt;url&gt;https://doi.org/10.1038/s41431-018-0172-9&lt;/url&gt;&lt;/related-urls&gt;&lt;/urls&gt;&lt;electronic-resource-num&gt;10.1038/s41431-018-0172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5A27B7" w14:textId="7B5977E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F3CEF">
              <w:rPr>
                <w:rFonts w:asciiTheme="minorHAnsi" w:eastAsia="Times New Roman" w:hAnsiTheme="minorHAnsi" w:cstheme="minorHAnsi"/>
                <w:sz w:val="16"/>
                <w:szCs w:val="16"/>
              </w:rPr>
              <w:t>chr6:72100590-9707814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B27CF0" w14:textId="3ED439D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Van Esc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F9E166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DFE498" w14:textId="6538DEEC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0" w:name="_Hlk75867444"/>
            <w:bookmarkEnd w:id="3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24-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514D6C" w14:textId="1CCD4091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1" w:name="_Hlk7586748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3740000-152480000</w:t>
            </w:r>
            <w:bookmarkEnd w:id="4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13F689" w14:textId="092EC31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E5B87E" w14:textId="45E2AD85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ienpont_2010</w:t>
            </w:r>
            <w:hyperlink w:anchor="_ENREF_141" w:tooltip="Thienpont, 2010 #10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bnBvbnQ8L0F1dGhvcj48WWVhcj4yMDEwPC9ZZWFy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llbnBvbnQ8L0F1dGhvcj48WWVhcj4yMDEwPC9ZZWFy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E381A2" w14:textId="286E2EC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3698307-15243830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F0DEBF" w14:textId="57F5956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Patient A to the end of Patient B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ienpont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0E54074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573A6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69557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2" w:name="_Hlk7586749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9230000-149960000</w:t>
            </w:r>
            <w:bookmarkEnd w:id="4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FFB4FB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CECE5C" w14:textId="608F475C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CF7CB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49188307-14991830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F00B0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ienpont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51580F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B706D9" w14:textId="78E7EB54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6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8E78E4" w14:textId="1D1024D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3" w:name="_Hlk75867562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6:</w:t>
            </w:r>
            <w:r w:rsidRPr="001C2BEB">
              <w:rPr>
                <w:rFonts w:asciiTheme="minorHAnsi" w:eastAsia="Times New Roman" w:hAnsiTheme="minorHAnsi" w:cstheme="minorHAnsi"/>
                <w:sz w:val="16"/>
                <w:szCs w:val="16"/>
              </w:rPr>
              <w:t>1565500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1C2BEB">
              <w:rPr>
                <w:rFonts w:asciiTheme="minorHAnsi" w:eastAsia="Times New Roman" w:hAnsiTheme="minorHAnsi" w:cstheme="minorHAnsi"/>
                <w:sz w:val="16"/>
                <w:szCs w:val="16"/>
              </w:rPr>
              <w:t>157790000</w:t>
            </w:r>
            <w:bookmarkEnd w:id="4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C0964C" w14:textId="4F793230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52C8C9" w14:textId="02BAD094" w:rsidR="0048014C" w:rsidRPr="00B9777F" w:rsidRDefault="0048014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gamani_2009</w:t>
            </w:r>
            <w:hyperlink w:anchor="_ENREF_142" w:tooltip="Nagamani, 2009 #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5OTwvUmVjTnVtPjxEaXNwbGF5VGV4dD48c3R5bGUgZmFjZT0ic3VwZXJzY3JpcHQi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U3My01ODE8L3BhZ2VzPjx2b2x1bWU+MTc8L3ZvbHVtZT48bnVtYmVyPjU8L251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5OTwvUmVjTnVtPjxEaXNwbGF5VGV4dD48c3R5bGUgZmFjZT0ic3VwZXJzY3JpcHQi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nten_2014</w:t>
            </w:r>
            <w:hyperlink w:anchor="_ENREF_143" w:tooltip="Santen, 2014 #3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0PC9ZZWFyPjxS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0PC9ZZWFyPjxS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nzoni_2016</w:t>
            </w:r>
            <w:hyperlink w:anchor="_ENREF_144" w:tooltip="Ronzoni, 2016 #1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nzoni&lt;/Author&gt;&lt;Year&gt;2016&lt;/Year&gt;&lt;RecNum&gt;101&lt;/RecNum&gt;&lt;DisplayText&gt;&lt;style face="superscript"&gt;144&lt;/style&gt;&lt;/DisplayText&gt;&lt;record&gt;&lt;rec-number&gt;101&lt;/rec-number&gt;&lt;foreign-keys&gt;&lt;key app="EN" db-id="p9wv00a5yez0v1et5awv9pfoepd0x5dtwwpt" timestamp="1623439391"&gt;101&lt;/key&gt;&lt;/foreign-keys&gt;&lt;ref-type name="Journal Article"&gt;17&lt;/ref-type&gt;&lt;contributors&gt;&lt;authors&gt;&lt;author&gt;Ronzoni, Luisa&lt;/author&gt;&lt;author&gt;Tagliaferri, Francesco&lt;/author&gt;&lt;author&gt;Tucci, Arianna&lt;/author&gt;&lt;author&gt;Baccarin, Marco&lt;/author&gt;&lt;author&gt;Esposito, Susanna&lt;/author&gt;&lt;author&gt;Milani, Donatella&lt;/author&gt;&lt;/authors&gt;&lt;/contributors&gt;&lt;titles&gt;&lt;title&gt;Interstitial 6q25 microdeletion syndrome: ARID1B is the key gene&lt;/title&gt;&lt;secondary-title&gt;American Journal of Medical Genetics Part A&lt;/secondary-title&gt;&lt;/titles&gt;&lt;periodical&gt;&lt;full-title&gt;American Journal of Medical Genetics Part A&lt;/full-title&gt;&lt;/periodical&gt;&lt;pages&gt;1257-1261&lt;/pages&gt;&lt;volume&gt;170&lt;/volume&gt;&lt;number&gt;5&lt;/number&gt;&lt;keywords&gt;&lt;keyword&gt;interstitial 6q microdeletion syndrome&lt;/keyword&gt;&lt;keyword&gt;ARID1B&lt;/keyword&gt;&lt;keyword&gt;dysgenesis of the corpus callosum&lt;/keyword&gt;&lt;keyword&gt;hearing loss&lt;/keyword&gt;&lt;keyword&gt;intellectual disability&lt;/keyword&gt;&lt;/keywords&gt;&lt;dates&gt;&lt;year&gt;2016&lt;/year&gt;&lt;pub-dates&gt;&lt;date&gt;2016/05/01&lt;/date&gt;&lt;/pub-dates&gt;&lt;/dates&gt;&lt;publisher&gt;John Wiley &amp;amp; Sons, Ltd&lt;/publisher&gt;&lt;isbn&gt;1552-4825&lt;/isbn&gt;&lt;work-type&gt;https://doi.org/10.1002/ajmg.a.37553&lt;/work-type&gt;&lt;urls&gt;&lt;related-urls&gt;&lt;url&gt;https://doi.org/10.1002/ajmg.a.37553&lt;/url&gt;&lt;/related-urls&gt;&lt;/urls&gt;&lt;electronic-resource-num&gt;https://doi.org/10.1002/ajmg.a.37553&lt;/electronic-resource-num&gt;&lt;access-date&gt;2021/06/11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ong_2021</w:t>
            </w:r>
            <w:hyperlink w:anchor="_ENREF_145" w:tooltip="Zhong, 2021 #1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hong&lt;/Author&gt;&lt;Year&gt;2021&lt;/Year&gt;&lt;RecNum&gt;100&lt;/RecNum&gt;&lt;DisplayText&gt;&lt;style face="superscript"&gt;145&lt;/style&gt;&lt;/DisplayText&gt;&lt;record&gt;&lt;rec-number&gt;100&lt;/rec-number&gt;&lt;foreign-keys&gt;&lt;key app="EN" db-id="p9wv00a5yez0v1et5awv9pfoepd0x5dtwwpt" timestamp="1623439320"&gt;100&lt;/key&gt;&lt;/foreign-keys&gt;&lt;ref-type name="Journal Article"&gt;17&lt;/ref-type&gt;&lt;contributors&gt;&lt;authors&gt;&lt;author&gt;Zhong, Mian-Ling&lt;/author&gt;&lt;author&gt;Song, Ye-Mei&lt;/author&gt;&lt;author&gt;Zou, Chao-Chun&lt;/author&gt;&lt;/authors&gt;&lt;/contributors&gt;&lt;titles&gt;&lt;title&gt;6q25.1-q25.3 Microdeletion in a Chinese Girl&lt;/title&gt;&lt;secondary-title&gt;Journal of clinical research in pediatric endocrinology&lt;/secondary-title&gt;&lt;alt-title&gt;J Clin Res Pediatr Endocrinol&lt;/alt-title&gt;&lt;/titles&gt;&lt;periodical&gt;&lt;full-title&gt;Journal of clinical research in pediatric endocrinology&lt;/full-title&gt;&lt;abbr-1&gt;J Clin Res Pediatr Endocrinol&lt;/abbr-1&gt;&lt;/periodical&gt;&lt;alt-periodical&gt;&lt;full-title&gt;Journal of clinical research in pediatric endocrinology&lt;/full-title&gt;&lt;abbr-1&gt;J Clin Res Pediatr Endocrinol&lt;/abbr-1&gt;&lt;/alt-periodical&gt;&lt;pages&gt;109-113&lt;/pages&gt;&lt;volume&gt;13&lt;/volume&gt;&lt;number&gt;1&lt;/number&gt;&lt;edition&gt;2020/05/08&lt;/edition&gt;&lt;keywords&gt;&lt;keyword&gt;*6q25 microdeletion&lt;/keyword&gt;&lt;keyword&gt;*facial dysmorphism&lt;/keyword&gt;&lt;keyword&gt;*growth retardation&lt;/keyword&gt;&lt;keyword&gt;*intellectual disability&lt;/keyword&gt;&lt;/keywords&gt;&lt;dates&gt;&lt;year&gt;2021&lt;/year&gt;&lt;/dates&gt;&lt;publisher&gt;Galenos Publishing&lt;/publisher&gt;&lt;isbn&gt;1308-5735&amp;#xD;1308-5727&lt;/isbn&gt;&lt;accession-num&gt;32380822&lt;/accession-num&gt;&lt;urls&gt;&lt;related-urls&gt;&lt;url&gt;https://pubmed.ncbi.nlm.nih.gov/32380822&lt;/url&gt;&lt;url&gt;https://www.ncbi.nlm.nih.gov/pmc/articles/PMC7947727/&lt;/url&gt;&lt;/related-urls&gt;&lt;/urls&gt;&lt;electronic-resource-num&gt;10.4274/jcrpe.galenos.2020.2020.000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EDA56E" w14:textId="6BAE73AA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6:156508308-1578700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F041B5" w14:textId="79C6575C" w:rsidR="0048014C" w:rsidRPr="001C2BEB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end of Patient C to the end of Patient J of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Thienpoint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DCD184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96B458" w14:textId="2E8658BE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4917FB8" w14:textId="05CDD48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4" w:name="_Hlk7586756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52307705-160422834</w:t>
            </w:r>
            <w:bookmarkEnd w:id="4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DD70F6" w14:textId="0CEDF9D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437345" w14:textId="5F8DC458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A9F91A" w14:textId="6EEB625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6:152307705-16042283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7C64EE3" w14:textId="393B795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of Zhong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40"/>
      <w:tr w:rsidR="00CB09D9" w:rsidRPr="003456EA" w14:paraId="0C44B21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D5F624B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F4A9AE8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C2590F2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8366583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9E12503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D55B66F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2A92859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BDDCD51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7p22.1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1A7A75" w14:textId="56217A0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5" w:name="_Hlk7586790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3483223-7325864</w:t>
            </w:r>
            <w:bookmarkEnd w:id="45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D8D921" w14:textId="3EADAA5A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30EC625" w14:textId="056EA80C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elli_2015</w:t>
            </w:r>
            <w:hyperlink w:anchor="_ENREF_146" w:tooltip="Caselli, 2015 #1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xNTwvWWVhcj48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Tc4LTgzPC9wYWdlcz48dm9sdW1lPjU4PC92b2x1bWU+PG51bWJlcj4xMTwvbnVtYmVy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xNTwvWWVhcj48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Tc4LTgzPC9wYWdlcz48dm9sdW1lPjU4PC92b2x1bWU+PG51bWJlcj4xMTwvbnVtYmVy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6</w:t>
            </w:r>
            <w:hyperlink w:anchor="_ENREF_147" w:tooltip="Shimojima, 2016 #1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2PC9ZZWFy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E2PC9ZZWFy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D4365B" w14:textId="34B17E2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3483223-732586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3634C0" w14:textId="2278338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49672 referenced in Casell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90011B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F72B5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4755AA" w14:textId="6D331AA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6" w:name="_Hlk7586787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5492967-5864851</w:t>
            </w:r>
            <w:bookmarkEnd w:id="4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AE5485" w14:textId="0B3E4D1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ED2C28" w14:textId="3F8DF78A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C4036C" w14:textId="2167EA7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5492967-586485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C4410A" w14:textId="07C3DBE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,5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imoji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199B47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B65DCC8" w14:textId="10065F92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BS (7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AAD3C7F" w14:textId="60AD57ED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7" w:name="_Hlk7586852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44455-74142510</w:t>
            </w:r>
            <w:bookmarkEnd w:id="4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2F6A59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B3B2FFA" w14:textId="573FF245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 Campo_2006</w:t>
            </w:r>
            <w:hyperlink w:anchor="_ENREF_148" w:tooltip="Del Campo, 2006 #4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wgQ2FtcG88L0F1dGhvcj48WWVhcj4yMDA2PC9ZZWFy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TMzLTU0MjwvcGFnZXM+PHZvbHVt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wgQ2FtcG88L0F1dGhvcj48WWVhcj4yMDA2PC9ZZWFy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TMzLTU0MjwvcGFnZXM+PHZvbHVt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der Aa_2009</w:t>
            </w:r>
            <w:hyperlink w:anchor="_ENREF_149" w:tooltip="Van der Aa, 2009 #4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wOTwvWWVh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wOTwvWWVh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mocki_2010</w:t>
            </w:r>
            <w:hyperlink w:anchor="_ENREF_150" w:tooltip="Ramocki, 2010 #1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undes_2012</w:t>
            </w:r>
            <w:hyperlink w:anchor="_ENREF_151" w:tooltip="Faundes, 2016 #1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undes&lt;/Author&gt;&lt;Year&gt;2016&lt;/Year&gt;&lt;RecNum&gt;107&lt;/RecNum&gt;&lt;DisplayText&gt;&lt;style face="superscript"&gt;151&lt;/style&gt;&lt;/DisplayText&gt;&lt;record&gt;&lt;rec-number&gt;107&lt;/rec-number&gt;&lt;foreign-keys&gt;&lt;key app="EN" db-id="p9wv00a5yez0v1et5awv9pfoepd0x5dtwwpt" timestamp="1623713672"&gt;107&lt;/key&gt;&lt;/foreign-keys&gt;&lt;ref-type name="Journal Article"&gt;17&lt;/ref-type&gt;&lt;contributors&gt;&lt;authors&gt;&lt;author&gt;Faundes, V.&lt;/author&gt;&lt;author&gt;Santa María, L.&lt;/author&gt;&lt;author&gt;Morales, P.&lt;/author&gt;&lt;author&gt;Curotto, B.&lt;/author&gt;&lt;author&gt;Parraguez, M. M.&lt;/author&gt;&lt;/authors&gt;&lt;/contributors&gt;&lt;auth-address&gt;Laboratorio de Genética y Enfermedades Metabólicas, Instituto de Nutrición y Tecnología de los Alimentos (INTA), Universidad de Chile, Santiago, Chile.&amp;#xD;Servicio de Psiquiatría, Hospital del Salvador, Santiago, Chile.&lt;/auth-address&gt;&lt;titles&gt;&lt;title&gt;Distal 7q11.23 Duplication, an Emerging Microduplication Syndrome: A Case Report and Further Characterisation&lt;/title&gt;&lt;secondary-title&gt;Mol Syndromol&lt;/secondary-title&gt;&lt;alt-title&gt;Molecular syndromology&lt;/alt-title&gt;&lt;/titles&gt;&lt;alt-periodical&gt;&lt;full-title&gt;Molecular Syndromology&lt;/full-title&gt;&lt;/alt-periodical&gt;&lt;pages&gt;287-291&lt;/pages&gt;&lt;volume&gt;7&lt;/volume&gt;&lt;number&gt;5&lt;/number&gt;&lt;edition&gt;2016/11/22&lt;/edition&gt;&lt;keywords&gt;&lt;keyword&gt;Chromosome 7q11.23 region&lt;/keyword&gt;&lt;keyword&gt;Development delay&lt;/keyword&gt;&lt;keyword&gt;Hip1&lt;/keyword&gt;&lt;keyword&gt;Williams-Beuren duplication syndrome&lt;/keyword&gt;&lt;keyword&gt;Ywhag&lt;/keyword&gt;&lt;/keywords&gt;&lt;dates&gt;&lt;year&gt;2016&lt;/year&gt;&lt;pub-dates&gt;&lt;date&gt;Oct&lt;/date&gt;&lt;/pub-dates&gt;&lt;/dates&gt;&lt;isbn&gt;1661-8769 (Print)&amp;#xD;1661-8769&lt;/isbn&gt;&lt;accession-num&gt;27867344&lt;/accession-num&gt;&lt;urls&gt;&lt;/urls&gt;&lt;custom2&gt;PMC5109990&lt;/custom2&gt;&lt;electronic-resource-num&gt;10.1159/00044869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rter_2012</w:t>
            </w:r>
            <w:hyperlink w:anchor="_ENREF_152" w:tooltip="Porter, 2012 #1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orter&lt;/Author&gt;&lt;Year&gt;2012&lt;/Year&gt;&lt;RecNum&gt;106&lt;/RecNum&gt;&lt;DisplayText&gt;&lt;style face="superscript"&gt;152&lt;/style&gt;&lt;/DisplayText&gt;&lt;record&gt;&lt;rec-number&gt;106&lt;/rec-number&gt;&lt;foreign-keys&gt;&lt;key app="EN" db-id="p9wv00a5yez0v1et5awv9pfoepd0x5dtwwpt" timestamp="1623712133"&gt;106&lt;/key&gt;&lt;/foreign-keys&gt;&lt;ref-type name="Journal Article"&gt;17&lt;/ref-type&gt;&lt;contributors&gt;&lt;authors&gt;&lt;author&gt;Porter, Melanie A.&lt;/author&gt;&lt;author&gt;Dobson-Stone, Carol&lt;/author&gt;&lt;author&gt;Kwok, John B. J.&lt;/author&gt;&lt;author&gt;Schofield, Peter R.&lt;/author&gt;&lt;author&gt;Beckett, William&lt;/author&gt;&lt;author&gt;Tassabehji, May&lt;/author&gt;&lt;/authors&gt;&lt;/contributors&gt;&lt;titles&gt;&lt;title&gt;A Role for Transcription Factor GTF2IRD2 in Executive Function in Williams-Beuren Syndrome&lt;/title&gt;&lt;secondary-title&gt;PLOS ONE&lt;/secondary-title&gt;&lt;/titles&gt;&lt;periodical&gt;&lt;full-title&gt;PLOS ONE&lt;/full-title&gt;&lt;/periodical&gt;&lt;pages&gt;e47457&lt;/pages&gt;&lt;volume&gt;7&lt;/volume&gt;&lt;number&gt;10&lt;/number&gt;&lt;dates&gt;&lt;year&gt;2012&lt;/year&gt;&lt;/dates&gt;&lt;publisher&gt;Public Library of Science&lt;/publisher&gt;&lt;urls&gt;&lt;related-urls&gt;&lt;url&gt;https://doi.org/10.1371/journal.pone.0047457&lt;/url&gt;&lt;/related-urls&gt;&lt;/urls&gt;&lt;electronic-resource-num&gt;10.1371/journal.pone.004745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AC646A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44455-741425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94DAC6" w14:textId="7BF2FEC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1.5 Mb Common Region</w:t>
            </w:r>
            <w:r w:rsid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2E962C1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D064E7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BBDCFD" w14:textId="2CF95C1F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456562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19C567" w14:textId="4F91FEC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B6E50D" w14:textId="29BC78C0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7DD507" w14:textId="42ADAC32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456562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6234F4" w14:textId="68A8C1D4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1.8 Mb Region</w:t>
            </w:r>
            <w:r w:rsid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NSUN5 to GTF2IRD2B</w:t>
            </w:r>
          </w:p>
        </w:tc>
      </w:tr>
      <w:tr w:rsidR="00CB09D9" w:rsidRPr="003456EA" w14:paraId="1F8BB58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961987" w14:textId="5E45DCA9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5E3F63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8" w:name="_Hlk758686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6256141</w:t>
            </w:r>
            <w:bookmarkEnd w:id="4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B28FA7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3DFFF1" w14:textId="23315730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908734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7:72716514-7625614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B9FE11B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entire WBS Region (LCR-P to LCR-D)</w:t>
            </w:r>
          </w:p>
        </w:tc>
      </w:tr>
      <w:tr w:rsidR="00CB09D9" w:rsidRPr="003456EA" w14:paraId="1C9797C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2094BBF" w14:textId="34AB980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BS Distal (7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9ABD06D" w14:textId="7AEE790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F0F60">
              <w:rPr>
                <w:rFonts w:asciiTheme="minorHAnsi" w:eastAsia="Times New Roman" w:hAnsiTheme="minorHAnsi" w:cstheme="minorHAnsi"/>
                <w:sz w:val="16"/>
                <w:szCs w:val="16"/>
              </w:rPr>
              <w:t>chr7:75158048-7606317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F67D0F8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CC89F19" w14:textId="2A6FC44F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omoike_2010</w:t>
            </w:r>
            <w:hyperlink w:anchor="_ENREF_153" w:tooltip="Komoike, 2010 #4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1vaWtlPC9BdXRob3I+PFllYXI+MjAxMDwvWWVhcj48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21vaWtlPC9BdXRob3I+PFllYXI+MjAxMDwvWWVhcj48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mocki_2010</w:t>
            </w:r>
            <w:hyperlink w:anchor="_ENREF_150" w:tooltip="Ramocki, 2010 #1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1vY2tpPC9BdXRob3I+PFllYXI+MjAxMDwvWWVhcj48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ODU3LTY1PC9wYWdlcz48dm9sdW1l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8C563A" w14:textId="107DC70B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F0F60">
              <w:rPr>
                <w:rFonts w:asciiTheme="minorHAnsi" w:eastAsia="Times New Roman" w:hAnsiTheme="minorHAnsi" w:cstheme="minorHAnsi"/>
                <w:sz w:val="16"/>
                <w:szCs w:val="16"/>
              </w:rPr>
              <w:t>chr7:75158048-760631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712857A" w14:textId="3EBE1982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4E545C15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AD43D1F" w14:textId="0CAB683C" w:rsidR="0048014C" w:rsidRPr="00601E42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SHFM1 (7q21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B39CF49" w14:textId="0165BEC8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49" w:name="_Hlk75612660"/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chr7:95401818-96654143</w:t>
            </w:r>
            <w:bookmarkEnd w:id="4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3D21BA2" w14:textId="77777777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E7ACFEC" w14:textId="503B27FF" w:rsidR="0048014C" w:rsidRPr="00B9777F" w:rsidRDefault="0048014C" w:rsidP="00CE45D5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linov_2012</w:t>
            </w:r>
            <w:hyperlink w:anchor="_ENREF_154" w:tooltip="Velinov, 2012 #3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elinov&lt;/Author&gt;&lt;Year&gt;2012&lt;/Year&gt;&lt;RecNum&gt;309&lt;/RecNum&gt;&lt;DisplayText&gt;&lt;style face="superscript"&gt;154&lt;/style&gt;&lt;/DisplayText&gt;&lt;record&gt;&lt;rec-number&gt;309&lt;/rec-number&gt;&lt;foreign-keys&gt;&lt;key app="EN" db-id="p9wv00a5yez0v1et5awv9pfoepd0x5dtwwpt" timestamp="1624742789"&gt;309&lt;/key&gt;&lt;/foreign-keys&gt;&lt;ref-type name="Journal Article"&gt;17&lt;/ref-type&gt;&lt;contributors&gt;&lt;authors&gt;&lt;author&gt;Velinov, M.&lt;/author&gt;&lt;author&gt;Ahmad, A.&lt;/author&gt;&lt;author&gt;Brown-Kipphut, B.&lt;/author&gt;&lt;author&gt;Shafiq, M.&lt;/author&gt;&lt;author&gt;Blau, J.&lt;/author&gt;&lt;author&gt;Cooma, R.&lt;/author&gt;&lt;author&gt;Roth, P.&lt;/author&gt;&lt;author&gt;Iqbal, M. A.&lt;/author&gt;&lt;/authors&gt;&lt;/contributors&gt;&lt;auth-address&gt;New York State Institute for Basic Research in Developmental Disabilities, Staten Island, New York, USA.&lt;/auth-address&gt;&lt;titles&gt;&lt;title&gt;A 0.7 Mb de novo duplication at 7q21.3 including the genes DLX5 and DLX6 in a patient with split-hand/split-foot malform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3201-6&lt;/pages&gt;&lt;volume&gt;158a&lt;/volume&gt;&lt;number&gt;12&lt;/number&gt;&lt;edition&gt;2012/11/22&lt;/edition&gt;&lt;keywords&gt;&lt;keyword&gt;*Chromosomes, Human, Pair 7&lt;/keyword&gt;&lt;keyword&gt;Female&lt;/keyword&gt;&lt;keyword&gt;*Genes, Duplicate&lt;/keyword&gt;&lt;keyword&gt;Homeodomain Proteins/*genetics&lt;/keyword&gt;&lt;keyword&gt;Humans&lt;/keyword&gt;&lt;keyword&gt;Infant&lt;/keyword&gt;&lt;keyword&gt;Limb Deformities, Congenital/*genetics&lt;/keyword&gt;&lt;keyword&gt;Transcription Factors/*genetics&lt;/keyword&gt;&lt;/keywords&gt;&lt;dates&gt;&lt;year&gt;2012&lt;/year&gt;&lt;pub-dates&gt;&lt;date&gt;Dec&lt;/date&gt;&lt;/pub-dates&gt;&lt;/dates&gt;&lt;isbn&gt;1552-4825&lt;/isbn&gt;&lt;accession-num&gt;23169702&lt;/accession-num&gt;&lt;urls&gt;&lt;/urls&gt;&lt;electronic-resource-num&gt;10.1002/ajmg.a.3564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ttanasopha_2014</w:t>
            </w:r>
            <w:hyperlink w:anchor="_ENREF_155" w:tooltip="Rattanasopha, 2014 #3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R0YW5hc29waGE8L0F1dGhvcj48WWVhcj4yMDE0PC9Z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3LTIz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R0YW5hc29waGE8L0F1dGhvcj48WWVhcj4yMDE0PC9Z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wińska</w:t>
            </w:r>
            <w:r w:rsidR="002F6F2D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-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idler_2014</w:t>
            </w:r>
            <w:hyperlink w:anchor="_ENREF_67" w:tooltip="Sowińska-Seidler, 2014 #1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wińska-Seidler&lt;/Author&gt;&lt;Year&gt;2014&lt;/Year&gt;&lt;RecNum&gt;157&lt;/RecNum&gt;&lt;DisplayText&gt;&lt;style face="superscript"&gt;67&lt;/style&gt;&lt;/DisplayText&gt;&lt;record&gt;&lt;rec-number&gt;157&lt;/rec-number&gt;&lt;foreign-keys&gt;&lt;key app="EN" db-id="p9wv00a5yez0v1et5awv9pfoepd0x5dtwwpt" timestamp="1623879949"&gt;157&lt;/key&gt;&lt;/foreign-keys&gt;&lt;ref-type name="Journal Article"&gt;17&lt;/ref-type&gt;&lt;contributors&gt;&lt;authors&gt;&lt;author&gt;Sowińska-Seidler, Anna&lt;/author&gt;&lt;author&gt;Socha, Magdalena&lt;/author&gt;&lt;author&gt;Jamsheer, Aleksander&lt;/author&gt;&lt;/authors&gt;&lt;/contributors&gt;&lt;titles&gt;&lt;title&gt;Split-hand/foot malformation - molecular cause and implications in genetic counseling&lt;/title&gt;&lt;secondary-title&gt;Journal of Applied Genetics&lt;/secondary-title&gt;&lt;/titles&gt;&lt;periodical&gt;&lt;full-title&gt;Journal of Applied Genetics&lt;/full-title&gt;&lt;/periodical&gt;&lt;pages&gt;105-115&lt;/pages&gt;&lt;volume&gt;55&lt;/volume&gt;&lt;number&gt;1&lt;/number&gt;&lt;dates&gt;&lt;year&gt;2014&lt;/year&gt;&lt;pub-dates&gt;&lt;date&gt;2014/02/01&lt;/date&gt;&lt;/pub-dates&gt;&lt;/dates&gt;&lt;isbn&gt;2190-3883&lt;/isbn&gt;&lt;urls&gt;&lt;related-urls&gt;&lt;url&gt;https://doi.org/10.1007/s13353-013-0178-5&lt;/url&gt;&lt;/related-urls&gt;&lt;/urls&gt;&lt;electronic-resource-num&gt;10.1007/s13353-013-0178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yebi_2014</w:t>
            </w:r>
            <w:hyperlink w:anchor="_ENREF_156" w:tooltip="Tayebi, 2014 #3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yebi&lt;/Author&gt;&lt;Year&gt;2014&lt;/Year&gt;&lt;RecNum&gt;308&lt;/RecNum&gt;&lt;DisplayText&gt;&lt;style face="superscript"&gt;156&lt;/style&gt;&lt;/DisplayText&gt;&lt;record&gt;&lt;rec-number&gt;308&lt;/rec-number&gt;&lt;foreign-keys&gt;&lt;key app="EN" db-id="p9wv00a5yez0v1et5awv9pfoepd0x5dtwwpt" timestamp="1624742665"&gt;308&lt;/key&gt;&lt;/foreign-keys&gt;&lt;ref-type name="Journal Article"&gt;17&lt;/ref-type&gt;&lt;contributors&gt;&lt;authors&gt;&lt;author&gt;Tayebi, N.&lt;/author&gt;&lt;author&gt;Jamsheer, A.&lt;/author&gt;&lt;author&gt;Flöttmann, R.&lt;/author&gt;&lt;author&gt;Sowinska-Seidler, A.&lt;/author&gt;&lt;author&gt;Doelken, S. C.&lt;/author&gt;&lt;author&gt;Oehl-Jaschkowitz, B.&lt;/author&gt;&lt;author&gt;Hülsemann, W.&lt;/author&gt;&lt;author&gt;Habenicht, R.&lt;/author&gt;&lt;author&gt;Klopocki, E.&lt;/author&gt;&lt;author&gt;Mundlos, S.&lt;/author&gt;&lt;author&gt;Spielmann, M.&lt;/author&gt;&lt;/authors&gt;&lt;/contributors&gt;&lt;titles&gt;&lt;title&gt;Deletions of exons with regulatory activity at the DYNC1I1 locus are associated with split-hand/split-foot malformation: array CGH screening of 134 unrelated families&lt;/title&gt;&lt;secondary-title&gt;Orphanet J Rare Dis&lt;/secondary-title&gt;&lt;alt-title&gt;Orphanet journal of rare disease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108&lt;/pages&gt;&lt;volume&gt;9&lt;/volume&gt;&lt;edition&gt;2014/09/19&lt;/edition&gt;&lt;keywords&gt;&lt;keyword&gt;Cohort Studies&lt;/keyword&gt;&lt;keyword&gt;Comparative Genomic Hybridization&lt;/keyword&gt;&lt;keyword&gt;Cytoplasmic Dyneins/*genetics&lt;/keyword&gt;&lt;keyword&gt;*Exons&lt;/keyword&gt;&lt;keyword&gt;Female&lt;/keyword&gt;&lt;keyword&gt;Humans&lt;/keyword&gt;&lt;keyword&gt;Limb Deformities, Congenital/*genetics&lt;/keyword&gt;&lt;keyword&gt;Male&lt;/keyword&gt;&lt;keyword&gt;Pedigree&lt;/keyword&gt;&lt;/keywords&gt;&lt;dates&gt;&lt;year&gt;2014&lt;/year&gt;&lt;pub-dates&gt;&lt;date&gt;Jul 29&lt;/date&gt;&lt;/pub-dates&gt;&lt;/dates&gt;&lt;isbn&gt;1750-1172&lt;/isbn&gt;&lt;accession-num&gt;25231166&lt;/accession-num&gt;&lt;urls&gt;&lt;/urls&gt;&lt;custom2&gt;PMC4237947&lt;/custom2&gt;&lt;electronic-resource-num&gt;10.1186/s13023-014-0108-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gado_2015</w:t>
            </w:r>
            <w:hyperlink w:anchor="_ENREF_157" w:tooltip="Delgado, 2015 #3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elgado&lt;/Author&gt;&lt;Year&gt;2015&lt;/Year&gt;&lt;RecNum&gt;310&lt;/RecNum&gt;&lt;DisplayText&gt;&lt;style face="superscript"&gt;157&lt;/style&gt;&lt;/DisplayText&gt;&lt;record&gt;&lt;rec-number&gt;310&lt;/rec-number&gt;&lt;foreign-keys&gt;&lt;key app="EN" db-id="p9wv00a5yez0v1et5awv9pfoepd0x5dtwwpt" timestamp="1624742969"&gt;310&lt;/key&gt;&lt;/foreign-keys&gt;&lt;ref-type name="Journal Article"&gt;17&lt;/ref-type&gt;&lt;contributors&gt;&lt;authors&gt;&lt;author&gt;Delgado, Sara&lt;/author&gt;&lt;author&gt;Velinov, Milen&lt;/author&gt;&lt;/authors&gt;&lt;/contributors&gt;&lt;titles&gt;&lt;title&gt;7q21.3 Deletion involving enhancer sequences within the gene DYNC1I1 presents with intellectual disability and split hand-split foot malformation with decreased penetrance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37-37&lt;/pages&gt;&lt;volume&gt;8&lt;/volume&gt;&lt;keywords&gt;&lt;keyword&gt;DLX5&lt;/keyword&gt;&lt;keyword&gt;DLX6&lt;/keyword&gt;&lt;keyword&gt;DSS1&lt;/keyword&gt;&lt;keyword&gt;DYNC1I1&lt;/keyword&gt;&lt;keyword&gt;Deletion 7q21.3&lt;/keyword&gt;&lt;keyword&gt;Ectrodactyly&lt;/keyword&gt;&lt;keyword&gt;Gene enhancer&lt;/keyword&gt;&lt;keyword&gt;SHFM1l&lt;/keyword&gt;&lt;/keywords&gt;&lt;dates&gt;&lt;year&gt;2015&lt;/year&gt;&lt;/dates&gt;&lt;publisher&gt;BioMed Central&lt;/publisher&gt;&lt;isbn&gt;1755-8166&lt;/isbn&gt;&lt;accession-num&gt;26075025&lt;/accession-num&gt;&lt;urls&gt;&lt;related-urls&gt;&lt;url&gt;https://pubmed.ncbi.nlm.nih.gov/26075025&lt;/url&gt;&lt;url&gt;https://www.ncbi.nlm.nih.gov/pmc/articles/PMC4465478/&lt;/url&gt;&lt;/related-urls&gt;&lt;/urls&gt;&lt;electronic-resource-num&gt;10.1186/s13039-015-0139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smussen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6</w:t>
            </w:r>
            <w:hyperlink w:anchor="_ENREF_158" w:tooltip="Rasmussen, 2016 #3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asmussen&lt;/Author&gt;&lt;Year&gt;2016&lt;/Year&gt;&lt;RecNum&gt;306&lt;/RecNum&gt;&lt;DisplayText&gt;&lt;style face="superscript"&gt;158&lt;/style&gt;&lt;/DisplayText&gt;&lt;record&gt;&lt;rec-number&gt;306&lt;/rec-number&gt;&lt;foreign-keys&gt;&lt;key app="EN" db-id="p9wv00a5yez0v1et5awv9pfoepd0x5dtwwpt" timestamp="1624741883"&gt;306&lt;/key&gt;&lt;/foreign-keys&gt;&lt;ref-type name="Journal Article"&gt;17&lt;/ref-type&gt;&lt;contributors&gt;&lt;authors&gt;&lt;author&gt;Rasmussen, Malene B.&lt;/author&gt;&lt;author&gt;Kreiborg, Sven&lt;/author&gt;&lt;author&gt;Jensen, Per&lt;/author&gt;&lt;author&gt;Bak, Mads&lt;/author&gt;&lt;author&gt;Mang, Yuan&lt;/author&gt;&lt;author&gt;Lodahl, Marianne&lt;/author&gt;&lt;author&gt;Budtz-Jørgensen, Esben&lt;/author&gt;&lt;author&gt;Tommerup, Niels&lt;/author&gt;&lt;author&gt;Tranebjærg, Lisbeth&lt;/author&gt;&lt;author&gt;Rendtorff, Nanna D.&lt;/author&gt;&lt;/authors&gt;&lt;/contributors&gt;&lt;titles&gt;&lt;title&gt;Phenotypic subregions within the split-hand/foot malformation 1 locus&lt;/title&gt;&lt;secondary-title&gt;Human Genetics&lt;/secondary-title&gt;&lt;/titles&gt;&lt;periodical&gt;&lt;full-title&gt;Hum Genet&lt;/full-title&gt;&lt;abbr-1&gt;Human genetics&lt;/abbr-1&gt;&lt;/periodical&gt;&lt;pages&gt;345-357&lt;/pages&gt;&lt;volume&gt;135&lt;/volume&gt;&lt;number&gt;3&lt;/number&gt;&lt;dates&gt;&lt;year&gt;2016&lt;/year&gt;&lt;pub-dates&gt;&lt;date&gt;2016/03/01&lt;/date&gt;&lt;/pub-dates&gt;&lt;/dates&gt;&lt;isbn&gt;1432-1203&lt;/isbn&gt;&lt;urls&gt;&lt;related-urls&gt;&lt;url&gt;https://doi.org/10.1007/s00439-016-1635-0&lt;/url&gt;&lt;/related-urls&gt;&lt;/urls&gt;&lt;electronic-resource-num&gt;10.1007/s00439-016-1635-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8761CE" w14:textId="58E8E03A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>chr7:95401818-966541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CC00A34" w14:textId="11549665" w:rsidR="0048014C" w:rsidRPr="00601E42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601E4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DYNC1I1 </w:t>
            </w:r>
            <w:r w:rsidRPr="00601E4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601E4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LX5</w:t>
            </w:r>
          </w:p>
        </w:tc>
      </w:tr>
      <w:tr w:rsidR="00CB09D9" w:rsidRPr="003456EA" w14:paraId="65E5DFA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A7F33BA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CF04E46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9F795E3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A3E2A17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DE17B50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44866D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17E830C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21709B" w14:textId="77777777" w:rsidR="0048014C" w:rsidRPr="00B535E9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8p23.1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8E9AE31" w14:textId="77777777" w:rsidR="0048014C" w:rsidRPr="00B535E9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8:8242533-1190712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7CC7D5F" w14:textId="77777777" w:rsidR="0048014C" w:rsidRPr="00B535E9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AF26AD2" w14:textId="4F0BD0F2" w:rsidR="0048014C" w:rsidRPr="00B9777F" w:rsidRDefault="00EA206A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F8D4CE" w14:textId="77777777" w:rsidR="0048014C" w:rsidRPr="00B535E9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8:8100055-11764629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508A67F" w14:textId="540F3EC5" w:rsidR="0048014C" w:rsidRPr="009369B6" w:rsidRDefault="00346E93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59CF05C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651AC9D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657CBCA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0" w:name="_Hlk7586913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60219746-64072039</w:t>
            </w:r>
            <w:bookmarkEnd w:id="5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131EC8A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DD5D12" w14:textId="7ECB74C3" w:rsid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hman_2009</w:t>
            </w:r>
            <w:hyperlink w:anchor="_ENREF_159" w:tooltip="Lehman, 2009 #1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ehman&lt;/Author&gt;&lt;Year&gt;2009&lt;/Year&gt;&lt;RecNum&gt;112&lt;/RecNum&gt;&lt;DisplayText&gt;&lt;style face="superscript"&gt;159&lt;/style&gt;&lt;/DisplayText&gt;&lt;record&gt;&lt;rec-number&gt;112&lt;/rec-number&gt;&lt;foreign-keys&gt;&lt;key app="EN" db-id="p9wv00a5yez0v1et5awv9pfoepd0x5dtwwpt" timestamp="1623715280"&gt;112&lt;/key&gt;&lt;/foreign-keys&gt;&lt;ref-type name="Journal Article"&gt;17&lt;/ref-type&gt;&lt;contributors&gt;&lt;authors&gt;&lt;author&gt;Lehman, A. M.&lt;/author&gt;&lt;author&gt;Friedman, J. M.&lt;/author&gt;&lt;author&gt;Chai, D.&lt;/author&gt;&lt;author&gt;Zahir, F. R.&lt;/author&gt;&lt;author&gt;Marra, M. A.&lt;/author&gt;&lt;author&gt;Prisman, L.&lt;/author&gt;&lt;author&gt;Tsang, E.&lt;/author&gt;&lt;author&gt;Eydoux, P.&lt;/author&gt;&lt;author&gt;Armstrong, L.&lt;/author&gt;&lt;/authors&gt;&lt;/contributors&gt;&lt;auth-address&gt;Department of Medical Genetics, University of British Columbia, Canada.&lt;/auth-address&gt;&lt;titles&gt;&lt;title&gt;A characteristic syndrome associated with microduplication of 8q12, inclusive of CHD7&lt;/title&gt;&lt;secondary-title&gt;Eur J Med Genet&lt;/secondary-title&gt;&lt;alt-title&gt;European journal of medical genetics&lt;/alt-title&gt;&lt;/titles&gt;&lt;periodical&gt;&lt;full-title&gt;Eur J Med Genet&lt;/full-title&gt;&lt;abbr-1&gt;European journal of medical genetics&lt;/abbr-1&gt;&lt;/periodical&gt;&lt;alt-periodical&gt;&lt;full-title&gt;Eur J Med Genet&lt;/full-title&gt;&lt;abbr-1&gt;European journal of medical genetics&lt;/abbr-1&gt;&lt;/alt-periodical&gt;&lt;pages&gt;436-9&lt;/pages&gt;&lt;volume&gt;52&lt;/volume&gt;&lt;number&gt;6&lt;/number&gt;&lt;edition&gt;2009/09/24&lt;/edition&gt;&lt;keywords&gt;&lt;keyword&gt;Child, Preschool&lt;/keyword&gt;&lt;keyword&gt;*Chromosome Aberrations&lt;/keyword&gt;&lt;keyword&gt;*Chromosomes, Human, Pair 8&lt;/keyword&gt;&lt;keyword&gt;DNA Helicases/*genetics&lt;/keyword&gt;&lt;keyword&gt;DNA-Binding Proteins/*genetics&lt;/keyword&gt;&lt;keyword&gt;Female&lt;/keyword&gt;&lt;keyword&gt;Humans&lt;/keyword&gt;&lt;keyword&gt;In Situ Hybridization, Fluorescence&lt;/keyword&gt;&lt;keyword&gt;Polymorphism, Single Nucleotide&lt;/keyword&gt;&lt;/keywords&gt;&lt;dates&gt;&lt;year&gt;2009&lt;/year&gt;&lt;pub-dates&gt;&lt;date&gt;Nov-Dec&lt;/date&gt;&lt;/pub-dates&gt;&lt;/dates&gt;&lt;isbn&gt;1769-7212&lt;/isbn&gt;&lt;accession-num&gt;19772954&lt;/accession-num&gt;&lt;urls&gt;&lt;/urls&gt;&lt;electronic-resource-num&gt;10.1016/j.ejmg.2009.09.00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mouroux_2012</w:t>
            </w:r>
            <w:hyperlink w:anchor="_ENREF_160" w:tooltip="Amouroux, 2012 #1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91cm91eDwvQXV0aG9yPjxZZWFyPjIwMTI8L1llYXI+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1ODAtMzwvcGFnZXM+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91cm91eDwvQXV0aG9yPjxZZWFyPjIwMTI8L1llYXI+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1ODAtMzwvcGFnZXM+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o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2</w:t>
            </w:r>
            <w:hyperlink w:anchor="_ENREF_161" w:tooltip="Luo, 2012 #1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88L0F1dGhvcj48WWVhcj4yMDEyPC9ZZWFyPjxSZWNO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jQ2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88L0F1dGhvcj48WWVhcj4yMDEyPC9ZZWFyPjxSZWNO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jQ2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34C09AD" w14:textId="5066A3D0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oncini_2013</w:t>
            </w:r>
            <w:hyperlink w:anchor="_ENREF_162" w:tooltip="Baroncini, 2013 #1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roncini&lt;/Author&gt;&lt;Year&gt;2013&lt;/Year&gt;&lt;RecNum&gt;111&lt;/RecNum&gt;&lt;DisplayText&gt;&lt;style face="superscript"&gt;162&lt;/style&gt;&lt;/DisplayText&gt;&lt;record&gt;&lt;rec-number&gt;111&lt;/rec-number&gt;&lt;foreign-keys&gt;&lt;key app="EN" db-id="p9wv00a5yez0v1et5awv9pfoepd0x5dtwwpt" timestamp="1623715278"&gt;111&lt;/key&gt;&lt;/foreign-keys&gt;&lt;ref-type name="Journal Article"&gt;17&lt;/ref-type&gt;&lt;contributors&gt;&lt;authors&gt;&lt;author&gt;Baroncini, Anna&lt;/author&gt;&lt;author&gt;Bertuzzo, Sara&lt;/author&gt;&lt;author&gt;Quarantini, Rita&lt;/author&gt;&lt;author&gt;Ricciardelli, Paolo&lt;/author&gt;&lt;author&gt;Giorda, Roberto&lt;/author&gt;&lt;author&gt;Bonaglia, Maria Clara&lt;/author&gt;&lt;/authors&gt;&lt;/contributors&gt;&lt;titles&gt;&lt;title&gt;8q12 microduplication including CHD7: clinical report on a new patient with Duane retraction syndrome type 3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49-49&lt;/pages&gt;&lt;volume&gt;6&lt;/volume&gt;&lt;number&gt;1&lt;/number&gt;&lt;dates&gt;&lt;year&gt;2013&lt;/year&gt;&lt;/dates&gt;&lt;publisher&gt;BioMed Central&lt;/publisher&gt;&lt;isbn&gt;1755-8166&lt;/isbn&gt;&lt;accession-num&gt;24206642&lt;/accession-num&gt;&lt;urls&gt;&lt;related-urls&gt;&lt;url&gt;https://pubmed.ncbi.nlm.nih.gov/24206642&lt;/url&gt;&lt;url&gt;https://www.ncbi.nlm.nih.gov/pmc/articles/PMC4176195/&lt;/url&gt;&lt;/related-urls&gt;&lt;/urls&gt;&lt;electronic-resource-num&gt;10.1186/1755-8166-6-49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umbo_2013</w:t>
            </w:r>
            <w:hyperlink w:anchor="_ENREF_163" w:tooltip="Palumbo, 2013 #1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lumbo&lt;/Author&gt;&lt;Year&gt;2013&lt;/Year&gt;&lt;RecNum&gt;108&lt;/RecNum&gt;&lt;DisplayText&gt;&lt;style face="superscript"&gt;163&lt;/style&gt;&lt;/DisplayText&gt;&lt;record&gt;&lt;rec-number&gt;108&lt;/rec-number&gt;&lt;foreign-keys&gt;&lt;key app="EN" db-id="p9wv00a5yez0v1et5awv9pfoepd0x5dtwwpt" timestamp="1623715155"&gt;108&lt;/key&gt;&lt;/foreign-keys&gt;&lt;ref-type name="Journal Article"&gt;17&lt;/ref-type&gt;&lt;contributors&gt;&lt;authors&gt;&lt;author&gt;Palumbo, Orazio&lt;/author&gt;&lt;author&gt;Palumbo, Pietro&lt;/author&gt;&lt;author&gt;Stallone, Raffaella&lt;/author&gt;&lt;author&gt;Palladino, Teresa&lt;/author&gt;&lt;author&gt;Zelante, Leopoldo&lt;/author&gt;&lt;author&gt;Carella, Massimo&lt;/author&gt;&lt;/authors&gt;&lt;/contributors&gt;&lt;titles&gt;&lt;title&gt;8q12.1q12.3 de novo microdeletion involving the CHD7 gene in a patient without the major features of CHARGE syndrome: Case report and critical review of the literature&lt;/title&gt;&lt;secondary-title&gt;Gene&lt;/secondary-title&gt;&lt;/titles&gt;&lt;periodical&gt;&lt;full-title&gt;Gene&lt;/full-title&gt;&lt;/periodical&gt;&lt;pages&gt;209-213&lt;/pages&gt;&lt;volume&gt;513&lt;/volume&gt;&lt;number&gt;1&lt;/number&gt;&lt;keywords&gt;&lt;keyword&gt;CHARGE syndrome&lt;/keyword&gt;&lt;keyword&gt;8q12.1q12.3 deletion&lt;/keyword&gt;&lt;keyword&gt;SNP array&lt;/keyword&gt;&lt;/keywords&gt;&lt;dates&gt;&lt;year&gt;2013&lt;/year&gt;&lt;pub-dates&gt;&lt;date&gt;2013/01/15/&lt;/date&gt;&lt;/pub-dates&gt;&lt;/dates&gt;&lt;isbn&gt;0378-1119&lt;/isbn&gt;&lt;urls&gt;&lt;related-urls&gt;&lt;url&gt;https://www.sciencedirect.com/science/article/pii/S037811191201339X&lt;/url&gt;&lt;/related-urls&gt;&lt;/urls&gt;&lt;electronic-resource-num&gt;https://doi.org/10.1016/j.gene.2012.09.13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1C1DBF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60219746-640720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CADFCFC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mouroux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AFBC7B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5E5C1D" w14:textId="0CB5CE26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8q1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00ACE9" w14:textId="377BCF41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69900100-7255221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F64176" w14:textId="15A4422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3A050A" w14:textId="34BFBD4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idor_2009</w:t>
            </w:r>
            <w:hyperlink w:anchor="_ENREF_164" w:tooltip="Isidor, 2009 #3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A5PC9ZZWFyPjxS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yMjIwLTU8L3BhZ2VzPjx2b2x1bWU+MTQ5YTwvdm9sdW1lPjxudW1i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A5PC9ZZWFyPjxS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yMjIwLTU8L3BhZ2VzPjx2b2x1bWU+MTQ5YTwvdm9sdW1lPjxudW1i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idor_2010</w:t>
            </w:r>
            <w:hyperlink w:anchor="_ENREF_165" w:tooltip="Isidor, 2010 #3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EwPC9ZZWFyPjxS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OTUtMTAwPC9wYWdlcz48dm9sdW1lPjg3PC92b2x1bWU+PG51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lkb3I8L0F1dGhvcj48WWVhcj4yMDEwPC9ZZWFyPjxS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milton_2016</w:t>
            </w:r>
            <w:hyperlink w:anchor="_ENREF_166" w:tooltip="Hamilton, 2016 #3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1pbHRvbjwvQXV0aG9yPjxZZWFyPjIwMTY8L1llYXI+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4MDQtODwvcGFnZXM+PHZvbHVtZT4xNzA8L3ZvbHVtZT48bnVtYmVy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1pbHRvbjwvQXV0aG9yPjxZZWFyPjIwMTY8L1llYXI+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4MDQtODwvcGFnZXM+PHZvbHVtZT4xNzA8L3ZvbHVtZT48bnVtYmVy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E01ACF" w14:textId="7D062BA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69900100-725522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07170A9" w14:textId="75D64983" w:rsidR="0048014C" w:rsidRPr="00EA3594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in Hamilto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F774C9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13FE3E" w14:textId="77777777" w:rsidR="0048014C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0D6EC8" w14:textId="4E418B8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1" w:name="_Hlk75870650"/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70378859-70745404</w:t>
            </w:r>
            <w:bookmarkEnd w:id="5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5FDBD3" w14:textId="4885ADC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812085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C95340" w14:textId="439395B6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A3594">
              <w:rPr>
                <w:rFonts w:asciiTheme="minorHAnsi" w:eastAsia="Times New Roman" w:hAnsiTheme="minorHAnsi" w:cstheme="minorHAnsi"/>
                <w:sz w:val="16"/>
                <w:szCs w:val="16"/>
              </w:rPr>
              <w:t>chr8:70378859-707454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B8B9C4A" w14:textId="0FE339C4" w:rsidR="0048014C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: </w:t>
            </w:r>
            <w:r w:rsidRPr="00EA359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ULF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EA359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LCO5A1</w:t>
            </w:r>
          </w:p>
        </w:tc>
      </w:tr>
      <w:tr w:rsidR="00CB09D9" w:rsidRPr="003456EA" w14:paraId="246042C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EB4381" w14:textId="67F7A165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1.1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89A59F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2" w:name="_Hlk7587074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74915253-81924253</w:t>
            </w:r>
            <w:bookmarkEnd w:id="5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A3A4F9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FCA0A0" w14:textId="02F4109C" w:rsidR="0048014C" w:rsidRPr="00B9777F" w:rsidRDefault="0048014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omares_2011</w:t>
            </w:r>
            <w:hyperlink w:anchor="_ENREF_167" w:tooltip="Palomares, 2011 #1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vbWFyZXM8L0F1dGhvcj48WWVhcj4yMDExPC9ZZWFy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vbWFyZXM8L0F1dGhvcj48WWVhcj4yMDExPC9ZZWFy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iyazov_2015</w:t>
            </w:r>
            <w:hyperlink w:anchor="_ENREF_168" w:tooltip="Niyazov, 2015 #1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iyazov&lt;/Author&gt;&lt;Year&gt;2015&lt;/Year&gt;&lt;RecNum&gt;114&lt;/RecNum&gt;&lt;DisplayText&gt;&lt;style face="superscript"&gt;168&lt;/style&gt;&lt;/DisplayText&gt;&lt;record&gt;&lt;rec-number&gt;114&lt;/rec-number&gt;&lt;foreign-keys&gt;&lt;key app="EN" db-id="p9wv00a5yez0v1et5awv9pfoepd0x5dtwwpt" timestamp="1623716706"&gt;114&lt;/key&gt;&lt;/foreign-keys&gt;&lt;ref-type name="Journal Article"&gt;17&lt;/ref-type&gt;&lt;contributors&gt;&lt;authors&gt;&lt;author&gt;Niyazov, D.&lt;/author&gt;&lt;author&gt;Africk, D.&lt;/author&gt;&lt;/authors&gt;&lt;/contributors&gt;&lt;auth-address&gt;Department of Pediatrics, Ochsner Clinic Foundation, New Orleans, La., USA.&lt;/auth-address&gt;&lt;titles&gt;&lt;title&gt;Mitochondrial Dysfunction in a Patient with 8q21.11 Deletion and Charcot-Marie-Tooth Disease Type 2K due to GDAP1 Haploinsufficiency&lt;/title&gt;&lt;secondary-title&gt;Mol Syndromol&lt;/secondary-title&gt;&lt;alt-title&gt;Molecular syndromology&lt;/alt-title&gt;&lt;/titles&gt;&lt;alt-periodical&gt;&lt;full-title&gt;Molecular Syndromology&lt;/full-title&gt;&lt;/alt-periodical&gt;&lt;pages&gt;204-6&lt;/pages&gt;&lt;volume&gt;6&lt;/volume&gt;&lt;number&gt;4&lt;/number&gt;&lt;edition&gt;2015/12/10&lt;/edition&gt;&lt;keywords&gt;&lt;keyword&gt;8q21.11 deletion&lt;/keyword&gt;&lt;keyword&gt;Charcot-Marie-Tooth disease type 2&lt;/keyword&gt;&lt;keyword&gt;Gdap1&lt;/keyword&gt;&lt;keyword&gt;Mitochondrial dysfunction&lt;/keyword&gt;&lt;/keywords&gt;&lt;dates&gt;&lt;year&gt;2015&lt;/year&gt;&lt;pub-dates&gt;&lt;date&gt;Oct&lt;/date&gt;&lt;/pub-dates&gt;&lt;/dates&gt;&lt;isbn&gt;1661-8769 (Print)&amp;#xD;1661-8769&lt;/isbn&gt;&lt;accession-num&gt;26648837&lt;/accession-num&gt;&lt;urls&gt;&lt;/urls&gt;&lt;custom2&gt;PMC4662286&lt;/custom2&gt;&lt;electronic-resource-num&gt;10.1159/00044066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uintela_2015</w:t>
            </w:r>
            <w:hyperlink w:anchor="_ENREF_169" w:tooltip="Quintela, 2015 #1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uintela&lt;/Author&gt;&lt;Year&gt;2015&lt;/Year&gt;&lt;RecNum&gt;113&lt;/RecNum&gt;&lt;DisplayText&gt;&lt;style face="superscript"&gt;169&lt;/style&gt;&lt;/DisplayText&gt;&lt;record&gt;&lt;rec-number&gt;113&lt;/rec-number&gt;&lt;foreign-keys&gt;&lt;key app="EN" db-id="p9wv00a5yez0v1et5awv9pfoepd0x5dtwwpt" timestamp="1623716635"&gt;113&lt;/key&gt;&lt;/foreign-keys&gt;&lt;ref-type name="Journal Article"&gt;17&lt;/ref-type&gt;&lt;contributors&gt;&lt;authors&gt;&lt;author&gt;Quintela, Ines&lt;/author&gt;&lt;author&gt;Barros, Francisco&lt;/author&gt;&lt;author&gt;Castro-Gago, Manuel&lt;/author&gt;&lt;author&gt;Carracedo, Angel&lt;/author&gt;&lt;author&gt;Eiris, Jesus&lt;/author&gt;&lt;/authors&gt;&lt;/contributors&gt;&lt;titles&gt;&lt;title&gt;Clinical characterization of a male patient with the recently described 8q21.11 microdeletion syndrome&lt;/title&gt;&lt;secondary-title&gt;American Journal of Medical Genetics Part A&lt;/secondary-title&gt;&lt;/titles&gt;&lt;periodical&gt;&lt;full-title&gt;American Journal of Medical Genetics Part A&lt;/full-title&gt;&lt;/periodical&gt;&lt;pages&gt;1369-1373&lt;/pages&gt;&lt;volume&gt;167&lt;/volume&gt;&lt;number&gt;6&lt;/number&gt;&lt;keywords&gt;&lt;keyword&gt;8q21.11 microdeletion syndrome&lt;/keyword&gt;&lt;keyword&gt;8q21.11–q21.13 microdeletion&lt;/keyword&gt;&lt;keyword&gt;SNP array&lt;/keyword&gt;&lt;keyword&gt;intellectual disability&lt;/keyword&gt;&lt;keyword&gt;dysmorphism&lt;/keyword&gt;&lt;/keywords&gt;&lt;dates&gt;&lt;year&gt;2015&lt;/year&gt;&lt;pub-dates&gt;&lt;date&gt;2015/06/01&lt;/date&gt;&lt;/pub-dates&gt;&lt;/dates&gt;&lt;publisher&gt;John Wiley &amp;amp; Sons, Ltd&lt;/publisher&gt;&lt;isbn&gt;1552-4825&lt;/isbn&gt;&lt;work-type&gt;https://doi.org/10.1002/ajmg.a.37038&lt;/work-type&gt;&lt;urls&gt;&lt;related-urls&gt;&lt;url&gt;https://doi.org/10.1002/ajmg.a.37038&lt;/url&gt;&lt;/related-urls&gt;&lt;/urls&gt;&lt;electronic-resource-num&gt;https://doi.org/10.1002/ajmg.a.37038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pp_2016</w:t>
            </w:r>
            <w:hyperlink w:anchor="_ENREF_170" w:tooltip="Happ, 2016 #1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pp&lt;/Author&gt;&lt;Year&gt;2016&lt;/Year&gt;&lt;RecNum&gt;115&lt;/RecNum&gt;&lt;DisplayText&gt;&lt;style face="superscript"&gt;170&lt;/style&gt;&lt;/DisplayText&gt;&lt;record&gt;&lt;rec-number&gt;115&lt;/rec-number&gt;&lt;foreign-keys&gt;&lt;key app="EN" db-id="p9wv00a5yez0v1et5awv9pfoepd0x5dtwwpt" timestamp="1623716760"&gt;115&lt;/key&gt;&lt;/foreign-keys&gt;&lt;ref-type name="Journal Article"&gt;17&lt;/ref-type&gt;&lt;contributors&gt;&lt;authors&gt;&lt;author&gt;Happ, Hannah&lt;/author&gt;&lt;author&gt;Schilter, Kala F.&lt;/author&gt;&lt;author&gt;Weh, Eric&lt;/author&gt;&lt;author&gt;Reis, Linda M.&lt;/author&gt;&lt;author&gt;Semina, Elena V.&lt;/author&gt;&lt;/authors&gt;&lt;/contributors&gt;&lt;titles&gt;&lt;title&gt;8q21.11 microdeletion in two patients with syndromic peters anomaly&lt;/title&gt;&lt;secondary-title&gt;American Journal of Medical Genetics Part A&lt;/secondary-title&gt;&lt;/titles&gt;&lt;periodical&gt;&lt;full-title&gt;American Journal of Medical Genetics Part A&lt;/full-title&gt;&lt;/periodical&gt;&lt;pages&gt;2471-2475&lt;/pages&gt;&lt;volume&gt;170&lt;/volume&gt;&lt;number&gt;9&lt;/number&gt;&lt;keywords&gt;&lt;keyword&gt;8q21.11 microdeletion&lt;/keyword&gt;&lt;keyword&gt;copy number variation&lt;/keyword&gt;&lt;keyword&gt;Peters anomaly&lt;/keyword&gt;&lt;keyword&gt;PEX2&lt;/keyword&gt;&lt;keyword&gt;ZFHX4&lt;/keyword&gt;&lt;/keywords&gt;&lt;dates&gt;&lt;year&gt;2016&lt;/year&gt;&lt;pub-dates&gt;&lt;date&gt;2016/09/01&lt;/date&gt;&lt;/pub-dates&gt;&lt;/dates&gt;&lt;publisher&gt;John Wiley &amp;amp; Sons, Ltd&lt;/publisher&gt;&lt;isbn&gt;1552-4825&lt;/isbn&gt;&lt;work-type&gt;https://doi.org/10.1002/ajmg.a.37840&lt;/work-type&gt;&lt;urls&gt;&lt;related-urls&gt;&lt;url&gt;https://doi.org/10.1002/ajmg.a.37840&lt;/url&gt;&lt;/related-urls&gt;&lt;/urls&gt;&lt;electronic-resource-num&gt;https://doi.org/10.1002/ajmg.a.37840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AAEE7E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74915253-819242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48C45D8" w14:textId="013ABBB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in Quintela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43B7D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E23EAC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8B30BD" w14:textId="175438D0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3" w:name="_Hlk75870759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DA2C8C">
              <w:rPr>
                <w:rFonts w:asciiTheme="minorHAnsi" w:eastAsia="Times New Roman" w:hAnsiTheme="minorHAnsi" w:cstheme="minorHAnsi"/>
                <w:sz w:val="16"/>
                <w:szCs w:val="16"/>
              </w:rPr>
              <w:t>8:76314229-76854003</w:t>
            </w:r>
            <w:bookmarkEnd w:id="5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D99DDA" w14:textId="720E3D72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8969D8" w14:textId="5BCF2B4A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AE5F68" w14:textId="22C5AE80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A2C8C">
              <w:rPr>
                <w:rFonts w:asciiTheme="minorHAnsi" w:eastAsia="Times New Roman" w:hAnsiTheme="minorHAnsi" w:cstheme="minorHAnsi"/>
                <w:sz w:val="16"/>
                <w:szCs w:val="16"/>
              </w:rPr>
              <w:t>chr8:77226464-777662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8EEDC0" w14:textId="6982BCD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6972A45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AD682A5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2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25ED2A6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94358695-9628146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AC41AEC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49A9E0" w14:textId="33B5C35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as-Rothschild_2009</w:t>
            </w:r>
            <w:hyperlink w:anchor="_ENREF_171" w:tooltip="Raas-Rothschild, 2009 #1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FzLVJvdGhzY2hpbGQ8L0F1dGhvcj48WWVhcj4yMDA5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WFzLVJvdGhzY2hpbGQ8L0F1dGhvcj48WWVhcj4yMDA5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in_2010</w:t>
            </w:r>
            <w:hyperlink w:anchor="_ENREF_172" w:tooltip="Jain, 2010 #1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Jain&lt;/Author&gt;&lt;Year&gt;2010&lt;/Year&gt;&lt;RecNum&gt;117&lt;/RecNum&gt;&lt;DisplayText&gt;&lt;style face="superscript"&gt;172&lt;/style&gt;&lt;/DisplayText&gt;&lt;record&gt;&lt;rec-number&gt;117&lt;/rec-number&gt;&lt;foreign-keys&gt;&lt;key app="EN" db-id="p9wv00a5yez0v1et5awv9pfoepd0x5dtwwpt" timestamp="1623718780"&gt;117&lt;/key&gt;&lt;/foreign-keys&gt;&lt;ref-type name="Journal Article"&gt;17&lt;/ref-type&gt;&lt;contributors&gt;&lt;authors&gt;&lt;author&gt;Jain, Shailly&lt;/author&gt;&lt;author&gt;Yang, Ping&lt;/author&gt;&lt;author&gt;Farrell, S. A.&lt;/author&gt;&lt;/authors&gt;&lt;/contributors&gt;&lt;titles&gt;&lt;title&gt;A case of 8q22.1 microdeletion without the Nablus mask-like facial syndrome phenotyp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08-110&lt;/pages&gt;&lt;volume&gt;53&lt;/volume&gt;&lt;number&gt;2&lt;/number&gt;&lt;keywords&gt;&lt;keyword&gt;8q22.1 deletion&lt;/keyword&gt;&lt;keyword&gt;Nablus mask-like facial syndrome&lt;/keyword&gt;&lt;keyword&gt;Microdeletion&lt;/keyword&gt;&lt;/keywords&gt;&lt;dates&gt;&lt;year&gt;2010&lt;/year&gt;&lt;pub-dates&gt;&lt;date&gt;2010/03/01/&lt;/date&gt;&lt;/pub-dates&gt;&lt;/dates&gt;&lt;isbn&gt;1769-7212&lt;/isbn&gt;&lt;urls&gt;&lt;related-urls&gt;&lt;url&gt;https://www.sciencedirect.com/science/article/pii/S1769721210000029&lt;/url&gt;&lt;/related-urls&gt;&lt;/urls&gt;&lt;electronic-resource-num&gt;https://doi.org/10.1016/j.ejmg.2009.12.00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lanson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2</w:t>
            </w:r>
            <w:hyperlink w:anchor="_ENREF_173" w:tooltip="Allanson, 2012 #1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hbnNvbjwvQXV0aG9yPjxZZWFyPjIwMTI8L1llYXI+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MDkxLTk8L3BhZ2VzPjx2b2x1bWU+MTU4YTwvdm9sdW1lPjxudW1iZXI+OTwvbnVtYmVy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hbnNvbjwvQXV0aG9yPjxZZWFyPjIwMTI8L1llYXI+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yMDkxLTk8L3BhZ2VzPjx2b2x1bWU+MTU4YTwvdm9sdW1lPjxudW1iZXI+OTwvbnVtYmVy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verhoff_2014</w:t>
            </w:r>
            <w:hyperlink w:anchor="_ENREF_174" w:tooltip="Overhoff, 2014 #1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verhoff&lt;/Author&gt;&lt;Year&gt;2014&lt;/Year&gt;&lt;RecNum&gt;119&lt;/RecNum&gt;&lt;DisplayText&gt;&lt;style face="superscript"&gt;174&lt;/style&gt;&lt;/DisplayText&gt;&lt;record&gt;&lt;rec-number&gt;119&lt;/rec-number&gt;&lt;foreign-keys&gt;&lt;key app="EN" db-id="p9wv00a5yez0v1et5awv9pfoepd0x5dtwwpt" timestamp="1623722519"&gt;119&lt;/key&gt;&lt;/foreign-keys&gt;&lt;ref-type name="Journal Article"&gt;17&lt;/ref-type&gt;&lt;contributors&gt;&lt;authors&gt;&lt;author&gt;Overhoff, Justin&lt;/author&gt;&lt;author&gt;Rabideau, Marina M.&lt;/author&gt;&lt;author&gt;Bird, Lynne M.&lt;/author&gt;&lt;author&gt;Schweitzer, Daniela N.&lt;/author&gt;&lt;author&gt;Haynes, Karla&lt;/author&gt;&lt;author&gt;Schultz, Roger A.&lt;/author&gt;&lt;author&gt;Shaffer, Lisa G.&lt;/author&gt;&lt;author&gt;Rosenfeld, Jill A.&lt;/author&gt;&lt;author&gt;Ellison, Jay W.&lt;/author&gt;&lt;/authors&gt;&lt;/contributors&gt;&lt;titles&gt;&lt;title&gt;Refinement of the 8q22.1 microdeletion critical region associated with Nablus mask-like facial syndrome&lt;/title&gt;&lt;secondary-title&gt;American Journal of Medical Genetics Part A&lt;/secondary-title&gt;&lt;/titles&gt;&lt;periodical&gt;&lt;full-title&gt;American Journal of Medical Genetics Part A&lt;/full-title&gt;&lt;/periodical&gt;&lt;pages&gt;259-263&lt;/pages&gt;&lt;volume&gt;164&lt;/volume&gt;&lt;number&gt;1&lt;/number&gt;&lt;dates&gt;&lt;year&gt;2014&lt;/year&gt;&lt;pub-dates&gt;&lt;date&gt;2014/01/01&lt;/date&gt;&lt;/pub-dates&gt;&lt;/dates&gt;&lt;publisher&gt;John Wiley &amp;amp; Sons, Ltd&lt;/publisher&gt;&lt;isbn&gt;1552-4825&lt;/isbn&gt;&lt;work-type&gt;https://doi.org/10.1002/ajmg.a.36163&lt;/work-type&gt;&lt;urls&gt;&lt;related-urls&gt;&lt;url&gt;https://doi.org/10.1002/ajmg.a.36163&lt;/url&gt;&lt;/related-urls&gt;&lt;/urls&gt;&lt;electronic-resource-num&gt;https://doi.org/10.1002/ajmg.a.36163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muar_2015</w:t>
            </w:r>
            <w:hyperlink w:anchor="_ENREF_175" w:tooltip="Jamuar, 2015 #1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11YXI8L0F1dGhvcj48WWVhcj4yMDE1PC9ZZWFyPjxS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MTQwMC01PC9wYWdlcz48dm9sdW1lPjE2Nzwvdm9sdW1lPjxudW1iZXI+NjwvbnVtYmVyPjxlZGl0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11YXI8L0F1dGhvcj48WWVhcj4yMDE1PC9ZZWFyPjxS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06BD8E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94358695-9628146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2C8758" w14:textId="77777777" w:rsidR="002F6F2D" w:rsidRDefault="0048014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in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Overhoff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etween genes:</w:t>
            </w:r>
          </w:p>
          <w:p w14:paraId="1EA2DFDB" w14:textId="74E2E307" w:rsidR="0048014C" w:rsidRPr="009369B6" w:rsidRDefault="0048014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INC00535 and C8orf37</w:t>
            </w:r>
          </w:p>
        </w:tc>
      </w:tr>
      <w:tr w:rsidR="00CB09D9" w:rsidRPr="003456EA" w14:paraId="2999295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18220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EDF5B9D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84974143-9608541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CA587F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B1DE65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CADB5DD" w14:textId="7777777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84974143-960854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F26ABCA" w14:textId="3B248746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patients without NMLFS</w:t>
            </w:r>
            <w:r w:rsid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9 of Allanso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392F9B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4E2C0D1" w14:textId="643776C1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2.2–q2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0BFDD3" w14:textId="79E0D68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02017156-10393957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91550B4" w14:textId="6A449938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1C60D6A" w14:textId="3078D1A9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echler_2011</w:t>
            </w:r>
            <w:hyperlink w:anchor="_ENREF_176" w:tooltip="Kuechler, 2011 #1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uechler&lt;/Author&gt;&lt;Year&gt;2011&lt;/Year&gt;&lt;RecNum&gt;118&lt;/RecNum&gt;&lt;DisplayText&gt;&lt;style face="superscript"&gt;176&lt;/style&gt;&lt;/DisplayText&gt;&lt;record&gt;&lt;rec-number&gt;118&lt;/rec-number&gt;&lt;foreign-keys&gt;&lt;key app="EN" db-id="p9wv00a5yez0v1et5awv9pfoepd0x5dtwwpt" timestamp="1623719010"&gt;118&lt;/key&gt;&lt;/foreign-keys&gt;&lt;ref-type name="Journal Article"&gt;17&lt;/ref-type&gt;&lt;contributors&gt;&lt;authors&gt;&lt;author&gt;Kuechler, Alma&lt;/author&gt;&lt;author&gt;Buysse, Karen&lt;/author&gt;&lt;author&gt;Clayton-Smith, Jill&lt;/author&gt;&lt;author&gt;Le Caignec, Cédric&lt;/author&gt;&lt;author&gt;David, Albert&lt;/author&gt;&lt;author&gt;Engels, Hartmut&lt;/author&gt;&lt;author&gt;Kohlhase, Jürgen&lt;/author&gt;&lt;author&gt;Mari, Francesca&lt;/author&gt;&lt;author&gt;Mortier, Geert&lt;/author&gt;&lt;author&gt;Renieri, Alessandra&lt;/author&gt;&lt;author&gt;Wieczorek, Dagmar&lt;/author&gt;&lt;/authors&gt;&lt;/contributors&gt;&lt;titles&gt;&lt;title&gt;Five patients with novel overlapping interstitial deletions in 8q22.2q22.3&lt;/title&gt;&lt;secondary-title&gt;American Journal of Medical Genetics Part A&lt;/secondary-title&gt;&lt;/titles&gt;&lt;periodical&gt;&lt;full-title&gt;American Journal of Medical Genetics Part A&lt;/full-title&gt;&lt;/periodical&gt;&lt;pages&gt;1857-1864&lt;/pages&gt;&lt;volume&gt;155&lt;/volume&gt;&lt;number&gt;8&lt;/number&gt;&lt;keywords&gt;&lt;keyword&gt;microdeletion 8q22.2q22.3&lt;/keyword&gt;&lt;keyword&gt;facial dysmorphism&lt;/keyword&gt;&lt;keyword&gt;mental retardation&lt;/keyword&gt;&lt;keyword&gt;seizures&lt;/keyword&gt;&lt;keyword&gt;diaphragmatic hernia&lt;/keyword&gt;&lt;keyword&gt;molecular karyotyping&lt;/keyword&gt;&lt;/keywords&gt;&lt;dates&gt;&lt;year&gt;2011&lt;/year&gt;&lt;pub-dates&gt;&lt;date&gt;2011/08/01&lt;/date&gt;&lt;/pub-dates&gt;&lt;/dates&gt;&lt;publisher&gt;John Wiley &amp;amp; Sons, Ltd&lt;/publisher&gt;&lt;isbn&gt;1552-4825&lt;/isbn&gt;&lt;work-type&gt;https://doi.org/10.1002/ajmg.a.34072&lt;/work-type&gt;&lt;urls&gt;&lt;related-urls&gt;&lt;url&gt;https://doi.org/10.1002/ajmg.a.34072&lt;/url&gt;&lt;/related-urls&gt;&lt;/urls&gt;&lt;electronic-resource-num&gt;https://doi.org/10.1002/ajmg.a.34072&lt;/electronic-resource-num&gt;&lt;access-date&gt;2021/06/14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roda_2014</w:t>
            </w:r>
            <w:hyperlink w:anchor="_ENREF_177" w:tooltip="Kuroda, 2014 #12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XJvZGE8L0F1dGhvcj48WWVhcj4yMDE0PC9ZZWFyPjxS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IxMDQtODwvcGFnZXM+PHZvbHVtZT4xNjRhPC92b2x1bWU+PG51bWJlcj44PC9udW1i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dXJvZGE8L0F1dGhvcj48WWVhcj4yMDE0PC9ZZWFyPjxS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IxMDQtODwvcGFnZXM+PHZvbHVtZT4xNjRhPC92b2x1bWU+PG51bWJlcj44PC9udW1i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inajon_2015</w:t>
            </w:r>
            <w:hyperlink w:anchor="_ENREF_178" w:tooltip="Sinajon, 2015 #1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ham9uPC9BdXRob3I+PFllYXI+MjAxNTwvWWVhcj48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TY5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ham9uPC9BdXRob3I+PFllYXI+MjAxNTwvWWVhcj48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FD7771" w14:textId="5D5D5E9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01947980-10387039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7DC2562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Kuech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7FB166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29B3C2" w14:textId="7E31EEEF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E1E562" w14:textId="086218D1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00025224-10646934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299426" w14:textId="126E5D4F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2574CF" w14:textId="01FACD99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FEFE78" w14:textId="30E1B20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99956048-10640017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A751031" w14:textId="3AFE012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Kuech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1EB2A6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BDEFFF" w14:textId="75F8DD9B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0640B">
              <w:rPr>
                <w:rFonts w:asciiTheme="minorHAnsi" w:eastAsia="Times New Roman" w:hAnsiTheme="minorHAnsi" w:cstheme="minorHAnsi"/>
                <w:sz w:val="16"/>
                <w:szCs w:val="16"/>
              </w:rPr>
              <w:t>8q23.1-q24.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ACED85" w14:textId="64BE58D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6420724-11912405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20BFAA" w14:textId="3CE29ADB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65A703" w14:textId="22FE53EB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ereza_2012</w:t>
            </w:r>
            <w:hyperlink w:anchor="_ENREF_179" w:tooltip="Pereza, 2012 #1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JlemE8L0F1dGhvcj48WWVhcj4yMDEyPC9ZZWFyPjxS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2NTktNjM8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JlemE8L0F1dGhvcj48WWVhcj4yMDEyPC9ZZWFyPjxS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2NTktNjM8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_2015</w:t>
            </w:r>
            <w:hyperlink w:anchor="_ENREF_180" w:tooltip="Li, 2015 #1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TwvQXV0aG9yPjxZZWFyPjIwMTU8L1llYXI+PFJlY051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TwvQXV0aG9yPjxZZWFyPjIwMTU8L1llYXI+PFJlY051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inzel_2013</w:t>
            </w:r>
            <w:hyperlink w:anchor="_ENREF_181" w:tooltip="Schinzel, 2013 #12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pbnplbDwvQXV0aG9yPjxZZWFyPjIwMTM8L1llYXI+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yMjE2LTI1PC9wYWdlcz48dm9sdW1lPjE2MWE8L3ZvbHVtZT48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pbnplbDwvQXV0aG9yPjxZZWFyPjIwMTM8L1llYXI+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yMjE2LTI1PC9wYWdlcz48dm9sdW1lPjE2MWE8L3ZvbHVtZT48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lenti_2015</w:t>
            </w:r>
            <w:hyperlink w:anchor="_ENREF_182" w:tooltip="Selenti, 2015 #1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elenti&lt;/Author&gt;&lt;Year&gt;2015&lt;/Year&gt;&lt;RecNum&gt;126&lt;/RecNum&gt;&lt;DisplayText&gt;&lt;style face="superscript"&gt;182&lt;/style&gt;&lt;/DisplayText&gt;&lt;record&gt;&lt;rec-number&gt;126&lt;/rec-number&gt;&lt;foreign-keys&gt;&lt;key app="EN" db-id="p9wv00a5yez0v1et5awv9pfoepd0x5dtwwpt" timestamp="1623771108"&gt;126&lt;/key&gt;&lt;/foreign-keys&gt;&lt;ref-type name="Journal Article"&gt;17&lt;/ref-type&gt;&lt;contributors&gt;&lt;authors&gt;&lt;author&gt;Selenti, Nikoletta&lt;/author&gt;&lt;author&gt;Tzetis, Maria&lt;/author&gt;&lt;author&gt;Braoudaki, Maria&lt;/author&gt;&lt;author&gt;Gianikou, Krinio&lt;/author&gt;&lt;author&gt;Kitsiou-Tzeli, Sofia&lt;/author&gt;&lt;author&gt;Fryssira, Helen&lt;/author&gt;&lt;/authors&gt;&lt;/contributors&gt;&lt;titles&gt;&lt;title&gt;An interstitial deletion at 8q23.1-q24.12 associated with Langer-Giedion syndrome/ Trichorhinophalangeal syndrome (TRPS) type II and Cornelia de Lange syndrome 4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64-64&lt;/pages&gt;&lt;volume&gt;8&lt;/volume&gt;&lt;dates&gt;&lt;year&gt;2015&lt;/year&gt;&lt;/dates&gt;&lt;publisher&gt;BioMed Central&lt;/publisher&gt;&lt;isbn&gt;1755-8166&lt;/isbn&gt;&lt;accession-num&gt;26269715&lt;/accession-num&gt;&lt;urls&gt;&lt;related-urls&gt;&lt;url&gt;https://pubmed.ncbi.nlm.nih.gov/26269715&lt;/url&gt;&lt;url&gt;https://www.ncbi.nlm.nih.gov/pmc/articles/PMC4534011/&lt;/url&gt;&lt;/related-urls&gt;&lt;/urls&gt;&lt;electronic-resource-num&gt;10.1186/s13039-015-0169-9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C4F827" w14:textId="7DDF832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6420724-11912405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70D6BE" w14:textId="48647FB5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minimal region betwe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TRPS1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XT1</w:t>
            </w:r>
          </w:p>
        </w:tc>
      </w:tr>
      <w:tr w:rsidR="00CB09D9" w:rsidRPr="003456EA" w14:paraId="32F018B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79F46E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A2E9D8" w14:textId="08254B13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4338391-12124125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F1BAB2" w14:textId="7E7492E8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93ED1F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FC896A" w14:textId="6342CC46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14338391-1212412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A308876" w14:textId="5FCC4DCE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L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the end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Schinzel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D593FB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7A840E" w14:textId="0BB24D7F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8q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28C74E" w14:textId="5758D00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873090-14491155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72DA58" w14:textId="5B6AEF22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2F4818" w14:textId="688ED6B5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auber_2013</w:t>
            </w:r>
            <w:hyperlink w:anchor="_ENREF_183" w:tooltip="Dauber, 2013 #1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YXViZXI8L0F1dGhvcj48WWVhcj4yMDEzPC9ZZWFyPjxS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3OTgtODExPC9wYWdlcz48dm9s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YXViZXI8L0F1dGhvcj48WWVhcj4yMDEzPC9ZZWFyPjxS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3OTgtODExPC9wYWdlcz48dm9s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ells_2016</w:t>
            </w:r>
            <w:hyperlink w:anchor="_ENREF_184" w:tooltip="Wells, 2016 #1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ells&lt;/Author&gt;&lt;Year&gt;2016&lt;/Year&gt;&lt;RecNum&gt;132&lt;/RecNum&gt;&lt;DisplayText&gt;&lt;style face="superscript"&gt;184&lt;/style&gt;&lt;/DisplayText&gt;&lt;record&gt;&lt;rec-number&gt;132&lt;/rec-number&gt;&lt;foreign-keys&gt;&lt;key app="EN" db-id="p9wv00a5yez0v1et5awv9pfoepd0x5dtwwpt" timestamp="1623788292"&gt;132&lt;/key&gt;&lt;/foreign-keys&gt;&lt;ref-type name="Journal Article"&gt;17&lt;/ref-type&gt;&lt;contributors&gt;&lt;authors&gt;&lt;author&gt;Wells, Constance&lt;/author&gt;&lt;author&gt;Spaggiari, Emmanuel&lt;/author&gt;&lt;author&gt;Malan, Valérie&lt;/author&gt;&lt;author&gt;Stirnemann, Julien J.&lt;/author&gt;&lt;author&gt;Attie-Bitach, Tania&lt;/author&gt;&lt;author&gt;Ville, Yves&lt;/author&gt;&lt;author&gt;Vekemans, Michel&lt;/author&gt;&lt;author&gt;Bessieres, Bettina&lt;/author&gt;&lt;author&gt;Romana, Serge&lt;/author&gt;&lt;/authors&gt;&lt;/contributors&gt;&lt;titles&gt;&lt;title&gt;First fetal case of the 8q24.3 contiguous genes syndrome&lt;/title&gt;&lt;secondary-title&gt;American Journal of Medical Genetics Part A&lt;/secondary-title&gt;&lt;/titles&gt;&lt;periodical&gt;&lt;full-title&gt;American Journal of Medical Genetics Part A&lt;/full-title&gt;&lt;/periodical&gt;&lt;pages&gt;239-242&lt;/pages&gt;&lt;volume&gt;170&lt;/volume&gt;&lt;number&gt;1&lt;/number&gt;&lt;keywords&gt;&lt;keyword&gt;del 8q24&lt;/keyword&gt;&lt;keyword&gt;SCRIB&lt;/keyword&gt;&lt;keyword&gt;PUF60&lt;/keyword&gt;&lt;keyword&gt;prenatal array-CGH&lt;/keyword&gt;&lt;/keywords&gt;&lt;dates&gt;&lt;year&gt;2016&lt;/year&gt;&lt;pub-dates&gt;&lt;date&gt;2016/01/01&lt;/date&gt;&lt;/pub-dates&gt;&lt;/dates&gt;&lt;publisher&gt;John Wiley &amp;amp; Sons, Ltd&lt;/publisher&gt;&lt;isbn&gt;1552-4825&lt;/isbn&gt;&lt;work-type&gt;https://doi.org/10.1002/ajmg.a.37411&lt;/work-type&gt;&lt;urls&gt;&lt;related-urls&gt;&lt;url&gt;https://doi.org/10.1002/ajmg.a.37411&lt;/url&gt;&lt;/related-urls&gt;&lt;/urls&gt;&lt;electronic-resource-num&gt;https://doi.org/10.1002/ajmg.a.37411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bdin_2019</w:t>
            </w:r>
            <w:hyperlink w:anchor="_ENREF_185" w:tooltip="Abdin, 2019 #1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bdin&lt;/Author&gt;&lt;Year&gt;2019&lt;/Year&gt;&lt;RecNum&gt;133&lt;/RecNum&gt;&lt;DisplayText&gt;&lt;style face="superscript"&gt;185&lt;/style&gt;&lt;/DisplayText&gt;&lt;record&gt;&lt;rec-number&gt;133&lt;/rec-number&gt;&lt;foreign-keys&gt;&lt;key app="EN" db-id="p9wv00a5yez0v1et5awv9pfoepd0x5dtwwpt" timestamp="1623788569"&gt;133&lt;/key&gt;&lt;/foreign-keys&gt;&lt;ref-type name="Journal Article"&gt;17&lt;/ref-type&gt;&lt;contributors&gt;&lt;authors&gt;&lt;author&gt;Abdin, D.&lt;/author&gt;&lt;author&gt;Rump, A.&lt;/author&gt;&lt;author&gt;Tzschach, A.&lt;/author&gt;&lt;author&gt;Sarnow, K.&lt;/author&gt;&lt;author&gt;Schröck, E.&lt;/author&gt;&lt;author&gt;Hackmann, K.&lt;/author&gt;&lt;author&gt;Di Donato, N.&lt;/author&gt;&lt;/authors&gt;&lt;/contributors&gt;&lt;titles&gt;&lt;title&gt;PUF60-SCRIB fusion transcript in a patient with 8q24.3 microdeletion and atypical Verheij syndrome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03587&lt;/pages&gt;&lt;volume&gt;62&lt;/volume&gt;&lt;number&gt;12&lt;/number&gt;&lt;keywords&gt;&lt;keyword&gt;Intellectual disability&lt;/keyword&gt;&lt;keyword&gt;Gene fusion&lt;/keyword&gt;&lt;keyword&gt;Breakpoint cloning&lt;/keyword&gt;&lt;keyword&gt;Long-range PCR&lt;/keyword&gt;&lt;keyword&gt;Next generation sequencing&lt;/keyword&gt;&lt;/keywords&gt;&lt;dates&gt;&lt;year&gt;2019&lt;/year&gt;&lt;pub-dates&gt;&lt;date&gt;2019/12/01/&lt;/date&gt;&lt;/pub-dates&gt;&lt;/dates&gt;&lt;isbn&gt;1769-7212&lt;/isbn&gt;&lt;urls&gt;&lt;related-urls&gt;&lt;url&gt;https://www.sciencedirect.com/science/article/pii/S1769721218303677&lt;/url&gt;&lt;/related-urls&gt;&lt;/urls&gt;&lt;electronic-resource-num&gt;https://doi.org/10.1016/j.ejmg.2018.11.02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EDB0A9" w14:textId="4F843AE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873090-14491155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9F2B9F" w14:textId="046AEC7F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CRIB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UF60</w:t>
            </w:r>
          </w:p>
        </w:tc>
      </w:tr>
      <w:tr w:rsidR="00CB09D9" w:rsidRPr="003456EA" w14:paraId="67554DE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7C06C3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1C1D9D" w14:textId="796549B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4" w:name="_Hlk7587186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159121-145573790</w:t>
            </w:r>
            <w:bookmarkEnd w:id="5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A8E169" w14:textId="2B32216C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DC36A9" w14:textId="77777777" w:rsidR="0048014C" w:rsidRPr="00B9777F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29D01C" w14:textId="4D2D8517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8:144159121-1455737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216610" w14:textId="14FF7672" w:rsidR="0048014C" w:rsidRPr="009369B6" w:rsidRDefault="0048014C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Daub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6630B06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9648D15" w14:textId="77777777" w:rsidR="0048014C" w:rsidRPr="009369B6" w:rsidRDefault="0048014C" w:rsidP="00D447D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852FC8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86B445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3BE7FC6" w14:textId="77777777" w:rsidR="0048014C" w:rsidRPr="00B9777F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E38BE6C" w14:textId="77777777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1EE19DE" w14:textId="2BE8C153" w:rsidR="0048014C" w:rsidRPr="009369B6" w:rsidRDefault="0048014C" w:rsidP="00D447D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062F32C9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09DD57" w14:textId="00C3BB77" w:rsidR="00EB579B" w:rsidRPr="002F6F2D" w:rsidRDefault="001C2348" w:rsidP="002F6F2D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SRXY4</w:t>
            </w:r>
            <w:r w:rsidR="002F6F2D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="005F161D">
              <w:rPr>
                <w:rFonts w:asciiTheme="minorHAnsi" w:eastAsia="Times New Roman" w:hAnsiTheme="minorHAnsi" w:cstheme="minorHAnsi"/>
                <w:sz w:val="16"/>
                <w:szCs w:val="16"/>
              </w:rPr>
              <w:t>(9p24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7D29FA" w14:textId="48141128" w:rsidR="00EB579B" w:rsidRDefault="005F161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5" w:name="_Hlk78273370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</w:t>
            </w:r>
            <w:r w:rsidRPr="005F161D">
              <w:rPr>
                <w:rFonts w:asciiTheme="minorHAnsi" w:eastAsia="Times New Roman" w:hAnsiTheme="minorHAnsi" w:cstheme="minorHAnsi"/>
                <w:sz w:val="16"/>
                <w:szCs w:val="16"/>
              </w:rPr>
              <w:t>-1057554</w:t>
            </w:r>
            <w:bookmarkEnd w:id="55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C0075A" w14:textId="6E7EEAE5" w:rsidR="00EB579B" w:rsidRDefault="005F161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2FDC72" w14:textId="1E73AD63" w:rsidR="00B9777F" w:rsidRDefault="005F161D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aro_2009</w:t>
            </w:r>
            <w:hyperlink w:anchor="_ENREF_186" w:tooltip="Barbaro, 2009 #3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rbaro&lt;/Author&gt;&lt;Year&gt;2009&lt;/Year&gt;&lt;RecNum&gt;348&lt;/RecNum&gt;&lt;DisplayText&gt;&lt;style face="superscript"&gt;186&lt;/style&gt;&lt;/DisplayText&gt;&lt;record&gt;&lt;rec-number&gt;348&lt;/rec-number&gt;&lt;foreign-keys&gt;&lt;key app="EN" db-id="p9wv00a5yez0v1et5awv9pfoepd0x5dtwwpt" timestamp="1624828267"&gt;348&lt;/key&gt;&lt;/foreign-keys&gt;&lt;ref-type name="Journal Article"&gt;17&lt;/ref-type&gt;&lt;contributors&gt;&lt;authors&gt;&lt;author&gt;Barbaro, Michela&lt;/author&gt;&lt;author&gt;Balsamo, Antonio&lt;/author&gt;&lt;author&gt;Anderlid, Britt Marie&lt;/author&gt;&lt;author&gt;Myhre, Anne Grethe&lt;/author&gt;&lt;author&gt;Gennari, Monia&lt;/author&gt;&lt;author&gt;Nicoletti, Annalisa&lt;/author&gt;&lt;author&gt;Pittalis, Maria Carla&lt;/author&gt;&lt;author&gt;Oscarson, Mikael&lt;/author&gt;&lt;author&gt;Wedell, Anna&lt;/author&gt;&lt;/authors&gt;&lt;/contributors&gt;&lt;titles&gt;&lt;title&gt;Characterization of deletions at 9p affecting the candidate regions for sex reversal and deletion 9p syndrome by MLPA&lt;/title&gt;&lt;secondary-title&gt;European Journal of Human Genetics&lt;/secondary-title&gt;&lt;/titles&gt;&lt;periodical&gt;&lt;full-title&gt;European Journal of Human Genetics&lt;/full-title&gt;&lt;/periodical&gt;&lt;pages&gt;1439-1447&lt;/pages&gt;&lt;volume&gt;17&lt;/volume&gt;&lt;number&gt;11&lt;/number&gt;&lt;dates&gt;&lt;year&gt;2009&lt;/year&gt;&lt;pub-dates&gt;&lt;date&gt;2009/11/01&lt;/date&gt;&lt;/pub-dates&gt;&lt;/dates&gt;&lt;isbn&gt;1476-5438&lt;/isbn&gt;&lt;urls&gt;&lt;related-urls&gt;&lt;url&gt;https://doi.org/10.1038/ejhg.2009.70&lt;/url&gt;&lt;/related-urls&gt;&lt;/urls&gt;&lt;electronic-resource-num&gt;10.1038/ejhg.2009.7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B1598E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nour-Louet_2010</w:t>
            </w:r>
            <w:hyperlink w:anchor="_ENREF_187" w:tooltip="Tannour-Louet, 2010 #6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nnour-Louet&lt;/Author&gt;&lt;Year&gt;2010&lt;/Year&gt;&lt;RecNum&gt;654&lt;/RecNum&gt;&lt;DisplayText&gt;&lt;style face="superscript"&gt;187&lt;/style&gt;&lt;/DisplayText&gt;&lt;record&gt;&lt;rec-number&gt;654&lt;/rec-number&gt;&lt;foreign-keys&gt;&lt;key app="EN" db-id="p9wv00a5yez0v1et5awv9pfoepd0x5dtwwpt" timestamp="1627399210"&gt;654&lt;/key&gt;&lt;/foreign-keys&gt;&lt;ref-type name="Journal Article"&gt;17&lt;/ref-type&gt;&lt;contributors&gt;&lt;authors&gt;&lt;author&gt;Tannour-Louet, Mounia&lt;/author&gt;&lt;author&gt;Han, Shuo&lt;/author&gt;&lt;author&gt;Corbett, Sean T.&lt;/author&gt;&lt;author&gt;Louet, Jean-Francois&lt;/author&gt;&lt;author&gt;Yatsenko, Svetlana&lt;/author&gt;&lt;author&gt;Meyers, Lindsay&lt;/author&gt;&lt;author&gt;Shaw, Chad A.&lt;/author&gt;&lt;author&gt;Kang, Sung-Hae L.&lt;/author&gt;&lt;author&gt;Cheung, Sau Wai&lt;/author&gt;&lt;author&gt;Lamb, Dolores J.&lt;/author&gt;&lt;/authors&gt;&lt;/contributors&gt;&lt;titles&gt;&lt;title&gt;Identification of de novo copy number variants associated with human disorders of sexual development&lt;/title&gt;&lt;secondary-title&gt;PloS one&lt;/secondary-title&gt;&lt;alt-title&gt;PLoS One&lt;/alt-title&gt;&lt;/titles&gt;&lt;periodical&gt;&lt;full-title&gt;PLOS ONE&lt;/full-title&gt;&lt;/periodical&gt;&lt;alt-periodical&gt;&lt;full-title&gt;PLOS ONE&lt;/full-title&gt;&lt;/alt-periodical&gt;&lt;pages&gt;e15392-e15392&lt;/pages&gt;&lt;volume&gt;5&lt;/volume&gt;&lt;number&gt;10&lt;/number&gt;&lt;keywords&gt;&lt;keyword&gt;Case-Control Studies&lt;/keyword&gt;&lt;keyword&gt;Chromosome Mapping&lt;/keyword&gt;&lt;keyword&gt;*Gene Dosage&lt;/keyword&gt;&lt;keyword&gt;Humans&lt;/keyword&gt;&lt;keyword&gt;In Situ Hybridization, Fluorescence&lt;/keyword&gt;&lt;keyword&gt;Karyotyping&lt;/keyword&gt;&lt;keyword&gt;Oligonucleotide Array Sequence Analysis&lt;/keyword&gt;&lt;keyword&gt;*Sexual Development&lt;/keyword&gt;&lt;/keywords&gt;&lt;dates&gt;&lt;year&gt;2010&lt;/year&gt;&lt;/dates&gt;&lt;publisher&gt;Public Library of Science&lt;/publisher&gt;&lt;isbn&gt;1932-6203&lt;/isbn&gt;&lt;accession-num&gt;21048976&lt;/accession-num&gt;&lt;urls&gt;&lt;related-urls&gt;&lt;url&gt;https://pubmed.ncbi.nlm.nih.gov/21048976&lt;/url&gt;&lt;url&gt;https://www.ncbi.nlm.nih.gov/pmc/articles/PMC2964326/&lt;/url&gt;&lt;/related-urls&gt;&lt;/urls&gt;&lt;electronic-resource-num&gt;10.1371/journal.pone.001539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BE6F5FD" w14:textId="6C0A06CB" w:rsidR="00EB579B" w:rsidRPr="00B9777F" w:rsidRDefault="005F161D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nesimo_2012</w:t>
            </w:r>
            <w:hyperlink w:anchor="_ENREF_188" w:tooltip="Onesimo, 2012 #5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nesimo&lt;/Author&gt;&lt;Year&gt;2012&lt;/Year&gt;&lt;RecNum&gt;578&lt;/RecNum&gt;&lt;DisplayText&gt;&lt;style face="superscript"&gt;188&lt;/style&gt;&lt;/DisplayText&gt;&lt;record&gt;&lt;rec-number&gt;578&lt;/rec-number&gt;&lt;foreign-keys&gt;&lt;key app="EN" db-id="p9wv00a5yez0v1et5awv9pfoepd0x5dtwwpt" timestamp="1626455692"&gt;578&lt;/key&gt;&lt;/foreign-keys&gt;&lt;ref-type name="Journal Article"&gt;17&lt;/ref-type&gt;&lt;contributors&gt;&lt;authors&gt;&lt;author&gt;Onesimo, Roberta&lt;/author&gt;&lt;author&gt;Orteschi, Daniela&lt;/author&gt;&lt;author&gt;Scalzone, Maria&lt;/author&gt;&lt;author&gt;Rossodivita, Aurora&lt;/author&gt;&lt;author&gt;Nanni, Lorenzo&lt;/author&gt;&lt;author&gt;Zannoni, Gian Franco&lt;/author&gt;&lt;author&gt;Marrocco, Giacinto&lt;/author&gt;&lt;author&gt;Battaglia, Domenica&lt;/author&gt;&lt;author&gt;Fundarò, Carlo&lt;/author&gt;&lt;author&gt;Neri, Giovanni&lt;/author&gt;&lt;/authors&gt;&lt;/contributors&gt;&lt;titles&gt;&lt;title&gt;Chromosome 9p deletion syndrome and sex reversal: Novel findings and redefinition of the critically deleted regions&lt;/title&gt;&lt;secondary-title&gt;American Journal of Medical Genetics Part A&lt;/secondary-title&gt;&lt;/titles&gt;&lt;periodical&gt;&lt;full-title&gt;American Journal of Medical Genetics Part A&lt;/full-title&gt;&lt;/periodical&gt;&lt;pages&gt;2266-2271&lt;/pages&gt;&lt;volume&gt;158A&lt;/volume&gt;&lt;number&gt;9&lt;/number&gt;&lt;keywords&gt;&lt;keyword&gt;chromosome 9p deletion&lt;/keyword&gt;&lt;keyword&gt;9p deletion syndrome&lt;/keyword&gt;&lt;keyword&gt;trigonocephaly&lt;/keyword&gt;&lt;keyword&gt;congenital heart defect&lt;/keyword&gt;&lt;keyword&gt;gonadal dysgenesis&lt;/keyword&gt;&lt;keyword&gt;gonadoblastoma&lt;/keyword&gt;&lt;keyword&gt;ambiguous genitalia&lt;/keyword&gt;&lt;keyword&gt;XY sex reversal&lt;/keyword&gt;&lt;keyword&gt;epilepsy&lt;/keyword&gt;&lt;/keywords&gt;&lt;dates&gt;&lt;year&gt;2012&lt;/year&gt;&lt;pub-dates&gt;&lt;date&gt;2012/09/01&lt;/date&gt;&lt;/pub-dates&gt;&lt;/dates&gt;&lt;publisher&gt;John Wiley &amp;amp; Sons, Ltd&lt;/publisher&gt;&lt;isbn&gt;1552-4825&lt;/isbn&gt;&lt;work-type&gt;https://doi.org/10.1002/ajmg.a.35489&lt;/work-type&gt;&lt;urls&gt;&lt;related-urls&gt;&lt;url&gt;https://doi.org/10.1002/ajmg.a.35489&lt;/url&gt;&lt;/related-urls&gt;&lt;/urls&gt;&lt;electronic-resource-num&gt;https://doi.org/10.1002/ajmg.a.35489&lt;/electronic-resource-num&gt;&lt;access-date&gt;2021/07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uinonez_2013</w:t>
            </w:r>
            <w:hyperlink w:anchor="_ENREF_189" w:tooltip="Quinonez, 2013 #3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uinonez&lt;/Author&gt;&lt;Year&gt;2013&lt;/Year&gt;&lt;RecNum&gt;349&lt;/RecNum&gt;&lt;DisplayText&gt;&lt;style face="superscript"&gt;189&lt;/style&gt;&lt;/DisplayText&gt;&lt;record&gt;&lt;rec-number&gt;349&lt;/rec-number&gt;&lt;foreign-keys&gt;&lt;key app="EN" db-id="p9wv00a5yez0v1et5awv9pfoepd0x5dtwwpt" timestamp="1624828335"&gt;349&lt;/key&gt;&lt;/foreign-keys&gt;&lt;ref-type name="Journal Article"&gt;17&lt;/ref-type&gt;&lt;contributors&gt;&lt;authors&gt;&lt;author&gt;Quinonez, Shane C.&lt;/author&gt;&lt;author&gt;Park, John M.&lt;/author&gt;&lt;author&gt;Rabah, Raja&lt;/author&gt;&lt;author&gt;Owens, Kailey M.&lt;/author&gt;&lt;author&gt;Yashar, Beverly M.&lt;/author&gt;&lt;author&gt;Glover, Thomas W.&lt;/author&gt;&lt;author&gt;Keegan, Catherine E.&lt;/author&gt;&lt;/authors&gt;&lt;/contributors&gt;&lt;titles&gt;&lt;title&gt;9p partial monosomy and disorders of sex development: Review and postulation of a pathogenetic mechanism&lt;/title&gt;&lt;secondary-title&gt;American Journal of Medical Genetics Part A&lt;/secondary-title&gt;&lt;/titles&gt;&lt;periodical&gt;&lt;full-title&gt;American Journal of Medical Genetics Part A&lt;/full-title&gt;&lt;/periodical&gt;&lt;pages&gt;1882-1896&lt;/pages&gt;&lt;volume&gt;161&lt;/volume&gt;&lt;number&gt;8&lt;/number&gt;&lt;keywords&gt;&lt;keyword&gt;distal monosomy 9p&lt;/keyword&gt;&lt;keyword&gt;9p partial monosomy&lt;/keyword&gt;&lt;keyword&gt;disorders of sexual development&lt;/keyword&gt;&lt;keyword&gt;gonadoblastoma&lt;/keyword&gt;&lt;/keywords&gt;&lt;dates&gt;&lt;year&gt;2013&lt;/year&gt;&lt;pub-dates&gt;&lt;date&gt;2013/08/01&lt;/date&gt;&lt;/pub-dates&gt;&lt;/dates&gt;&lt;publisher&gt;John Wiley &amp;amp; Sons, Ltd&lt;/publisher&gt;&lt;isbn&gt;1552-4825&lt;/isbn&gt;&lt;work-type&gt;https://doi.org/10.1002/ajmg.a.36018&lt;/work-type&gt;&lt;urls&gt;&lt;related-urls&gt;&lt;url&gt;https://doi.org/10.1002/ajmg.a.36018&lt;/url&gt;&lt;/related-urls&gt;&lt;/urls&gt;&lt;electronic-resource-num&gt;https://doi.org/10.1002/ajmg.a.36018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77D322" w14:textId="5B92C7F5" w:rsidR="00EB579B" w:rsidRDefault="005F161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</w:t>
            </w:r>
            <w:r w:rsidRPr="005F161D">
              <w:rPr>
                <w:rFonts w:asciiTheme="minorHAnsi" w:eastAsia="Times New Roman" w:hAnsiTheme="minorHAnsi" w:cstheme="minorHAnsi"/>
                <w:sz w:val="16"/>
                <w:szCs w:val="16"/>
              </w:rPr>
              <w:t>-105755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EBB297" w14:textId="204D0F1D" w:rsidR="00EB579B" w:rsidRDefault="005F161D" w:rsidP="00D447D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-terminal to </w:t>
            </w:r>
            <w:r w:rsidRPr="005F161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MRT2</w:t>
            </w:r>
          </w:p>
        </w:tc>
      </w:tr>
      <w:tr w:rsidR="005F6BCB" w:rsidRPr="003456EA" w14:paraId="5401C13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E85A50C" w14:textId="19B04C69" w:rsidR="005F6BCB" w:rsidRPr="009369B6" w:rsidRDefault="005F6BCB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9p Termin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1976FA" w14:textId="050C823F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430003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F648CF" w14:textId="462D6F59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540DEE" w14:textId="245142BD" w:rsidR="005F6BCB" w:rsidRPr="00B9777F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aro_2009</w:t>
            </w:r>
            <w:hyperlink w:anchor="_ENREF_186" w:tooltip="Barbaro, 2009 #3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rbaro&lt;/Author&gt;&lt;Year&gt;2009&lt;/Year&gt;&lt;RecNum&gt;348&lt;/RecNum&gt;&lt;DisplayText&gt;&lt;style face="superscript"&gt;186&lt;/style&gt;&lt;/DisplayText&gt;&lt;record&gt;&lt;rec-number&gt;348&lt;/rec-number&gt;&lt;foreign-keys&gt;&lt;key app="EN" db-id="p9wv00a5yez0v1et5awv9pfoepd0x5dtwwpt" timestamp="1624828267"&gt;348&lt;/key&gt;&lt;/foreign-keys&gt;&lt;ref-type name="Journal Article"&gt;17&lt;/ref-type&gt;&lt;contributors&gt;&lt;authors&gt;&lt;author&gt;Barbaro, Michela&lt;/author&gt;&lt;author&gt;Balsamo, Antonio&lt;/author&gt;&lt;author&gt;Anderlid, Britt Marie&lt;/author&gt;&lt;author&gt;Myhre, Anne Grethe&lt;/author&gt;&lt;author&gt;Gennari, Monia&lt;/author&gt;&lt;author&gt;Nicoletti, Annalisa&lt;/author&gt;&lt;author&gt;Pittalis, Maria Carla&lt;/author&gt;&lt;author&gt;Oscarson, Mikael&lt;/author&gt;&lt;author&gt;Wedell, Anna&lt;/author&gt;&lt;/authors&gt;&lt;/contributors&gt;&lt;titles&gt;&lt;title&gt;Characterization of deletions at 9p affecting the candidate regions for sex reversal and deletion 9p syndrome by MLPA&lt;/title&gt;&lt;secondary-title&gt;European Journal of Human Genetics&lt;/secondary-title&gt;&lt;/titles&gt;&lt;periodical&gt;&lt;full-title&gt;European Journal of Human Genetics&lt;/full-title&gt;&lt;/periodical&gt;&lt;pages&gt;1439-1447&lt;/pages&gt;&lt;volume&gt;17&lt;/volume&gt;&lt;number&gt;11&lt;/number&gt;&lt;dates&gt;&lt;year&gt;2009&lt;/year&gt;&lt;pub-dates&gt;&lt;date&gt;2009/11/01&lt;/date&gt;&lt;/pub-dates&gt;&lt;/dates&gt;&lt;isbn&gt;1476-5438&lt;/isbn&gt;&lt;urls&gt;&lt;related-urls&gt;&lt;url&gt;https://doi.org/10.1038/ejhg.2009.70&lt;/url&gt;&lt;/related-urls&gt;&lt;/urls&gt;&lt;electronic-resource-num&gt;10.1038/ejhg.2009.7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uge_2008</w:t>
            </w:r>
            <w:hyperlink w:anchor="_ENREF_190" w:tooltip="Hauge, 2008 #3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uge&lt;/Author&gt;&lt;Year&gt;2008&lt;/Year&gt;&lt;RecNum&gt;346&lt;/RecNum&gt;&lt;DisplayText&gt;&lt;style face="superscript"&gt;190&lt;/style&gt;&lt;/DisplayText&gt;&lt;record&gt;&lt;rec-number&gt;346&lt;/rec-number&gt;&lt;foreign-keys&gt;&lt;key app="EN" db-id="p9wv00a5yez0v1et5awv9pfoepd0x5dtwwpt" timestamp="1624828037"&gt;346&lt;/key&gt;&lt;/foreign-keys&gt;&lt;ref-type name="Journal Article"&gt;17&lt;/ref-type&gt;&lt;contributors&gt;&lt;authors&gt;&lt;author&gt;Hauge, Xueya&lt;/author&gt;&lt;author&gt;Raca, Gordana&lt;/author&gt;&lt;author&gt;Cooper, Sara&lt;/author&gt;&lt;author&gt;May, Kristin&lt;/author&gt;&lt;author&gt;Spiro, Rhonda&lt;/author&gt;&lt;author&gt;Adam, Margaret&lt;/author&gt;&lt;author&gt;Martin, Christa Lese&lt;/author&gt;&lt;/authors&gt;&lt;/contributors&gt;&lt;titles&gt;&lt;title&gt;Detailed characterization of, and clinical correlations in, 10 patients with distal deletions of chromosome 9p&lt;/title&gt;&lt;secondary-title&gt;Genetics in Medicine&lt;/secondary-title&gt;&lt;/titles&gt;&lt;periodical&gt;&lt;full-title&gt;Genetics in Medicine&lt;/full-title&gt;&lt;/periodical&gt;&lt;pages&gt;599-611&lt;/pages&gt;&lt;volume&gt;10&lt;/volume&gt;&lt;number&gt;8&lt;/number&gt;&lt;dates&gt;&lt;year&gt;2008&lt;/year&gt;&lt;pub-dates&gt;&lt;date&gt;2008/08/01&lt;/date&gt;&lt;/pub-dates&gt;&lt;/dates&gt;&lt;isbn&gt;1530-0366&lt;/isbn&gt;&lt;urls&gt;&lt;related-urls&gt;&lt;url&gt;https://doi.org/10.1097/GIM.0b013e31817e2bde&lt;/url&gt;&lt;/related-urls&gt;&lt;/urls&gt;&lt;electronic-resource-num&gt;10.1097/GIM.0b013e31817e2bde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winkels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08</w:t>
            </w:r>
            <w:hyperlink w:anchor="_ENREF_191" w:tooltip="Swinkels, 2008 #3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lua2VsczwvQXV0aG9yPjxZZWFyPjIwMDg8L1llYXI+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xNDMwLTg8L3BhZ2VzPjx2b2x1bWU+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lua2VsczwvQXV0aG9yPjxZZWFyPjIwMDg8L1llYXI+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xNDMwLTg8L3BhZ2VzPjx2b2x1bWU+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nesimo_2012</w:t>
            </w:r>
            <w:hyperlink w:anchor="_ENREF_188" w:tooltip="Onesimo, 2012 #5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nesimo&lt;/Author&gt;&lt;Year&gt;2012&lt;/Year&gt;&lt;RecNum&gt;578&lt;/RecNum&gt;&lt;DisplayText&gt;&lt;style face="superscript"&gt;188&lt;/style&gt;&lt;/DisplayText&gt;&lt;record&gt;&lt;rec-number&gt;578&lt;/rec-number&gt;&lt;foreign-keys&gt;&lt;key app="EN" db-id="p9wv00a5yez0v1et5awv9pfoepd0x5dtwwpt" timestamp="1626455692"&gt;578&lt;/key&gt;&lt;/foreign-keys&gt;&lt;ref-type name="Journal Article"&gt;17&lt;/ref-type&gt;&lt;contributors&gt;&lt;authors&gt;&lt;author&gt;Onesimo, Roberta&lt;/author&gt;&lt;author&gt;Orteschi, Daniela&lt;/author&gt;&lt;author&gt;Scalzone, Maria&lt;/author&gt;&lt;author&gt;Rossodivita, Aurora&lt;/author&gt;&lt;author&gt;Nanni, Lorenzo&lt;/author&gt;&lt;author&gt;Zannoni, Gian Franco&lt;/author&gt;&lt;author&gt;Marrocco, Giacinto&lt;/author&gt;&lt;author&gt;Battaglia, Domenica&lt;/author&gt;&lt;author&gt;Fundarò, Carlo&lt;/author&gt;&lt;author&gt;Neri, Giovanni&lt;/author&gt;&lt;/authors&gt;&lt;/contributors&gt;&lt;titles&gt;&lt;title&gt;Chromosome 9p deletion syndrome and sex reversal: Novel findings and redefinition of the critically deleted regions&lt;/title&gt;&lt;secondary-title&gt;American Journal of Medical Genetics Part A&lt;/secondary-title&gt;&lt;/titles&gt;&lt;periodical&gt;&lt;full-title&gt;American Journal of Medical Genetics Part A&lt;/full-title&gt;&lt;/periodical&gt;&lt;pages&gt;2266-2271&lt;/pages&gt;&lt;volume&gt;158A&lt;/volume&gt;&lt;number&gt;9&lt;/number&gt;&lt;keywords&gt;&lt;keyword&gt;chromosome 9p deletion&lt;/keyword&gt;&lt;keyword&gt;9p deletion syndrome&lt;/keyword&gt;&lt;keyword&gt;trigonocephaly&lt;/keyword&gt;&lt;keyword&gt;congenital heart defect&lt;/keyword&gt;&lt;keyword&gt;gonadal dysgenesis&lt;/keyword&gt;&lt;keyword&gt;gonadoblastoma&lt;/keyword&gt;&lt;keyword&gt;ambiguous genitalia&lt;/keyword&gt;&lt;keyword&gt;XY sex reversal&lt;/keyword&gt;&lt;keyword&gt;epilepsy&lt;/keyword&gt;&lt;/keywords&gt;&lt;dates&gt;&lt;year&gt;2012&lt;/year&gt;&lt;pub-dates&gt;&lt;date&gt;2012/09/01&lt;/date&gt;&lt;/pub-dates&gt;&lt;/dates&gt;&lt;publisher&gt;John Wiley &amp;amp; Sons, Ltd&lt;/publisher&gt;&lt;isbn&gt;1552-4825&lt;/isbn&gt;&lt;work-type&gt;https://doi.org/10.1002/ajmg.a.35489&lt;/work-type&gt;&lt;urls&gt;&lt;related-urls&gt;&lt;url&gt;https://doi.org/10.1002/ajmg.a.35489&lt;/url&gt;&lt;/related-urls&gt;&lt;/urls&gt;&lt;electronic-resource-num&gt;https://doi.org/10.1002/ajmg.a.35489&lt;/electronic-resource-num&gt;&lt;access-date&gt;2021/07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tsui_2013</w:t>
            </w:r>
            <w:hyperlink w:anchor="_ENREF_192" w:tooltip="Mitsui, 2013 #3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itsui&lt;/Author&gt;&lt;Year&gt;2013&lt;/Year&gt;&lt;RecNum&gt;347&lt;/RecNum&gt;&lt;DisplayText&gt;&lt;style face="superscript"&gt;192&lt;/style&gt;&lt;/DisplayText&gt;&lt;record&gt;&lt;rec-number&gt;347&lt;/rec-number&gt;&lt;foreign-keys&gt;&lt;key app="EN" db-id="p9wv00a5yez0v1et5awv9pfoepd0x5dtwwpt" timestamp="1624828106"&gt;347&lt;/key&gt;&lt;/foreign-keys&gt;&lt;ref-type name="Journal Article"&gt;17&lt;/ref-type&gt;&lt;contributors&gt;&lt;authors&gt;&lt;author&gt;Mitsui, Norimasa&lt;/author&gt;&lt;author&gt;Shimizu, Kenji&lt;/author&gt;&lt;author&gt;Nishimoto, Hiroshi&lt;/author&gt;&lt;author&gt;Mochizuki, Hiroshi&lt;/author&gt;&lt;author&gt;Iida, Masao&lt;/author&gt;&lt;author&gt;Ohashi, Hirofumi&lt;/author&gt;&lt;/authors&gt;&lt;/contributors&gt;&lt;titles&gt;&lt;title&gt;Patient with terminal 9 Mb deletion of chromosome 9p: Refining the critical region for 9p monosomy syndrome with trigonocephaly&lt;/title&gt;&lt;secondary-title&gt;Congenital Anomalies&lt;/secondary-title&gt;&lt;/titles&gt;&lt;periodical&gt;&lt;full-title&gt;Congenit Anom (Kyoto)&lt;/full-title&gt;&lt;abbr-1&gt;Congenital anomalies&lt;/abbr-1&gt;&lt;/periodical&gt;&lt;pages&gt;49-53&lt;/pages&gt;&lt;volume&gt;53&lt;/volume&gt;&lt;number&gt;1&lt;/number&gt;&lt;keywords&gt;&lt;keyword&gt;9p monosomy&lt;/keyword&gt;&lt;keyword&gt;craniosynostosis&lt;/keyword&gt;&lt;keyword&gt;critical region&lt;/keyword&gt;&lt;keyword&gt;sex reversal&lt;/keyword&gt;&lt;keyword&gt;trigonocephaly&lt;/keyword&gt;&lt;/keywords&gt;&lt;dates&gt;&lt;year&gt;2013&lt;/year&gt;&lt;pub-dates&gt;&lt;date&gt;2013/03/01&lt;/date&gt;&lt;/pub-dates&gt;&lt;/dates&gt;&lt;publisher&gt;John Wiley &amp;amp; Sons, Ltd&lt;/publisher&gt;&lt;isbn&gt;0914-3505&lt;/isbn&gt;&lt;work-type&gt;https://doi.org/10.1111/j.1741-4520.2012.00362.x&lt;/work-type&gt;&lt;urls&gt;&lt;related-urls&gt;&lt;url&gt;https://doi.org/10.1111/j.1741-4520.2012.00362.x&lt;/url&gt;&lt;/related-urls&gt;&lt;/urls&gt;&lt;electronic-resource-num&gt;https://doi.org/10.1111/j.1741-4520.2012.00362.x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uinonez_2013</w:t>
            </w:r>
            <w:hyperlink w:anchor="_ENREF_189" w:tooltip="Quinonez, 2013 #3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Quinonez&lt;/Author&gt;&lt;Year&gt;2013&lt;/Year&gt;&lt;RecNum&gt;349&lt;/RecNum&gt;&lt;DisplayText&gt;&lt;style face="superscript"&gt;189&lt;/style&gt;&lt;/DisplayText&gt;&lt;record&gt;&lt;rec-number&gt;349&lt;/rec-number&gt;&lt;foreign-keys&gt;&lt;key app="EN" db-id="p9wv00a5yez0v1et5awv9pfoepd0x5dtwwpt" timestamp="1624828335"&gt;349&lt;/key&gt;&lt;/foreign-keys&gt;&lt;ref-type name="Journal Article"&gt;17&lt;/ref-type&gt;&lt;contributors&gt;&lt;authors&gt;&lt;author&gt;Quinonez, Shane C.&lt;/author&gt;&lt;author&gt;Park, John M.&lt;/author&gt;&lt;author&gt;Rabah, Raja&lt;/author&gt;&lt;author&gt;Owens, Kailey M.&lt;/author&gt;&lt;author&gt;Yashar, Beverly M.&lt;/author&gt;&lt;author&gt;Glover, Thomas W.&lt;/author&gt;&lt;author&gt;Keegan, Catherine E.&lt;/author&gt;&lt;/authors&gt;&lt;/contributors&gt;&lt;titles&gt;&lt;title&gt;9p partial monosomy and disorders of sex development: Review and postulation of a pathogenetic mechanism&lt;/title&gt;&lt;secondary-title&gt;American Journal of Medical Genetics Part A&lt;/secondary-title&gt;&lt;/titles&gt;&lt;periodical&gt;&lt;full-title&gt;American Journal of Medical Genetics Part A&lt;/full-title&gt;&lt;/periodical&gt;&lt;pages&gt;1882-1896&lt;/pages&gt;&lt;volume&gt;161&lt;/volume&gt;&lt;number&gt;8&lt;/number&gt;&lt;keywords&gt;&lt;keyword&gt;distal monosomy 9p&lt;/keyword&gt;&lt;keyword&gt;9p partial monosomy&lt;/keyword&gt;&lt;keyword&gt;disorders of sexual development&lt;/keyword&gt;&lt;keyword&gt;gonadoblastoma&lt;/keyword&gt;&lt;/keywords&gt;&lt;dates&gt;&lt;year&gt;2013&lt;/year&gt;&lt;pub-dates&gt;&lt;date&gt;2013/08/01&lt;/date&gt;&lt;/pub-dates&gt;&lt;/dates&gt;&lt;publisher&gt;John Wiley &amp;amp; Sons, Ltd&lt;/publisher&gt;&lt;isbn&gt;1552-4825&lt;/isbn&gt;&lt;work-type&gt;https://doi.org/10.1002/ajmg.a.36018&lt;/work-type&gt;&lt;urls&gt;&lt;related-urls&gt;&lt;url&gt;https://doi.org/10.1002/ajmg.a.36018&lt;/url&gt;&lt;/related-urls&gt;&lt;/urls&gt;&lt;electronic-resource-num&gt;https://doi.org/10.1002/ajmg.a.36018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A75069" w14:textId="119AF44A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430003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C483D0" w14:textId="41A7D8A7" w:rsidR="005F6BCB" w:rsidRPr="00164E17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-terminal to </w:t>
            </w:r>
            <w:r w:rsidRPr="005F161D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GLIS3</w:t>
            </w:r>
          </w:p>
        </w:tc>
      </w:tr>
      <w:tr w:rsidR="005F6BCB" w:rsidRPr="003456EA" w14:paraId="4EBB5F3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53A223" w14:textId="77777777" w:rsidR="005F6BCB" w:rsidRDefault="005F6BCB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7FE78A" w14:textId="73591E9F" w:rsidR="005F6BCB" w:rsidRPr="009369B6" w:rsidRDefault="005F6BCB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6" w:name="_Hlk7587207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14734664</w:t>
            </w:r>
            <w:bookmarkEnd w:id="5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E27644" w14:textId="1B79EB83" w:rsidR="005F6BCB" w:rsidRPr="009369B6" w:rsidRDefault="005F6BCB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E00671" w14:textId="77777777" w:rsidR="005F6BCB" w:rsidRPr="00B9777F" w:rsidRDefault="005F6BCB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63DA91" w14:textId="226DE3A6" w:rsidR="005F6BCB" w:rsidRPr="009369B6" w:rsidRDefault="005F6BCB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1-</w:t>
            </w:r>
            <w:r w:rsidRPr="00F57514">
              <w:rPr>
                <w:rFonts w:asciiTheme="minorHAnsi" w:eastAsia="Times New Roman" w:hAnsiTheme="minorHAnsi" w:cstheme="minorHAnsi"/>
                <w:sz w:val="16"/>
                <w:szCs w:val="16"/>
              </w:rPr>
              <w:t>1473466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C4CB63" w14:textId="65C71910" w:rsidR="005F6BCB" w:rsidRPr="00F57514" w:rsidRDefault="005F6BCB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-2 in Vissers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5F6BCB" w:rsidRPr="003456EA" w14:paraId="6545BD8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67F8E9" w14:textId="77777777" w:rsidR="005F6BCB" w:rsidRPr="009369B6" w:rsidRDefault="005F6BCB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C4C5A0" w14:textId="79D01178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7" w:name="_Hlk7827296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8053379-16077945</w:t>
            </w:r>
            <w:bookmarkEnd w:id="5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DE9A29" w14:textId="36E55CBF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CD0DA8" w14:textId="77777777" w:rsidR="005F6BCB" w:rsidRPr="00B9777F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1BC0D" w14:textId="65CC0307" w:rsidR="005F6BCB" w:rsidRPr="009369B6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9:8053379-1607794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9E80647" w14:textId="7EF44A9F" w:rsidR="005F6BCB" w:rsidRPr="005F6BCB" w:rsidRDefault="005F6BCB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defined by Christ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etween D9S286, D9S285</w:t>
            </w:r>
          </w:p>
        </w:tc>
      </w:tr>
      <w:tr w:rsidR="00CB09D9" w:rsidRPr="003456EA" w14:paraId="35811079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F55FAC5" w14:textId="0646BA8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8" w:name="_Hlk7466110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9p13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3.</w:t>
            </w:r>
            <w:bookmarkEnd w:id="5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0822F88" w14:textId="36469F9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33809009-3865327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D666612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C66AF6E" w14:textId="17004033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iemi_2012</w:t>
            </w:r>
            <w:hyperlink w:anchor="_ENREF_193" w:tooltip="Niemi, 2012 #1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iemi&lt;/Author&gt;&lt;Year&gt;2012&lt;/Year&gt;&lt;RecNum&gt;134&lt;/RecNum&gt;&lt;DisplayText&gt;&lt;style face="superscript"&gt;193&lt;/style&gt;&lt;/DisplayText&gt;&lt;record&gt;&lt;rec-number&gt;134&lt;/rec-number&gt;&lt;foreign-keys&gt;&lt;key app="EN" db-id="p9wv00a5yez0v1et5awv9pfoepd0x5dtwwpt" timestamp="1623788715"&gt;134&lt;/key&gt;&lt;/foreign-keys&gt;&lt;ref-type name="Journal Article"&gt;17&lt;/ref-type&gt;&lt;contributors&gt;&lt;authors&gt;&lt;author&gt;Niemi, A. K.&lt;/author&gt;&lt;author&gt;Kwan, A.&lt;/author&gt;&lt;author&gt;Hudgins, L.&lt;/author&gt;&lt;author&gt;Cherry, A. M.&lt;/author&gt;&lt;author&gt;Manning, M. A.&lt;/author&gt;&lt;/authors&gt;&lt;/contributors&gt;&lt;auth-address&gt;Department of Pediatrics, Division of Medical Genetics, Stanford University School of Medicine, Stanford, California 94305, USA. annakaisa.niemi@gmail.com&lt;/auth-address&gt;&lt;titles&gt;&lt;title&gt;Report of two patients and further characterization of interstitial 9p13 deletion--a rare but recurrent microdeletion syndrome?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328-35&lt;/pages&gt;&lt;volume&gt;158a&lt;/volume&gt;&lt;number&gt;9&lt;/number&gt;&lt;edition&gt;2012/08/14&lt;/edition&gt;&lt;keywords&gt;&lt;keyword&gt;Abnormalities, Multiple/*genetics&lt;/keyword&gt;&lt;keyword&gt;*Chromosome Deletion&lt;/keyword&gt;&lt;keyword&gt;*Chromosomes, Human, Pair 9&lt;/keyword&gt;&lt;keyword&gt;Female&lt;/keyword&gt;&lt;keyword&gt;Humans&lt;/keyword&gt;&lt;keyword&gt;Infant, Newborn&lt;/keyword&gt;&lt;keyword&gt;Male&lt;/keyword&gt;&lt;/keywords&gt;&lt;dates&gt;&lt;year&gt;2012&lt;/year&gt;&lt;pub-dates&gt;&lt;date&gt;Sep&lt;/date&gt;&lt;/pub-dates&gt;&lt;/dates&gt;&lt;isbn&gt;1552-4825&lt;/isbn&gt;&lt;accession-num&gt;22887577&lt;/accession-num&gt;&lt;urls&gt;&lt;/urls&gt;&lt;electronic-resource-num&gt;10.1002/ajmg.a.3553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rone_2016</w:t>
            </w:r>
            <w:hyperlink w:anchor="_ENREF_194" w:tooltip="Crone, 2016 #1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rone&lt;/Author&gt;&lt;Year&gt;2016&lt;/Year&gt;&lt;RecNum&gt;136&lt;/RecNum&gt;&lt;DisplayText&gt;&lt;style face="superscript"&gt;194&lt;/style&gt;&lt;/DisplayText&gt;&lt;record&gt;&lt;rec-number&gt;136&lt;/rec-number&gt;&lt;foreign-keys&gt;&lt;key app="EN" db-id="p9wv00a5yez0v1et5awv9pfoepd0x5dtwwpt" timestamp="1623790256"&gt;136&lt;/key&gt;&lt;/foreign-keys&gt;&lt;ref-type name="Journal Article"&gt;17&lt;/ref-type&gt;&lt;contributors&gt;&lt;authors&gt;&lt;author&gt;Crone, Megan&lt;/author&gt;&lt;author&gt;Thomas, Mary Ann&lt;/author&gt;&lt;/authors&gt;&lt;/contributors&gt;&lt;titles&gt;&lt;title&gt;9p13.1p13.3 interstitial deletion: A case report and further delineation of a rare condition&lt;/title&gt;&lt;secondary-title&gt;American Journal of Medical Genetics Part A&lt;/secondary-title&gt;&lt;/titles&gt;&lt;periodical&gt;&lt;full-title&gt;American Journal of Medical Genetics Part A&lt;/full-title&gt;&lt;/periodical&gt;&lt;pages&gt;1095-1098&lt;/pages&gt;&lt;volume&gt;170&lt;/volume&gt;&lt;number&gt;4&lt;/number&gt;&lt;dates&gt;&lt;year&gt;2016&lt;/year&gt;&lt;pub-dates&gt;&lt;date&gt;2016/04/01&lt;/date&gt;&lt;/pub-dates&gt;&lt;/dates&gt;&lt;publisher&gt;John Wiley &amp;amp; Sons, Ltd&lt;/publisher&gt;&lt;isbn&gt;1552-4825&lt;/isbn&gt;&lt;work-type&gt;https://doi.org/10.1002/ajmg.a.37534&lt;/work-type&gt;&lt;urls&gt;&lt;related-urls&gt;&lt;url&gt;https://doi.org/10.1002/ajmg.a.37534&lt;/url&gt;&lt;/related-urls&gt;&lt;/urls&gt;&lt;electronic-resource-num&gt;https://doi.org/10.1002/ajmg.a.37534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eira_2020</w:t>
            </w:r>
            <w:hyperlink w:anchor="_ENREF_195" w:tooltip="Ferreira, 2020 #1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reira&lt;/Author&gt;&lt;Year&gt;2020&lt;/Year&gt;&lt;RecNum&gt;135&lt;/RecNum&gt;&lt;DisplayText&gt;&lt;style face="superscript"&gt;195&lt;/style&gt;&lt;/DisplayText&gt;&lt;record&gt;&lt;rec-number&gt;135&lt;/rec-number&gt;&lt;foreign-keys&gt;&lt;key app="EN" db-id="p9wv00a5yez0v1et5awv9pfoepd0x5dtwwpt" timestamp="1623790226"&gt;135&lt;/key&gt;&lt;/foreign-keys&gt;&lt;ref-type name="Journal Article"&gt;17&lt;/ref-type&gt;&lt;contributors&gt;&lt;authors&gt;&lt;author&gt;Ferreira, Susana Isabel&lt;/author&gt;&lt;author&gt;Cinnirella, Giacomo&lt;/author&gt;&lt;author&gt;Ramos, Lina&lt;/author&gt;&lt;author&gt;Suppa, Antonio&lt;/author&gt;&lt;author&gt;Pires, Luís Miguel&lt;/author&gt;&lt;author&gt;Nardone, Anna Maria&lt;/author&gt;&lt;author&gt;Camerota, Letizia&lt;/author&gt;&lt;author&gt;Lanciotti, Silvia&lt;/author&gt;&lt;author&gt;Galasso, Cinzia&lt;/author&gt;&lt;author&gt;De Maio, Fernando&lt;/author&gt;&lt;author&gt;de Melo, Joana Barbosa&lt;/author&gt;&lt;author&gt;Carreira, Isabel Marques&lt;/author&gt;&lt;author&gt;Brancati, Francesco&lt;/author&gt;&lt;/authors&gt;&lt;/contributors&gt;&lt;titles&gt;&lt;title&gt;Tremor is a major feature of 9p13 deletion syndrome&lt;/title&gt;&lt;secondary-title&gt;American Journal of Medical Genetics Part A&lt;/secondary-title&gt;&lt;/titles&gt;&lt;periodical&gt;&lt;full-title&gt;American Journal of Medical Genetics Part A&lt;/full-title&gt;&lt;/periodical&gt;&lt;pages&gt;2694-2698&lt;/pages&gt;&lt;volume&gt;182&lt;/volume&gt;&lt;number&gt;11&lt;/number&gt;&lt;keywords&gt;&lt;keyword&gt;9p13 deletion syndrome&lt;/keyword&gt;&lt;keyword&gt;myoclonus&lt;/keyword&gt;&lt;keyword&gt;NPR2&lt;/keyword&gt;&lt;keyword&gt;tremor&lt;/keyword&gt;&lt;/keywords&gt;&lt;dates&gt;&lt;year&gt;2020&lt;/year&gt;&lt;pub-dates&gt;&lt;date&gt;2020/11/01&lt;/date&gt;&lt;/pub-dates&gt;&lt;/dates&gt;&lt;publisher&gt;John Wiley &amp;amp; Sons, Ltd&lt;/publisher&gt;&lt;isbn&gt;1552-4825&lt;/isbn&gt;&lt;work-type&gt;https://doi.org/10.1002/ajmg.a.61807&lt;/work-type&gt;&lt;urls&gt;&lt;related-urls&gt;&lt;url&gt;https://doi.org/10.1002/ajmg.a.61807&lt;/url&gt;&lt;/related-urls&gt;&lt;/urls&gt;&lt;electronic-resource-num&gt;https://doi.org/10.1002/ajmg.a.61807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650891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33819009-3866327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069B50" w14:textId="717B869A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Niem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CFBAFF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80F4F1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9q2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41A56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59" w:name="_Hlk7587295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0333007-101185240</w:t>
            </w:r>
            <w:bookmarkEnd w:id="5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744BA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87CFBD" w14:textId="61B1106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09</w:t>
            </w:r>
            <w:hyperlink w:anchor="_ENREF_196" w:tooltip="Shimojima, 2009 #1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09&lt;/Year&gt;&lt;RecNum&gt;138&lt;/RecNum&gt;&lt;DisplayText&gt;&lt;style face="superscript"&gt;196&lt;/style&gt;&lt;/DisplayText&gt;&lt;record&gt;&lt;rec-number&gt;138&lt;/rec-number&gt;&lt;foreign-keys&gt;&lt;key app="EN" db-id="p9wv00a5yez0v1et5awv9pfoepd0x5dtwwpt" timestamp="1623806928"&gt;138&lt;/key&gt;&lt;/foreign-keys&gt;&lt;ref-type name="Journal Article"&gt;17&lt;/ref-type&gt;&lt;contributors&gt;&lt;authors&gt;&lt;author&gt;Shimojima, K.&lt;/author&gt;&lt;author&gt;Adachi, M.&lt;/author&gt;&lt;author&gt;Tanaka, M.&lt;/author&gt;&lt;author&gt;Tanaka, Y.&lt;/author&gt;&lt;author&gt;Kurosawa, K.&lt;/author&gt;&lt;author&gt;Yamamoto, T.&lt;/author&gt;&lt;/authors&gt;&lt;/contributors&gt;&lt;auth-address&gt;International Research and Educational Institute for Integrated Medical Sciences (IREIIMS), Tokyo Women&amp;apos;s Medical University, Shinjuku-ward, Tokyo, Japan.&lt;/auth-address&gt;&lt;titles&gt;&lt;title&gt;Clinical features of microdeletion 9q22.3 (pat)&lt;/title&gt;&lt;secondary-title&gt;Clin Genet&lt;/secondary-title&gt;&lt;alt-title&gt;Clinical genetics&lt;/alt-title&gt;&lt;/titles&gt;&lt;alt-periodical&gt;&lt;full-title&gt;Clinical Genetics&lt;/full-title&gt;&lt;/alt-periodical&gt;&lt;pages&gt;384-93&lt;/pages&gt;&lt;volume&gt;75&lt;/volume&gt;&lt;number&gt;4&lt;/number&gt;&lt;edition&gt;2009/03/27&lt;/edition&gt;&lt;keywords&gt;&lt;keyword&gt;Basal Cell Nevus Syndrome/genetics&lt;/keyword&gt;&lt;keyword&gt;*Chromosome Deletion&lt;/keyword&gt;&lt;keyword&gt;*Chromosomes, Human, Pair 9&lt;/keyword&gt;&lt;keyword&gt;Developmental Disabilities/genetics&lt;/keyword&gt;&lt;keyword&gt;Fathers&lt;/keyword&gt;&lt;keyword&gt;Female&lt;/keyword&gt;&lt;keyword&gt;Genomic Imprinting&lt;/keyword&gt;&lt;keyword&gt;Humans&lt;/keyword&gt;&lt;keyword&gt;Infant, Newborn&lt;/keyword&gt;&lt;keyword&gt;Patched Receptors&lt;/keyword&gt;&lt;keyword&gt;Patched-1 Receptor&lt;/keyword&gt;&lt;keyword&gt;Receptors, Cell Surface/genetics&lt;/keyword&gt;&lt;/keywords&gt;&lt;dates&gt;&lt;year&gt;2009&lt;/year&gt;&lt;pub-dates&gt;&lt;date&gt;Apr&lt;/date&gt;&lt;/pub-dates&gt;&lt;/dates&gt;&lt;isbn&gt;0009-9163&lt;/isbn&gt;&lt;accession-num&gt;19320658&lt;/accession-num&gt;&lt;urls&gt;&lt;/urls&gt;&lt;electronic-resource-num&gt;10.1111/j.1399-0004.2008.01141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uller_2012</w:t>
            </w:r>
            <w:hyperlink w:anchor="_ENREF_197" w:tooltip="Muller, 2012 #1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xsZXI8L0F1dGhvcj48WWVhcj4yMDEyPC9ZZWFyPjxS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z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xsZXI8L0F1dGhvcj48WWVhcj4yMDEyPC9ZZWFyPjxS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z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eichert_2015</w:t>
            </w:r>
            <w:hyperlink w:anchor="_ENREF_198" w:tooltip="Reichert, 2015 #1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ZWljaGVydDwvQXV0aG9yPjxZZWFyPjIwMTU8L1llYXI+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ODYyLTU8L3BhZ2VzPjx2b2x1bWU+MTY3YTwvdm9sdW1lPjxudW1iZXI+NDwv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ZWljaGVydDwvQXV0aG9yPjxZZWFyPjIwMTU8L1llYXI+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ODYyLTU8L3BhZ2VzPjx2b2x1bWU+MTY3YTwvdm9sdW1lPjxudW1iZXI+NDwv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mada_2020</w:t>
            </w:r>
            <w:hyperlink w:anchor="_ENREF_199" w:tooltip="Yamada, 2020 #1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ZGE8L0F1dGhvcj48WWVhcj4yMDIwPC9ZZWFyPjxS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ZGE8L0F1dGhvcj48WWVhcj4yMDIwPC9ZZWFyPjxS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wing_2021</w:t>
            </w:r>
            <w:hyperlink w:anchor="_ENREF_200" w:tooltip="Ewing, 2021 #1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wing&lt;/Author&gt;&lt;Year&gt;2021&lt;/Year&gt;&lt;RecNum&gt;140&lt;/RecNum&gt;&lt;DisplayText&gt;&lt;style face="superscript"&gt;200&lt;/style&gt;&lt;/DisplayText&gt;&lt;record&gt;&lt;rec-number&gt;140&lt;/rec-number&gt;&lt;foreign-keys&gt;&lt;key app="EN" db-id="p9wv00a5yez0v1et5awv9pfoepd0x5dtwwpt" timestamp="1623807040"&gt;140&lt;/key&gt;&lt;/foreign-keys&gt;&lt;ref-type name="Journal Article"&gt;17&lt;/ref-type&gt;&lt;contributors&gt;&lt;authors&gt;&lt;author&gt;Ewing, Adam D.&lt;/author&gt;&lt;author&gt;Cheetham, Seth W.&lt;/author&gt;&lt;author&gt;McGill, James J.&lt;/author&gt;&lt;author&gt;Sharkey, Michael&lt;/author&gt;&lt;author&gt;Walker, Rick&lt;/author&gt;&lt;author&gt;West, Jennifer A.&lt;/author&gt;&lt;author&gt;West, Malcolm J.&lt;/author&gt;&lt;author&gt;Summers, Kim M.&lt;/author&gt;&lt;/authors&gt;&lt;/contributors&gt;&lt;titles&gt;&lt;title&gt;Microdeletion of 9q22.3: A patient with minimal deletion size associated with a severe phenotype&lt;/title&gt;&lt;secondary-title&gt;American Journal of Medical Genetics Part A&lt;/secondary-title&gt;&lt;/titles&gt;&lt;periodical&gt;&lt;full-title&gt;American Journal of Medical Genetics Part A&lt;/full-title&gt;&lt;/periodical&gt;&lt;volume&gt;n/a&lt;/volume&gt;&lt;number&gt;n/a&lt;/number&gt;&lt;keywords&gt;&lt;keyword&gt;9q22.3 deletion&lt;/keyword&gt;&lt;keyword&gt;basal cell nevus syndrome&lt;/keyword&gt;&lt;keyword&gt;Gorlin syndrome&lt;/keyword&gt;&lt;keyword&gt;PTCH1&lt;/keyword&gt;&lt;/keywords&gt;&lt;dates&gt;&lt;year&gt;2021&lt;/year&gt;&lt;pub-dates&gt;&lt;date&gt;2021/05/07&lt;/date&gt;&lt;/pub-dates&gt;&lt;/dates&gt;&lt;publisher&gt;John Wiley &amp;amp; Sons, Ltd&lt;/publisher&gt;&lt;isbn&gt;1552-4825&lt;/isbn&gt;&lt;work-type&gt;https://doi.org/10.1002/ajmg.a.62224&lt;/work-type&gt;&lt;urls&gt;&lt;related-urls&gt;&lt;url&gt;https://doi.org/10.1002/ajmg.a.62224&lt;/url&gt;&lt;/related-urls&gt;&lt;/urls&gt;&lt;electronic-resource-num&gt;https://doi.org/10.1002/ajmg.a.62224&lt;/electronic-resource-num&gt;&lt;access-date&gt;2021/06/15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395FC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1143187-10214541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D1D02A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Mull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AF7377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8059D58" w14:textId="7917346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A720626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0" w:name="_Hlk7587296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5885026-98218797</w:t>
            </w:r>
            <w:bookmarkEnd w:id="6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36296B9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83D3CE2" w14:textId="7C2E49B9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555F60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6845205-991789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638C555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imoji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EB3FD6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5EE1D6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0AC5BB" w14:textId="530A69F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1" w:name="_Hlk75872975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8205264-98269699</w:t>
            </w:r>
            <w:bookmarkEnd w:id="6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505B7E" w14:textId="245269A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D2D254" w14:textId="7AFA30F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DBCD62" w14:textId="60E09EC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98205264-982696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6325F5" w14:textId="6B357B3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TCH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1035659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0C0B135" w14:textId="77777777" w:rsidR="00FF21DC" w:rsidRPr="009369B6" w:rsidRDefault="00FF21DC" w:rsidP="00FF21DC">
            <w:pPr>
              <w:ind w:left="720" w:hanging="720"/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9q31.1-q31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B5B2C66" w14:textId="4909304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2" w:name="_Hlk75873611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107945742-114439602</w:t>
            </w:r>
            <w:bookmarkEnd w:id="6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C31F7E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F9C07D4" w14:textId="0160F50F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ucciolo_2014</w:t>
            </w:r>
            <w:hyperlink w:anchor="_ENREF_201" w:tooltip="Mucciolo, 2014 #1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NjaW9sbzwvQXV0aG9yPjxZZWFyPjIwMTQ8L1llYXI+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2ODUtOTA8L3BhZ2VzPjx2b2x1bWU+MTY0YTwvdm9sdW1lPjxu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WNjaW9sbzwvQXV0aG9yPjxZZWFyPjIwMTQ8L1llYXI+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2ODUtOTA8L3BhZ2VzPjx2b2x1bWU+MTY0YTwvdm9sdW1lPjxu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evado_2014</w:t>
            </w:r>
            <w:hyperlink w:anchor="_ENREF_202" w:tooltip="Nevado, 2014 #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0PC9ZZWFyPjxS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0PC9ZZWFyPjxS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E52ECD" w14:textId="2AF2803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107945742-11443960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6413FB3" w14:textId="5B1F54A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reported in Mucciol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D73383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4F33414" w14:textId="3071A2EC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Kleefstr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yndrome (9q34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121B8E9" w14:textId="7307F6A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AB093D">
              <w:rPr>
                <w:rFonts w:asciiTheme="minorHAnsi" w:eastAsia="Times New Roman" w:hAnsiTheme="minorHAnsi" w:cstheme="minorHAnsi"/>
                <w:sz w:val="16"/>
                <w:szCs w:val="16"/>
              </w:rPr>
              <w:t>9:137618991-13783612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5BF8DB9" w14:textId="61E4536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0ACCC32" w14:textId="738ADE75" w:rsidR="00FF21DC" w:rsidRPr="00B9777F" w:rsidRDefault="00CE45D5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2279C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9:140513444-14073057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5A67214" w14:textId="0739932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E337B2" w:rsidRPr="003456EA" w14:paraId="4C40C08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7D936E3" w14:textId="77777777" w:rsidR="00E337B2" w:rsidRPr="009369B6" w:rsidRDefault="00E337B2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31B6813" w14:textId="77777777" w:rsidR="00E337B2" w:rsidRPr="009369B6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7470ED" w14:textId="77777777" w:rsidR="00E337B2" w:rsidRPr="009369B6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1D0DA3" w14:textId="77777777" w:rsidR="00E337B2" w:rsidRPr="00B9777F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0A10260" w14:textId="77777777" w:rsidR="00E337B2" w:rsidRPr="009369B6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E506BF" w14:textId="77777777" w:rsidR="00E337B2" w:rsidRPr="009369B6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2E36A58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45208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0p Terminal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FC87BE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3" w:name="_Hlk747386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0-10550771</w:t>
            </w:r>
            <w:bookmarkEnd w:id="63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F07B8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D83193" w14:textId="1D9CB27D" w:rsidR="002F6F2D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AC005BE" w14:textId="65B4E49E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krypnyk_2002</w:t>
            </w:r>
            <w:hyperlink w:anchor="_ENREF_205" w:tooltip="Skrypnyk, 2002 #1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tsenko_2004</w:t>
            </w:r>
            <w:hyperlink w:anchor="_ENREF_206" w:tooltip="Yatsenko, 2004 #1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atsenko&lt;/Author&gt;&lt;Year&gt;2004&lt;/Year&gt;&lt;RecNum&gt;147&lt;/RecNum&gt;&lt;DisplayText&gt;&lt;style face="superscript"&gt;206&lt;/style&gt;&lt;/DisplayText&gt;&lt;record&gt;&lt;rec-number&gt;147&lt;/rec-number&gt;&lt;foreign-keys&gt;&lt;key app="EN" db-id="p9wv00a5yez0v1et5awv9pfoepd0x5dtwwpt" timestamp="1623852557"&gt;147&lt;/key&gt;&lt;/foreign-keys&gt;&lt;ref-type name="Journal Article"&gt;17&lt;/ref-type&gt;&lt;contributors&gt;&lt;authors&gt;&lt;author&gt;Yatsenko, S. A.&lt;/author&gt;&lt;author&gt;Yatsenko, A. N.&lt;/author&gt;&lt;author&gt;Szigeti, K.&lt;/author&gt;&lt;author&gt;Craigen, W. J.&lt;/author&gt;&lt;author&gt;Stankiewicz, P.&lt;/author&gt;&lt;author&gt;Cheung, S. W.&lt;/author&gt;&lt;author&gt;Lupski, J. R.&lt;/author&gt;&lt;/authors&gt;&lt;/contributors&gt;&lt;auth-address&gt;Department of Molecular and Human Genetics, Baylor College of Medicine, Houston, TX, USA.&lt;/auth-address&gt;&lt;titles&gt;&lt;title&gt;Interstitial deletion of 10p and atrial septal defect in DiGeorge 2 syndrome&lt;/title&gt;&lt;secondary-title&gt;Clin Genet&lt;/secondary-title&gt;&lt;alt-title&gt;Clinical genetics&lt;/alt-title&gt;&lt;/titles&gt;&lt;alt-periodical&gt;&lt;full-title&gt;Clinical Genetics&lt;/full-title&gt;&lt;/alt-periodical&gt;&lt;pages&gt;128-36&lt;/pages&gt;&lt;volume&gt;66&lt;/volume&gt;&lt;number&gt;2&lt;/number&gt;&lt;edition&gt;2004/07/16&lt;/edition&gt;&lt;keywords&gt;&lt;keyword&gt;Child, Preschool&lt;/keyword&gt;&lt;keyword&gt;*Chromosome Deletion&lt;/keyword&gt;&lt;keyword&gt;Chromosomes, Human, Pair 10/*genetics&lt;/keyword&gt;&lt;keyword&gt;Cytogenetic Analysis&lt;/keyword&gt;&lt;keyword&gt;DiGeorge Syndrome/*genetics&lt;/keyword&gt;&lt;keyword&gt;Echocardiography&lt;/keyword&gt;&lt;keyword&gt;Female&lt;/keyword&gt;&lt;keyword&gt;Heart Defects, Congenital/*pathology&lt;/keyword&gt;&lt;keyword&gt;Humans&lt;/keyword&gt;&lt;keyword&gt;In Situ Hybridization, Fluorescence&lt;/keyword&gt;&lt;keyword&gt;Infant&lt;/keyword&gt;&lt;keyword&gt;Klebsiella Infections/*physiopathology&lt;/keyword&gt;&lt;keyword&gt;Male&lt;/keyword&gt;&lt;/keywords&gt;&lt;dates&gt;&lt;year&gt;2004&lt;/year&gt;&lt;pub-dates&gt;&lt;date&gt;Aug&lt;/date&gt;&lt;/pub-dates&gt;&lt;/dates&gt;&lt;isbn&gt;0009-9163 (Print)&amp;#xD;0009-9163&lt;/isbn&gt;&lt;accession-num&gt;15253763&lt;/accession-num&gt;&lt;urls&gt;&lt;/urls&gt;&lt;electronic-resource-num&gt;10.1111/j.1399-0004.2004.00290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dstrand_2010</w:t>
            </w:r>
            <w:hyperlink w:anchor="_ENREF_207" w:tooltip="Lindstrand, 2010 #1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is_2012</w:t>
            </w:r>
            <w:hyperlink w:anchor="_ENREF_208" w:tooltip="Melis, 2012 #1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lis&lt;/Author&gt;&lt;Year&gt;2012&lt;/Year&gt;&lt;RecNum&gt;144&lt;/RecNum&gt;&lt;DisplayText&gt;&lt;style face="superscript"&gt;208&lt;/style&gt;&lt;/DisplayText&gt;&lt;record&gt;&lt;rec-number&gt;144&lt;/rec-number&gt;&lt;foreign-keys&gt;&lt;key app="EN" db-id="p9wv00a5yez0v1et5awv9pfoepd0x5dtwwpt" timestamp="1623851390"&gt;144&lt;/key&gt;&lt;/foreign-keys&gt;&lt;ref-type name="Journal Article"&gt;17&lt;/ref-type&gt;&lt;contributors&gt;&lt;authors&gt;&lt;author&gt;Melis, Daniela&lt;/author&gt;&lt;author&gt;Genesio, Rita&lt;/author&gt;&lt;author&gt;Boemio, Pasquale&lt;/author&gt;&lt;author&gt;Del Giudice, Ennio&lt;/author&gt;&lt;author&gt;Cappuccio, Gerarda&lt;/author&gt;&lt;author&gt;Mormile, Angela&lt;/author&gt;&lt;author&gt;Ronga, Valentina&lt;/author&gt;&lt;author&gt;Conti, Anna&lt;/author&gt;&lt;author&gt;Imperati, Floriana&lt;/author&gt;&lt;author&gt;Nitsch, Lucio&lt;/author&gt;&lt;author&gt;Andria, Generoso&lt;/author&gt;&lt;/authors&gt;&lt;/contributors&gt;&lt;titles&gt;&lt;title&gt;Clinical description of a patient carrying the smallest reported deletion involving 10p14 region&lt;/title&gt;&lt;secondary-title&gt;American Journal of Medical Genetics Part A&lt;/secondary-title&gt;&lt;/titles&gt;&lt;periodical&gt;&lt;full-title&gt;American Journal of Medical Genetics Part A&lt;/full-title&gt;&lt;/periodical&gt;&lt;pages&gt;832-835&lt;/pages&gt;&lt;volume&gt;158A&lt;/volume&gt;&lt;number&gt;4&lt;/number&gt;&lt;keywords&gt;&lt;keyword&gt;DiGeorge critical region 2&lt;/keyword&gt;&lt;keyword&gt;deafness&lt;/keyword&gt;&lt;keyword&gt;GATA3&lt;/keyword&gt;&lt;keyword&gt;HDR&lt;/keyword&gt;&lt;/keywords&gt;&lt;dates&gt;&lt;year&gt;2012&lt;/year&gt;&lt;pub-dates&gt;&lt;date&gt;2012/04/01&lt;/date&gt;&lt;/pub-dates&gt;&lt;/dates&gt;&lt;publisher&gt;John Wiley &amp;amp; Sons, Ltd&lt;/publisher&gt;&lt;isbn&gt;1552-4825&lt;/isbn&gt;&lt;work-type&gt;https://doi.org/10.1002/ajmg.a.34133&lt;/work-type&gt;&lt;urls&gt;&lt;related-urls&gt;&lt;url&gt;https://doi.org/10.1002/ajmg.a.34133&lt;/url&gt;&lt;/related-urls&gt;&lt;/urls&gt;&lt;electronic-resource-num&gt;https://doi.org/10.1002/ajmg.a.34133&lt;/electronic-resource-num&gt;&lt;access-date&gt;2021/06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7</w:t>
            </w:r>
            <w:hyperlink w:anchor="_ENREF_209" w:tooltip="Kim, 2017 #1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7&lt;/Year&gt;&lt;RecNum&gt;145&lt;/RecNum&gt;&lt;DisplayText&gt;&lt;style face="superscript"&gt;209&lt;/style&gt;&lt;/DisplayText&gt;&lt;record&gt;&lt;rec-number&gt;145&lt;/rec-number&gt;&lt;foreign-keys&gt;&lt;key app="EN" db-id="p9wv00a5yez0v1et5awv9pfoepd0x5dtwwpt" timestamp="1623852027"&gt;145&lt;/key&gt;&lt;/foreign-keys&gt;&lt;ref-type name="Journal Article"&gt;17&lt;/ref-type&gt;&lt;contributors&gt;&lt;authors&gt;&lt;author&gt;Kim, Saet Byeol&lt;/author&gt;&lt;author&gt;Kim, Young-Eun&lt;/author&gt;&lt;author&gt;Jung, Ji Mi&lt;/author&gt;&lt;author&gt;Jin, Hye Young&lt;/author&gt;&lt;author&gt;Lim, Yun-Jung&lt;/author&gt;&lt;author&gt;Chung, Mi Lim&lt;/author&gt;&lt;/authors&gt;&lt;/contributors&gt;&lt;titles&gt;&lt;title&gt;Clinical description of a neonate carrying the largest reported deletion involving the 10p15.3p13 region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69-1375&lt;/pages&gt;&lt;volume&gt;5&lt;/volume&gt;&lt;number&gt;8&lt;/number&gt;&lt;keywords&gt;&lt;keyword&gt;*10p monosomy&lt;/keyword&gt;&lt;keyword&gt;*GATA3&lt;/keyword&gt;&lt;keyword&gt;*ZMYND11&lt;/keyword&gt;&lt;keyword&gt;*chromosomal microarray&lt;/keyword&gt;&lt;/keywords&gt;&lt;dates&gt;&lt;year&gt;2017&lt;/year&gt;&lt;/dates&gt;&lt;publisher&gt;John Wiley and Sons Inc.&lt;/publisher&gt;&lt;isbn&gt;2050-0904&lt;/isbn&gt;&lt;accession-num&gt;28781861&lt;/accession-num&gt;&lt;urls&gt;&lt;related-urls&gt;&lt;url&gt;https://pubmed.ncbi.nlm.nih.gov/28781861&lt;/url&gt;&lt;url&gt;https://www.ncbi.nlm.nih.gov/pmc/articles/PMC5538072/&lt;/url&gt;&lt;/related-urls&gt;&lt;/urls&gt;&lt;electronic-resource-num&gt;10.1002/ccr3.107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66C936" w14:textId="62CF8C7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0-10550771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42013E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64" w:name="_Hlk7473857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"DW" in Lichtne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bookmarkEnd w:id="64"/>
          </w:p>
        </w:tc>
      </w:tr>
      <w:tr w:rsidR="00CB09D9" w:rsidRPr="003456EA" w14:paraId="197CB79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6DF065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0p15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AC2D94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1955-73980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5D6D45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35B620" w14:textId="5BAC0669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Scipio_2012</w:t>
            </w:r>
            <w:hyperlink w:anchor="_ENREF_211" w:tooltip="DeScipio, 2012 #1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jaXBpbzwvQXV0aG9yPjxZZWFyPjIwMTI8L1llYXI+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jaXBpbzwvQXV0aG9yPjxZZWFyPjIwMTI8L1llYXI+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luha_2017</w:t>
            </w:r>
            <w:hyperlink w:anchor="_ENREF_212" w:tooltip="Poluha, 2017 #1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oluha&lt;/Author&gt;&lt;Year&gt;2017&lt;/Year&gt;&lt;RecNum&gt;154&lt;/RecNum&gt;&lt;DisplayText&gt;&lt;style face="superscript"&gt;212&lt;/style&gt;&lt;/DisplayText&gt;&lt;record&gt;&lt;rec-number&gt;154&lt;/rec-number&gt;&lt;foreign-keys&gt;&lt;key app="EN" db-id="p9wv00a5yez0v1et5awv9pfoepd0x5dtwwpt" timestamp="1623868587"&gt;154&lt;/key&gt;&lt;/foreign-keys&gt;&lt;ref-type name="Journal Article"&gt;17&lt;/ref-type&gt;&lt;contributors&gt;&lt;authors&gt;&lt;author&gt;Poluha, Anna&lt;/author&gt;&lt;author&gt;Bernaciak, Joanna&lt;/author&gt;&lt;author&gt;Jaszczuk, Ilona&lt;/author&gt;&lt;author&gt;Kędzior, Marta&lt;/author&gt;&lt;author&gt;Nowakowska, Beata Anna&lt;/author&gt;&lt;/authors&gt;&lt;/contributors&gt;&lt;titles&gt;&lt;title&gt;Molecular and clinical characterization of new patient with 1,08 Mb deletion in 10p15.3 region&lt;/title&gt;&lt;secondary-title&gt;Molecular Cytogenetics&lt;/secondary-title&gt;&lt;/titles&gt;&lt;periodical&gt;&lt;full-title&gt;Mol Cytogenet&lt;/full-title&gt;&lt;abbr-1&gt;Molecular cytogenetics&lt;/abbr-1&gt;&lt;/periodical&gt;&lt;pages&gt;34&lt;/pages&gt;&lt;volume&gt;10&lt;/volume&gt;&lt;number&gt;1&lt;/number&gt;&lt;dates&gt;&lt;year&gt;2017&lt;/year&gt;&lt;pub-dates&gt;&lt;date&gt;2017/09/07&lt;/date&gt;&lt;/pub-dates&gt;&lt;/dates&gt;&lt;isbn&gt;1755-8166&lt;/isbn&gt;&lt;urls&gt;&lt;related-urls&gt;&lt;url&gt;https://doi.org/10.1186/s13039-017-0336-2&lt;/url&gt;&lt;/related-urls&gt;&lt;/urls&gt;&lt;electronic-resource-num&gt;10.1186/s13039-017-0336-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8BD19" w14:textId="3E8FB82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10:111955-7498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9B28E5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eScipio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B26896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9C63B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A9417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6361-309093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42171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7E01BD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1584B5" w14:textId="54B5857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10:136361-310093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190CD73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8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eScipio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AE90C2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4EE18D" w14:textId="32A24928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0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-p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2FB3F0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5" w:name="_Hlk747387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212176-19608181</w:t>
            </w:r>
            <w:bookmarkEnd w:id="6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16F69A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132E67" w14:textId="7A23F590" w:rsidR="002F6F2D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6FF2187" w14:textId="5823BA38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krypnyk_2002</w:t>
            </w:r>
            <w:hyperlink w:anchor="_ENREF_205" w:tooltip="Skrypnyk, 2002 #1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3J5cG55azwvQXV0aG9yPjxZZWFyPjIwMDI8L1llYXI+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tsenko_2004</w:t>
            </w:r>
            <w:hyperlink w:anchor="_ENREF_206" w:tooltip="Yatsenko, 2004 #1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atsenko&lt;/Author&gt;&lt;Year&gt;2004&lt;/Year&gt;&lt;RecNum&gt;147&lt;/RecNum&gt;&lt;DisplayText&gt;&lt;style face="superscript"&gt;206&lt;/style&gt;&lt;/DisplayText&gt;&lt;record&gt;&lt;rec-number&gt;147&lt;/rec-number&gt;&lt;foreign-keys&gt;&lt;key app="EN" db-id="p9wv00a5yez0v1et5awv9pfoepd0x5dtwwpt" timestamp="1623852557"&gt;147&lt;/key&gt;&lt;/foreign-keys&gt;&lt;ref-type name="Journal Article"&gt;17&lt;/ref-type&gt;&lt;contributors&gt;&lt;authors&gt;&lt;author&gt;Yatsenko, S. A.&lt;/author&gt;&lt;author&gt;Yatsenko, A. N.&lt;/author&gt;&lt;author&gt;Szigeti, K.&lt;/author&gt;&lt;author&gt;Craigen, W. J.&lt;/author&gt;&lt;author&gt;Stankiewicz, P.&lt;/author&gt;&lt;author&gt;Cheung, S. W.&lt;/author&gt;&lt;author&gt;Lupski, J. R.&lt;/author&gt;&lt;/authors&gt;&lt;/contributors&gt;&lt;auth-address&gt;Department of Molecular and Human Genetics, Baylor College of Medicine, Houston, TX, USA.&lt;/auth-address&gt;&lt;titles&gt;&lt;title&gt;Interstitial deletion of 10p and atrial septal defect in DiGeorge 2 syndrome&lt;/title&gt;&lt;secondary-title&gt;Clin Genet&lt;/secondary-title&gt;&lt;alt-title&gt;Clinical genetics&lt;/alt-title&gt;&lt;/titles&gt;&lt;alt-periodical&gt;&lt;full-title&gt;Clinical Genetics&lt;/full-title&gt;&lt;/alt-periodical&gt;&lt;pages&gt;128-36&lt;/pages&gt;&lt;volume&gt;66&lt;/volume&gt;&lt;number&gt;2&lt;/number&gt;&lt;edition&gt;2004/07/16&lt;/edition&gt;&lt;keywords&gt;&lt;keyword&gt;Child, Preschool&lt;/keyword&gt;&lt;keyword&gt;*Chromosome Deletion&lt;/keyword&gt;&lt;keyword&gt;Chromosomes, Human, Pair 10/*genetics&lt;/keyword&gt;&lt;keyword&gt;Cytogenetic Analysis&lt;/keyword&gt;&lt;keyword&gt;DiGeorge Syndrome/*genetics&lt;/keyword&gt;&lt;keyword&gt;Echocardiography&lt;/keyword&gt;&lt;keyword&gt;Female&lt;/keyword&gt;&lt;keyword&gt;Heart Defects, Congenital/*pathology&lt;/keyword&gt;&lt;keyword&gt;Humans&lt;/keyword&gt;&lt;keyword&gt;In Situ Hybridization, Fluorescence&lt;/keyword&gt;&lt;keyword&gt;Infant&lt;/keyword&gt;&lt;keyword&gt;Klebsiella Infections/*physiopathology&lt;/keyword&gt;&lt;keyword&gt;Male&lt;/keyword&gt;&lt;/keywords&gt;&lt;dates&gt;&lt;year&gt;2004&lt;/year&gt;&lt;pub-dates&gt;&lt;date&gt;Aug&lt;/date&gt;&lt;/pub-dates&gt;&lt;/dates&gt;&lt;isbn&gt;0009-9163 (Print)&amp;#xD;0009-9163&lt;/isbn&gt;&lt;accession-num&gt;15253763&lt;/accession-num&gt;&lt;urls&gt;&lt;/urls&gt;&lt;electronic-resource-num&gt;10.1111/j.1399-0004.2004.00290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dstrand_2010</w:t>
            </w:r>
            <w:hyperlink w:anchor="_ENREF_207" w:tooltip="Lindstrand, 2010 #1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5kc3RyYW5kPC9BdXRob3I+PFllYXI+MjAxMDwvWWVh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EyMzMtNDM8L3BhZ2VzPjx2b2x1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is_2012</w:t>
            </w:r>
            <w:hyperlink w:anchor="_ENREF_208" w:tooltip="Melis, 2012 #1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lis&lt;/Author&gt;&lt;Year&gt;2012&lt;/Year&gt;&lt;RecNum&gt;144&lt;/RecNum&gt;&lt;DisplayText&gt;&lt;style face="superscript"&gt;208&lt;/style&gt;&lt;/DisplayText&gt;&lt;record&gt;&lt;rec-number&gt;144&lt;/rec-number&gt;&lt;foreign-keys&gt;&lt;key app="EN" db-id="p9wv00a5yez0v1et5awv9pfoepd0x5dtwwpt" timestamp="1623851390"&gt;144&lt;/key&gt;&lt;/foreign-keys&gt;&lt;ref-type name="Journal Article"&gt;17&lt;/ref-type&gt;&lt;contributors&gt;&lt;authors&gt;&lt;author&gt;Melis, Daniela&lt;/author&gt;&lt;author&gt;Genesio, Rita&lt;/author&gt;&lt;author&gt;Boemio, Pasquale&lt;/author&gt;&lt;author&gt;Del Giudice, Ennio&lt;/author&gt;&lt;author&gt;Cappuccio, Gerarda&lt;/author&gt;&lt;author&gt;Mormile, Angela&lt;/author&gt;&lt;author&gt;Ronga, Valentina&lt;/author&gt;&lt;author&gt;Conti, Anna&lt;/author&gt;&lt;author&gt;Imperati, Floriana&lt;/author&gt;&lt;author&gt;Nitsch, Lucio&lt;/author&gt;&lt;author&gt;Andria, Generoso&lt;/author&gt;&lt;/authors&gt;&lt;/contributors&gt;&lt;titles&gt;&lt;title&gt;Clinical description of a patient carrying the smallest reported deletion involving 10p14 region&lt;/title&gt;&lt;secondary-title&gt;American Journal of Medical Genetics Part A&lt;/secondary-title&gt;&lt;/titles&gt;&lt;periodical&gt;&lt;full-title&gt;American Journal of Medical Genetics Part A&lt;/full-title&gt;&lt;/periodical&gt;&lt;pages&gt;832-835&lt;/pages&gt;&lt;volume&gt;158A&lt;/volume&gt;&lt;number&gt;4&lt;/number&gt;&lt;keywords&gt;&lt;keyword&gt;DiGeorge critical region 2&lt;/keyword&gt;&lt;keyword&gt;deafness&lt;/keyword&gt;&lt;keyword&gt;GATA3&lt;/keyword&gt;&lt;keyword&gt;HDR&lt;/keyword&gt;&lt;/keywords&gt;&lt;dates&gt;&lt;year&gt;2012&lt;/year&gt;&lt;pub-dates&gt;&lt;date&gt;2012/04/01&lt;/date&gt;&lt;/pub-dates&gt;&lt;/dates&gt;&lt;publisher&gt;John Wiley &amp;amp; Sons, Ltd&lt;/publisher&gt;&lt;isbn&gt;1552-4825&lt;/isbn&gt;&lt;work-type&gt;https://doi.org/10.1002/ajmg.a.34133&lt;/work-type&gt;&lt;urls&gt;&lt;related-urls&gt;&lt;url&gt;https://doi.org/10.1002/ajmg.a.34133&lt;/url&gt;&lt;/related-urls&gt;&lt;/urls&gt;&lt;electronic-resource-num&gt;https://doi.org/10.1002/ajmg.a.34133&lt;/electronic-resource-num&gt;&lt;access-date&gt;2021/06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7</w:t>
            </w:r>
            <w:hyperlink w:anchor="_ENREF_209" w:tooltip="Kim, 2017 #1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7&lt;/Year&gt;&lt;RecNum&gt;145&lt;/RecNum&gt;&lt;DisplayText&gt;&lt;style face="superscript"&gt;209&lt;/style&gt;&lt;/DisplayText&gt;&lt;record&gt;&lt;rec-number&gt;145&lt;/rec-number&gt;&lt;foreign-keys&gt;&lt;key app="EN" db-id="p9wv00a5yez0v1et5awv9pfoepd0x5dtwwpt" timestamp="1623852027"&gt;145&lt;/key&gt;&lt;/foreign-keys&gt;&lt;ref-type name="Journal Article"&gt;17&lt;/ref-type&gt;&lt;contributors&gt;&lt;authors&gt;&lt;author&gt;Kim, Saet Byeol&lt;/author&gt;&lt;author&gt;Kim, Young-Eun&lt;/author&gt;&lt;author&gt;Jung, Ji Mi&lt;/author&gt;&lt;author&gt;Jin, Hye Young&lt;/author&gt;&lt;author&gt;Lim, Yun-Jung&lt;/author&gt;&lt;author&gt;Chung, Mi Lim&lt;/author&gt;&lt;/authors&gt;&lt;/contributors&gt;&lt;titles&gt;&lt;title&gt;Clinical description of a neonate carrying the largest reported deletion involving the 10p15.3p13 region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69-1375&lt;/pages&gt;&lt;volume&gt;5&lt;/volume&gt;&lt;number&gt;8&lt;/number&gt;&lt;keywords&gt;&lt;keyword&gt;*10p monosomy&lt;/keyword&gt;&lt;keyword&gt;*GATA3&lt;/keyword&gt;&lt;keyword&gt;*ZMYND11&lt;/keyword&gt;&lt;keyword&gt;*chromosomal microarray&lt;/keyword&gt;&lt;/keywords&gt;&lt;dates&gt;&lt;year&gt;2017&lt;/year&gt;&lt;/dates&gt;&lt;publisher&gt;John Wiley and Sons Inc.&lt;/publisher&gt;&lt;isbn&gt;2050-0904&lt;/isbn&gt;&lt;accession-num&gt;28781861&lt;/accession-num&gt;&lt;urls&gt;&lt;related-urls&gt;&lt;url&gt;https://pubmed.ncbi.nlm.nih.gov/28781861&lt;/url&gt;&lt;url&gt;https://www.ncbi.nlm.nih.gov/pmc/articles/PMC5538072/&lt;/url&gt;&lt;/related-urls&gt;&lt;/urls&gt;&lt;electronic-resource-num&gt;10.1002/ccr3.107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B5F8A1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212176-1960818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24F03C4" w14:textId="77777777" w:rsidR="00F15978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bookmarkStart w:id="66" w:name="_Hlk7473873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Patient "CH92-304" from Yatsenk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</w:p>
          <w:p w14:paraId="6410285B" w14:textId="27AFE77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o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he end of Patient "MEG"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chuffenhauer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bookmarkEnd w:id="66"/>
          </w:p>
        </w:tc>
      </w:tr>
      <w:tr w:rsidR="00CB09D9" w:rsidRPr="003456EA" w14:paraId="57545DD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EB1C7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DR (10p1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AEE15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6721874-891912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07624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5C5D9D" w14:textId="2C065DF7" w:rsidR="002F6F2D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051326C" w14:textId="63FF6AD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Esch_2000</w:t>
            </w:r>
            <w:hyperlink w:anchor="_ENREF_213" w:tooltip="Van Esch, 2000 #38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DA8L1llYXI+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0MTktMjI8L3BhZ2VzPjx2b2x1bWU+NDA2PC92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RXNjaDwvQXV0aG9yPjxZZWFyPjIwMDA8L1llYXI+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ukami_2011</w:t>
            </w:r>
            <w:hyperlink w:anchor="_ENREF_214" w:tooltip="Fukami, 2011 #38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ukami&lt;/Author&gt;&lt;Year&gt;2011&lt;/Year&gt;&lt;RecNum&gt;384&lt;/RecNum&gt;&lt;DisplayText&gt;&lt;style face="superscript"&gt;214&lt;/style&gt;&lt;/DisplayText&gt;&lt;record&gt;&lt;rec-number&gt;384&lt;/rec-number&gt;&lt;foreign-keys&gt;&lt;key app="EN" db-id="p9wv00a5yez0v1et5awv9pfoepd0x5dtwwpt" timestamp="1625009011"&gt;384&lt;/key&gt;&lt;/foreign-keys&gt;&lt;ref-type name="Journal Article"&gt;17&lt;/ref-type&gt;&lt;contributors&gt;&lt;authors&gt;&lt;author&gt;Fukami, Maki&lt;/author&gt;&lt;author&gt;Muroya, Koji&lt;/author&gt;&lt;author&gt;Miyake, Tetsuo&lt;/author&gt;&lt;author&gt;Iso, Manami&lt;/author&gt;&lt;author&gt;Kato, Fumiko&lt;/author&gt;&lt;author&gt;Yokoi, Hisashi&lt;/author&gt;&lt;author&gt;Suzuki, Yoshimi&lt;/author&gt;&lt;author&gt;Tsubouchi, Koji&lt;/author&gt;&lt;author&gt;Nakagomi, Yoshiko&lt;/author&gt;&lt;author&gt;Kikuchi, Nobuyuki&lt;/author&gt;&lt;author&gt;Horikawa, Reiko&lt;/author&gt;&lt;author&gt;Ogata, Tsutomu&lt;/author&gt;&lt;/authors&gt;&lt;/contributors&gt;&lt;titles&gt;&lt;title&gt;&amp;lt;i&amp;gt;GATA3&amp;lt;/i&amp;gt; abnormalities in six patients with HDR syndrome&lt;/title&gt;&lt;secondary-title&gt;Endocrine Journal&lt;/secondary-title&gt;&lt;/titles&gt;&lt;periodical&gt;&lt;full-title&gt;Endocrine Journal&lt;/full-title&gt;&lt;/periodical&gt;&lt;pages&gt;117-121&lt;/pages&gt;&lt;volume&gt;58&lt;/volume&gt;&lt;number&gt;2&lt;/number&gt;&lt;dates&gt;&lt;year&gt;2011&lt;/year&gt;&lt;/dates&gt;&lt;urls&gt;&lt;/urls&gt;&lt;electronic-resource-num&gt;10.1507/endocrj.K10E-23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085F2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6721874-891912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367C8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the makers </w:t>
            </w: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D10S189 to D10S226</w:t>
            </w:r>
          </w:p>
        </w:tc>
      </w:tr>
      <w:tr w:rsidR="00CB09D9" w:rsidRPr="003456EA" w14:paraId="371ADF3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A22680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ABEB52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8096667-811716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6F7510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EAE392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F291C25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F3C82">
              <w:rPr>
                <w:rFonts w:asciiTheme="minorHAnsi" w:eastAsia="Times New Roman" w:hAnsiTheme="minorHAnsi" w:cstheme="minorHAnsi"/>
                <w:sz w:val="16"/>
                <w:szCs w:val="16"/>
              </w:rPr>
              <w:t>chr10:8096667-811716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729BBEB" w14:textId="77777777" w:rsidR="00FF21DC" w:rsidRPr="00D8566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GATA3</w:t>
            </w:r>
          </w:p>
        </w:tc>
      </w:tr>
      <w:tr w:rsidR="00CB09D9" w:rsidRPr="003456EA" w14:paraId="1784796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66B1E9" w14:textId="4FB4D6E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DGS2 (10p1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C42232" w14:textId="6131D88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7" w:name="_Hlk758782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550410-11253972</w:t>
            </w:r>
            <w:bookmarkEnd w:id="6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6096E1" w14:textId="63408C8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2D0F41" w14:textId="0BE42B67" w:rsidR="002F6F2D" w:rsidRPr="00B9777F" w:rsidRDefault="00FF21D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uffenhauer_1998</w:t>
            </w:r>
            <w:hyperlink w:anchor="_ENREF_203" w:tooltip="Schuffenhauer, 1998 #1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h1ZmZlbmhhdWVyPC9BdXRob3I+PFllYXI+MTk5ODwv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IxMy0yNTwv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0</w:t>
            </w:r>
            <w:hyperlink w:anchor="_ENREF_204" w:tooltip="Lichtner, 2000 #1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A8L1llYXI+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98910DA" w14:textId="6F7082D2" w:rsidR="00FF21DC" w:rsidRPr="00B9777F" w:rsidRDefault="00FF21DC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chtner_2002</w:t>
            </w:r>
            <w:hyperlink w:anchor="_ENREF_215" w:tooltip="Lichtner, 2002 #38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I8L1llYXI+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NodG5lcjwvQXV0aG9yPjxZZWFyPjIwMDI8L1llYXI+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7</w:t>
            </w:r>
            <w:hyperlink w:anchor="_ENREF_209" w:tooltip="Kim, 2017 #1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7&lt;/Year&gt;&lt;RecNum&gt;145&lt;/RecNum&gt;&lt;DisplayText&gt;&lt;style face="superscript"&gt;209&lt;/style&gt;&lt;/DisplayText&gt;&lt;record&gt;&lt;rec-number&gt;145&lt;/rec-number&gt;&lt;foreign-keys&gt;&lt;key app="EN" db-id="p9wv00a5yez0v1et5awv9pfoepd0x5dtwwpt" timestamp="1623852027"&gt;145&lt;/key&gt;&lt;/foreign-keys&gt;&lt;ref-type name="Journal Article"&gt;17&lt;/ref-type&gt;&lt;contributors&gt;&lt;authors&gt;&lt;author&gt;Kim, Saet Byeol&lt;/author&gt;&lt;author&gt;Kim, Young-Eun&lt;/author&gt;&lt;author&gt;Jung, Ji Mi&lt;/author&gt;&lt;author&gt;Jin, Hye Young&lt;/author&gt;&lt;author&gt;Lim, Yun-Jung&lt;/author&gt;&lt;author&gt;Chung, Mi Lim&lt;/author&gt;&lt;/authors&gt;&lt;/contributors&gt;&lt;titles&gt;&lt;title&gt;Clinical description of a neonate carrying the largest reported deletion involving the 10p15.3p13 region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69-1375&lt;/pages&gt;&lt;volume&gt;5&lt;/volume&gt;&lt;number&gt;8&lt;/number&gt;&lt;keywords&gt;&lt;keyword&gt;*10p monosomy&lt;/keyword&gt;&lt;keyword&gt;*GATA3&lt;/keyword&gt;&lt;keyword&gt;*ZMYND11&lt;/keyword&gt;&lt;keyword&gt;*chromosomal microarray&lt;/keyword&gt;&lt;/keywords&gt;&lt;dates&gt;&lt;year&gt;2017&lt;/year&gt;&lt;/dates&gt;&lt;publisher&gt;John Wiley and Sons Inc.&lt;/publisher&gt;&lt;isbn&gt;2050-0904&lt;/isbn&gt;&lt;accession-num&gt;28781861&lt;/accession-num&gt;&lt;urls&gt;&lt;related-urls&gt;&lt;url&gt;https://pubmed.ncbi.nlm.nih.gov/28781861&lt;/url&gt;&lt;url&gt;https://www.ncbi.nlm.nih.gov/pmc/articles/PMC5538072/&lt;/url&gt;&lt;/related-urls&gt;&lt;/urls&gt;&lt;electronic-resource-num&gt;10.1002/ccr3.107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o_2021</w:t>
            </w:r>
            <w:hyperlink w:anchor="_ENREF_210" w:tooltip="Shao, 2021 #1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o&lt;/Author&gt;&lt;Year&gt;2021&lt;/Year&gt;&lt;RecNum&gt;152&lt;/RecNum&gt;&lt;DisplayText&gt;&lt;style face="superscript"&gt;210&lt;/style&gt;&lt;/DisplayText&gt;&lt;record&gt;&lt;rec-number&gt;152&lt;/rec-number&gt;&lt;foreign-keys&gt;&lt;key app="EN" db-id="p9wv00a5yez0v1et5awv9pfoepd0x5dtwwpt" timestamp="1623855503"&gt;152&lt;/key&gt;&lt;/foreign-keys&gt;&lt;ref-type name="Journal Article"&gt;17&lt;/ref-type&gt;&lt;contributors&gt;&lt;authors&gt;&lt;author&gt;Shao, Qiao-Yan&lt;/author&gt;&lt;author&gt;Wu, Pei-Lin&lt;/author&gt;&lt;author&gt;Lin, Bi-Yun&lt;/author&gt;&lt;author&gt;Chen, Sen-Jing&lt;/author&gt;&lt;author&gt;Liu, Jian&lt;/author&gt;&lt;author&gt;Chen, Su-Qing&lt;/author&gt;&lt;/authors&gt;&lt;/contributors&gt;&lt;titles&gt;&lt;title&gt;Clinical report of a neonate carrying a large deletion in the 10p15.3p13 region and review of the literature&lt;/title&gt;&lt;secondary-title&gt;Molecular Cytogenetics&lt;/secondary-title&gt;&lt;/titles&gt;&lt;periodical&gt;&lt;full-title&gt;Mol Cytogenet&lt;/full-title&gt;&lt;abbr-1&gt;Molecular cytogenetics&lt;/abbr-1&gt;&lt;/periodical&gt;&lt;pages&gt;29&lt;/pages&gt;&lt;volume&gt;14&lt;/volume&gt;&lt;number&gt;1&lt;/number&gt;&lt;dates&gt;&lt;year&gt;2021&lt;/year&gt;&lt;pub-dates&gt;&lt;date&gt;2021/05/28&lt;/date&gt;&lt;/pub-dates&gt;&lt;/dates&gt;&lt;isbn&gt;1755-8166&lt;/isbn&gt;&lt;urls&gt;&lt;related-urls&gt;&lt;url&gt;https://doi.org/10.1186/s13039-021-00546-1&lt;/url&gt;&lt;/related-urls&gt;&lt;/urls&gt;&lt;electronic-resource-num&gt;10.1186/s13039-021-00546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A58673E" w14:textId="2E8675F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550410-112539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7D8C85" w14:textId="7E87E54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the makers D10S547 and D10S585</w:t>
            </w:r>
          </w:p>
        </w:tc>
      </w:tr>
      <w:tr w:rsidR="00CB09D9" w:rsidRPr="003456EA" w14:paraId="4E09BC7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045E581" w14:textId="6BC6328F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0q22-q23 Syndrome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4824A33" w14:textId="60BD354B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8" w:name="_Hlk7588066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1682843-88739388</w:t>
            </w:r>
            <w:bookmarkEnd w:id="6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565532F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B34DE96" w14:textId="0B304328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liman_2010</w:t>
            </w:r>
            <w:hyperlink w:anchor="_ENREF_216" w:tooltip="Alliman, 2010 #2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pbWFuPC9BdXRob3I+PFllYXI+MjAxMDwvWWVhcj48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xpbWFuPC9BdXRob3I+PFllYXI+MjAxMDwvWWVhcj48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11</w:t>
            </w:r>
            <w:hyperlink w:anchor="_ENREF_217" w:tooltip="van Bon, 2011 #2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TwvWWVhcj48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xMTwvWWVhcj48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4BCFEC" w14:textId="4DF222D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81682843-8873938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57469C0" w14:textId="0A18C33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linGen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CB09D9" w:rsidRPr="003456EA" w14:paraId="0939827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559DEE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FM3 (10q2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98994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69" w:name="_Hlk75880978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2969344-103498069</w:t>
            </w:r>
            <w:bookmarkEnd w:id="6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3D7FF3" w14:textId="3288377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C6285FC" w14:textId="78AE26A8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mitrov_2010</w:t>
            </w:r>
            <w:hyperlink w:anchor="_ENREF_218" w:tooltip="Dimitrov, 2010 #1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1pdHJvdjwvQXV0aG9yPjxZZWFyPjIwMTA8L1llYXI+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W1pdHJvdjwvQXV0aG9yPjxZZWFyPjIwMTA8L1llYXI+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wińska-Seidler_2014</w:t>
            </w:r>
            <w:hyperlink w:anchor="_ENREF_67" w:tooltip="Sowińska-Seidler, 2014 #1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wińska-Seidler&lt;/Author&gt;&lt;Year&gt;2014&lt;/Year&gt;&lt;RecNum&gt;157&lt;/RecNum&gt;&lt;DisplayText&gt;&lt;style face="superscript"&gt;67&lt;/style&gt;&lt;/DisplayText&gt;&lt;record&gt;&lt;rec-number&gt;157&lt;/rec-number&gt;&lt;foreign-keys&gt;&lt;key app="EN" db-id="p9wv00a5yez0v1et5awv9pfoepd0x5dtwwpt" timestamp="1623879949"&gt;157&lt;/key&gt;&lt;/foreign-keys&gt;&lt;ref-type name="Journal Article"&gt;17&lt;/ref-type&gt;&lt;contributors&gt;&lt;authors&gt;&lt;author&gt;Sowińska-Seidler, Anna&lt;/author&gt;&lt;author&gt;Socha, Magdalena&lt;/author&gt;&lt;author&gt;Jamsheer, Aleksander&lt;/author&gt;&lt;/authors&gt;&lt;/contributors&gt;&lt;titles&gt;&lt;title&gt;Split-hand/foot malformation - molecular cause and implications in genetic counseling&lt;/title&gt;&lt;secondary-title&gt;Journal of Applied Genetics&lt;/secondary-title&gt;&lt;/titles&gt;&lt;periodical&gt;&lt;full-title&gt;Journal of Applied Genetics&lt;/full-title&gt;&lt;/periodical&gt;&lt;pages&gt;105-115&lt;/pages&gt;&lt;volume&gt;55&lt;/volume&gt;&lt;number&gt;1&lt;/number&gt;&lt;dates&gt;&lt;year&gt;2014&lt;/year&gt;&lt;pub-dates&gt;&lt;date&gt;2014/02/01&lt;/date&gt;&lt;/pub-dates&gt;&lt;/dates&gt;&lt;isbn&gt;2190-3883&lt;/isbn&gt;&lt;urls&gt;&lt;related-urls&gt;&lt;url&gt;https://doi.org/10.1007/s13353-013-0178-5&lt;/url&gt;&lt;/related-urls&gt;&lt;/urls&gt;&lt;electronic-resource-num&gt;10.1007/s13353-013-0178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lder-Espinasse_2019</w:t>
            </w:r>
            <w:hyperlink w:anchor="_ENREF_219" w:tooltip="Holder-Espinasse, 2019 #1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2xkZXItRXNwaW5hc3NlPC9BdXRob3I+PFllYXI+MjAx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2xkZXItRXNwaW5hc3NlPC9BdXRob3I+PFllYXI+MjAx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BB064A" w14:textId="678184E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02969344-1034980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ED148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Family 2 of Dimitrov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A00FFB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670290" w14:textId="38B11E93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Interstitial 10q26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DA1C77" w14:textId="5C4278D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7D0F">
              <w:rPr>
                <w:rFonts w:asciiTheme="minorHAnsi" w:eastAsia="Times New Roman" w:hAnsiTheme="minorHAnsi" w:cstheme="minorHAnsi"/>
                <w:sz w:val="16"/>
                <w:szCs w:val="16"/>
              </w:rPr>
              <w:t>chr10:118506755-1254921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82C604" w14:textId="0240960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F3578D" w14:textId="54B13A91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ucair_2015</w:t>
            </w:r>
            <w:hyperlink w:anchor="_ENREF_220" w:tooltip="Choucair, 2015 #3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1Y2FpcjwvQXV0aG9yPjxZZWFyPjIwMTU8L1llYXI+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jcwNy0xMzwv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1Y2FpcjwvQXV0aG9yPjxZZWFyPjIwMTU8L1llYXI+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MjcwNy0xMzwv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ria_2016</w:t>
            </w:r>
            <w:hyperlink w:anchor="_ENREF_221" w:tooltip="Faria, 2016 #3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ria&lt;/Author&gt;&lt;Year&gt;2016&lt;/Year&gt;&lt;RecNum&gt;387&lt;/RecNum&gt;&lt;DisplayText&gt;&lt;style face="superscript"&gt;221&lt;/style&gt;&lt;/DisplayText&gt;&lt;record&gt;&lt;rec-number&gt;387&lt;/rec-number&gt;&lt;foreign-keys&gt;&lt;key app="EN" db-id="p9wv00a5yez0v1et5awv9pfoepd0x5dtwwpt" timestamp="1625014282"&gt;387&lt;/key&gt;&lt;/foreign-keys&gt;&lt;ref-type name="Journal Article"&gt;17&lt;/ref-type&gt;&lt;contributors&gt;&lt;authors&gt;&lt;author&gt;Faria, Ágatha Cristhina&lt;/author&gt;&lt;author&gt;Rabbi-Bortolini, Eliete&lt;/author&gt;&lt;author&gt;Rebouças, Maria R. G. O.&lt;/author&gt;&lt;author&gt;de S. Thiago Pereira, Andréia L. A.&lt;/author&gt;&lt;author&gt;Frasson, Milena G. Tonini&lt;/author&gt;&lt;author&gt;Atique, Rodrigo&lt;/author&gt;&lt;author&gt;Lourenço, Naila Cristina V.&lt;/author&gt;&lt;author&gt;Rosenberg, Carla&lt;/author&gt;&lt;author&gt;Kobayashi, Gerson S.&lt;/author&gt;&lt;author&gt;Passos-Bueno, Maria Rita&lt;/author&gt;&lt;author&gt;Errera, Flávia Imbroisi Valle&lt;/author&gt;&lt;/authors&gt;&lt;/contributors&gt;&lt;titles&gt;&lt;title&gt;Craniosynostosis in 10q26 deletion patients: A consequence of brain underdevelopment or altered suture biology?&lt;/title&gt;&lt;secondary-title&gt;American Journal of Medical Genetics Part A&lt;/secondary-title&gt;&lt;/titles&gt;&lt;periodical&gt;&lt;full-title&gt;American Journal of Medical Genetics Part A&lt;/full-title&gt;&lt;/periodical&gt;&lt;pages&gt;403-409&lt;/pages&gt;&lt;volume&gt;170&lt;/volume&gt;&lt;number&gt;2&lt;/number&gt;&lt;keywords&gt;&lt;keyword&gt;craniofacial dysmorphisms&lt;/keyword&gt;&lt;keyword&gt;synostosis&lt;/keyword&gt;&lt;keyword&gt;brain development&lt;/keyword&gt;&lt;keyword&gt;array CGH&lt;/keyword&gt;&lt;keyword&gt;HMX2&lt;/keyword&gt;&lt;keyword&gt;HMX3&lt;/keyword&gt;&lt;keyword&gt;EBF3&lt;/keyword&gt;&lt;keyword&gt;10q26&lt;/keyword&gt;&lt;/keywords&gt;&lt;dates&gt;&lt;year&gt;2016&lt;/year&gt;&lt;pub-dates&gt;&lt;date&gt;2016/02/01&lt;/date&gt;&lt;/pub-dates&gt;&lt;/dates&gt;&lt;publisher&gt;John Wiley &amp;amp; Sons, Ltd&lt;/publisher&gt;&lt;isbn&gt;1552-4825&lt;/isbn&gt;&lt;work-type&gt;https://doi.org/10.1002/ajmg.a.37448&lt;/work-type&gt;&lt;urls&gt;&lt;related-urls&gt;&lt;url&gt;https://doi.org/10.1002/ajmg.a.37448&lt;/url&gt;&lt;/related-urls&gt;&lt;/urls&gt;&lt;electronic-resource-num&gt;https://doi.org/10.1002/ajmg.a.37448&lt;/electronic-resource-num&gt;&lt;access-date&gt;2021/06/2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_2016</w:t>
            </w:r>
            <w:hyperlink w:anchor="_ENREF_222" w:tooltip="Lin, 2016 #1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729CBC" w14:textId="6DB3A819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7D0F">
              <w:rPr>
                <w:rFonts w:asciiTheme="minorHAnsi" w:eastAsia="Times New Roman" w:hAnsiTheme="minorHAnsi" w:cstheme="minorHAnsi"/>
                <w:sz w:val="16"/>
                <w:szCs w:val="16"/>
              </w:rPr>
              <w:t>chr10:118506755-1254921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F389FA" w14:textId="54F83CD5" w:rsidR="00FF21DC" w:rsidRPr="00937D0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Miller Patient 4 from Fari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F93825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E7804AB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erminal 10q26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57CA4C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0" w:name="_Hlk7588266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1385399-135534747</w:t>
            </w:r>
            <w:bookmarkEnd w:id="7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F8859A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82A1D12" w14:textId="06AE9AA2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tsenko_2009</w:t>
            </w:r>
            <w:hyperlink w:anchor="_ENREF_223" w:tooltip="Yatsenko, 2009 #4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atsenko&lt;/Author&gt;&lt;Year&gt;2009&lt;/Year&gt;&lt;RecNum&gt;404&lt;/RecNum&gt;&lt;DisplayText&gt;&lt;style face="superscript"&gt;223&lt;/style&gt;&lt;/DisplayText&gt;&lt;record&gt;&lt;rec-number&gt;404&lt;/rec-number&gt;&lt;foreign-keys&gt;&lt;key app="EN" db-id="p9wv00a5yez0v1et5awv9pfoepd0x5dtwwpt" timestamp="1625246101"&gt;404&lt;/key&gt;&lt;/foreign-keys&gt;&lt;ref-type name="Journal Article"&gt;17&lt;/ref-type&gt;&lt;contributors&gt;&lt;authors&gt;&lt;author&gt;Yatsenko, S. A.&lt;/author&gt;&lt;author&gt;Kruer, M. C.&lt;/author&gt;&lt;author&gt;Bader, P. I.&lt;/author&gt;&lt;author&gt;Corzo, D.&lt;/author&gt;&lt;author&gt;Schuette, J.&lt;/author&gt;&lt;author&gt;Keegan, C. E.&lt;/author&gt;&lt;author&gt;Nowakowska, B.&lt;/author&gt;&lt;author&gt;Peacock, S.&lt;/author&gt;&lt;author&gt;Cai, W. W.&lt;/author&gt;&lt;author&gt;Peiffer, D. A.&lt;/author&gt;&lt;author&gt;Gunderson, K. L.&lt;/author&gt;&lt;author&gt;Ou, Z.&lt;/author&gt;&lt;author&gt;Chinault, A. C.&lt;/author&gt;&lt;author&gt;Cheung, S. W.&lt;/author&gt;&lt;/authors&gt;&lt;/contributors&gt;&lt;titles&gt;&lt;title&gt;Identification of critical regions for clinical features of distal 10q deletion syndrome&lt;/title&gt;&lt;secondary-title&gt;Clinical Genetics&lt;/secondary-title&gt;&lt;/titles&gt;&lt;periodical&gt;&lt;full-title&gt;Clinical Genetics&lt;/full-title&gt;&lt;/periodical&gt;&lt;pages&gt;54-62&lt;/pages&gt;&lt;volume&gt;76&lt;/volume&gt;&lt;number&gt;1&lt;/number&gt;&lt;keywords&gt;&lt;keyword&gt;array comparative genomic hybridization&lt;/keyword&gt;&lt;keyword&gt;chromosome rearrangement&lt;/keyword&gt;&lt;keyword&gt;critical region&lt;/keyword&gt;&lt;keyword&gt;deletion 10q&lt;/keyword&gt;&lt;keyword&gt;DOCK1 gene&lt;/keyword&gt;&lt;keyword&gt;genotype-phenotype correlation&lt;/keyword&gt;&lt;/keywords&gt;&lt;dates&gt;&lt;year&gt;2009&lt;/year&gt;&lt;pub-dates&gt;&lt;date&gt;2009/07/01&lt;/date&gt;&lt;/pub-dates&gt;&lt;/dates&gt;&lt;publisher&gt;John Wiley &amp;amp; Sons, Ltd&lt;/publisher&gt;&lt;isbn&gt;0009-9163&lt;/isbn&gt;&lt;work-type&gt;https://doi.org/10.1111/j.1399-0004.2008.01115.x&lt;/work-type&gt;&lt;urls&gt;&lt;related-urls&gt;&lt;url&gt;https://doi.org/10.1111/j.1399-0004.2008.01115.x&lt;/url&gt;&lt;/related-urls&gt;&lt;/urls&gt;&lt;electronic-resource-num&gt;https://doi.org/10.1111/j.1399-0004.2008.01115.x&lt;/electronic-resource-num&gt;&lt;access-date&gt;2021/07/0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ria_2016</w:t>
            </w:r>
            <w:hyperlink w:anchor="_ENREF_221" w:tooltip="Faria, 2016 #3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ria&lt;/Author&gt;&lt;Year&gt;2016&lt;/Year&gt;&lt;RecNum&gt;387&lt;/RecNum&gt;&lt;DisplayText&gt;&lt;style face="superscript"&gt;221&lt;/style&gt;&lt;/DisplayText&gt;&lt;record&gt;&lt;rec-number&gt;387&lt;/rec-number&gt;&lt;foreign-keys&gt;&lt;key app="EN" db-id="p9wv00a5yez0v1et5awv9pfoepd0x5dtwwpt" timestamp="1625014282"&gt;387&lt;/key&gt;&lt;/foreign-keys&gt;&lt;ref-type name="Journal Article"&gt;17&lt;/ref-type&gt;&lt;contributors&gt;&lt;authors&gt;&lt;author&gt;Faria, Ágatha Cristhina&lt;/author&gt;&lt;author&gt;Rabbi-Bortolini, Eliete&lt;/author&gt;&lt;author&gt;Rebouças, Maria R. G. O.&lt;/author&gt;&lt;author&gt;de S. Thiago Pereira, Andréia L. A.&lt;/author&gt;&lt;author&gt;Frasson, Milena G. Tonini&lt;/author&gt;&lt;author&gt;Atique, Rodrigo&lt;/author&gt;&lt;author&gt;Lourenço, Naila Cristina V.&lt;/author&gt;&lt;author&gt;Rosenberg, Carla&lt;/author&gt;&lt;author&gt;Kobayashi, Gerson S.&lt;/author&gt;&lt;author&gt;Passos-Bueno, Maria Rita&lt;/author&gt;&lt;author&gt;Errera, Flávia Imbroisi Valle&lt;/author&gt;&lt;/authors&gt;&lt;/contributors&gt;&lt;titles&gt;&lt;title&gt;Craniosynostosis in 10q26 deletion patients: A consequence of brain underdevelopment or altered suture biology?&lt;/title&gt;&lt;secondary-title&gt;American Journal of Medical Genetics Part A&lt;/secondary-title&gt;&lt;/titles&gt;&lt;periodical&gt;&lt;full-title&gt;American Journal of Medical Genetics Part A&lt;/full-title&gt;&lt;/periodical&gt;&lt;pages&gt;403-409&lt;/pages&gt;&lt;volume&gt;170&lt;/volume&gt;&lt;number&gt;2&lt;/number&gt;&lt;keywords&gt;&lt;keyword&gt;craniofacial dysmorphisms&lt;/keyword&gt;&lt;keyword&gt;synostosis&lt;/keyword&gt;&lt;keyword&gt;brain development&lt;/keyword&gt;&lt;keyword&gt;array CGH&lt;/keyword&gt;&lt;keyword&gt;HMX2&lt;/keyword&gt;&lt;keyword&gt;HMX3&lt;/keyword&gt;&lt;keyword&gt;EBF3&lt;/keyword&gt;&lt;keyword&gt;10q26&lt;/keyword&gt;&lt;/keywords&gt;&lt;dates&gt;&lt;year&gt;2016&lt;/year&gt;&lt;pub-dates&gt;&lt;date&gt;2016/02/01&lt;/date&gt;&lt;/pub-dates&gt;&lt;/dates&gt;&lt;publisher&gt;John Wiley &amp;amp; Sons, Ltd&lt;/publisher&gt;&lt;isbn&gt;1552-4825&lt;/isbn&gt;&lt;work-type&gt;https://doi.org/10.1002/ajmg.a.37448&lt;/work-type&gt;&lt;urls&gt;&lt;related-urls&gt;&lt;url&gt;https://doi.org/10.1002/ajmg.a.37448&lt;/url&gt;&lt;/related-urls&gt;&lt;/urls&gt;&lt;electronic-resource-num&gt;https://doi.org/10.1002/ajmg.a.37448&lt;/electronic-resource-num&gt;&lt;access-date&gt;2021/06/29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n_2016</w:t>
            </w:r>
            <w:hyperlink w:anchor="_ENREF_222" w:tooltip="Lin, 2016 #1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aW48L0F1dGhvcj48WWVhcj4yMDE2PC9ZZWFyPjxSZWNO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A9F0E3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1385399-13553474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8B1AE3" w14:textId="5A7B1389" w:rsidR="00FF21DC" w:rsidRPr="0020679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Li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46666C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DA0C3A2" w14:textId="578109F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7DD958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8113575-13553474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07E759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8432E20" w14:textId="21D2569F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4D77F0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1" w:name="_Hlk758826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0:128113575-135534747</w:t>
            </w:r>
            <w:bookmarkEnd w:id="71"/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FF04C2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bookmarkStart w:id="72" w:name="_Hlk75882644"/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C10orf90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qter</w:t>
            </w:r>
            <w:bookmarkEnd w:id="72"/>
            <w:proofErr w:type="spellEnd"/>
          </w:p>
        </w:tc>
      </w:tr>
      <w:tr w:rsidR="00CB09D9" w:rsidRPr="003456EA" w14:paraId="46834998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0310E0C" w14:textId="0EEB1515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4F4C8B7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C4CC9A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EA0BA8" w14:textId="4E1B7883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ACE127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EA6F7F5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3EC66EA9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0200536" w14:textId="7251002D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Beckwith-Wiedemann / Russell-Silver (11p15.5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74DBEF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2016406-2906995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9262847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7E41E6F" w14:textId="6BC38D84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iesa_2012</w:t>
            </w:r>
            <w:hyperlink w:anchor="_ENREF_224" w:tooltip="Chiesa, 2012 #1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llc2E8L0F1dGhvcj48WWVhcj4yMDEyPC9ZZWFyPjxS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llc2E8L0F1dGhvcj48WWVhcj4yMDEyPC9ZZWFyPjxS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705EDF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2016406-2906995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2F43CA0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H19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DKN1C</w:t>
            </w:r>
          </w:p>
        </w:tc>
      </w:tr>
      <w:tr w:rsidR="00CB09D9" w:rsidRPr="003456EA" w14:paraId="230A1B3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DBBB35F" w14:textId="1FE1C00D" w:rsidR="00FF21DC" w:rsidRPr="004A12D7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ELP4 (11p1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DD3B8C" w14:textId="77777777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3" w:name="_Hlk74763637"/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11:31531297-31805329</w:t>
            </w:r>
            <w:bookmarkEnd w:id="7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6424366" w14:textId="77777777" w:rsidR="00FF21DC" w:rsidRPr="004A12D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7207C37" w14:textId="4F6754E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ddis_2015</w:t>
            </w:r>
            <w:hyperlink w:anchor="_ENREF_225" w:tooltip="Addis, 2015 #20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GRpczwvQXV0aG9yPjxZZWFyPjIwMTU8L1llYXI+PFJl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GRpczwvQXV0aG9yPjxZZWFyPjIwMTU8L1llYXI+PFJl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4A33D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12D7">
              <w:rPr>
                <w:rFonts w:asciiTheme="minorHAnsi" w:eastAsia="Times New Roman" w:hAnsiTheme="minorHAnsi" w:cstheme="minorHAnsi"/>
                <w:sz w:val="16"/>
                <w:szCs w:val="16"/>
              </w:rPr>
              <w:t>chr11:31531297-3180532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DB4255D" w14:textId="4F4C4E9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FF5AA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LP4</w:t>
            </w:r>
          </w:p>
        </w:tc>
      </w:tr>
      <w:tr w:rsidR="00CB09D9" w:rsidRPr="003456EA" w14:paraId="6F1FFAE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B44BF3" w14:textId="56E1E446" w:rsidR="00FF21DC" w:rsidRPr="004A12D7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WAGRO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1p1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4D267C5" w14:textId="34F5F9CB" w:rsidR="00FF21DC" w:rsidRPr="004A12D7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chr11:2767644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3245708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E3B6C7" w14:textId="2CF1B743" w:rsidR="00FF21DC" w:rsidRPr="004A12D7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E7AB56" w14:textId="769EF004" w:rsidR="00FF21DC" w:rsidRPr="00B9777F" w:rsidRDefault="00FF21DC" w:rsidP="002F6F2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08</w:t>
            </w:r>
            <w:hyperlink w:anchor="_ENREF_226" w:tooltip="Han, 2008 #3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08&lt;/Year&gt;&lt;RecNum&gt;351&lt;/RecNum&gt;&lt;DisplayText&gt;&lt;style face="superscript"&gt;226&lt;/style&gt;&lt;/DisplayText&gt;&lt;record&gt;&lt;rec-number&gt;351&lt;/rec-number&gt;&lt;foreign-keys&gt;&lt;key app="EN" db-id="p9wv00a5yez0v1et5awv9pfoepd0x5dtwwpt" timestamp="1624831837"&gt;351&lt;/key&gt;&lt;/foreign-keys&gt;&lt;ref-type name="Journal Article"&gt;17&lt;/ref-type&gt;&lt;contributors&gt;&lt;authors&gt;&lt;author&gt;Han, Joan C.&lt;/author&gt;&lt;author&gt;Liu, Qing-Rong&lt;/author&gt;&lt;author&gt;Jones, MaryPat&lt;/author&gt;&lt;author&gt;Levinn, Rebecca L.&lt;/author&gt;&lt;author&gt;Menzie, Carolyn M.&lt;/author&gt;&lt;author&gt;Jefferson-George, Kyra S.&lt;/author&gt;&lt;author&gt;Adler-Wailes, Diane C.&lt;/author&gt;&lt;author&gt;Sanford, Ethan L.&lt;/author&gt;&lt;author&gt;Lacbawan, Felicitas L.&lt;/author&gt;&lt;author&gt;Uhl, George R.&lt;/author&gt;&lt;author&gt;Rennert, Owen M.&lt;/author&gt;&lt;author&gt;Yanovski, Jack A.&lt;/author&gt;&lt;/authors&gt;&lt;/contributors&gt;&lt;titles&gt;&lt;title&gt;Brain-Derived Neurotrophic Factor and Obesity in the WAGR Syndrome&lt;/title&gt;&lt;secondary-title&gt;New England Journal of Medicine&lt;/secondary-title&gt;&lt;/titles&gt;&lt;periodical&gt;&lt;full-title&gt;New England Journal of Medicine&lt;/full-title&gt;&lt;/periodical&gt;&lt;pages&gt;918-927&lt;/pages&gt;&lt;volume&gt;359&lt;/volume&gt;&lt;number&gt;9&lt;/number&gt;&lt;dates&gt;&lt;year&gt;2008&lt;/year&gt;&lt;pub-dates&gt;&lt;date&gt;2008/08/28&lt;/date&gt;&lt;/pub-dates&gt;&lt;/dates&gt;&lt;publisher&gt;Massachusetts Medical Society&lt;/publisher&gt;&lt;isbn&gt;0028-4793&lt;/isbn&gt;&lt;urls&gt;&lt;related-urls&gt;&lt;url&gt;https://doi.org/10.1056/NEJMoa0801119&lt;/url&gt;&lt;/related-urls&gt;&lt;/urls&gt;&lt;electronic-resource-num&gt;10.1056/NEJMoa0801119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13</w:t>
            </w:r>
            <w:hyperlink w:anchor="_ENREF_227" w:tooltip="Han, 2013 #3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13&lt;/Year&gt;&lt;RecNum&gt;352&lt;/RecNum&gt;&lt;DisplayText&gt;&lt;style face="superscript"&gt;227&lt;/style&gt;&lt;/DisplayText&gt;&lt;record&gt;&lt;rec-number&gt;352&lt;/rec-number&gt;&lt;foreign-keys&gt;&lt;key app="EN" db-id="p9wv00a5yez0v1et5awv9pfoepd0x5dtwwpt" timestamp="1624832118"&gt;352&lt;/key&gt;&lt;/foreign-keys&gt;&lt;ref-type name="Journal Article"&gt;17&lt;/ref-type&gt;&lt;contributors&gt;&lt;authors&gt;&lt;author&gt;Han, Joan C.&lt;/author&gt;&lt;author&gt;Thurm, Audrey&lt;/author&gt;&lt;author&gt;Golden Williams, Christine&lt;/author&gt;&lt;author&gt;Joseph, Lisa A.&lt;/author&gt;&lt;author&gt;Zein, Wadih M.&lt;/author&gt;&lt;author&gt;Brooks, Brian P.&lt;/author&gt;&lt;author&gt;Butman, John A.&lt;/author&gt;&lt;author&gt;Brady, Sheila M.&lt;/author&gt;&lt;author&gt;Fuhr, Shannon R.&lt;/author&gt;&lt;author&gt;Hicks, Melanie D.&lt;/author&gt;&lt;author&gt;Huey, Amanda E.&lt;/author&gt;&lt;author&gt;Hanish, Alyson E.&lt;/author&gt;&lt;author&gt;Danley, Kristen M.&lt;/author&gt;&lt;author&gt;Raygada, Margarita J.&lt;/author&gt;&lt;author&gt;Rennert, Owen M.&lt;/author&gt;&lt;author&gt;Martinowich, Keri&lt;/author&gt;&lt;author&gt;Sharp, Stephen J.&lt;/author&gt;&lt;author&gt;Tsao, Jack W.&lt;/author&gt;&lt;author&gt;Swedo, Susan E.&lt;/author&gt;&lt;/authors&gt;&lt;/contributors&gt;&lt;titles&gt;&lt;title&gt;Association of brain-derived neurotrophic factor (BDNF) haploinsufficiency with lower adaptive behaviour and reduced cognitive functioning in WAGR/11p13 deletion syndrome&lt;/title&gt;&lt;secondary-title&gt;Cortex&lt;/secondary-title&gt;&lt;/titles&gt;&lt;periodical&gt;&lt;full-title&gt;Cortex&lt;/full-title&gt;&lt;/periodical&gt;&lt;pages&gt;2700-2710&lt;/pages&gt;&lt;volume&gt;49&lt;/volume&gt;&lt;number&gt;10&lt;/number&gt;&lt;keywords&gt;&lt;keyword&gt;Brain-derived neurotrophic factor&lt;/keyword&gt;&lt;keyword&gt;WAGR syndrome&lt;/keyword&gt;&lt;keyword&gt;11p Deletion&lt;/keyword&gt;&lt;keyword&gt;IQ&lt;/keyword&gt;&lt;keyword&gt;Autism&lt;/keyword&gt;&lt;/keywords&gt;&lt;dates&gt;&lt;year&gt;2013&lt;/year&gt;&lt;pub-dates&gt;&lt;date&gt;2013/11/01/&lt;/date&gt;&lt;/pub-dates&gt;&lt;/dates&gt;&lt;isbn&gt;0010-9452&lt;/isbn&gt;&lt;urls&gt;&lt;related-urls&gt;&lt;url&gt;https://www.sciencedirect.com/science/article/pii/S0010945213000476&lt;/url&gt;&lt;/related-urls&gt;&lt;/urls&gt;&lt;electronic-resource-num&gt;https://doi.org/10.1016/j.cortex.2013.02.00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reira_2019</w:t>
            </w:r>
            <w:hyperlink w:anchor="_ENREF_228" w:tooltip="Ferreira, 2019 #3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XJyZWlyYTwvQXV0aG9yPjxZZWFyPjIwMTk8L1llYXI+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XJyZWlyYTwvQXV0aG9yPjxZZWFyPjIwMTk8L1llYXI+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ll_2019</w:t>
            </w:r>
            <w:hyperlink w:anchor="_ENREF_229" w:tooltip="Hall, 2019 #4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ll&lt;/Author&gt;&lt;Year&gt;2019&lt;/Year&gt;&lt;RecNum&gt;440&lt;/RecNum&gt;&lt;DisplayText&gt;&lt;style face="superscript"&gt;229&lt;/style&gt;&lt;/DisplayText&gt;&lt;record&gt;&lt;rec-number&gt;440&lt;/rec-number&gt;&lt;foreign-keys&gt;&lt;key app="EN" db-id="p9wv00a5yez0v1et5awv9pfoepd0x5dtwwpt" timestamp="1625595254"&gt;440&lt;/key&gt;&lt;/foreign-keys&gt;&lt;ref-type name="Journal Article"&gt;17&lt;/ref-type&gt;&lt;contributors&gt;&lt;authors&gt;&lt;author&gt;Hall, H. N.&lt;/author&gt;&lt;author&gt;Williamson, K. A.&lt;/author&gt;&lt;author&gt;FitzPatrick, D. R.&lt;/author&gt;&lt;/authors&gt;&lt;/contributors&gt;&lt;auth-address&gt;MRC Human Genetics Unit, MRC Institute of Genetics and Molecular Medicine, The University of Edinburgh, Western General Hospital, Crewe Road, Edinburgh, EH4 2XU, UK. nikki.hall@ed.ac.uk.&amp;#xD;MRC Human Genetics Unit, MRC Institute of Genetics and Molecular Medicine, The University of Edinburgh, Western General Hospital, Crewe Road, Edinburgh, EH4 2XU, UK.&lt;/auth-address&gt;&lt;titles&gt;&lt;title&gt;The genetic architecture of aniridia and Gillespie syndrome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881-898&lt;/pages&gt;&lt;volume&gt;138&lt;/volume&gt;&lt;number&gt;8-9&lt;/number&gt;&lt;edition&gt;2018/09/23&lt;/edition&gt;&lt;keywords&gt;&lt;keyword&gt;Animals&lt;/keyword&gt;&lt;keyword&gt;Aniridia/*genetics&lt;/keyword&gt;&lt;keyword&gt;Cerebellar Ataxia/*genetics&lt;/keyword&gt;&lt;keyword&gt;Eye Proteins/genetics&lt;/keyword&gt;&lt;keyword&gt;Humans&lt;/keyword&gt;&lt;keyword&gt;Intellectual Disability/*genetics&lt;/keyword&gt;&lt;keyword&gt;Iris/pathology&lt;/keyword&gt;&lt;keyword&gt;Mutation/genetics&lt;/keyword&gt;&lt;/keywords&gt;&lt;dates&gt;&lt;year&gt;2019&lt;/year&gt;&lt;pub-dates&gt;&lt;date&gt;Sep&lt;/date&gt;&lt;/pub-dates&gt;&lt;/dates&gt;&lt;isbn&gt;0340-6717 (Print)&amp;#xD;0340-6717&lt;/isbn&gt;&lt;accession-num&gt;30242502&lt;/accession-num&gt;&lt;urls&gt;&lt;/urls&gt;&lt;custom2&gt;PMC6710220 of interest.&lt;/custom2&gt;&lt;electronic-resource-num&gt;10.1007/s00439-018-1934-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AA4E12E" w14:textId="5010543D" w:rsidR="00FF21DC" w:rsidRPr="004A12D7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chr11:2767644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FF5AAA">
              <w:rPr>
                <w:rFonts w:asciiTheme="minorHAnsi" w:eastAsia="Times New Roman" w:hAnsiTheme="minorHAnsi" w:cstheme="minorHAnsi"/>
                <w:sz w:val="16"/>
                <w:szCs w:val="16"/>
              </w:rPr>
              <w:t>3245708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25F5A82" w14:textId="1254302E" w:rsidR="00FF21DC" w:rsidRPr="00FF5AAA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BDNF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WAGR Critical Region (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PAX6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WT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</w:tr>
      <w:tr w:rsidR="00CB09D9" w:rsidRPr="003456EA" w14:paraId="3647945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07D71DA" w14:textId="028C1492" w:rsidR="00FF21DC" w:rsidRPr="005E3B87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AGR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1p1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85A1D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31803509-3251098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C9EC77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D42D3D" w14:textId="1985DAAB" w:rsidR="00CE45D5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schbach_2005</w:t>
            </w:r>
            <w:hyperlink w:anchor="_ENREF_230" w:tooltip="Fischbach, 2005 #4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schbach&lt;/Author&gt;&lt;Year&gt;2005&lt;/Year&gt;&lt;RecNum&gt;439&lt;/RecNum&gt;&lt;DisplayText&gt;&lt;style face="superscript"&gt;230&lt;/style&gt;&lt;/DisplayText&gt;&lt;record&gt;&lt;rec-number&gt;439&lt;/rec-number&gt;&lt;foreign-keys&gt;&lt;key app="EN" db-id="p9wv00a5yez0v1et5awv9pfoepd0x5dtwwpt" timestamp="1625594946"&gt;439&lt;/key&gt;&lt;/foreign-keys&gt;&lt;ref-type name="Journal Article"&gt;17&lt;/ref-type&gt;&lt;contributors&gt;&lt;authors&gt;&lt;author&gt;Fischbach, Bernard V.&lt;/author&gt;&lt;author&gt;Trout, Kelly L.&lt;/author&gt;&lt;author&gt;Lewis, Julia&lt;/author&gt;&lt;author&gt;Luis, Catherine A.&lt;/author&gt;&lt;author&gt;Sika, Mohammed&lt;/author&gt;&lt;/authors&gt;&lt;/contributors&gt;&lt;titles&gt;&lt;title&gt;WAGR Syndrome: A Clinical Review of 54 Cases&lt;/title&gt;&lt;secondary-title&gt;Pediatrics&lt;/secondary-title&gt;&lt;/titles&gt;&lt;periodical&gt;&lt;full-title&gt;Pediatrics&lt;/full-title&gt;&lt;/periodical&gt;&lt;pages&gt;984&lt;/pages&gt;&lt;volume&gt;116&lt;/volume&gt;&lt;number&gt;4&lt;/number&gt;&lt;dates&gt;&lt;year&gt;2005&lt;/year&gt;&lt;/dates&gt;&lt;urls&gt;&lt;related-urls&gt;&lt;url&gt;http://pediatrics.aappublications.org/content/116/4/984.abstract&lt;/url&gt;&lt;/related-urls&gt;&lt;/urls&gt;&lt;electronic-resource-num&gt;10.1542/peds.2004-046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08</w:t>
            </w:r>
            <w:hyperlink w:anchor="_ENREF_226" w:tooltip="Han, 2008 #3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08&lt;/Year&gt;&lt;RecNum&gt;351&lt;/RecNum&gt;&lt;DisplayText&gt;&lt;style face="superscript"&gt;226&lt;/style&gt;&lt;/DisplayText&gt;&lt;record&gt;&lt;rec-number&gt;351&lt;/rec-number&gt;&lt;foreign-keys&gt;&lt;key app="EN" db-id="p9wv00a5yez0v1et5awv9pfoepd0x5dtwwpt" timestamp="1624831837"&gt;351&lt;/key&gt;&lt;/foreign-keys&gt;&lt;ref-type name="Journal Article"&gt;17&lt;/ref-type&gt;&lt;contributors&gt;&lt;authors&gt;&lt;author&gt;Han, Joan C.&lt;/author&gt;&lt;author&gt;Liu, Qing-Rong&lt;/author&gt;&lt;author&gt;Jones, MaryPat&lt;/author&gt;&lt;author&gt;Levinn, Rebecca L.&lt;/author&gt;&lt;author&gt;Menzie, Carolyn M.&lt;/author&gt;&lt;author&gt;Jefferson-George, Kyra S.&lt;/author&gt;&lt;author&gt;Adler-Wailes, Diane C.&lt;/author&gt;&lt;author&gt;Sanford, Ethan L.&lt;/author&gt;&lt;author&gt;Lacbawan, Felicitas L.&lt;/author&gt;&lt;author&gt;Uhl, George R.&lt;/author&gt;&lt;author&gt;Rennert, Owen M.&lt;/author&gt;&lt;author&gt;Yanovski, Jack A.&lt;/author&gt;&lt;/authors&gt;&lt;/contributors&gt;&lt;titles&gt;&lt;title&gt;Brain-Derived Neurotrophic Factor and Obesity in the WAGR Syndrome&lt;/title&gt;&lt;secondary-title&gt;New England Journal of Medicine&lt;/secondary-title&gt;&lt;/titles&gt;&lt;periodical&gt;&lt;full-title&gt;New England Journal of Medicine&lt;/full-title&gt;&lt;/periodical&gt;&lt;pages&gt;918-927&lt;/pages&gt;&lt;volume&gt;359&lt;/volume&gt;&lt;number&gt;9&lt;/number&gt;&lt;dates&gt;&lt;year&gt;2008&lt;/year&gt;&lt;pub-dates&gt;&lt;date&gt;2008/08/28&lt;/date&gt;&lt;/pub-dates&gt;&lt;/dates&gt;&lt;publisher&gt;Massachusetts Medical Society&lt;/publisher&gt;&lt;isbn&gt;0028-4793&lt;/isbn&gt;&lt;urls&gt;&lt;related-urls&gt;&lt;url&gt;https://doi.org/10.1056/NEJMoa0801119&lt;/url&gt;&lt;/related-urls&gt;&lt;/urls&gt;&lt;electronic-resource-num&gt;10.1056/NEJMoa0801119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13</w:t>
            </w:r>
            <w:hyperlink w:anchor="_ENREF_227" w:tooltip="Han, 2013 #3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&lt;/Author&gt;&lt;Year&gt;2013&lt;/Year&gt;&lt;RecNum&gt;352&lt;/RecNum&gt;&lt;DisplayText&gt;&lt;style face="superscript"&gt;227&lt;/style&gt;&lt;/DisplayText&gt;&lt;record&gt;&lt;rec-number&gt;352&lt;/rec-number&gt;&lt;foreign-keys&gt;&lt;key app="EN" db-id="p9wv00a5yez0v1et5awv9pfoepd0x5dtwwpt" timestamp="1624832118"&gt;352&lt;/key&gt;&lt;/foreign-keys&gt;&lt;ref-type name="Journal Article"&gt;17&lt;/ref-type&gt;&lt;contributors&gt;&lt;authors&gt;&lt;author&gt;Han, Joan C.&lt;/author&gt;&lt;author&gt;Thurm, Audrey&lt;/author&gt;&lt;author&gt;Golden Williams, Christine&lt;/author&gt;&lt;author&gt;Joseph, Lisa A.&lt;/author&gt;&lt;author&gt;Zein, Wadih M.&lt;/author&gt;&lt;author&gt;Brooks, Brian P.&lt;/author&gt;&lt;author&gt;Butman, John A.&lt;/author&gt;&lt;author&gt;Brady, Sheila M.&lt;/author&gt;&lt;author&gt;Fuhr, Shannon R.&lt;/author&gt;&lt;author&gt;Hicks, Melanie D.&lt;/author&gt;&lt;author&gt;Huey, Amanda E.&lt;/author&gt;&lt;author&gt;Hanish, Alyson E.&lt;/author&gt;&lt;author&gt;Danley, Kristen M.&lt;/author&gt;&lt;author&gt;Raygada, Margarita J.&lt;/author&gt;&lt;author&gt;Rennert, Owen M.&lt;/author&gt;&lt;author&gt;Martinowich, Keri&lt;/author&gt;&lt;author&gt;Sharp, Stephen J.&lt;/author&gt;&lt;author&gt;Tsao, Jack W.&lt;/author&gt;&lt;author&gt;Swedo, Susan E.&lt;/author&gt;&lt;/authors&gt;&lt;/contributors&gt;&lt;titles&gt;&lt;title&gt;Association of brain-derived neurotrophic factor (BDNF) haploinsufficiency with lower adaptive behaviour and reduced cognitive functioning in WAGR/11p13 deletion syndrome&lt;/title&gt;&lt;secondary-title&gt;Cortex&lt;/secondary-title&gt;&lt;/titles&gt;&lt;periodical&gt;&lt;full-title&gt;Cortex&lt;/full-title&gt;&lt;/periodical&gt;&lt;pages&gt;2700-2710&lt;/pages&gt;&lt;volume&gt;49&lt;/volume&gt;&lt;number&gt;10&lt;/number&gt;&lt;keywords&gt;&lt;keyword&gt;Brain-derived neurotrophic factor&lt;/keyword&gt;&lt;keyword&gt;WAGR syndrome&lt;/keyword&gt;&lt;keyword&gt;11p Deletion&lt;/keyword&gt;&lt;keyword&gt;IQ&lt;/keyword&gt;&lt;keyword&gt;Autism&lt;/keyword&gt;&lt;/keywords&gt;&lt;dates&gt;&lt;year&gt;2013&lt;/year&gt;&lt;pub-dates&gt;&lt;date&gt;2013/11/01/&lt;/date&gt;&lt;/pub-dates&gt;&lt;/dates&gt;&lt;isbn&gt;0010-9452&lt;/isbn&gt;&lt;urls&gt;&lt;related-urls&gt;&lt;url&gt;https://www.sciencedirect.com/science/article/pii/S0010945213000476&lt;/url&gt;&lt;/related-urls&gt;&lt;/urls&gt;&lt;electronic-resource-num&gt;https://doi.org/10.1016/j.cortex.2013.02.00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2560A12" w14:textId="340798BF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amamoto_2014</w:t>
            </w:r>
            <w:hyperlink w:anchor="_ENREF_231" w:tooltip="Yamamoto, 2014 #4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bW90bzwvQXV0aG9yPjxZZWFyPjIwMTQ8L1llYXI+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jM0LTg8L3BhZ2VzPjx2b2x1bWU+MTY0YTwvdm9sdW1lPjxudW1iZXI+MzwvbnVt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YW1hbW90bzwvQXV0aG9yPjxZZWFyPjIwMTQ8L1llYXI+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ll_2019</w:t>
            </w:r>
            <w:hyperlink w:anchor="_ENREF_229" w:tooltip="Hall, 2019 #4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ll&lt;/Author&gt;&lt;Year&gt;2019&lt;/Year&gt;&lt;RecNum&gt;440&lt;/RecNum&gt;&lt;DisplayText&gt;&lt;style face="superscript"&gt;229&lt;/style&gt;&lt;/DisplayText&gt;&lt;record&gt;&lt;rec-number&gt;440&lt;/rec-number&gt;&lt;foreign-keys&gt;&lt;key app="EN" db-id="p9wv00a5yez0v1et5awv9pfoepd0x5dtwwpt" timestamp="1625595254"&gt;440&lt;/key&gt;&lt;/foreign-keys&gt;&lt;ref-type name="Journal Article"&gt;17&lt;/ref-type&gt;&lt;contributors&gt;&lt;authors&gt;&lt;author&gt;Hall, H. N.&lt;/author&gt;&lt;author&gt;Williamson, K. A.&lt;/author&gt;&lt;author&gt;FitzPatrick, D. R.&lt;/author&gt;&lt;/authors&gt;&lt;/contributors&gt;&lt;auth-address&gt;MRC Human Genetics Unit, MRC Institute of Genetics and Molecular Medicine, The University of Edinburgh, Western General Hospital, Crewe Road, Edinburgh, EH4 2XU, UK. nikki.hall@ed.ac.uk.&amp;#xD;MRC Human Genetics Unit, MRC Institute of Genetics and Molecular Medicine, The University of Edinburgh, Western General Hospital, Crewe Road, Edinburgh, EH4 2XU, UK.&lt;/auth-address&gt;&lt;titles&gt;&lt;title&gt;The genetic architecture of aniridia and Gillespie syndrome&lt;/title&gt;&lt;secondary-title&gt;Hum Genet&lt;/secondary-title&gt;&lt;alt-title&gt;Human genetics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881-898&lt;/pages&gt;&lt;volume&gt;138&lt;/volume&gt;&lt;number&gt;8-9&lt;/number&gt;&lt;edition&gt;2018/09/23&lt;/edition&gt;&lt;keywords&gt;&lt;keyword&gt;Animals&lt;/keyword&gt;&lt;keyword&gt;Aniridia/*genetics&lt;/keyword&gt;&lt;keyword&gt;Cerebellar Ataxia/*genetics&lt;/keyword&gt;&lt;keyword&gt;Eye Proteins/genetics&lt;/keyword&gt;&lt;keyword&gt;Humans&lt;/keyword&gt;&lt;keyword&gt;Intellectual Disability/*genetics&lt;/keyword&gt;&lt;keyword&gt;Iris/pathology&lt;/keyword&gt;&lt;keyword&gt;Mutation/genetics&lt;/keyword&gt;&lt;/keywords&gt;&lt;dates&gt;&lt;year&gt;2019&lt;/year&gt;&lt;pub-dates&gt;&lt;date&gt;Sep&lt;/date&gt;&lt;/pub-dates&gt;&lt;/dates&gt;&lt;isbn&gt;0340-6717 (Print)&amp;#xD;0340-6717&lt;/isbn&gt;&lt;accession-num&gt;30242502&lt;/accession-num&gt;&lt;urls&gt;&lt;/urls&gt;&lt;custom2&gt;PMC6710220 of interest.&lt;/custom2&gt;&lt;electronic-resource-num&gt;10.1007/s00439-018-1934-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CD547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31803509-3251098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52D4F4B" w14:textId="2BDC047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DE0439" w:rsidRPr="003456EA" w14:paraId="3AF920F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ED248D" w14:textId="77777777" w:rsidR="00DE0439" w:rsidRDefault="00DE0439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otocki-Shaffer</w:t>
            </w:r>
          </w:p>
          <w:p w14:paraId="09364C28" w14:textId="002B4470" w:rsidR="00DE0439" w:rsidRPr="005E3B87" w:rsidRDefault="00DE0439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1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1457E7" w14:textId="518DF7FB" w:rsidR="00DE0439" w:rsidRPr="009369B6" w:rsidRDefault="00DE0439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43894800-4615245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7CE354" w14:textId="4E6F39AA" w:rsidR="00DE0439" w:rsidRPr="009369B6" w:rsidRDefault="00DE0439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29E003" w14:textId="57957E89" w:rsidR="00DE0439" w:rsidRPr="00B9777F" w:rsidRDefault="00DE0439" w:rsidP="002F6F2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warr_2010</w:t>
            </w:r>
            <w:hyperlink w:anchor="_ENREF_232" w:tooltip="Swarr, 2010 #4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FycjwvQXV0aG9yPjxZZWFyPjIwMTA8L1llYXI+PFJl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1NjUtNzI8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2FycjwvQXV0aG9yPjxZZWFyPjIwMTA8L1llYXI+PFJl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1NjUtNzI8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2</w:t>
            </w:r>
            <w:hyperlink w:anchor="_ENREF_233" w:tooltip="Kim, 2012 #4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A2PC9SZWNOdW0+PERpc3BsYXlUZXh0PjxzdHlsZSBmYWNlPSJzdXBlcnNjcmlwdCI+MjMz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A2PC9SZWNOdW0+PERpc3BsYXlUZXh0PjxzdHlsZSBmYWNlPSJzdXBlcnNjcmlwdCI+MjMz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9</w:t>
            </w:r>
            <w:hyperlink w:anchor="_ENREF_234" w:tooltip="Kim, 2019 #4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5PC9ZZWFyPjxSZWNO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5PC9ZZWFyPjxSZWNO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rajkova_2020</w:t>
            </w:r>
            <w:hyperlink w:anchor="_ENREF_235" w:tooltip="Trajkova, 2020 #4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qa292YTwvQXV0aG9yPjxZZWFyPjIwMjA8L1llYXI+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qa292YTwvQXV0aG9yPjxZZWFyPjIwMjA8L1llYXI+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83C368" w14:textId="6399726E" w:rsidR="00DE0439" w:rsidRPr="009369B6" w:rsidRDefault="00DE0439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1:43894800-4615245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EC5156" w14:textId="66C0DE9B" w:rsidR="00DE0439" w:rsidRPr="009369B6" w:rsidRDefault="00DE0439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DE0439" w:rsidRPr="003456EA" w14:paraId="7B26D5E2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81FD90" w14:textId="77777777" w:rsidR="00DE0439" w:rsidRPr="009369B6" w:rsidRDefault="00DE0439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E9725A" w14:textId="3D6BE056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4" w:name="_Hlk83830772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DE0439">
              <w:rPr>
                <w:rFonts w:asciiTheme="minorHAnsi" w:eastAsia="Times New Roman" w:hAnsiTheme="minorHAnsi" w:cstheme="minorHAnsi"/>
                <w:sz w:val="16"/>
                <w:szCs w:val="16"/>
              </w:rPr>
              <w:t>11:42312866-50419631</w:t>
            </w:r>
            <w:bookmarkEnd w:id="7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D4B60C" w14:textId="6F5BC72A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58AB8C" w14:textId="77777777" w:rsidR="00DE0439" w:rsidRPr="00B9777F" w:rsidRDefault="00DE0439" w:rsidP="002F6F2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B9F4BF" w14:textId="59409033" w:rsidR="00DE0439" w:rsidRPr="009369B6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E0439">
              <w:rPr>
                <w:rFonts w:asciiTheme="minorHAnsi" w:eastAsia="Times New Roman" w:hAnsiTheme="minorHAnsi" w:cstheme="minorHAnsi"/>
                <w:sz w:val="16"/>
                <w:szCs w:val="16"/>
              </w:rPr>
              <w:t>chr11:42334416-5037880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EF29E4" w14:textId="65412E8A" w:rsidR="00DE0439" w:rsidRPr="00DE0439" w:rsidRDefault="00DE0439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86390 referenced in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Tajkova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E101D2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E01048" w14:textId="5F8D9FFD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1q1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DD841A" w14:textId="61AEFBA9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7763646-7123693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21D382" w14:textId="747FE9A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BF96CD" w14:textId="4131CB6D" w:rsidR="00D12429" w:rsidRDefault="00FF21DC" w:rsidP="00D1242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regory-Evans_2007</w:t>
            </w:r>
            <w:hyperlink w:anchor="_ENREF_236" w:tooltip="Gregory-Evans, 2007 #6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Vnb3J5LUV2YW5zPC9BdXRob3I+PFllYXI+MjAwNzwv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Vnb3J5LUV2YW5zPC9BdXRob3I+PFllYXI+MjAwNzwv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smadi_2009</w:t>
            </w:r>
            <w:hyperlink w:anchor="_ENREF_237" w:tooltip="Kim, 2016 #63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6&lt;/Year&gt;&lt;RecNum&gt;631&lt;/RecNum&gt;&lt;DisplayText&gt;&lt;style face="superscript"&gt;237&lt;/style&gt;&lt;/DisplayText&gt;&lt;record&gt;&lt;rec-number&gt;631&lt;/rec-number&gt;&lt;foreign-keys&gt;&lt;key app="EN" db-id="p9wv00a5yez0v1et5awv9pfoepd0x5dtwwpt" timestamp="1626982422"&gt;631&lt;/key&gt;&lt;/foreign-keys&gt;&lt;ref-type name="Journal Article"&gt;17&lt;/ref-type&gt;&lt;contributors&gt;&lt;authors&gt;&lt;author&gt;Kim, Yu-Seon&lt;/author&gt;&lt;author&gt;Kim, Gun-Ha&lt;/author&gt;&lt;author&gt;Byeon, Jung Hye&lt;/author&gt;&lt;author&gt;Eun, So-Hee&lt;/author&gt;&lt;author&gt;Eun, Baik-Lin&lt;/author&gt;&lt;/authors&gt;&lt;/contributors&gt;&lt;titles&gt;&lt;title&gt;Chromosome 11q13 deletion syndrome&lt;/title&gt;&lt;secondary-title&gt;Korean journal of pediatrics&lt;/secondary-title&gt;&lt;alt-title&gt;Korean J Pediatr&lt;/alt-title&gt;&lt;/titles&gt;&lt;periodical&gt;&lt;full-title&gt;Korean journal of pediatrics&lt;/full-title&gt;&lt;abbr-1&gt;Korean J Pediatr&lt;/abbr-1&gt;&lt;/periodical&gt;&lt;alt-periodical&gt;&lt;full-title&gt;Korean journal of pediatrics&lt;/full-title&gt;&lt;abbr-1&gt;Korean J Pediatr&lt;/abbr-1&gt;&lt;/alt-periodical&gt;&lt;pages&gt;S10-S13&lt;/pages&gt;&lt;volume&gt;59&lt;/volume&gt;&lt;number&gt;Suppl 1&lt;/number&gt;&lt;edition&gt;2016/11/30&lt;/edition&gt;&lt;keywords&gt;&lt;keyword&gt;Chromosome 11q13&lt;/keyword&gt;&lt;keyword&gt;Coloboma&lt;/keyword&gt;&lt;keyword&gt;Hearing loss&lt;/keyword&gt;&lt;keyword&gt;Otodental syndrome&lt;/keyword&gt;&lt;keyword&gt;Tooth abnormalities&lt;/keyword&gt;&lt;/keywords&gt;&lt;dates&gt;&lt;year&gt;2016&lt;/year&gt;&lt;/dates&gt;&lt;publisher&gt;The Korean Pediatric Society&lt;/publisher&gt;&lt;isbn&gt;1738-1061&amp;#xD;2092-7258&lt;/isbn&gt;&lt;accession-num&gt;28018436&lt;/accession-num&gt;&lt;urls&gt;&lt;related-urls&gt;&lt;url&gt;https://pubmed.ncbi.nlm.nih.gov/28018436&lt;/url&gt;&lt;url&gt;https://www.ncbi.nlm.nih.gov/pmc/articles/PMC5177688/&lt;/url&gt;&lt;/related-urls&gt;&lt;/urls&gt;&lt;electronic-resource-num&gt;10.3345/kjp.2016.59.11.S1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4BBD1A9" w14:textId="6BEB55E3" w:rsidR="00FF21DC" w:rsidRPr="00B9777F" w:rsidRDefault="00FF21DC" w:rsidP="00D12429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iebart_2013</w:t>
            </w:r>
            <w:hyperlink w:anchor="_ENREF_238" w:tooltip="Ziebart, 2013 #6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iebart&lt;/Author&gt;&lt;Year&gt;2013&lt;/Year&gt;&lt;RecNum&gt;633&lt;/RecNum&gt;&lt;DisplayText&gt;&lt;style face="superscript"&gt;238&lt;/style&gt;&lt;/DisplayText&gt;&lt;record&gt;&lt;rec-number&gt;633&lt;/rec-number&gt;&lt;foreign-keys&gt;&lt;key app="EN" db-id="p9wv00a5yez0v1et5awv9pfoepd0x5dtwwpt" timestamp="1626986420"&gt;633&lt;/key&gt;&lt;/foreign-keys&gt;&lt;ref-type name="Journal Article"&gt;17&lt;/ref-type&gt;&lt;contributors&gt;&lt;authors&gt;&lt;author&gt;Ziebart, Thomas&lt;/author&gt;&lt;author&gt;Draenert, Florian G.&lt;/author&gt;&lt;author&gt;Galetzka, Danuta&lt;/author&gt;&lt;author&gt;Babaryka, Gregor&lt;/author&gt;&lt;author&gt;Schmidseder, Ralf&lt;/author&gt;&lt;author&gt;Wagner, Wilfried&lt;/author&gt;&lt;author&gt;Bartsch, Oliver&lt;/author&gt;&lt;/authors&gt;&lt;/contributors&gt;&lt;titles&gt;&lt;title&gt;The original family revisited after 37 years: odontoma–dysphagia syndrome is most likely caused by a microduplication of chromosome 11q13.3, including the FGF3 and FGF4 genes&lt;/title&gt;&lt;secondary-title&gt;Clinical Oral Investigations&lt;/secondary-title&gt;&lt;/titles&gt;&lt;periodical&gt;&lt;full-title&gt;Clinical Oral Investigations&lt;/full-title&gt;&lt;/periodical&gt;&lt;pages&gt;123-130&lt;/pages&gt;&lt;volume&gt;17&lt;/volume&gt;&lt;number&gt;1&lt;/number&gt;&lt;dates&gt;&lt;year&gt;2013&lt;/year&gt;&lt;pub-dates&gt;&lt;date&gt;2013/01/01&lt;/date&gt;&lt;/pub-dates&gt;&lt;/dates&gt;&lt;isbn&gt;1436-3771&lt;/isbn&gt;&lt;urls&gt;&lt;related-urls&gt;&lt;url&gt;https://doi.org/10.1007/s00784-012-0676-6&lt;/url&gt;&lt;/related-urls&gt;&lt;/urls&gt;&lt;electronic-resource-num&gt;10.1007/s00784-012-0676-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6</w:t>
            </w:r>
            <w:hyperlink w:anchor="_ENREF_239" w:tooltip="Kim, 2016 #63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im&lt;/Author&gt;&lt;Year&gt;2016&lt;/Year&gt;&lt;RecNum&gt;634&lt;/RecNum&gt;&lt;DisplayText&gt;&lt;style face="superscript"&gt;239&lt;/style&gt;&lt;/DisplayText&gt;&lt;record&gt;&lt;rec-number&gt;634&lt;/rec-number&gt;&lt;foreign-keys&gt;&lt;key app="EN" db-id="p9wv00a5yez0v1et5awv9pfoepd0x5dtwwpt" timestamp="1626986485"&gt;634&lt;/key&gt;&lt;/foreign-keys&gt;&lt;ref-type name="Journal Article"&gt;17&lt;/ref-type&gt;&lt;contributors&gt;&lt;authors&gt;&lt;author&gt;Kim, Y. S.&lt;/author&gt;&lt;author&gt;Kim, G. H.&lt;/author&gt;&lt;author&gt;Byeon, J. H.&lt;/author&gt;&lt;author&gt;Eun, S. H.&lt;/author&gt;&lt;author&gt;Eun, B. L.&lt;/author&gt;&lt;/authors&gt;&lt;/contributors&gt;&lt;auth-address&gt;Department of Pediatrics, Korea University College of Medicine, Seoul, Korea.&lt;/auth-address&gt;&lt;titles&gt;&lt;title&gt;Chromosome 11q13 deletion syndrome&lt;/title&gt;&lt;secondary-title&gt;Korean J Pediatr&lt;/secondary-title&gt;&lt;alt-title&gt;Korean journal of pediatrics&lt;/alt-title&gt;&lt;/titles&gt;&lt;periodical&gt;&lt;full-title&gt;Korean journal of pediatrics&lt;/full-title&gt;&lt;abbr-1&gt;Korean J Pediatr&lt;/abbr-1&gt;&lt;/periodical&gt;&lt;alt-periodical&gt;&lt;full-title&gt;Korean journal of pediatrics&lt;/full-title&gt;&lt;abbr-1&gt;Korean J Pediatr&lt;/abbr-1&gt;&lt;/alt-periodical&gt;&lt;pages&gt;S10-s13&lt;/pages&gt;&lt;volume&gt;59&lt;/volume&gt;&lt;number&gt;Suppl 1&lt;/number&gt;&lt;edition&gt;2016/12/27&lt;/edition&gt;&lt;keywords&gt;&lt;keyword&gt;Chromosome 11q13&lt;/keyword&gt;&lt;keyword&gt;Coloboma&lt;/keyword&gt;&lt;keyword&gt;Hearing loss&lt;/keyword&gt;&lt;keyword&gt;Otodental syndrome&lt;/keyword&gt;&lt;keyword&gt;Tooth abnormalities&lt;/keyword&gt;&lt;/keywords&gt;&lt;dates&gt;&lt;year&gt;2016&lt;/year&gt;&lt;pub-dates&gt;&lt;date&gt;Nov&lt;/date&gt;&lt;/pub-dates&gt;&lt;/dates&gt;&lt;isbn&gt;1738-1061 (Print)&amp;#xD;1738-1061&lt;/isbn&gt;&lt;accession-num&gt;28018436&lt;/accession-num&gt;&lt;urls&gt;&lt;/urls&gt;&lt;custom2&gt;PMC5177688&lt;/custom2&gt;&lt;electronic-resource-num&gt;10.3345/kjp.2016.59.11.S1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466F30D" w14:textId="3D493F7B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7763646-7123693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86E51A" w14:textId="78F38F92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1AA6D77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48971D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DA1E76" w14:textId="558FDB5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246102-6960064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CF500F" w14:textId="1F62E8A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3F3C53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3F9ECC9" w14:textId="3425638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536921-699229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FD8A12" w14:textId="69DDC629" w:rsidR="00FF21DC" w:rsidRPr="00C31681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Ziebart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72939E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791130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953A69" w14:textId="12F18DF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624736-6963419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EEEB9BE" w14:textId="2C818776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588192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6F85D2" w14:textId="00368B18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sz w:val="16"/>
                <w:szCs w:val="16"/>
              </w:rPr>
              <w:t>chr11:69624736-6963419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6DA394" w14:textId="0499C823" w:rsidR="00FF21DC" w:rsidRPr="00C31681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31681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FGF3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CB09D9" w:rsidRPr="003456EA" w14:paraId="63E215D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1C8C379" w14:textId="3FAA4A2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Jacobsen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1q23-qter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DFFA7CA" w14:textId="5E4E568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19634290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3D4B805" w14:textId="673DB89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2A454CF" w14:textId="38D85F8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rossfeld_2004</w:t>
            </w:r>
            <w:hyperlink w:anchor="_ENREF_240" w:tooltip="Grossfeld, 2004 #1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rossfeld&lt;/Author&gt;&lt;Year&gt;2004&lt;/Year&gt;&lt;RecNum&gt;161&lt;/RecNum&gt;&lt;DisplayText&gt;&lt;style face="superscript"&gt;240&lt;/style&gt;&lt;/DisplayText&gt;&lt;record&gt;&lt;rec-number&gt;161&lt;/rec-number&gt;&lt;foreign-keys&gt;&lt;key app="EN" db-id="p9wv00a5yez0v1et5awv9pfoepd0x5dtwwpt" timestamp="1623896997"&gt;161&lt;/key&gt;&lt;/foreign-keys&gt;&lt;ref-type name="Journal Article"&gt;17&lt;/ref-type&gt;&lt;contributors&gt;&lt;authors&gt;&lt;author&gt;Grossfeld, Paul D.&lt;/author&gt;&lt;author&gt;Mattina, Teresa&lt;/author&gt;&lt;author&gt;Lai, Zona&lt;/author&gt;&lt;author&gt;Favier, Remi&lt;/author&gt;&lt;author&gt;Jones, Ken Lyons&lt;/author&gt;&lt;author&gt;Cotter, Finbarr&lt;/author&gt;&lt;author&gt;Jones, Christopher&lt;/author&gt;&lt;author&gt;the 11q, Consortium&lt;/author&gt;&lt;/authors&gt;&lt;/contributors&gt;&lt;titles&gt;&lt;title&gt;The 11q terminal deletion disorder: A prospective study of 110 cases&lt;/title&gt;&lt;secondary-title&gt;American Journal of Medical Genetics Part A&lt;/secondary-title&gt;&lt;/titles&gt;&lt;periodical&gt;&lt;full-title&gt;American Journal of Medical Genetics Part A&lt;/full-title&gt;&lt;/periodical&gt;&lt;pages&gt;51-61&lt;/pages&gt;&lt;volume&gt;129A&lt;/volume&gt;&lt;number&gt;1&lt;/number&gt;&lt;keywords&gt;&lt;keyword&gt;11q terminal deletion disorder&lt;/keyword&gt;&lt;keyword&gt;Jacobsen syndrome&lt;/keyword&gt;&lt;keyword&gt;partial 11q monosomy&lt;/keyword&gt;&lt;keyword&gt;neurocognitive profile&lt;/keyword&gt;&lt;keyword&gt;Paris-Trousseau syndrome&lt;/keyword&gt;&lt;keyword&gt;thrombocytopenia&lt;/keyword&gt;&lt;keyword&gt;hypoplastic left heart syndrome&lt;/keyword&gt;&lt;keyword&gt;candidate gene&lt;/keyword&gt;&lt;keyword&gt;FRA11B&lt;/keyword&gt;&lt;keyword&gt;CCG trinucleotide repeat&lt;/keyword&gt;&lt;/keywords&gt;&lt;dates&gt;&lt;year&gt;2004&lt;/year&gt;&lt;pub-dates&gt;&lt;date&gt;2004/08/15&lt;/date&gt;&lt;/pub-dates&gt;&lt;/dates&gt;&lt;publisher&gt;John Wiley &amp;amp; Sons, Ltd&lt;/publisher&gt;&lt;isbn&gt;1552-4825&lt;/isbn&gt;&lt;work-type&gt;https://doi.org/10.1002/ajmg.a.30090&lt;/work-type&gt;&lt;urls&gt;&lt;related-urls&gt;&lt;url&gt;https://doi.org/10.1002/ajmg.a.30090&lt;/url&gt;&lt;/related-urls&gt;&lt;/urls&gt;&lt;electronic-resource-num&gt;https://doi.org/10.1002/ajmg.a.30090&lt;/electronic-resource-num&gt;&lt;access-date&gt;2021/06/1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ldren_2009</w:t>
            </w:r>
            <w:hyperlink w:anchor="_ENREF_241" w:tooltip="Coldren, 2008 #1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ldren&lt;/Author&gt;&lt;Year&gt;2008&lt;/Year&gt;&lt;RecNum&gt;162&lt;/RecNum&gt;&lt;DisplayText&gt;&lt;style face="superscript"&gt;241&lt;/style&gt;&lt;/DisplayText&gt;&lt;record&gt;&lt;rec-number&gt;162&lt;/rec-number&gt;&lt;foreign-keys&gt;&lt;key app="EN" db-id="p9wv00a5yez0v1et5awv9pfoepd0x5dtwwpt" timestamp="1623897073"&gt;162&lt;/key&gt;&lt;/foreign-keys&gt;&lt;ref-type name="Journal Article"&gt;17&lt;/ref-type&gt;&lt;contributors&gt;&lt;authors&gt;&lt;author&gt;Coldren, C. D.&lt;/author&gt;&lt;author&gt;Lai, Z.&lt;/author&gt;&lt;author&gt;Shragg, P.&lt;/author&gt;&lt;author&gt;Rossi, E.&lt;/author&gt;&lt;author&gt;Glidewell, S. C.&lt;/author&gt;&lt;author&gt;Zuffardi, O.&lt;/author&gt;&lt;author&gt;Mattina, T.&lt;/author&gt;&lt;author&gt;Ivy, D. D.&lt;/author&gt;&lt;author&gt;Curfs, L. M.&lt;/author&gt;&lt;author&gt;Mattson, S. N.&lt;/author&gt;&lt;author&gt;Riley, E. P.&lt;/author&gt;&lt;author&gt;Treier, M.&lt;/author&gt;&lt;author&gt;Grossfeld, P. D.&lt;/author&gt;&lt;/authors&gt;&lt;/contributors&gt;&lt;titles&gt;&lt;title&gt;Chromosomal microarray mapping suggests a role for BSX and Neurogranin in neurocognitive and behavioral defects in the 11q terminal deletion disorder (Jacobsen syndrome)&lt;/title&gt;&lt;secondary-title&gt;neurogenetics&lt;/secondary-title&gt;&lt;/titles&gt;&lt;periodical&gt;&lt;full-title&gt;neurogenetics&lt;/full-title&gt;&lt;/periodical&gt;&lt;pages&gt;89&lt;/pages&gt;&lt;volume&gt;10&lt;/volume&gt;&lt;number&gt;2&lt;/number&gt;&lt;dates&gt;&lt;year&gt;2008&lt;/year&gt;&lt;pub-dates&gt;&lt;date&gt;2008/10/15&lt;/date&gt;&lt;/pub-dates&gt;&lt;/dates&gt;&lt;isbn&gt;1364-6753&lt;/isbn&gt;&lt;urls&gt;&lt;related-urls&gt;&lt;url&gt;https://doi.org/10.1007/s10048-008-0157-x&lt;/url&gt;&lt;/related-urls&gt;&lt;/urls&gt;&lt;electronic-resource-num&gt;10.1007/s10048-008-0157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i_2010</w:t>
            </w:r>
            <w:hyperlink w:anchor="_ENREF_242" w:tooltip="Ji, 2010 #1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Ji&lt;/Author&gt;&lt;Year&gt;2010&lt;/Year&gt;&lt;RecNum&gt;164&lt;/RecNum&gt;&lt;DisplayText&gt;&lt;style face="superscript"&gt;242&lt;/style&gt;&lt;/DisplayText&gt;&lt;record&gt;&lt;rec-number&gt;164&lt;/rec-number&gt;&lt;foreign-keys&gt;&lt;key app="EN" db-id="p9wv00a5yez0v1et5awv9pfoepd0x5dtwwpt" timestamp="1623897169"&gt;164&lt;/key&gt;&lt;/foreign-keys&gt;&lt;ref-type name="Journal Article"&gt;17&lt;/ref-type&gt;&lt;contributors&gt;&lt;authors&gt;&lt;author&gt;Ji, Taoyun&lt;/author&gt;&lt;author&gt;Wu, Ye&lt;/author&gt;&lt;author&gt;Wang, Huifang&lt;/author&gt;&lt;author&gt;Wang, Jingmin&lt;/author&gt;&lt;author&gt;Jiang, Yuwu&lt;/author&gt;&lt;/authors&gt;&lt;/contributors&gt;&lt;titles&gt;&lt;title&gt;Diagnosis and fine mapping of a deletion in distal 11q in two Chinese patients with developmental delay&lt;/title&gt;&lt;secondary-title&gt;Journal of Human Genetics&lt;/secondary-title&gt;&lt;/titles&gt;&lt;periodical&gt;&lt;full-title&gt;Journal of Human Genetics&lt;/full-title&gt;&lt;/periodical&gt;&lt;pages&gt;486-489&lt;/pages&gt;&lt;volume&gt;55&lt;/volume&gt;&lt;number&gt;8&lt;/number&gt;&lt;dates&gt;&lt;year&gt;2010&lt;/year&gt;&lt;pub-dates&gt;&lt;date&gt;2010/08/01&lt;/date&gt;&lt;/pub-dates&gt;&lt;/dates&gt;&lt;isbn&gt;1435-232X&lt;/isbn&gt;&lt;urls&gt;&lt;related-urls&gt;&lt;url&gt;https://doi.org/10.1038/jhg.2010.51&lt;/url&gt;&lt;/related-urls&gt;&lt;/urls&gt;&lt;electronic-resource-num&gt;10.1038/jhg.2010.5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e_2010</w:t>
            </w:r>
            <w:hyperlink w:anchor="_ENREF_243" w:tooltip="Ye, 2010 #1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ZTwvQXV0aG9yPjxZZWFyPjIwMTA8L1llYXI+PFJlY051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ZTwvQXV0aG9yPjxZZWFyPjIwMTA8L1llYXI+PFJlY051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565D7E" w14:textId="19680B2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19634290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D4D91E0" w14:textId="6D07274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A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883CC9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0FC802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78E186" w14:textId="7E59841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2297785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70A1A1" w14:textId="62DA140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F57010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D8CFBB" w14:textId="4780D32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2297785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8A6226E" w14:textId="09BB4322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B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F46CA8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AB3305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D128C0" w14:textId="4B2CDEB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5086881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1510BD" w14:textId="633E3FD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2FE4F8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96FF4C7" w14:textId="3432306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5086881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70E6BB4" w14:textId="7EE59F8B" w:rsidR="00FF21DC" w:rsidRPr="009369B6" w:rsidRDefault="00FF21DC" w:rsidP="00FF21DC">
            <w:pPr>
              <w:tabs>
                <w:tab w:val="left" w:pos="2856"/>
              </w:tabs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C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686C72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2B6C05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DBDB93" w14:textId="1368D83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6225789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83757D" w14:textId="6624981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3F0324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6867E7" w14:textId="04789F9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6225789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66CB02" w14:textId="44FE26B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D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72A0AF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8B7989" w14:textId="77CC2196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C24EF8" w14:textId="383C7A1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8142005-1350065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5C3D89" w14:textId="24EA800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B18884" w14:textId="3C2B714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CED7F7" w14:textId="228F1D1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1:128142005-1350065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3FF86B" w14:textId="5232FD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henotype Group ‘E’ of Grossfel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CE2DBF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8F45AE7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5012D4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EF30B9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E2CFDA6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0BBE58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0920552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2B9EA76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606C4FC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2p13.3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CBFA16E" w14:textId="2D54180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0-2537524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EA0E767" w14:textId="6DE2901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DDA5095" w14:textId="08A26DCC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oryck_2009</w:t>
            </w:r>
            <w:hyperlink w:anchor="_ENREF_244" w:tooltip="Rooryck, 2009 #1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oryck&lt;/Author&gt;&lt;Year&gt;2009&lt;/Year&gt;&lt;RecNum&gt;166&lt;/RecNum&gt;&lt;DisplayText&gt;&lt;style face="superscript"&gt;244&lt;/style&gt;&lt;/DisplayText&gt;&lt;record&gt;&lt;rec-number&gt;166&lt;/rec-number&gt;&lt;foreign-keys&gt;&lt;key app="EN" db-id="p9wv00a5yez0v1et5awv9pfoepd0x5dtwwpt" timestamp="1623940822"&gt;166&lt;/key&gt;&lt;/foreign-keys&gt;&lt;ref-type name="Journal Article"&gt;17&lt;/ref-type&gt;&lt;contributors&gt;&lt;authors&gt;&lt;author&gt;Rooryck, C.&lt;/author&gt;&lt;author&gt;Stef, M.&lt;/author&gt;&lt;author&gt;Burgelin, I.&lt;/author&gt;&lt;author&gt;Simon, D.&lt;/author&gt;&lt;author&gt;Souakri, N.&lt;/author&gt;&lt;author&gt;Thambo, J. B.&lt;/author&gt;&lt;author&gt;Chateil, J. F.&lt;/author&gt;&lt;author&gt;Lacombe, D.&lt;/author&gt;&lt;author&gt;Arveiler, B.&lt;/author&gt;&lt;/authors&gt;&lt;/contributors&gt;&lt;auth-address&gt;Laboratoire de Génétique Humaine (EA4137), Université Victor Segalen Bordeaux 2, France. caroline.rooryck-thambo@u-bordeaux2.fr&lt;/auth-address&gt;&lt;titles&gt;&lt;title&gt;2.3 Mb terminal deletion in 12p13.33 associated with oculoauriculovertebral spectrum and evaluation of WNT5B as a candidate gene&lt;/title&gt;&lt;secondary-title&gt;Eur J Med Genet&lt;/secondary-title&gt;&lt;alt-title&gt;European journal of medical genetics&lt;/alt-title&gt;&lt;/titles&gt;&lt;periodical&gt;&lt;full-title&gt;Eur J Med Genet&lt;/full-title&gt;&lt;abbr-1&gt;European journal of medical genetics&lt;/abbr-1&gt;&lt;/periodical&gt;&lt;alt-periodical&gt;&lt;full-title&gt;Eur J Med Genet&lt;/full-title&gt;&lt;abbr-1&gt;European journal of medical genetics&lt;/abbr-1&gt;&lt;/alt-periodical&gt;&lt;pages&gt;446-9&lt;/pages&gt;&lt;volume&gt;52&lt;/volume&gt;&lt;number&gt;6&lt;/number&gt;&lt;edition&gt;2009/09/08&lt;/edition&gt;&lt;keywords&gt;&lt;keyword&gt;Child&lt;/keyword&gt;&lt;keyword&gt;*Chromosome Deletion&lt;/keyword&gt;&lt;keyword&gt;*Chromosomes, Human, Pair 12&lt;/keyword&gt;&lt;keyword&gt;Female&lt;/keyword&gt;&lt;keyword&gt;Goldenhar Syndrome/*genetics&lt;/keyword&gt;&lt;keyword&gt;Humans&lt;/keyword&gt;&lt;keyword&gt;Wnt Proteins/*genetics&lt;/keyword&gt;&lt;/keywords&gt;&lt;dates&gt;&lt;year&gt;2009&lt;/year&gt;&lt;pub-dates&gt;&lt;date&gt;Nov-Dec&lt;/date&gt;&lt;/pub-dates&gt;&lt;/dates&gt;&lt;isbn&gt;1769-7212&lt;/isbn&gt;&lt;accession-num&gt;19733267&lt;/accession-num&gt;&lt;urls&gt;&lt;/urls&gt;&lt;electronic-resource-num&gt;10.1016/j.ejmg.2009.08.005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hevanon_2013</w:t>
            </w:r>
            <w:hyperlink w:anchor="_ENREF_245" w:tooltip="Thevenon, 2013 #1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M8L1llYXI+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aGV2ZW5vbjwvQXV0aG9yPjxZZWFyPjIwMTM8L1llYXI+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ilva_2014</w:t>
            </w:r>
            <w:hyperlink w:anchor="_ENREF_246" w:tooltip="Silva, 2014 #1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x2YTwvQXV0aG9yPjxZZWFyPjIwMTQ8L1llYXI+PFJl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x2YTwvQXV0aG9yPjxZZWFyPjIwMTQ8L1llYXI+PFJl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o_2020</w:t>
            </w:r>
            <w:hyperlink w:anchor="_ENREF_247" w:tooltip="Mio, 2020 #1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88L0F1dGhvcj48WWVhcj4yMDIwPC9ZZWFyPjxSZWNO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88L0F1dGhvcj48WWVhcj4yMDIwPC9ZZWFyPjxSZWNO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5228D7" w14:textId="2D1723C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0-2667263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F5893D" w14:textId="5545708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chr12 to the end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Thevan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P8</w:t>
            </w:r>
          </w:p>
        </w:tc>
      </w:tr>
      <w:tr w:rsidR="00CB09D9" w:rsidRPr="003456EA" w14:paraId="7469646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0FA457" w14:textId="527605A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2q1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207858" w14:textId="6288DBB8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55704299-5877952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B5A089" w14:textId="3B52828A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06F7C3" w14:textId="0E4F1D3D" w:rsid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nten_2007</w:t>
            </w:r>
            <w:hyperlink w:anchor="_ENREF_248" w:tooltip="Menten, 2007 #1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50ZW48L0F1dGhvcj48WWVhcj4yMDA3PC9ZZWFyPjxS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50ZW48L0F1dGhvcj48WWVhcj4yMDA3PC9ZZWFyPjxS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ysse_2009</w:t>
            </w:r>
            <w:hyperlink w:anchor="_ENREF_249" w:tooltip="Buysse, 2009 #1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lzc2U8L0F1dGhvcj48WWVhcj4yMDA5PC9ZZWFyPjxS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TAxLTc8L3BhZ2VzPjx2b2x1bWU+NTI8L3Zv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lzc2U8L0F1dGhvcj48WWVhcj4yMDA5PC9ZZWFyPjxS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TAxLTc8L3BhZ2VzPjx2b2x1bWU+NTI8L3Zv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ynch_2011</w:t>
            </w:r>
            <w:hyperlink w:anchor="_ENREF_250" w:tooltip="Lynch, 2011 #1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eW5jaDwvQXV0aG9yPjxZZWFyPjIwMTE8L1llYXI+PFJl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1MzQtOTwvcGFnZXM+PHZvbHVtZT4xOTwvdm9sdW1lPjxudW1iZXI+NTwvbnVt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eW5jaDwvQXV0aG9yPjxZZWFyPjIwMTE8L1llYXI+PFJl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1MzQtOTwvcGFnZXM+PHZvbHVtZT4xOTwvdm9sdW1lPjxudW1iZXI+NTwvbnVt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9DC7613" w14:textId="7192E430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ischetto_2017</w:t>
            </w:r>
            <w:hyperlink w:anchor="_ENREF_251" w:tooltip="Fischetto, 2017 #1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ischetto&lt;/Author&gt;&lt;Year&gt;2017&lt;/Year&gt;&lt;RecNum&gt;172&lt;/RecNum&gt;&lt;DisplayText&gt;&lt;style face="superscript"&gt;251&lt;/style&gt;&lt;/DisplayText&gt;&lt;record&gt;&lt;rec-number&gt;172&lt;/rec-number&gt;&lt;foreign-keys&gt;&lt;key app="EN" db-id="p9wv00a5yez0v1et5awv9pfoepd0x5dtwwpt" timestamp="1623946410"&gt;172&lt;/key&gt;&lt;/foreign-keys&gt;&lt;ref-type name="Journal Article"&gt;17&lt;/ref-type&gt;&lt;contributors&gt;&lt;authors&gt;&lt;author&gt;Fischetto, Rita&lt;/author&gt;&lt;author&gt;Palumbo, Orazio&lt;/author&gt;&lt;author&gt;Ortolani, Federica&lt;/author&gt;&lt;author&gt;Palumbo, Pietro&lt;/author&gt;&lt;author&gt;Leone, Maria Pia&lt;/author&gt;&lt;author&gt;Causio, Francesco Andrea&lt;/author&gt;&lt;author&gt;Pesce, Sabino&lt;/author&gt;&lt;author&gt;Digilio, Maria Christina&lt;/author&gt;&lt;author&gt;Carella, Massimo&lt;/author&gt;&lt;author&gt;Papadia, Francesco&lt;/author&gt;&lt;/authors&gt;&lt;/contributors&gt;&lt;titles&gt;&lt;title&gt;Clinical and molecular characterization of a second family with the 12q14 microdeletion syndrome and review of the literature&lt;/title&gt;&lt;secondary-title&gt;American Journal of Medical Genetics Part A&lt;/secondary-title&gt;&lt;/titles&gt;&lt;periodical&gt;&lt;full-title&gt;American Journal of Medical Genetics Part A&lt;/full-title&gt;&lt;/periodical&gt;&lt;pages&gt;1922-1930&lt;/pages&gt;&lt;volume&gt;173&lt;/volume&gt;&lt;number&gt;7&lt;/number&gt;&lt;keywords&gt;&lt;keyword&gt;12q14.2q14.3 microdeletion&lt;/keyword&gt;&lt;keyword&gt;osteopoikilosis&lt;/keyword&gt;&lt;keyword&gt;SNP array analysis&lt;/keyword&gt;&lt;/keywords&gt;&lt;dates&gt;&lt;year&gt;2017&lt;/year&gt;&lt;pub-dates&gt;&lt;date&gt;2017/07/01&lt;/date&gt;&lt;/pub-dates&gt;&lt;/dates&gt;&lt;publisher&gt;John Wiley &amp;amp; Sons, Ltd&lt;/publisher&gt;&lt;isbn&gt;1552-4825&lt;/isbn&gt;&lt;work-type&gt;https://doi.org/10.1002/ajmg.a.38253&lt;/work-type&gt;&lt;urls&gt;&lt;related-urls&gt;&lt;url&gt;https://doi.org/10.1002/ajmg.a.38253&lt;/url&gt;&lt;/related-urls&gt;&lt;/urls&gt;&lt;electronic-resource-num&gt;https://doi.org/10.1002/ajmg.a.38253&lt;/electronic-resource-num&gt;&lt;access-date&gt;2021/06/1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ória_2020</w:t>
            </w:r>
            <w:hyperlink w:anchor="_ENREF_252" w:tooltip="Dória, 2020 #1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ória&lt;/Author&gt;&lt;Year&gt;2020&lt;/Year&gt;&lt;RecNum&gt;173&lt;/RecNum&gt;&lt;DisplayText&gt;&lt;style face="superscript"&gt;252&lt;/style&gt;&lt;/DisplayText&gt;&lt;record&gt;&lt;rec-number&gt;173&lt;/rec-number&gt;&lt;foreign-keys&gt;&lt;key app="EN" db-id="p9wv00a5yez0v1et5awv9pfoepd0x5dtwwpt" timestamp="1623946831"&gt;173&lt;/key&gt;&lt;/foreign-keys&gt;&lt;ref-type name="Journal Article"&gt;17&lt;/ref-type&gt;&lt;contributors&gt;&lt;authors&gt;&lt;author&gt;Dória, Sofia&lt;/author&gt;&lt;author&gt;Alves, Daniela&lt;/author&gt;&lt;author&gt;Pinho, Maria João&lt;/author&gt;&lt;author&gt;Pinto, Joel&lt;/author&gt;&lt;author&gt;Leão, Miguel&lt;/author&gt;&lt;/authors&gt;&lt;/contributors&gt;&lt;titles&gt;&lt;title&gt;12q14 microduplication: a new clinical entity reciprocal to the microdeletion syndrome?&lt;/title&gt;&lt;secondary-title&gt;BMC Medical Genomics&lt;/secondary-title&gt;&lt;/titles&gt;&lt;periodical&gt;&lt;full-title&gt;BMC Medical Genomics&lt;/full-title&gt;&lt;/periodical&gt;&lt;pages&gt;2&lt;/pages&gt;&lt;volume&gt;13&lt;/volume&gt;&lt;number&gt;1&lt;/number&gt;&lt;dates&gt;&lt;year&gt;2020&lt;/year&gt;&lt;pub-dates&gt;&lt;date&gt;2020/01/03&lt;/date&gt;&lt;/pub-dates&gt;&lt;/dates&gt;&lt;isbn&gt;1755-8794&lt;/isbn&gt;&lt;urls&gt;&lt;related-urls&gt;&lt;url&gt;https://doi.org/10.1186/s12920-019-0653-x&lt;/url&gt;&lt;/related-urls&gt;&lt;/urls&gt;&lt;electronic-resource-num&gt;10.1186/s12920-019-0653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AA6342" w14:textId="58DA46A8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2:57418032-604932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8AEC932" w14:textId="48D581D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3 of Lync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EAD5AC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37830E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AB7732" w14:textId="3BD8954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5" w:name="_Hlk7481800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56192860-66309484</w:t>
            </w:r>
            <w:bookmarkEnd w:id="7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087B1A" w14:textId="6DECAAF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67684A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18C28A" w14:textId="41E2AA4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2:57906593-6802321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EBF1F0" w14:textId="2FAC820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ase 1 of Lync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7FF62E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8FEBE8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5A00F2" w14:textId="14D8819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63342399-6678034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E2F956" w14:textId="31756D2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8445A4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5705F8C" w14:textId="0805EF0A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hAnsiTheme="minorHAnsi" w:cstheme="minorHAnsi"/>
                <w:sz w:val="16"/>
                <w:szCs w:val="16"/>
              </w:rPr>
              <w:t>chr12:65056132-6849407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30E55D3" w14:textId="66AFFC9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Mente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32644FD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151631" w14:textId="06FD808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CD (12q21.3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00FD5D" w14:textId="3975EE8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chr1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3118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57335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04AF08" w14:textId="1C1A723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BB9302" w14:textId="7F5F928A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dave_2010</w:t>
            </w:r>
            <w:hyperlink w:anchor="_ENREF_253" w:tooltip="Aldave, 2010 #6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hdmU8L0F1dGhvcj48WWVhcj4yMDEwPC9ZZWFyPjxS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GRhdmU8L0F1dGhvcj48WWVhcj4yMDEwPC9ZZWFyPjxS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4</w:t>
            </w:r>
            <w:hyperlink w:anchor="_ENREF_254" w:tooltip="Kim, 2014 #63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0PC9ZZWFyPjxSZWNO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0PC9ZZWFyPjxSZWNO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dent_2017</w:t>
            </w:r>
            <w:hyperlink w:anchor="_ENREF_255" w:tooltip="Odent, 2017 #63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ZGVudDwvQXV0aG9yPjxZZWFyPjIwMTc8L1llYXI+PFJl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ZGVudDwvQXV0aG9yPjxZZWFyPjIwMTc8L1llYXI+PFJl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038A0B" w14:textId="3D9BF4A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chr1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3118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6574E6">
              <w:rPr>
                <w:rFonts w:asciiTheme="minorHAnsi" w:eastAsia="Times New Roman" w:hAnsiTheme="minorHAnsi" w:cstheme="minorHAnsi"/>
                <w:sz w:val="16"/>
                <w:szCs w:val="16"/>
              </w:rPr>
              <w:t>9157335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D3AB6C" w14:textId="0CFF28E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SRO between the genes</w:t>
            </w:r>
            <w:bookmarkStart w:id="76" w:name="_Hlk78278493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: </w:t>
            </w:r>
            <w:r w:rsidRPr="006574E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LINC00615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6574E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CN</w:t>
            </w:r>
            <w:bookmarkEnd w:id="76"/>
          </w:p>
        </w:tc>
      </w:tr>
      <w:tr w:rsidR="00CB09D9" w:rsidRPr="003456EA" w14:paraId="7E96158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E9EB3B1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2q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9606BC8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7" w:name="_Hlk7482245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121639241-123000639</w:t>
            </w:r>
            <w:bookmarkEnd w:id="7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313D9BC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DCBA101" w14:textId="0E869CDA" w:rsid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ple_2010</w:t>
            </w:r>
            <w:hyperlink w:anchor="_ENREF_256" w:tooltip="Baple, 2010 #1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aple&lt;/Author&gt;&lt;Year&gt;2010&lt;/Year&gt;&lt;RecNum&gt;176&lt;/RecNum&gt;&lt;DisplayText&gt;&lt;style face="superscript"&gt;256&lt;/style&gt;&lt;/DisplayText&gt;&lt;record&gt;&lt;rec-number&gt;176&lt;/rec-number&gt;&lt;foreign-keys&gt;&lt;key app="EN" db-id="p9wv00a5yez0v1et5awv9pfoepd0x5dtwwpt" timestamp="1623948162"&gt;176&lt;/key&gt;&lt;/foreign-keys&gt;&lt;ref-type name="Journal Article"&gt;17&lt;/ref-type&gt;&lt;contributors&gt;&lt;authors&gt;&lt;author&gt;Baple, E.&lt;/author&gt;&lt;author&gt;Palmer, R.&lt;/author&gt;&lt;author&gt;Hennekam, R. C. M.&lt;/author&gt;&lt;/authors&gt;&lt;/contributors&gt;&lt;titles&gt;&lt;title&gt;A microdeletion at 12q24.31 can mimic beckwith-wiedemann syndrome neonatally&lt;/title&gt;&lt;secondary-title&gt;Molecular syndromology&lt;/secondary-title&gt;&lt;alt-title&gt;Mol Syndromol&lt;/alt-title&gt;&lt;/titles&gt;&lt;periodical&gt;&lt;full-title&gt;Molecular Syndromology&lt;/full-title&gt;&lt;/periodical&gt;&lt;pages&gt;42-45&lt;/pages&gt;&lt;volume&gt;1&lt;/volume&gt;&lt;number&gt;1&lt;/number&gt;&lt;edition&gt;2010/01/11&lt;/edition&gt;&lt;keywords&gt;&lt;keyword&gt;ACADS&lt;/keyword&gt;&lt;keyword&gt;Anxieties&lt;/keyword&gt;&lt;keyword&gt;Beckwith-Wiedemann syndrome&lt;/keyword&gt;&lt;keyword&gt;Contiguous gene syndrome&lt;/keyword&gt;&lt;keyword&gt;Deletion 12q24.31&lt;/keyword&gt;&lt;keyword&gt;HNF1A&lt;/keyword&gt;&lt;keyword&gt;Macroglossia&lt;/keyword&gt;&lt;keyword&gt;Neonatal hyperinsulinism&lt;/keyword&gt;&lt;keyword&gt;Overgrowth&lt;/keyword&gt;&lt;keyword&gt;P2RX7&lt;/keyword&gt;&lt;/keywords&gt;&lt;dates&gt;&lt;year&gt;2010&lt;/year&gt;&lt;/dates&gt;&lt;publisher&gt;S. Karger AG&lt;/publisher&gt;&lt;isbn&gt;1661-8777&amp;#xD;1661-8769&lt;/isbn&gt;&lt;accession-num&gt;20648245&lt;/accession-num&gt;&lt;urls&gt;&lt;related-urls&gt;&lt;url&gt;https://pubmed.ncbi.nlm.nih.gov/20648245&lt;/url&gt;&lt;url&gt;https://www.ncbi.nlm.nih.gov/pmc/articles/PMC2883851/&lt;/url&gt;&lt;/related-urls&gt;&lt;/urls&gt;&lt;electronic-resource-num&gt;10.1159/000275671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Qiao_2013</w:t>
            </w:r>
            <w:hyperlink w:anchor="_ENREF_257" w:tooltip="Qiao, 2013 #1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RaWFvPC9BdXRob3I+PFllYXI+MjAxMzwvWWVhcj48UmVj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RaWFvPC9BdXRob3I+PFllYXI+MjAxMzwvWWVhcj48UmVj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uery_2013</w:t>
            </w:r>
            <w:hyperlink w:anchor="_ENREF_258" w:tooltip="Chouery, 2013 #1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houery&lt;/Author&gt;&lt;Year&gt;2013&lt;/Year&gt;&lt;RecNum&gt;175&lt;/RecNum&gt;&lt;DisplayText&gt;&lt;style face="superscript"&gt;258&lt;/style&gt;&lt;/DisplayText&gt;&lt;record&gt;&lt;rec-number&gt;175&lt;/rec-number&gt;&lt;foreign-keys&gt;&lt;key app="EN" db-id="p9wv00a5yez0v1et5awv9pfoepd0x5dtwwpt" timestamp="1623948124"&gt;175&lt;/key&gt;&lt;/foreign-keys&gt;&lt;ref-type name="Journal Article"&gt;17&lt;/ref-type&gt;&lt;contributors&gt;&lt;authors&gt;&lt;author&gt;Chouery, E.&lt;/author&gt;&lt;author&gt;Choucair, N.&lt;/author&gt;&lt;author&gt;Abou Ghoch, J.&lt;/author&gt;&lt;author&gt;El Sabbagh, S.&lt;/author&gt;&lt;author&gt;Corbani, S.&lt;/author&gt;&lt;author&gt;Mégarbané, A.&lt;/author&gt;&lt;/authors&gt;&lt;/contributors&gt;&lt;titles&gt;&lt;title&gt;Report on a patient with a 12q24.31 microdeletion inherited from an insulin-dependent diabetes mellitus father&lt;/title&gt;&lt;secondary-title&gt;Molecular syndromology&lt;/secondary-title&gt;&lt;alt-title&gt;Mol Syndromol&lt;/alt-title&gt;&lt;/titles&gt;&lt;periodical&gt;&lt;full-title&gt;Molecular Syndromology&lt;/full-title&gt;&lt;/periodical&gt;&lt;pages&gt;136-142&lt;/pages&gt;&lt;volume&gt;4&lt;/volume&gt;&lt;number&gt;3&lt;/number&gt;&lt;edition&gt;2013/01/15&lt;/edition&gt;&lt;keywords&gt;&lt;keyword&gt;Chromosome 12q&lt;/keyword&gt;&lt;keyword&gt;Developmental delay&lt;/keyword&gt;&lt;keyword&gt;HNF1A&lt;/keyword&gt;&lt;keyword&gt;Haploinsufficient&lt;/keyword&gt;&lt;keyword&gt;Microdeletion 12q24.31&lt;/keyword&gt;&lt;/keywords&gt;&lt;dates&gt;&lt;year&gt;2013&lt;/year&gt;&lt;/dates&gt;&lt;publisher&gt;S. Karger AG&lt;/publisher&gt;&lt;isbn&gt;1661-8769&amp;#xD;1661-8777&lt;/isbn&gt;&lt;accession-num&gt;23653585&lt;/accession-num&gt;&lt;urls&gt;&lt;related-urls&gt;&lt;url&gt;https://pubmed.ncbi.nlm.nih.gov/23653585&lt;/url&gt;&lt;url&gt;https://www.ncbi.nlm.nih.gov/pmc/articles/PMC3638924/&lt;/url&gt;&lt;/related-urls&gt;&lt;/urls&gt;&lt;electronic-resource-num&gt;10.1159/00034647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1B94C15D" w14:textId="332F9B9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umbo_2015</w:t>
            </w:r>
            <w:hyperlink w:anchor="_ENREF_259" w:tooltip="Palumbo, 2015 #1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1bWJvPC9BdXRob3I+PFllYXI+MjAxNTwvWWVhcj48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Wx1bWJvPC9BdXRob3I+PFllYXI+MjAxNTwvWWVhcj48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bonne_2016</w:t>
            </w:r>
            <w:hyperlink w:anchor="_ENREF_260" w:tooltip="Labonne, 2016 #1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bonne&lt;/Author&gt;&lt;Year&gt;2016&lt;/Year&gt;&lt;RecNum&gt;178&lt;/RecNum&gt;&lt;DisplayText&gt;&lt;style face="superscript"&gt;260&lt;/style&gt;&lt;/DisplayText&gt;&lt;record&gt;&lt;rec-number&gt;178&lt;/rec-number&gt;&lt;foreign-keys&gt;&lt;key app="EN" db-id="p9wv00a5yez0v1et5awv9pfoepd0x5dtwwpt" timestamp="1623950526"&gt;178&lt;/key&gt;&lt;/foreign-keys&gt;&lt;ref-type name="Journal Article"&gt;17&lt;/ref-type&gt;&lt;contributors&gt;&lt;authors&gt;&lt;author&gt;Labonne, Jonathan D. J.&lt;/author&gt;&lt;author&gt;Lee, Kang-Han&lt;/author&gt;&lt;author&gt;Iwase, Shigeki&lt;/author&gt;&lt;author&gt;Kong, Il-Keun&lt;/author&gt;&lt;author&gt;Diamond, Michael P.&lt;/author&gt;&lt;author&gt;Layman, Lawrence C.&lt;/author&gt;&lt;author&gt;Kim, Cheol-Hee&lt;/author&gt;&lt;author&gt;Kim, Hyung-Goo&lt;/author&gt;&lt;/authors&gt;&lt;/contributors&gt;&lt;titles&gt;&lt;title&gt;An atypical 12q24.31 microdeletion implicates six genes including a histone demethylase KDM2B and a histone methyltransferase SETD1B in syndromic intellectual disability&lt;/title&gt;&lt;secondary-title&gt;Human Genetics&lt;/secondary-title&gt;&lt;/titles&gt;&lt;periodical&gt;&lt;full-title&gt;Hum Genet&lt;/full-title&gt;&lt;abbr-1&gt;Human genetics&lt;/abbr-1&gt;&lt;/periodical&gt;&lt;pages&gt;757-771&lt;/pages&gt;&lt;volume&gt;135&lt;/volume&gt;&lt;number&gt;7&lt;/number&gt;&lt;dates&gt;&lt;year&gt;2016&lt;/year&gt;&lt;pub-dates&gt;&lt;date&gt;2016/07/01&lt;/date&gt;&lt;/pub-dates&gt;&lt;/dates&gt;&lt;isbn&gt;1432-1203&lt;/isbn&gt;&lt;urls&gt;&lt;related-urls&gt;&lt;url&gt;https://doi.org/10.1007/s00439-016-1668-4&lt;/url&gt;&lt;/related-urls&gt;&lt;/urls&gt;&lt;electronic-resource-num&gt;10.1007/s00439-016-1668-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CACBE0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2:121639241-1230006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FC27F7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midpoint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ouery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.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the midpoint of Qia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8810AF1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82EE650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A46774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C5A03E8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454A875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ECF6DCB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6B3BDB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7065B2D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FBE6DB2" w14:textId="0D8DBBBF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3q12.11-q12.1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831B28" w14:textId="40BF26A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B4480">
              <w:rPr>
                <w:rFonts w:asciiTheme="minorHAnsi" w:eastAsia="Times New Roman" w:hAnsiTheme="minorHAnsi" w:cstheme="minorHAnsi"/>
                <w:sz w:val="16"/>
                <w:szCs w:val="16"/>
              </w:rPr>
              <w:t>chr13:19498791-21439928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B5B109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558880" w14:textId="086A03C6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r Kaloustian_2011</w:t>
            </w:r>
            <w:hyperlink w:anchor="_ENREF_261" w:tooltip="Der Kaloustian, 2011 #1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IgS2Fsb3VzdGlhbjwvQXV0aG9yPjxZZWFyPjIwMTE8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yNTM4LTQyPC9wYWdlcz48dm9sdW1l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XIgS2Fsb3VzdGlhbjwvQXV0aG9yPjxZZWFyPjIwMTE8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teles_2011</w:t>
            </w:r>
            <w:hyperlink w:anchor="_ENREF_262" w:tooltip="Tanteles, 2011 #18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50ZWxlczwvQXV0aG9yPjxZZWFyPjIwMTE8L1llYXI+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50ZWxlczwvQXV0aG9yPjxZZWFyPjIwMTE8L1llYXI+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gou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4</w:t>
            </w:r>
            <w:hyperlink w:anchor="_ENREF_263" w:tooltip="Lagou, 2014 #1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agou&lt;/Author&gt;&lt;Year&gt;2014&lt;/Year&gt;&lt;RecNum&gt;179&lt;/RecNum&gt;&lt;DisplayText&gt;&lt;style face="superscript"&gt;263&lt;/style&gt;&lt;/DisplayText&gt;&lt;record&gt;&lt;rec-number&gt;179&lt;/rec-number&gt;&lt;foreign-keys&gt;&lt;key app="EN" db-id="p9wv00a5yez0v1et5awv9pfoepd0x5dtwwpt" timestamp="1623952069"&gt;179&lt;/key&gt;&lt;/foreign-keys&gt;&lt;ref-type name="Journal Article"&gt;17&lt;/ref-type&gt;&lt;contributors&gt;&lt;authors&gt;&lt;author&gt;Lagou, Magdalini&lt;/author&gt;&lt;author&gt;Papoulidis, Ioannis&lt;/author&gt;&lt;author&gt;Orru, Sandro&lt;/author&gt;&lt;author&gt;Papadopoulos, Vasileios&lt;/author&gt;&lt;author&gt;Daskalakis, George&lt;/author&gt;&lt;author&gt;Kontodiou, Maria&lt;/author&gt;&lt;author&gt;Anastasakis, Eleftherios&lt;/author&gt;&lt;author&gt;Petersen, Michael B.&lt;/author&gt;&lt;author&gt;Kitsos, George&lt;/author&gt;&lt;author&gt;Thomaidis, Loretta&lt;/author&gt;&lt;author&gt;Manolakos, Emmanouil&lt;/author&gt;&lt;/authors&gt;&lt;/contributors&gt;&lt;titles&gt;&lt;title&gt;A de novo 2.9 Mb interstitial deletion at 13q12.11 in a child with developmental delay accompanied by mild dysmorphic characteristics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92-92&lt;/pages&gt;&lt;volume&gt;7&lt;/volume&gt;&lt;number&gt;1&lt;/number&gt;&lt;keywords&gt;&lt;keyword&gt;13q12.11&lt;/keyword&gt;&lt;keyword&gt;Array-CGH&lt;/keyword&gt;&lt;keyword&gt;Deletion&lt;/keyword&gt;&lt;keyword&gt;Mild dysmorphic features&lt;/keyword&gt;&lt;/keywords&gt;&lt;dates&gt;&lt;year&gt;2014&lt;/year&gt;&lt;/dates&gt;&lt;publisher&gt;BioMed Central&lt;/publisher&gt;&lt;isbn&gt;1755-8166&lt;/isbn&gt;&lt;accession-num&gt;25506395&lt;/accession-num&gt;&lt;urls&gt;&lt;related-urls&gt;&lt;url&gt;https://pubmed.ncbi.nlm.nih.gov/25506395&lt;/url&gt;&lt;url&gt;https://www.ncbi.nlm.nih.gov/pmc/articles/PMC4265435/&lt;/url&gt;&lt;/related-urls&gt;&lt;/urls&gt;&lt;electronic-resource-num&gt;10.1186/s13039-014-0092-5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vone_2014</w:t>
            </w:r>
            <w:hyperlink w:anchor="_ENREF_264" w:tooltip="Pavone, 2014 #1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ZvbmU8L0F1dGhvcj48WWVhcj4yMDE0PC9ZZWFyPjxS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E3MzQtNDM8L3BhZ2VzPjx2b2x1bWU+MTY0YTwvdm9sdW1lPjxudW1iZXI+NzwvbnVt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ZvbmU8L0F1dGhvcj48WWVhcj4yMDE0PC9ZZWFyPjxS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E3MzQtNDM8L3BhZ2VzPjx2b2x1bWU+MTY0YTwvdm9sdW1lPjxudW1iZXI+NzwvbnVt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ominaga_2019</w:t>
            </w:r>
            <w:hyperlink w:anchor="_ENREF_265" w:tooltip="Tominaga, 2019 #18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ominaga&lt;/Author&gt;&lt;Year&gt;2019&lt;/Year&gt;&lt;RecNum&gt;184&lt;/RecNum&gt;&lt;DisplayText&gt;&lt;style face="superscript"&gt;265&lt;/style&gt;&lt;/DisplayText&gt;&lt;record&gt;&lt;rec-number&gt;184&lt;/rec-number&gt;&lt;foreign-keys&gt;&lt;key app="EN" db-id="p9wv00a5yez0v1et5awv9pfoepd0x5dtwwpt" timestamp="1623969116"&gt;184&lt;/key&gt;&lt;/foreign-keys&gt;&lt;ref-type name="Journal Article"&gt;17&lt;/ref-type&gt;&lt;contributors&gt;&lt;authors&gt;&lt;author&gt;Tominaga, M.&lt;/author&gt;&lt;author&gt;Saito, T.&lt;/author&gt;&lt;author&gt;Masuno, M.&lt;/author&gt;&lt;author&gt;Umeda, Y.&lt;/author&gt;&lt;author&gt;Kurosawa, K.&lt;/author&gt;&lt;/authors&gt;&lt;/contributors&gt;&lt;auth-address&gt;Division of Medical Genetics, Kanagawa Children&amp;apos;s Medical Center, Yokohama, Japan.&amp;#xD;Children&amp;apos;s Medical Center, Showa University Northern Yokohama Hospital, Yokohama, Japan.&amp;#xD;Department of Clinical Laboratory, Kanagawa Children&amp;apos;s Medical Center, Yokohama, Japan.&amp;#xD;Genetic Counseling Program, Graduate School of Health and Welfare, Kawasaki University of Medical Welfare, Kurashiki, Japan.&lt;/auth-address&gt;&lt;titles&gt;&lt;title&gt;Developmental delay and dysmorphic features in a girl with a de novo 5.4 Mb deletion of 13q12.11-q12.13&lt;/title&gt;&lt;secondary-title&gt;Congenit Anom (Kyoto)&lt;/secondary-title&gt;&lt;alt-title&gt;Congenital anomalies&lt;/alt-title&gt;&lt;/titles&gt;&lt;periodical&gt;&lt;full-title&gt;Congenit Anom (Kyoto)&lt;/full-title&gt;&lt;abbr-1&gt;Congenital anomalies&lt;/abbr-1&gt;&lt;/periodical&gt;&lt;alt-periodical&gt;&lt;full-title&gt;Congenit Anom (Kyoto)&lt;/full-title&gt;&lt;abbr-1&gt;Congenital anomalies&lt;/abbr-1&gt;&lt;/alt-periodical&gt;&lt;edition&gt;2019/06/18&lt;/edition&gt;&lt;dates&gt;&lt;year&gt;2019&lt;/year&gt;&lt;pub-dates&gt;&lt;date&gt;Jun 17&lt;/date&gt;&lt;/pub-dates&gt;&lt;/dates&gt;&lt;isbn&gt;0914-3505&lt;/isbn&gt;&lt;accession-num&gt;31206199&lt;/accession-num&gt;&lt;urls&gt;&lt;/urls&gt;&lt;electronic-resource-num&gt;10.1111/cga.12346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62755C" w14:textId="7E33215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20600792-22541928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C3D229D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Der Kalousti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2F34ED2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52859B" w14:textId="0099DA56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DC801F" w14:textId="6F125A9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78" w:name="_Hlk7484033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20427493-26037670</w:t>
            </w:r>
            <w:bookmarkEnd w:id="7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2C05FF" w14:textId="72975CF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EECE37" w14:textId="5534C7BA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6A183A" w14:textId="79268E7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20427493-2603767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3059D7" w14:textId="6D8DDA3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vo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5F4CC0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238D3B" w14:textId="2959BBC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EDDA17" w14:textId="4A17D6E6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B4480">
              <w:rPr>
                <w:rFonts w:asciiTheme="minorHAnsi" w:eastAsia="Times New Roman" w:hAnsiTheme="minorHAnsi" w:cstheme="minorHAnsi"/>
                <w:sz w:val="16"/>
                <w:szCs w:val="16"/>
              </w:rPr>
              <w:t>chr13:23566962-2489014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D46D09" w14:textId="56FDD2A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67D374" w14:textId="6FDFC4FE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27D32D" w14:textId="3FEEE6F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B4480">
              <w:rPr>
                <w:rFonts w:asciiTheme="minorHAnsi" w:eastAsia="Times New Roman" w:hAnsiTheme="minorHAnsi" w:cstheme="minorHAnsi"/>
                <w:sz w:val="16"/>
                <w:szCs w:val="16"/>
              </w:rPr>
              <w:t>chr13:23566962-248901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CDD0425" w14:textId="78712191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#272677 from Pavon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0646CA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B2B503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3q1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D73531" w14:textId="38234E3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68420-321660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207172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FAD60A" w14:textId="3025424F" w:rsid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tholdi_2014</w:t>
            </w:r>
            <w:hyperlink w:anchor="_ENREF_266" w:tooltip="Bartholdi, 2014 #1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0aG9sZGk8L0F1dGhvcj48WWVhcj4yMDE0PC9ZZWFy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I3Ny04MzwvcGFnZXM+PHZvbHVtZT4xNjRh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0aG9sZGk8L0F1dGhvcj48WWVhcj4yMDE0PC9ZZWFy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I3Ny04MzwvcGFnZXM+PHZvbHVtZT4xNjRh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ndrile_2014</w:t>
            </w:r>
            <w:hyperlink w:anchor="_ENREF_267" w:tooltip="Mandrile, 2014 #18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ndrile&lt;/Author&gt;&lt;Year&gt;2014&lt;/Year&gt;&lt;RecNum&gt;185&lt;/RecNum&gt;&lt;DisplayText&gt;&lt;style face="superscript"&gt;267&lt;/style&gt;&lt;/DisplayText&gt;&lt;record&gt;&lt;rec-number&gt;185&lt;/rec-number&gt;&lt;foreign-keys&gt;&lt;key app="EN" db-id="p9wv00a5yez0v1et5awv9pfoepd0x5dtwwpt" timestamp="1623970411"&gt;185&lt;/key&gt;&lt;/foreign-keys&gt;&lt;ref-type name="Journal Article"&gt;17&lt;/ref-type&gt;&lt;contributors&gt;&lt;authors&gt;&lt;author&gt;Mandrile, Giorgia&lt;/author&gt;&lt;author&gt;Di Gregorio, Eleonora&lt;/author&gt;&lt;author&gt;Calcia, Alessandro&lt;/author&gt;&lt;author&gt;Brussino, Alessandro&lt;/author&gt;&lt;author&gt;Grosso, Enrico&lt;/author&gt;&lt;author&gt;Savin, Elisa&lt;/author&gt;&lt;author&gt;Giachino, Daniela Francesca&lt;/author&gt;&lt;author&gt;Brusco, Alfredo&lt;/author&gt;&lt;/authors&gt;&lt;secondary-authors&gt;&lt;author&gt;Rajcan-Separovic, Evica&lt;/author&gt;&lt;/secondary-authors&gt;&lt;/contributors&gt;&lt;titles&gt;&lt;title&gt;A New Case of 13q12.2q13.1 Microdeletion Syndrome Contributes to Phenotype Delineation&lt;/title&gt;&lt;secondary-title&gt;Case Reports in Genetics&lt;/secondary-title&gt;&lt;/titles&gt;&lt;periodical&gt;&lt;full-title&gt;Case Reports in Genetics&lt;/full-title&gt;&lt;/periodical&gt;&lt;pages&gt;470830&lt;/pages&gt;&lt;volume&gt;2014&lt;/volume&gt;&lt;dates&gt;&lt;year&gt;2014&lt;/year&gt;&lt;pub-dates&gt;&lt;date&gt;2014/11/23&lt;/date&gt;&lt;/pub-dates&gt;&lt;/dates&gt;&lt;publisher&gt;Hindawi Publishing Corporation&lt;/publisher&gt;&lt;isbn&gt;2090-6544&lt;/isbn&gt;&lt;urls&gt;&lt;related-urls&gt;&lt;url&gt;https://doi.org/10.1155/2014/470830&lt;/url&gt;&lt;/related-urls&gt;&lt;/urls&gt;&lt;electronic-resource-num&gt;10.1155/2014/47083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’Angelo_2018</w:t>
            </w:r>
            <w:hyperlink w:anchor="_ENREF_15" w:tooltip="D’Angelo, 2018 #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’Angelo&lt;/Author&gt;&lt;Year&gt;2018&lt;/Year&gt;&lt;RecNum&gt;39&lt;/RecNum&gt;&lt;DisplayText&gt;&lt;style face="superscript"&gt;15&lt;/style&gt;&lt;/DisplayText&gt;&lt;record&gt;&lt;rec-number&gt;39&lt;/rec-number&gt;&lt;foreign-keys&gt;&lt;key app="EN" db-id="p9wv00a5yez0v1et5awv9pfoepd0x5dtwwpt" timestamp="1623166730"&gt;39&lt;/key&gt;&lt;/foreign-keys&gt;&lt;ref-type name="Journal Article"&gt;17&lt;/ref-type&gt;&lt;contributors&gt;&lt;authors&gt;&lt;author&gt;D’Angelo, Carla Sustek&lt;/author&gt;&lt;author&gt;Varela, Monica Castro&lt;/author&gt;&lt;author&gt;de Castro, Claudia Irene Emílio&lt;/author&gt;&lt;author&gt;Otto, Paulo Alberto&lt;/author&gt;&lt;author&gt;Perez, Ana Beatriz Alvarez&lt;/author&gt;&lt;author&gt;Lourenço, Charles Marques&lt;/author&gt;&lt;author&gt;Kim, Chong Ae&lt;/author&gt;&lt;author&gt;Bertola, Debora Romeo&lt;/author&gt;&lt;author&gt;Kok, Fernando&lt;/author&gt;&lt;author&gt;Garcia-Alonso, Luis&lt;/author&gt;&lt;author&gt;Koiffmann, Celia Priszkulnik&lt;/author&gt;&lt;/authors&gt;&lt;/contributors&gt;&lt;titles&gt;&lt;title&gt;Chromosomal microarray analysis in the genetic evaluation of 279 patients with syndromic obesity&lt;/title&gt;&lt;secondary-title&gt;Molecular Cytogenetics&lt;/secondary-title&gt;&lt;/titles&gt;&lt;periodical&gt;&lt;full-title&gt;Mol Cytogenet&lt;/full-title&gt;&lt;abbr-1&gt;Molecular cytogenetics&lt;/abbr-1&gt;&lt;/periodical&gt;&lt;pages&gt;14&lt;/pages&gt;&lt;volume&gt;11&lt;/volume&gt;&lt;number&gt;1&lt;/number&gt;&lt;dates&gt;&lt;year&gt;2018&lt;/year&gt;&lt;pub-dates&gt;&lt;date&gt;2018/02/05&lt;/date&gt;&lt;/pub-dates&gt;&lt;/dates&gt;&lt;isbn&gt;1755-8166&lt;/isbn&gt;&lt;urls&gt;&lt;related-urls&gt;&lt;url&gt;https://doi.org/10.1186/s13039-018-0363-7&lt;/url&gt;&lt;/related-urls&gt;&lt;/urls&gt;&lt;electronic-resource-num&gt;10.1186/s13039-018-0363-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46ACD152" w14:textId="7F4DAC32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ng_2020</w:t>
            </w:r>
            <w:hyperlink w:anchor="_ENREF_268" w:tooltip="Wang, 2020 #1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ang&lt;/Author&gt;&lt;Year&gt;2020&lt;/Year&gt;&lt;RecNum&gt;186&lt;/RecNum&gt;&lt;DisplayText&gt;&lt;style face="superscript"&gt;268&lt;/style&gt;&lt;/DisplayText&gt;&lt;record&gt;&lt;rec-number&gt;186&lt;/rec-number&gt;&lt;foreign-keys&gt;&lt;key app="EN" db-id="p9wv00a5yez0v1et5awv9pfoepd0x5dtwwpt" timestamp="1623970486"&gt;186&lt;/key&gt;&lt;/foreign-keys&gt;&lt;ref-type name="Journal Article"&gt;17&lt;/ref-type&gt;&lt;contributors&gt;&lt;authors&gt;&lt;author&gt;Wang, Mina&lt;/author&gt;&lt;author&gt;Li, Bin&lt;/author&gt;&lt;author&gt;Liao, Zehuan&lt;/author&gt;&lt;author&gt;Jia, Yu&lt;/author&gt;&lt;author&gt;Fu, Yuanbo&lt;/author&gt;&lt;/authors&gt;&lt;/contributors&gt;&lt;titles&gt;&lt;title&gt;A novel phenotype of 13q12.3 microdeletion characterized by epilepsy in an Asian child: a case report&lt;/title&gt;&lt;secondary-title&gt;BMC Medical Genomics&lt;/secondary-title&gt;&lt;/titles&gt;&lt;periodical&gt;&lt;full-title&gt;BMC Medical Genomics&lt;/full-title&gt;&lt;/periodical&gt;&lt;pages&gt;144&lt;/pages&gt;&lt;volume&gt;13&lt;/volume&gt;&lt;number&gt;1&lt;/number&gt;&lt;dates&gt;&lt;year&gt;2020&lt;/year&gt;&lt;pub-dates&gt;&lt;date&gt;2020/10/06&lt;/date&gt;&lt;/pub-dates&gt;&lt;/dates&gt;&lt;isbn&gt;1755-8794&lt;/isbn&gt;&lt;urls&gt;&lt;related-urls&gt;&lt;url&gt;https://doi.org/10.1186/s12920-020-00801-1&lt;/url&gt;&lt;/related-urls&gt;&lt;/urls&gt;&lt;electronic-resource-num&gt;10.1186/s12920-020-00801-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guen_2021</w:t>
            </w:r>
            <w:hyperlink w:anchor="_ENREF_269" w:tooltip="Uguen, 2021 #39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3VlbjwvQXV0aG9yPjxZZWFyPjIwMjE8L1llYXI+PFJl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3VlbjwvQXV0aG9yPjxZZWFyPjIwMjE8L1llYXI+PFJl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E70563" w14:textId="2FCB1C9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68420-321660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C6958F" w14:textId="6FBB96A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Barthold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1F185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43BEB9" w14:textId="67A002D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F8900E" w14:textId="39C54B68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76767-</w:t>
            </w:r>
            <w:r w:rsidRPr="00CE63D2">
              <w:rPr>
                <w:rFonts w:asciiTheme="minorHAnsi" w:eastAsia="Times New Roman" w:hAnsiTheme="minorHAnsi" w:cstheme="minorHAnsi"/>
                <w:sz w:val="16"/>
                <w:szCs w:val="16"/>
              </w:rPr>
              <w:t>3119151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BB428D" w14:textId="2D9ACD99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F4F06B" w14:textId="76953590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B80081" w14:textId="624564D1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3:30776767-</w:t>
            </w:r>
            <w:r w:rsidRPr="00CE63D2">
              <w:rPr>
                <w:rFonts w:asciiTheme="minorHAnsi" w:eastAsia="Times New Roman" w:hAnsiTheme="minorHAnsi" w:cstheme="minorHAnsi"/>
                <w:sz w:val="16"/>
                <w:szCs w:val="16"/>
              </w:rPr>
              <w:t>311915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F82136" w14:textId="7E8BC10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between genes: </w:t>
            </w:r>
            <w:bookmarkStart w:id="79" w:name="_Hlk74844357"/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KATNAL1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HMGB1</w:t>
            </w:r>
            <w:bookmarkEnd w:id="79"/>
          </w:p>
        </w:tc>
      </w:tr>
      <w:tr w:rsidR="00CB09D9" w:rsidRPr="003456EA" w14:paraId="08BE94F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AB7ABA" w14:textId="6C6C2FF9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3q1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8FE845" w14:textId="2D69796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36383200-74000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CE77DB" w14:textId="3D531C6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D8EFC4" w14:textId="2ECD61AF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elli_2007</w:t>
            </w:r>
            <w:hyperlink w:anchor="_ENREF_270" w:tooltip="Caselli, 2007 #3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wNzwvWWVhcj48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NlbGxpPC9BdXRob3I+PFllYXI+MjAwNzwvWWVhcj48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tter_2011</w:t>
            </w:r>
            <w:hyperlink w:anchor="_ENREF_271" w:tooltip="Mitter, 2011 #3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R0ZXI8L0F1dGhvcj48WWVhcj4yMDExPC9ZZWFyPjxS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5NDctOTU4PC9wYWdlcz48dm9sdW1lPjE5PC92b2x1bWU+PG51bWJlcj45PC9udW1i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R0ZXI8L0F1dGhvcj48WWVhcj4yMDExPC9ZZWFyPjxS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5NDctOTU4PC9wYWdlcz48dm9sdW1lPjE5PC92b2x1bWU+PG51bWJlcj45PC9udW1i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stéra_2013</w:t>
            </w:r>
            <w:hyperlink w:anchor="_ENREF_272" w:tooltip="Castéra, 2013 #3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stéra&lt;/Author&gt;&lt;Year&gt;2013&lt;/Year&gt;&lt;RecNum&gt;356&lt;/RecNum&gt;&lt;DisplayText&gt;&lt;style face="superscript"&gt;272&lt;/style&gt;&lt;/DisplayText&gt;&lt;record&gt;&lt;rec-number&gt;356&lt;/rec-number&gt;&lt;foreign-keys&gt;&lt;key app="EN" db-id="p9wv00a5yez0v1et5awv9pfoepd0x5dtwwpt" timestamp="1624834334"&gt;356&lt;/key&gt;&lt;/foreign-keys&gt;&lt;ref-type name="Journal Article"&gt;17&lt;/ref-type&gt;&lt;contributors&gt;&lt;authors&gt;&lt;author&gt;Castéra, Laurent&lt;/author&gt;&lt;author&gt;Dehainault, Catherine&lt;/author&gt;&lt;author&gt;Michaux, Dorothée&lt;/author&gt;&lt;author&gt;Lumbroso-Le Rouic, Livia&lt;/author&gt;&lt;author&gt;Aerts, Isabelle&lt;/author&gt;&lt;author&gt;Doz, Francois&lt;/author&gt;&lt;author&gt;Pelet, Anna&lt;/author&gt;&lt;author&gt;Couturier, Jérôme&lt;/author&gt;&lt;author&gt;Stoppa-Lyonnet, Dominique&lt;/author&gt;&lt;author&gt;Gauthier-Villars, Marion&lt;/author&gt;&lt;author&gt;Houdayer, Claude&lt;/author&gt;&lt;/authors&gt;&lt;/contributors&gt;&lt;titles&gt;&lt;title&gt;Fine mapping of whole RB1 gene deletions in retinoblastoma patients confirms PCDH8 as a candidate gene for psychomotor delay&lt;/title&gt;&lt;secondary-title&gt;European Journal of Human Genetics&lt;/secondary-title&gt;&lt;/titles&gt;&lt;periodical&gt;&lt;full-title&gt;European Journal of Human Genetics&lt;/full-title&gt;&lt;/periodical&gt;&lt;pages&gt;460-464&lt;/pages&gt;&lt;volume&gt;21&lt;/volume&gt;&lt;number&gt;4&lt;/number&gt;&lt;dates&gt;&lt;year&gt;2013&lt;/year&gt;&lt;pub-dates&gt;&lt;date&gt;2013/04/01&lt;/date&gt;&lt;/pub-dates&gt;&lt;/dates&gt;&lt;isbn&gt;1476-5438&lt;/isbn&gt;&lt;urls&gt;&lt;related-urls&gt;&lt;url&gt;https://doi.org/10.1038/ejhg.2012.186&lt;/url&gt;&lt;/related-urls&gt;&lt;/urls&gt;&lt;electronic-resource-num&gt;10.1038/ejhg.2012.18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72F890" w14:textId="3F99732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37485200-751019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EB6754C" w14:textId="4BDEE44F" w:rsidR="00FF21DC" w:rsidRPr="00DB065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2 of Castera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</w:p>
        </w:tc>
      </w:tr>
      <w:tr w:rsidR="00CB09D9" w:rsidRPr="003456EA" w14:paraId="2CCDED2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E2FE6E" w14:textId="5D71A8F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4781CC" w14:textId="7D35040A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0733729-6019350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94B6605" w14:textId="37EBB19B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C95B1C5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D1B83E" w14:textId="5105415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1835729-6129550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960F19" w14:textId="035F916F" w:rsidR="00FF21DC" w:rsidRPr="000F06DA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9 of Mitte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C11B4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EA7F3F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203A66" w14:textId="2AFB1167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7072184-4903222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6D42D5" w14:textId="401D9D4B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A9AECF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A41557" w14:textId="1737D738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8174183-5013422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4D371CA" w14:textId="31F398F6" w:rsidR="00FF21DC" w:rsidRPr="000F06DA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2 of Mitte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0DEF80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72C6B9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3E7BBB" w14:textId="22B5DE96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8877883-4905602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51D6436" w14:textId="5C752EEA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9A5D0F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F0EDE7" w14:textId="27DD8E4B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06DA">
              <w:rPr>
                <w:rFonts w:asciiTheme="minorHAnsi" w:eastAsia="Times New Roman" w:hAnsiTheme="minorHAnsi" w:cstheme="minorHAnsi"/>
                <w:sz w:val="16"/>
                <w:szCs w:val="16"/>
              </w:rPr>
              <w:t>chr13:48877883-4905602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CE38E82" w14:textId="055732D9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0F06D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RB1</w:t>
            </w:r>
          </w:p>
        </w:tc>
      </w:tr>
      <w:tr w:rsidR="00CB09D9" w:rsidRPr="003456EA" w14:paraId="7588FC66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130C72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Feingold Syndrome 2</w:t>
            </w:r>
          </w:p>
          <w:p w14:paraId="53FB80C1" w14:textId="46934035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(13q31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874F8A" w14:textId="1608435D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3:90653738-9249059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0362C2" w14:textId="25408570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65DBB7" w14:textId="21EC37BC" w:rsid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Pontual_2011</w:t>
            </w:r>
            <w:hyperlink w:anchor="_ENREF_273" w:tooltip="de Pontual, 2011 #5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Qb250dWFsPC9BdXRob3I+PFllYXI+MjAxMTwvWWVh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xMDI2LTMwPC9wYWdlcz48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Qb250dWFsPC9BdXRob3I+PFllYXI+MjAxMTwvWWVh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njavi_2014</w:t>
            </w:r>
            <w:hyperlink w:anchor="_ENREF_274" w:tooltip="Ganjavi, 2014 #5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5qYXZpPC9BdXRob3I+PFllYXI+MjAxNDwvWWVhcj48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5qYXZpPC9BdXRob3I+PFllYXI+MjAxNDwvWWVhcj48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38F08F9C" w14:textId="5CB2C086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ldes-Miranda_2014</w:t>
            </w:r>
            <w:hyperlink w:anchor="_ENREF_275" w:tooltip="Valdes-Miranda, 2014 #5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TWlyYW5kYTwvQXV0aG9yPjxZZWFyPjIwMTQ8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TWlyYW5kYTwvQXV0aG9yPjxZZWFyPjIwMTQ8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uriello_2019</w:t>
            </w:r>
            <w:hyperlink w:anchor="_ENREF_276" w:tooltip="Muriello, 2019 #4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XJpZWxsbzwvQXV0aG9yPjxZZWFyPjIwMTk8L1llYXI+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NDEwLTQxNjwvcGFnZXM+PHZvbHVtZT4x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dXJpZWxsbzwvQXV0aG9yPjxZZWFyPjIwMTk8L1llYXI+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NDEwLTQxNjwvcGFnZXM+PHZvbHVtZT4x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FC2130F" w14:textId="42428FBD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3:90653738-9249059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36219EA" w14:textId="7A8E90B2" w:rsidR="00FF21DC" w:rsidRPr="00B94CD8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proofErr w:type="spell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Muriello</w:t>
            </w:r>
            <w:proofErr w:type="spell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412C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B61E3D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FC5831" w14:textId="12B7DB92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3q32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CFF75C" w14:textId="3EACF8DF" w:rsidR="00FF21DC" w:rsidRPr="00D630BB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0" w:name="_Hlk78279104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3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4160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73292</w:t>
            </w:r>
            <w:bookmarkEnd w:id="8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518108" w14:textId="59551DF8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CFC615" w14:textId="60AA1AB9" w:rsidR="00FF21DC" w:rsidRP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res-Taie_2015</w:t>
            </w:r>
            <w:hyperlink w:anchor="_ENREF_277" w:tooltip="Fares-Taie, 2015 #6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YXJlcy1UYWllPC9BdXRob3I+PFllYXI+MjAxNTwvWWVh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2MzEtOTwvcGFnZXM+PHZvbHVtZT45Njwvdm9sdW1lPjxudW1i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YXJlcy1UYWllPC9BdXRob3I+PFllYXI+MjAxNTwvWWVh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-Owaid_2019</w:t>
            </w:r>
            <w:hyperlink w:anchor="_ENREF_278" w:tooltip="Al-Owaid, 2019 #6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-Owaid&lt;/Author&gt;&lt;Year&gt;2019&lt;/Year&gt;&lt;RecNum&gt;641&lt;/RecNum&gt;&lt;DisplayText&gt;&lt;style face="superscript"&gt;278&lt;/style&gt;&lt;/DisplayText&gt;&lt;record&gt;&lt;rec-number&gt;641&lt;/rec-number&gt;&lt;foreign-keys&gt;&lt;key app="EN" db-id="p9wv00a5yez0v1et5awv9pfoepd0x5dtwwpt" timestamp="1626989722"&gt;641&lt;/key&gt;&lt;/foreign-keys&gt;&lt;ref-type name="Journal Article"&gt;17&lt;/ref-type&gt;&lt;contributors&gt;&lt;authors&gt;&lt;author&gt;Al-Owaid, A.&lt;/author&gt;&lt;author&gt;Alarfaj, M.&lt;/author&gt;&lt;author&gt;Al-Qahtani, A.&lt;/author&gt;&lt;author&gt;Al-Arfaj, K.&lt;/author&gt;&lt;/authors&gt;&lt;/contributors&gt;&lt;auth-address&gt;Ophthalmology, Imam Abdulrahman Bin Faisal University, Dammam, Saudi Arabia.&lt;/auth-address&gt;&lt;titles&gt;&lt;title&gt;Congenital microcoria in a Saudi family&lt;/title&gt;&lt;secondary-title&gt;Ophthalmic Genet&lt;/secondary-title&gt;&lt;alt-title&gt;Ophthalmic genetics&lt;/alt-title&gt;&lt;/titles&gt;&lt;periodical&gt;&lt;full-title&gt;Ophthalmic Genet&lt;/full-title&gt;&lt;abbr-1&gt;Ophthalmic genetics&lt;/abbr-1&gt;&lt;/periodical&gt;&lt;alt-periodical&gt;&lt;full-title&gt;Ophthalmic Genet&lt;/full-title&gt;&lt;abbr-1&gt;Ophthalmic genetics&lt;/abbr-1&gt;&lt;/alt-periodical&gt;&lt;pages&gt;578-580&lt;/pages&gt;&lt;volume&gt;40&lt;/volume&gt;&lt;number&gt;6&lt;/number&gt;&lt;edition&gt;2019/11/23&lt;/edition&gt;&lt;keywords&gt;&lt;keyword&gt;*Chromosome Aberrations&lt;/keyword&gt;&lt;keyword&gt;Chromosomes, Human, Pair 13/*genetics&lt;/keyword&gt;&lt;keyword&gt;Female&lt;/keyword&gt;&lt;keyword&gt;Humans&lt;/keyword&gt;&lt;keyword&gt;Iris/*abnormalities/metabolism/pathology&lt;/keyword&gt;&lt;keyword&gt;Male&lt;/keyword&gt;&lt;keyword&gt;Middle Aged&lt;/keyword&gt;&lt;keyword&gt;Pedigree&lt;/keyword&gt;&lt;keyword&gt;Prognosis&lt;/keyword&gt;&lt;keyword&gt;Pupil Disorders/*congenital/genetics/pathology&lt;/keyword&gt;&lt;keyword&gt;Saudi Arabia&lt;/keyword&gt;&lt;/keywords&gt;&lt;dates&gt;&lt;year&gt;2019&lt;/year&gt;&lt;pub-dates&gt;&lt;date&gt;Dec&lt;/date&gt;&lt;/pub-dates&gt;&lt;/dates&gt;&lt;isbn&gt;1381-6810&lt;/isbn&gt;&lt;accession-num&gt;31755798&lt;/accession-num&gt;&lt;urls&gt;&lt;/urls&gt;&lt;electronic-resource-num&gt;10.1080/13816810.2019.169236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zza_2020</w:t>
            </w:r>
            <w:hyperlink w:anchor="_ENREF_279" w:tooltip="Pozza, 2020 #6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p6YTwvQXV0aG9yPjxZZWFyPjIwMjA8L1llYXI+PFJl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p6YTwvQXV0aG9yPjxZZWFyPjIwMjA8L1llYXI+PFJl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ngée_2021</w:t>
            </w:r>
            <w:hyperlink w:anchor="_ENREF_280" w:tooltip="Angée, 2021 #6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ngée&lt;/Author&gt;&lt;Year&gt;2021&lt;/Year&gt;&lt;RecNum&gt;640&lt;/RecNum&gt;&lt;DisplayText&gt;&lt;style face="superscript"&gt;280&lt;/style&gt;&lt;/DisplayText&gt;&lt;record&gt;&lt;rec-number&gt;640&lt;/rec-number&gt;&lt;foreign-keys&gt;&lt;key app="EN" db-id="p9wv00a5yez0v1et5awv9pfoepd0x5dtwwpt" timestamp="1626989692"&gt;640&lt;/key&gt;&lt;/foreign-keys&gt;&lt;ref-type name="Journal Article"&gt;17&lt;/ref-type&gt;&lt;contributors&gt;&lt;authors&gt;&lt;author&gt;Angée, Clémentine&lt;/author&gt;&lt;author&gt;Nedelec, Brigitte&lt;/author&gt;&lt;author&gt;Erjavec, Elisa&lt;/author&gt;&lt;author&gt;Rozet, Jean-Michel&lt;/author&gt;&lt;author&gt;Fares Taie, Lucas&lt;/author&gt;&lt;/authors&gt;&lt;/contributors&gt;&lt;titles&gt;&lt;title&gt;Congenital Microcoria: Clinical Features and Molecular Genetics&lt;/title&gt;&lt;secondary-title&gt;Genes&lt;/secondary-title&gt;&lt;alt-title&gt;Genes (Basel)&lt;/alt-title&gt;&lt;/titles&gt;&lt;periodical&gt;&lt;full-title&gt;Genes&lt;/full-title&gt;&lt;/periodical&gt;&lt;pages&gt;624&lt;/pages&gt;&lt;volume&gt;12&lt;/volume&gt;&lt;number&gt;5&lt;/number&gt;&lt;keywords&gt;&lt;keyword&gt;chromosome 13q32.1 structural variants&lt;/keyword&gt;&lt;keyword&gt;congenital microcoria&lt;/keyword&gt;&lt;keyword&gt;congenital miosis&lt;/keyword&gt;&lt;keyword&gt;dilator muscle&lt;/keyword&gt;&lt;keyword&gt;glaucoma&lt;/keyword&gt;&lt;keyword&gt;myopia&lt;/keyword&gt;&lt;/keywords&gt;&lt;dates&gt;&lt;year&gt;2021&lt;/year&gt;&lt;/dates&gt;&lt;publisher&gt;MDPI&lt;/publisher&gt;&lt;isbn&gt;2073-4425&lt;/isbn&gt;&lt;accession-num&gt;33922078&lt;/accession-num&gt;&lt;urls&gt;&lt;related-urls&gt;&lt;url&gt;https://pubmed.ncbi.nlm.nih.gov/33922078&lt;/url&gt;&lt;url&gt;https://www.ncbi.nlm.nih.gov/pmc/articles/PMC8143514/&lt;/url&gt;&lt;/related-urls&gt;&lt;/urls&gt;&lt;electronic-resource-num&gt;10.3390/genes12050624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EED39F" w14:textId="3B7CAE97" w:rsidR="00FF21DC" w:rsidRPr="00D630BB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3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4160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27329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3932E2" w14:textId="1B24B85E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deletion SRO defined by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proofErr w:type="spellStart"/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Angée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A38738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ADE755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9053B7" w14:textId="14FB52ED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1" w:name="_Hlk78279114"/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chr1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11986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438104</w:t>
            </w:r>
            <w:bookmarkEnd w:id="8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E850EC" w14:textId="3C2D66EF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754579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F727B2" w14:textId="7AC7DBAD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chr1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11986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954381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9BAB180" w14:textId="0F5B4855" w:rsidR="00FF21DC" w:rsidRPr="00E0354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duplication SRO defined by </w:t>
            </w:r>
            <w:proofErr w:type="spellStart"/>
            <w:r w:rsidRPr="00E0354F">
              <w:rPr>
                <w:rFonts w:asciiTheme="minorHAnsi" w:eastAsia="Times New Roman" w:hAnsiTheme="minorHAnsi" w:cstheme="minorHAnsi"/>
                <w:sz w:val="16"/>
                <w:szCs w:val="16"/>
              </w:rPr>
              <w:t>Angée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4180974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632923" w14:textId="2FC57DCD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3q33-q3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2E0199" w14:textId="6AA5A01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2" w:name="_Hlk75889773"/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4753418-115107733</w:t>
            </w:r>
            <w:bookmarkEnd w:id="8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003B46" w14:textId="422736A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EECD77" w14:textId="21252950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rchhoff_2009</w:t>
            </w:r>
            <w:hyperlink w:anchor="_ENREF_281" w:tooltip="Kirchhoff, 2009 #3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XJjaGhvZmY8L0F1dGhvcj48WWVhcj4yMDA5PC9ZZWFy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g5NC05MDU8L3BhZ2VzPjx2b2x1bWU+MTQ5YTwvdm9sdW1lPjxudW1iZXI+NTwvbnVtYmVyPjxl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XJjaGhvZmY8L0F1dGhvcj48WWVhcj4yMDA5PC9ZZWFy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gi-Dain_2019</w:t>
            </w:r>
            <w:hyperlink w:anchor="_ENREF_282" w:tooltip="Sagi-Dain, 2019 #3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agi-Dain&lt;/Author&gt;&lt;Year&gt;2019&lt;/Year&gt;&lt;RecNum&gt;357&lt;/RecNum&gt;&lt;DisplayText&gt;&lt;style face="superscript"&gt;282&lt;/style&gt;&lt;/DisplayText&gt;&lt;record&gt;&lt;rec-number&gt;357&lt;/rec-number&gt;&lt;foreign-keys&gt;&lt;key app="EN" db-id="p9wv00a5yez0v1et5awv9pfoepd0x5dtwwpt" timestamp="1624836016"&gt;357&lt;/key&gt;&lt;/foreign-keys&gt;&lt;ref-type name="Journal Article"&gt;17&lt;/ref-type&gt;&lt;contributors&gt;&lt;authors&gt;&lt;author&gt;Sagi-Dain, Lena&lt;/author&gt;&lt;author&gt;Goldberg, Yael&lt;/author&gt;&lt;author&gt;Peleg, Amir&lt;/author&gt;&lt;author&gt;Sukenik-Halevy, Rivka&lt;/author&gt;&lt;author&gt;Sofrin-Drucker, Efrat&lt;/author&gt;&lt;author&gt;Appelman, Zvi&lt;/author&gt;&lt;author&gt;Josefsberg, Ben Yehoshua Sagi&lt;/author&gt;&lt;author&gt;Ben-Shachar, Shay&lt;/author&gt;&lt;author&gt;Vinkler, Chana&lt;/author&gt;&lt;author&gt;Basel-Salmon, Lina&lt;/author&gt;&lt;author&gt;Maya, Idit&lt;/author&gt;&lt;/authors&gt;&lt;/contributors&gt;&lt;titles&gt;&lt;title&gt;The rare 13q33–q34 microdeletions: eight new patients and review of the literature&lt;/title&gt;&lt;secondary-title&gt;Human Genetics&lt;/secondary-title&gt;&lt;/titles&gt;&lt;periodical&gt;&lt;full-title&gt;Hum Genet&lt;/full-title&gt;&lt;abbr-1&gt;Human genetics&lt;/abbr-1&gt;&lt;/periodical&gt;&lt;pages&gt;1145-1153&lt;/pages&gt;&lt;volume&gt;138&lt;/volume&gt;&lt;number&gt;10&lt;/number&gt;&lt;dates&gt;&lt;year&gt;2019&lt;/year&gt;&lt;pub-dates&gt;&lt;date&gt;2019/10/01&lt;/date&gt;&lt;/pub-dates&gt;&lt;/dates&gt;&lt;isbn&gt;1432-1203&lt;/isbn&gt;&lt;urls&gt;&lt;related-urls&gt;&lt;url&gt;https://doi.org/10.1007/s00439-019-02048-y&lt;/url&gt;&lt;/related-urls&gt;&lt;/urls&gt;&lt;electronic-resource-num&gt;10.1007/s00439-019-02048-y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4D0A66" w14:textId="77BF9E3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4753418-11510773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94BF6E" w14:textId="6002D615" w:rsidR="00FF21DC" w:rsidRPr="00D630BB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Sagi-Dai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E089D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A78F7B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383216" w14:textId="3B6EA93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3" w:name="_Hlk75889780"/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9149281-115107733</w:t>
            </w:r>
            <w:bookmarkEnd w:id="8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E625A5" w14:textId="272E8C8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3F18DD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A99BAC" w14:textId="66BF367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630BB">
              <w:rPr>
                <w:rFonts w:asciiTheme="minorHAnsi" w:eastAsia="Times New Roman" w:hAnsiTheme="minorHAnsi" w:cstheme="minorHAnsi"/>
                <w:sz w:val="16"/>
                <w:szCs w:val="16"/>
              </w:rPr>
              <w:t>chr13:109149281-11510773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C5D09B" w14:textId="38A21400" w:rsidR="00FF21DC" w:rsidRPr="00D630B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8 of Sagi-Dai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04052C7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C71791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E0186D" w14:textId="77777777" w:rsidR="00FF21DC" w:rsidRPr="00E92195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315E616" w14:textId="77777777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A28C7B0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98181C7" w14:textId="77777777" w:rsidR="00FF21DC" w:rsidRPr="00E92195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85C9D24" w14:textId="77777777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6DCABED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E23782" w14:textId="768FB16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4q11-q22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785E74" w14:textId="0A6A66E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4" w:name="_Hlk75890610"/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chr14:26972703-38533633</w:t>
            </w:r>
            <w:bookmarkEnd w:id="84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CC5504" w14:textId="72CD0E1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E6623B" w14:textId="07F87FF8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09</w:t>
            </w:r>
            <w:hyperlink w:anchor="_ENREF_283" w:tooltip="Shimojima, 2009 #3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A5PC9ZZWFy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ltb2ppbWE8L0F1dGhvcj48WWVhcj4yMDA5PC9ZZWFy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orgyekes_2011</w:t>
            </w:r>
            <w:hyperlink w:anchor="_ENREF_284" w:tooltip="Torgyekes, 2011 #3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b3JneWVrZXM8L0F1dGhvcj48WWVhcj4yMDExPC9ZZWFy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g4NC05NjwvcGFnZXM+PHZvbHVtZT4xNTVhPC92b2x1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b3JneWVrZXM8L0F1dGhvcj48WWVhcj4yMDExPC9ZZWFy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onseca_2012</w:t>
            </w:r>
            <w:hyperlink w:anchor="_ENREF_285" w:tooltip="Fonseca, 2012 #3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zZWNhPC9BdXRob3I+PFllYXI+MjAxMjwvWWVhcj48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Njg5LTkzPC9w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25zZWNhPC9BdXRob3I+PFllYXI+MjAxMjwvWWVhcj48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nten_2012</w:t>
            </w:r>
            <w:hyperlink w:anchor="_ENREF_286" w:tooltip="Santen, 2012 #3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yPC9ZZWFyPjxS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50ZW48L0F1dGhvcj48WWVhcj4yMDEyPC9ZZWFyPjxS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entile_2016</w:t>
            </w:r>
            <w:hyperlink w:anchor="_ENREF_287" w:tooltip="Gentile, 2016 #3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entile&lt;/Author&gt;&lt;Year&gt;2016&lt;/Year&gt;&lt;RecNum&gt;363&lt;/RecNum&gt;&lt;DisplayText&gt;&lt;style face="superscript"&gt;287&lt;/style&gt;&lt;/DisplayText&gt;&lt;record&gt;&lt;rec-number&gt;363&lt;/rec-number&gt;&lt;foreign-keys&gt;&lt;key app="EN" db-id="p9wv00a5yez0v1et5awv9pfoepd0x5dtwwpt" timestamp="1624840304"&gt;363&lt;/key&gt;&lt;/foreign-keys&gt;&lt;ref-type name="Journal Article"&gt;17&lt;/ref-type&gt;&lt;contributors&gt;&lt;authors&gt;&lt;author&gt;Gentile, Mattia&lt;/author&gt;&lt;author&gt;De Mattia, Delia&lt;/author&gt;&lt;author&gt;Pansini, Angela&lt;/author&gt;&lt;author&gt;Schettini, Federico&lt;/author&gt;&lt;author&gt;Buonadonna, Antonia Lucia&lt;/author&gt;&lt;author&gt;Capozza, Manuela&lt;/author&gt;&lt;author&gt;Ficarella, Romina&lt;/author&gt;&lt;author&gt;Laforgia, Nicola&lt;/author&gt;&lt;/authors&gt;&lt;/contributors&gt;&lt;titles&gt;&lt;title&gt;14q13 distal microdeletion encompassing NKX2-1 and PAX9: Patient report and refinement of the associated phenotype&lt;/title&gt;&lt;secondary-title&gt;American Journal of Medical Genetics Part A&lt;/secondary-title&gt;&lt;/titles&gt;&lt;periodical&gt;&lt;full-title&gt;American Journal of Medical Genetics Part A&lt;/full-title&gt;&lt;/periodical&gt;&lt;pages&gt;1884-1888&lt;/pages&gt;&lt;volume&gt;170&lt;/volume&gt;&lt;number&gt;7&lt;/number&gt;&lt;keywords&gt;&lt;keyword&gt;chromosome 14 deletion&lt;/keyword&gt;&lt;keyword&gt;14q13 microdeletion&lt;/keyword&gt;&lt;keyword&gt;NKX2-1&lt;/keyword&gt;&lt;keyword&gt;PAX9&lt;/keyword&gt;&lt;keyword&gt;CAHTP syndrome&lt;/keyword&gt;&lt;keyword&gt;genotype–phenotype&lt;/keyword&gt;&lt;/keywords&gt;&lt;dates&gt;&lt;year&gt;2016&lt;/year&gt;&lt;pub-dates&gt;&lt;date&gt;2016/07/01&lt;/date&gt;&lt;/pub-dates&gt;&lt;/dates&gt;&lt;publisher&gt;John Wiley &amp;amp; Sons, Ltd&lt;/publisher&gt;&lt;isbn&gt;1552-4825&lt;/isbn&gt;&lt;work-type&gt;https://doi.org/10.1002/ajmg.a.37691&lt;/work-type&gt;&lt;urls&gt;&lt;related-urls&gt;&lt;url&gt;https://doi.org/10.1002/ajmg.a.37691&lt;/url&gt;&lt;/related-urls&gt;&lt;/urls&gt;&lt;electronic-resource-num&gt;https://doi.org/10.1002/ajmg.a.37691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F533ADC" w14:textId="1196C31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chr14:27902863-3946388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7060A6C" w14:textId="4E255363" w:rsidR="00FF21DC" w:rsidRPr="00E92195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proofErr w:type="spellStart"/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Torgyekes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2D96F5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42EFA0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EF89D1" w14:textId="0FC627B8" w:rsidR="00FF21DC" w:rsidRPr="00E92195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5" w:name="_Hlk75890619"/>
            <w:r w:rsidRPr="00DF054F">
              <w:rPr>
                <w:rFonts w:asciiTheme="minorHAnsi" w:eastAsia="Times New Roman" w:hAnsiTheme="minorHAnsi" w:cstheme="minorHAnsi"/>
                <w:sz w:val="16"/>
                <w:szCs w:val="16"/>
              </w:rPr>
              <w:t>chr14:35443407-39527387</w:t>
            </w:r>
            <w:bookmarkEnd w:id="8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86F5B7" w14:textId="6213D57D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8D2F58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5E0FD8" w14:textId="1967F7E2" w:rsidR="00FF21DC" w:rsidRPr="00E92195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F054F">
              <w:rPr>
                <w:rFonts w:asciiTheme="minorHAnsi" w:eastAsia="Times New Roman" w:hAnsiTheme="minorHAnsi" w:cstheme="minorHAnsi"/>
                <w:sz w:val="16"/>
                <w:szCs w:val="16"/>
              </w:rPr>
              <w:t>chr14:35443407-3952738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792B940" w14:textId="7D86938F" w:rsidR="00FF21DC" w:rsidRPr="00DF054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Gentile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51AA7D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C77B7D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D951E4" w14:textId="1056D4A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595BEA">
              <w:rPr>
                <w:rFonts w:asciiTheme="minorHAnsi" w:eastAsia="Calibri" w:hAnsiTheme="minorHAnsi" w:cstheme="minorHAnsi"/>
                <w:sz w:val="16"/>
                <w:szCs w:val="16"/>
              </w:rPr>
              <w:t>chr14:27932292-3393599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274577" w14:textId="5BA105F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A08B19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0516A4" w14:textId="61E4344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95BEA">
              <w:rPr>
                <w:rFonts w:asciiTheme="minorHAnsi" w:eastAsia="Times New Roman" w:hAnsiTheme="minorHAnsi" w:cstheme="minorHAnsi"/>
                <w:sz w:val="16"/>
                <w:szCs w:val="16"/>
              </w:rPr>
              <w:t>chr14:28862541-348662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2425097" w14:textId="1566E61C" w:rsidR="00FF21DC" w:rsidRPr="00595BEA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 w:rsidRPr="00E92195">
              <w:rPr>
                <w:rFonts w:asciiTheme="minorHAnsi" w:eastAsia="Times New Roman" w:hAnsiTheme="minorHAnsi" w:cstheme="minorHAnsi"/>
                <w:sz w:val="16"/>
                <w:szCs w:val="16"/>
              </w:rPr>
              <w:t>Torgyekes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16D68E49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EEA406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Frias Syndrome</w:t>
            </w:r>
          </w:p>
          <w:p w14:paraId="6FB42BD4" w14:textId="037FA521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</w:t>
            </w:r>
            <w:r w:rsidRPr="007C6495">
              <w:rPr>
                <w:rFonts w:asciiTheme="minorHAnsi" w:eastAsia="Times New Roman" w:hAnsiTheme="minorHAnsi" w:cstheme="minorHAnsi"/>
                <w:sz w:val="16"/>
                <w:szCs w:val="16"/>
              </w:rPr>
              <w:t>14q22-q23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0267BD" w14:textId="5E284BB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Calibri" w:hAnsiTheme="minorHAnsi" w:cstheme="minorHAnsi"/>
                <w:sz w:val="16"/>
                <w:szCs w:val="16"/>
              </w:rPr>
              <w:t>chr14:53001803-5544342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52A416" w14:textId="3F37E1C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6DC586" w14:textId="04EBECC9" w:rsidR="00FF21DC" w:rsidRP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risset_2014</w:t>
            </w:r>
            <w:hyperlink w:anchor="_ENREF_288" w:tooltip="Brisset, 2014 #583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Brisset&lt;/Author&gt;&lt;Year&gt;2014&lt;/Year&gt;&lt;RecNum&gt;583&lt;/RecNum&gt;&lt;DisplayText&gt;&lt;style face="superscript"&gt;288&lt;/style&gt;&lt;/DisplayText&gt;&lt;record&gt;&lt;rec-number&gt;583&lt;/rec-number&gt;&lt;foreign-keys&gt;&lt;key app="EN" db-id="p9wv00a5yez0v1et5awv9pfoepd0x5dtwwpt" timestamp="1626819366"&gt;583&lt;/key&gt;&lt;/foreign-keys&gt;&lt;ref-type name="Journal Article"&gt;17&lt;/ref-type&gt;&lt;contributors&gt;&lt;authors&gt;&lt;author&gt;Brisset, Sophie&lt;/author&gt;&lt;author&gt;Slamova, Zuzana&lt;/author&gt;&lt;author&gt;Dusatkova, Petra&lt;/author&gt;&lt;author&gt;Briand-Suleau, Audrey&lt;/author&gt;&lt;author&gt;Milcent, Karen&lt;/author&gt;&lt;author&gt;Metay, Corinne&lt;/author&gt;&lt;author&gt;Simandlova, Martina&lt;/author&gt;&lt;author&gt;Sumnik, Zdenek&lt;/author&gt;&lt;author&gt;Tosca, Lucie&lt;/author&gt;&lt;author&gt;Goossens, Michel&lt;/author&gt;&lt;author&gt;Labrune, Philippe&lt;/author&gt;&lt;author&gt;Zemankova, Elsa&lt;/author&gt;&lt;author&gt;Lebl, Jan&lt;/author&gt;&lt;author&gt;Tachdjian, Gerard&lt;/author&gt;&lt;author&gt;Sedlacek, Zdenek&lt;/author&gt;&lt;/authors&gt;&lt;/contributors&gt;&lt;titles&gt;&lt;title&gt;Anophthalmia, hearing loss, abnormal pituitary development and response to growth hormone therapy in three children with microdeletions of 14q22q23&lt;/title&gt;&lt;secondary-title&gt;Molecular Cytogenetics&lt;/secondary-title&gt;&lt;/titles&gt;&lt;periodical&gt;&lt;full-title&gt;Mol Cytogenet&lt;/full-title&gt;&lt;abbr-1&gt;Molecular cytogenetics&lt;/abbr-1&gt;&lt;/periodical&gt;&lt;pages&gt;17&lt;/pages&gt;&lt;volume&gt;7&lt;/volume&gt;&lt;number&gt;1&lt;/number&gt;&lt;dates&gt;&lt;year&gt;2014&lt;/year&gt;&lt;pub-dates&gt;&lt;date&gt;2014/02/28&lt;/date&gt;&lt;/pub-dates&gt;&lt;/dates&gt;&lt;isbn&gt;1755-8166&lt;/isbn&gt;&lt;urls&gt;&lt;related-urls&gt;&lt;url&gt;https://doi.org/10.1186/1755-8166-7-17&lt;/url&gt;&lt;/related-urls&gt;&lt;/urls&gt;&lt;electronic-resource-num&gt;10.1186/1755-8166-7-17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88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Martínez</w:t>
            </w:r>
            <w:r w:rsidR="0023716F"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-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Fernández_2014</w:t>
            </w:r>
            <w:hyperlink w:anchor="_ENREF_289" w:tooltip="Martínez-Fernández, 2014 #581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XJ0w61uZXotRmVybsOhbmRlejwvQXV0aG9yPjxZZWFy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M4LTQ1PC9wYWdlcz48dm9sdW1lPjE2NGE8L3ZvbHVtZT48bnVtYmVy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XJ0w61uZXotRmVybsOhbmRlejwvQXV0aG9yPjxZZWFy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89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lackburn_2019</w:t>
            </w:r>
            <w:hyperlink w:anchor="_ENREF_290" w:tooltip="Blackburn, 2019 #582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Blackburn&lt;/Author&gt;&lt;Year&gt;2019&lt;/Year&gt;&lt;RecNum&gt;582&lt;/RecNum&gt;&lt;DisplayText&gt;&lt;style face="superscript"&gt;290&lt;/style&gt;&lt;/DisplayText&gt;&lt;record&gt;&lt;rec-number&gt;582&lt;/rec-number&gt;&lt;foreign-keys&gt;&lt;key app="EN" db-id="p9wv00a5yez0v1et5awv9pfoepd0x5dtwwpt" timestamp="1626819296"&gt;582&lt;/key&gt;&lt;/foreign-keys&gt;&lt;ref-type name="Journal Article"&gt;17&lt;/ref-type&gt;&lt;contributors&gt;&lt;authors&gt;&lt;author&gt;Blackburn, Patrick R.&lt;/author&gt;&lt;author&gt;Zepeda-Mendoza, Cinthya J.&lt;/author&gt;&lt;author&gt;Kruisselbrink, Teresa M.&lt;/author&gt;&lt;author&gt;Schimmenti, Lisa A.&lt;/author&gt;&lt;author&gt;García-Miñaur, Sixto&lt;/author&gt;&lt;author&gt;Palomares, María&lt;/author&gt;&lt;author&gt;Nevado, Julián&lt;/author&gt;&lt;author&gt;Mori, María A.&lt;/author&gt;&lt;author&gt;Le Meur, Guylène&lt;/author&gt;&lt;author&gt;Klee, Eric W.&lt;/author&gt;&lt;author&gt;Le Caignec, Cédric&lt;/author&gt;&lt;author&gt;Lapunzina, Pablo&lt;/author&gt;&lt;author&gt;Isidor, Bertrand&lt;/author&gt;&lt;author&gt;Babovic-Vuksanovic, Dusica&lt;/author&gt;&lt;/authors&gt;&lt;/contributors&gt;&lt;titles&gt;&lt;title&gt;Variable expressivity of syndromic BMP4-related eye, brain, and digital anomalies: A review of the literature and description of three new cases&lt;/title&gt;&lt;secondary-title&gt;European Journal of Human Genetics&lt;/secondary-title&gt;&lt;/titles&gt;&lt;periodical&gt;&lt;full-title&gt;European Journal of Human Genetics&lt;/full-title&gt;&lt;/periodical&gt;&lt;pages&gt;1379-1388&lt;/pages&gt;&lt;volume&gt;27&lt;/volume&gt;&lt;number&gt;9&lt;/number&gt;&lt;dates&gt;&lt;year&gt;2019&lt;/year&gt;&lt;pub-dates&gt;&lt;date&gt;2019/09/01&lt;/date&gt;&lt;/pub-dates&gt;&lt;/dates&gt;&lt;isbn&gt;1476-5438&lt;/isbn&gt;&lt;urls&gt;&lt;related-urls&gt;&lt;url&gt;https://doi.org/10.1038/s41431-019-0423-4&lt;/url&gt;&lt;/related-urls&gt;&lt;/urls&gt;&lt;electronic-resource-num&gt;10.1038/s41431-019-0423-4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0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3F5DF4" w14:textId="2F3BC05B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Times New Roman" w:hAnsiTheme="minorHAnsi" w:cstheme="minorHAnsi"/>
                <w:sz w:val="16"/>
                <w:szCs w:val="16"/>
              </w:rPr>
              <w:t>chr14:53001803-5544342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041CEC" w14:textId="6BF2BE96" w:rsidR="00FF21DC" w:rsidRPr="0003023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Blackbur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36B674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D065DE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E0B3D6" w14:textId="0083153B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Calibri" w:hAnsiTheme="minorHAnsi" w:cstheme="minorHAnsi"/>
                <w:sz w:val="16"/>
                <w:szCs w:val="16"/>
              </w:rPr>
              <w:t>chr14:54416455-5442127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C600FCD" w14:textId="7CFA1D8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4B1D5D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B25639" w14:textId="37D03A5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3023F">
              <w:rPr>
                <w:rFonts w:asciiTheme="minorHAnsi" w:eastAsia="Times New Roman" w:hAnsiTheme="minorHAnsi" w:cstheme="minorHAnsi"/>
                <w:sz w:val="16"/>
                <w:szCs w:val="16"/>
              </w:rPr>
              <w:t>chr14:54416455-5442127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CA28F96" w14:textId="45D3D8E2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03023F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BMP4</w:t>
            </w:r>
          </w:p>
        </w:tc>
      </w:tr>
      <w:tr w:rsidR="00CB09D9" w:rsidRPr="003456EA" w14:paraId="4370823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214873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Temple /</w:t>
            </w:r>
            <w:r>
              <w:t xml:space="preserve"> </w:t>
            </w:r>
            <w:r w:rsidRPr="00B56636">
              <w:rPr>
                <w:rFonts w:asciiTheme="minorHAnsi" w:eastAsia="Times New Roman" w:hAnsiTheme="minorHAnsi" w:cstheme="minorHAnsi"/>
                <w:sz w:val="16"/>
                <w:szCs w:val="16"/>
              </w:rPr>
              <w:t>Kagami-Ogat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a</w:t>
            </w:r>
          </w:p>
          <w:p w14:paraId="2B74939D" w14:textId="67E5213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</w:t>
            </w:r>
            <w:r w:rsidRPr="009369B6">
              <w:rPr>
                <w:rFonts w:asciiTheme="minorHAnsi" w:eastAsia="Calibri" w:hAnsiTheme="minorHAnsi" w:cstheme="minorHAnsi"/>
                <w:sz w:val="16"/>
                <w:szCs w:val="16"/>
              </w:rPr>
              <w:t>14q32.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4FC999" w14:textId="0DBF14C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bookmarkStart w:id="86" w:name="_Hlk83831920"/>
            <w:r w:rsidRPr="003A2E53">
              <w:rPr>
                <w:rFonts w:asciiTheme="minorHAnsi" w:eastAsia="Calibri" w:hAnsiTheme="minorHAnsi" w:cstheme="minorHAnsi"/>
                <w:sz w:val="16"/>
                <w:szCs w:val="16"/>
              </w:rPr>
              <w:t>chr14:100394594-101504529</w:t>
            </w:r>
            <w:bookmarkEnd w:id="8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F5CB13" w14:textId="1B00600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6"/>
                <w:szCs w:val="16"/>
              </w:rPr>
            </w:pPr>
            <w:r>
              <w:rPr>
                <w:rFonts w:asciiTheme="minorHAnsi" w:eastAsia="Calibri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7C5F3C" w14:textId="3DFA1E91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Calibri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Kagami_2005</w:t>
            </w:r>
            <w:hyperlink w:anchor="_ENREF_291" w:tooltip="Kagami, 2005 #585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dhbWk8L0F1dGhvcj48WWVhcj4yMDA1PC9ZZWFyPjxS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MjctMzI8L3BhZ2VzPjx2b2x1bWU+MTM4YTwvdm9sdW1lPjxudW1iZXI+MjwvbnVtYmVyPjxlZGl0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dhbWk8L0F1dGhvcj48WWVhcj4yMDA1PC9ZZWFyPjxS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1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Béna_2010</w:t>
            </w:r>
            <w:hyperlink w:anchor="_ENREF_292" w:tooltip="Béna, 2010 #188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Béna&lt;/Author&gt;&lt;Year&gt;2010&lt;/Year&gt;&lt;RecNum&gt;188&lt;/RecNum&gt;&lt;DisplayText&gt;&lt;style face="superscript"&gt;292&lt;/style&gt;&lt;/DisplayText&gt;&lt;record&gt;&lt;rec-number&gt;188&lt;/rec-number&gt;&lt;foreign-keys&gt;&lt;key app="EN" db-id="p9wv00a5yez0v1et5awv9pfoepd0x5dtwwpt" timestamp="1623973709"&gt;188&lt;/key&gt;&lt;/foreign-keys&gt;&lt;ref-type name="Journal Article"&gt;17&lt;/ref-type&gt;&lt;contributors&gt;&lt;authors&gt;&lt;author&gt;Béna, Frédérique&lt;/author&gt;&lt;author&gt;Gimelli, Stefania&lt;/author&gt;&lt;author&gt;Migliavacca, Eugenia&lt;/author&gt;&lt;author&gt;Brun-Druc, Nathalie&lt;/author&gt;&lt;author&gt;Buiting, Karin&lt;/author&gt;&lt;author&gt;Antonarakis, Stylianos E.&lt;/author&gt;&lt;author&gt;Sharp, Andrew J.&lt;/author&gt;&lt;/authors&gt;&lt;/contributors&gt;&lt;titles&gt;&lt;title&gt;A recurrent 14q32.2 microdeletion mediated by expanded TGG repeats&lt;/title&gt;&lt;secondary-title&gt;Human Molecular Genetics&lt;/secondary-title&gt;&lt;/titles&gt;&lt;periodical&gt;&lt;full-title&gt;Human molecular genetics&lt;/full-title&gt;&lt;abbr-1&gt;Hum Mol Genet&lt;/abbr-1&gt;&lt;/periodical&gt;&lt;pages&gt;1967-1973&lt;/pages&gt;&lt;volume&gt;19&lt;/volume&gt;&lt;number&gt;10&lt;/number&gt;&lt;dates&gt;&lt;year&gt;2010&lt;/year&gt;&lt;/dates&gt;&lt;isbn&gt;0964-6906&lt;/isbn&gt;&lt;urls&gt;&lt;related-urls&gt;&lt;url&gt;https://doi.org/10.1093/hmg/ddq075&lt;/url&gt;&lt;/related-urls&gt;&lt;/urls&gt;&lt;electronic-resource-num&gt;10.1093/hmg/ddq075&lt;/electronic-resource-num&gt;&lt;access-date&gt;6/17/2021&lt;/access-dat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2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Zada_2014</w:t>
            </w:r>
            <w:hyperlink w:anchor="_ENREF_293" w:tooltip="Zada, 2014 #189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Zada&lt;/Author&gt;&lt;Year&gt;2014&lt;/Year&gt;&lt;RecNum&gt;189&lt;/RecNum&gt;&lt;DisplayText&gt;&lt;style face="superscript"&gt;293&lt;/style&gt;&lt;/DisplayText&gt;&lt;record&gt;&lt;rec-number&gt;189&lt;/rec-number&gt;&lt;foreign-keys&gt;&lt;key app="EN" db-id="p9wv00a5yez0v1et5awv9pfoepd0x5dtwwpt" timestamp="1623974662"&gt;189&lt;/key&gt;&lt;/foreign-keys&gt;&lt;ref-type name="Journal Article"&gt;17&lt;/ref-type&gt;&lt;contributors&gt;&lt;authors&gt;&lt;author&gt;Zada, A.&lt;/author&gt;&lt;author&gt;Mundhofir, F. E.&lt;/author&gt;&lt;author&gt;Pfundt, R.&lt;/author&gt;&lt;author&gt;Leijsten, N.&lt;/author&gt;&lt;author&gt;Nillesen, W.&lt;/author&gt;&lt;author&gt;Faradz, S. M.&lt;/author&gt;&lt;author&gt;de Leeuw, N.&lt;/author&gt;&lt;/authors&gt;&lt;/contributors&gt;&lt;auth-address&gt;Department of Human Genetics, Radboud University Medical Center, The Netherlands Division of Human Genetics, P.O. Box 9101, 6500 HB Nijmegen, The Netherlands ; Center for Biomedical Research (CEBIOR), Faculty of Medicine, Diponegoro University, GSG 2nd Floor, Jl. Dr. Sutomo 14, Semarang 50244, Indonesia.&amp;#xD;Center for Biomedical Research (CEBIOR), Faculty of Medicine, Diponegoro University, GSG 2nd Floor, Jl. Dr. Sutomo 14, Semarang 50244, Indonesia.&amp;#xD;Department of Human Genetics, Radboud University Medical Center, The Netherlands Division of Human Genetics, P.O. Box 9101, 6500 HB Nijmegen, The Netherlands.&lt;/auth-address&gt;&lt;titles&gt;&lt;title&gt;A Rare, Recurrent, De Novo 14q32.2q32.31 Microdeletion of 1.1 Mb in a 20-Year-Old Female Patient with a Maternal UPD(14)-Like Phenotype and Intellectual Disability&lt;/title&gt;&lt;secondary-title&gt;Case Rep Genet&lt;/secondary-title&gt;&lt;alt-title&gt;Case reports in genetics&lt;/alt-title&gt;&lt;/titles&gt;&lt;alt-periodical&gt;&lt;full-title&gt;Case Reports in Genetics&lt;/full-title&gt;&lt;/alt-periodical&gt;&lt;pages&gt;530134&lt;/pages&gt;&lt;volume&gt;2014&lt;/volume&gt;&lt;edition&gt;2014/05/07&lt;/edition&gt;&lt;dates&gt;&lt;year&gt;2014&lt;/year&gt;&lt;/dates&gt;&lt;isbn&gt;2090-6544 (Print)&amp;#xD;2090-6552&lt;/isbn&gt;&lt;accession-num&gt;24800088&lt;/accession-num&gt;&lt;urls&gt;&lt;/urls&gt;&lt;custom2&gt;PMC3985205&lt;/custom2&gt;&lt;electronic-resource-num&gt;10.1155/2014/53013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3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Severi_2015</w:t>
            </w:r>
            <w:hyperlink w:anchor="_ENREF_294" w:tooltip="Severi, 2016 #190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Severi&lt;/Author&gt;&lt;Year&gt;2016&lt;/Year&gt;&lt;RecNum&gt;190&lt;/RecNum&gt;&lt;DisplayText&gt;&lt;style face="superscript"&gt;294&lt;/style&gt;&lt;/DisplayText&gt;&lt;record&gt;&lt;rec-number&gt;190&lt;/rec-number&gt;&lt;foreign-keys&gt;&lt;key app="EN" db-id="p9wv00a5yez0v1et5awv9pfoepd0x5dtwwpt" timestamp="1623977118"&gt;190&lt;/key&gt;&lt;/foreign-keys&gt;&lt;ref-type name="Journal Article"&gt;17&lt;/ref-type&gt;&lt;contributors&gt;&lt;authors&gt;&lt;author&gt;Severi, Giulia&lt;/author&gt;&lt;author&gt;Bernardini, Laura&lt;/author&gt;&lt;author&gt;Briuglia, Silvana&lt;/author&gt;&lt;author&gt;Bigoni, Stefania&lt;/author&gt;&lt;author&gt;Buldrini, Barbara&lt;/author&gt;&lt;author&gt;Magini, Pamela&lt;/author&gt;&lt;author&gt;Dentici, Maria L.&lt;/author&gt;&lt;author&gt;Cordelli, Duccio M.&lt;/author&gt;&lt;author&gt;Arrigo, Teresa&lt;/author&gt;&lt;author&gt;Franzoni, Emilio&lt;/author&gt;&lt;author&gt;Fini, Sergio&lt;/author&gt;&lt;author&gt;Italyankina, Eleonora&lt;/author&gt;&lt;author&gt;Loddo, Italia&lt;/author&gt;&lt;author&gt;Novelli, Antonio&lt;/author&gt;&lt;author&gt;Graziano, Claudio&lt;/author&gt;&lt;/authors&gt;&lt;/contributors&gt;&lt;titles&gt;&lt;title&gt;New patients with Temple syndrome caused by 14q32 deletion: Genotype-phenotype correlations and risk of thyroid cancer&lt;/title&gt;&lt;secondary-title&gt;American Journal of Medical Genetics Part A&lt;/secondary-title&gt;&lt;/titles&gt;&lt;periodical&gt;&lt;full-title&gt;American Journal of Medical Genetics Part A&lt;/full-title&gt;&lt;/periodical&gt;&lt;pages&gt;162-169&lt;/pages&gt;&lt;volume&gt;170&lt;/volume&gt;&lt;number&gt;1&lt;/number&gt;&lt;keywords&gt;&lt;keyword&gt;14q32 deletion&lt;/keyword&gt;&lt;keyword&gt;DIO3&lt;/keyword&gt;&lt;keyword&gt;DLK1&lt;/keyword&gt;&lt;keyword&gt;Temple syndrome&lt;/keyword&gt;&lt;keyword&gt;thyroid cancer&lt;/keyword&gt;&lt;keyword&gt;YY1&lt;/keyword&gt;&lt;/keywords&gt;&lt;dates&gt;&lt;year&gt;2016&lt;/year&gt;&lt;pub-dates&gt;&lt;date&gt;2016/01/01&lt;/date&gt;&lt;/pub-dates&gt;&lt;/dates&gt;&lt;publisher&gt;John Wiley &amp;amp; Sons, Ltd&lt;/publisher&gt;&lt;isbn&gt;1552-4825&lt;/isbn&gt;&lt;work-type&gt;https://doi.org/10.1002/ajmg.a.37346&lt;/work-type&gt;&lt;urls&gt;&lt;related-urls&gt;&lt;url&gt;https://doi.org/10.1002/ajmg.a.37346&lt;/url&gt;&lt;/related-urls&gt;&lt;/urls&gt;&lt;electronic-resource-num&gt;https://doi.org/10.1002/ajmg.a.37346&lt;/electronic-resource-num&gt;&lt;access-date&gt;2021/06/17&lt;/access-dat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4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Kagami_2017</w:t>
            </w:r>
            <w:hyperlink w:anchor="_ENREF_295" w:tooltip="Kagami, 2017 #366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Kagami&lt;/Author&gt;&lt;Year&gt;2017&lt;/Year&gt;&lt;RecNum&gt;366&lt;/RecNum&gt;&lt;DisplayText&gt;&lt;style face="superscript"&gt;295&lt;/style&gt;&lt;/DisplayText&gt;&lt;record&gt;&lt;rec-number&gt;366&lt;/rec-number&gt;&lt;foreign-keys&gt;&lt;key app="EN" db-id="p9wv00a5yez0v1et5awv9pfoepd0x5dtwwpt" timestamp="1624842208"&gt;366&lt;/key&gt;&lt;/foreign-keys&gt;&lt;ref-type name="Journal Article"&gt;17&lt;/ref-type&gt;&lt;contributors&gt;&lt;authors&gt;&lt;author&gt;Kagami, Masayo&lt;/author&gt;&lt;author&gt;Nagasaki, Keisuke&lt;/author&gt;&lt;author&gt;Kosaki, Rika&lt;/author&gt;&lt;author&gt;Horikawa, Reiko&lt;/author&gt;&lt;author&gt;Naiki, Yasuhiro&lt;/author&gt;&lt;author&gt;Saitoh, Shinji&lt;/author&gt;&lt;author&gt;Tajima, Toshihiro&lt;/author&gt;&lt;author&gt;Yorifuji, Tohru&lt;/author&gt;&lt;author&gt;Numakura, Chikahiko&lt;/author&gt;&lt;author&gt;Mizuno, Seiji&lt;/author&gt;&lt;author&gt;Nakamura, Akie&lt;/author&gt;&lt;author&gt;Matsubara, Keiko&lt;/author&gt;&lt;author&gt;Fukami, Maki&lt;/author&gt;&lt;author&gt;Ogata, Tsutomu&lt;/author&gt;&lt;/authors&gt;&lt;/contributors&gt;&lt;titles&gt;&lt;title&gt;Temple syndrome: comprehensive molecular and clinical findings in 32 Japanese patients&lt;/title&gt;&lt;secondary-title&gt;Genetics in Medicine&lt;/secondary-title&gt;&lt;/titles&gt;&lt;periodical&gt;&lt;full-title&gt;Genetics in Medicine&lt;/full-title&gt;&lt;/periodical&gt;&lt;pages&gt;1356-1366&lt;/pages&gt;&lt;volume&gt;19&lt;/volume&gt;&lt;number&gt;12&lt;/number&gt;&lt;dates&gt;&lt;year&gt;2017&lt;/year&gt;&lt;pub-dates&gt;&lt;date&gt;2017/12/01&lt;/date&gt;&lt;/pub-dates&gt;&lt;/dates&gt;&lt;isbn&gt;1530-0366&lt;/isbn&gt;&lt;urls&gt;&lt;related-urls&gt;&lt;url&gt;https://doi.org/10.1038/gim.2017.53&lt;/url&gt;&lt;/related-urls&gt;&lt;/urls&gt;&lt;electronic-resource-num&gt;10.1038/gim.2017.53&lt;/electronic-resource-num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5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Calibri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Calibri" w:hAnsiTheme="minorHAnsi" w:cstheme="minorHAnsi"/>
                <w:sz w:val="15"/>
                <w:szCs w:val="15"/>
              </w:rPr>
              <w:t>Prasasya_2020</w:t>
            </w:r>
            <w:hyperlink w:anchor="_ENREF_296" w:tooltip="Prasasya, 2020 #584" w:history="1"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Calibri" w:hAnsiTheme="minorHAnsi" w:cstheme="minorHAnsi"/>
                  <w:sz w:val="15"/>
                  <w:szCs w:val="15"/>
                </w:rPr>
                <w:instrText xml:space="preserve"> ADDIN EN.CITE &lt;EndNote&gt;&lt;Cite&gt;&lt;Author&gt;Prasasya&lt;/Author&gt;&lt;Year&gt;2020&lt;/Year&gt;&lt;RecNum&gt;584&lt;/RecNum&gt;&lt;DisplayText&gt;&lt;style face="superscript"&gt;296&lt;/style&gt;&lt;/DisplayText&gt;&lt;record&gt;&lt;rec-number&gt;584&lt;/rec-number&gt;&lt;foreign-keys&gt;&lt;key app="EN" db-id="p9wv00a5yez0v1et5awv9pfoepd0x5dtwwpt" timestamp="1626819908"&gt;584&lt;/key&gt;&lt;/foreign-keys&gt;&lt;ref-type name="Journal Article"&gt;17&lt;/ref-type&gt;&lt;contributors&gt;&lt;authors&gt;&lt;author&gt;Prasasya, R.&lt;/author&gt;&lt;author&gt;Grotheer, K. V.&lt;/author&gt;&lt;author&gt;Siracusa, L. D.&lt;/author&gt;&lt;author&gt;Bartolomei, M. S.&lt;/author&gt;&lt;/authors&gt;&lt;/contributors&gt;&lt;auth-address&gt;Epigenetics Institute, Department of Cell and Developmental Biology, Perelman School of Medicine, University of Pennsylvania, Philadelphia, PA 19104, USA.&amp;#xD;Department of Medical Sciences, Hackensack Meridian School of Medicine at Seton Hall University, 340 Kingsland Street, Building 123, Nutley, NJ 07110, USA.&lt;/auth-address&gt;&lt;titles&gt;&lt;title&gt;Temple syndrome and Kagami-Ogata syndrome: clinical presentations, genotypes, models and mechanisms&lt;/title&gt;&lt;secondary-title&gt;Hum Mol Genet&lt;/secondary-title&gt;&lt;alt-title&gt;Human molecular genetics&lt;/alt-title&gt;&lt;/titles&gt;&lt;periodical&gt;&lt;full-title&gt;Human molecular genetics&lt;/full-title&gt;&lt;abbr-1&gt;Hum Mol Genet&lt;/abbr-1&gt;&lt;/periodical&gt;&lt;alt-periodical&gt;&lt;full-title&gt;Human molecular genetics&lt;/full-title&gt;&lt;abbr-1&gt;Hum Mol Genet&lt;/abbr-1&gt;&lt;/alt-periodical&gt;&lt;pages&gt;R107-r116&lt;/pages&gt;&lt;volume&gt;29&lt;/volume&gt;&lt;number&gt;R1&lt;/number&gt;&lt;edition&gt;2020/06/28&lt;/edition&gt;&lt;dates&gt;&lt;year&gt;2020&lt;/year&gt;&lt;pub-dates&gt;&lt;date&gt;Sep 30&lt;/date&gt;&lt;/pub-dates&gt;&lt;/dates&gt;&lt;isbn&gt;0964-6906&lt;/isbn&gt;&lt;accession-num&gt;32592473&lt;/accession-num&gt;&lt;urls&gt;&lt;/urls&gt;&lt;electronic-resource-num&gt;10.1093/hmg/ddaa133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Calibri" w:hAnsiTheme="minorHAnsi" w:cstheme="minorHAnsi"/>
                  <w:noProof/>
                  <w:sz w:val="15"/>
                  <w:szCs w:val="15"/>
                  <w:vertAlign w:val="superscript"/>
                </w:rPr>
                <w:t>296</w:t>
              </w:r>
              <w:r w:rsidR="005907C9" w:rsidRPr="00B9777F">
                <w:rPr>
                  <w:rFonts w:asciiTheme="minorHAnsi" w:eastAsia="Calibri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5E57A4" w14:textId="6DF3D09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A2E53">
              <w:rPr>
                <w:rFonts w:asciiTheme="minorHAnsi" w:eastAsia="Times New Roman" w:hAnsiTheme="minorHAnsi" w:cstheme="minorHAnsi"/>
                <w:sz w:val="16"/>
                <w:szCs w:val="16"/>
              </w:rPr>
              <w:t>chr14:100394594-10150452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154F60F" w14:textId="505A173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040BA2A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9ED7DF" w14:textId="64EA6B3F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CC33F2" w14:textId="4D6A4814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7" w:name="_Hlk83831928"/>
            <w:r w:rsidRPr="003A2E53">
              <w:rPr>
                <w:rFonts w:asciiTheme="minorHAnsi" w:eastAsia="Times New Roman" w:hAnsiTheme="minorHAnsi" w:cstheme="minorHAnsi"/>
                <w:sz w:val="16"/>
                <w:szCs w:val="16"/>
              </w:rPr>
              <w:t>chr14:101191391-101294616</w:t>
            </w:r>
            <w:bookmarkEnd w:id="8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F18BA7" w14:textId="4C074DB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875D1D" w14:textId="1DD94BB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0BD409" w14:textId="290FBE0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A2E53">
              <w:rPr>
                <w:rFonts w:asciiTheme="minorHAnsi" w:eastAsia="Times New Roman" w:hAnsiTheme="minorHAnsi" w:cstheme="minorHAnsi"/>
                <w:sz w:val="16"/>
                <w:szCs w:val="16"/>
              </w:rPr>
              <w:t>chr14:101191391-10129461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D24772" w14:textId="6B94083A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D8A764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9C378FB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B0502A8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A43E031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8FC86B3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AC86521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4DC969B" w14:textId="7777777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3456EA" w14:paraId="0EE0DC4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CA0B751" w14:textId="61BD7D8F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ngelman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/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rader-Willi BP1-3</w:t>
            </w:r>
          </w:p>
          <w:p w14:paraId="1534CAEF" w14:textId="2F6263F0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11.2-q13.1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559E255" w14:textId="5812A46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8" w:name="_Hlk7484914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8379874</w:t>
            </w:r>
            <w:bookmarkEnd w:id="88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44C908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504C21" w14:textId="40BBD9F1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ristian_1995</w:t>
            </w:r>
            <w:hyperlink w:anchor="_ENREF_297" w:tooltip="Christian, 1995 #4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_2011</w:t>
            </w:r>
            <w:hyperlink w:anchor="_ENREF_298" w:tooltip="Tan, 2011 #4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2</w:t>
            </w:r>
            <w:hyperlink w:anchor="_ENREF_299" w:tooltip="Kim, 2012 #4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x_2015</w:t>
            </w:r>
            <w:hyperlink w:anchor="_ENREF_300" w:tooltip="Cox, 2015 #4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x&lt;/Author&gt;&lt;Year&gt;2015&lt;/Year&gt;&lt;RecNum&gt;448&lt;/RecNum&gt;&lt;DisplayText&gt;&lt;style face="superscript"&gt;300&lt;/style&gt;&lt;/DisplayText&gt;&lt;record&gt;&lt;rec-number&gt;448&lt;/rec-number&gt;&lt;foreign-keys&gt;&lt;key app="EN" db-id="p9wv00a5yez0v1et5awv9pfoepd0x5dtwwpt" timestamp="1625598533"&gt;448&lt;/key&gt;&lt;/foreign-keys&gt;&lt;ref-type name="Journal Article"&gt;17&lt;/ref-type&gt;&lt;contributors&gt;&lt;authors&gt;&lt;author&gt;Cox, Devin M.&lt;/author&gt;&lt;author&gt;Butler, Merlin G.&lt;/author&gt;&lt;/authors&gt;&lt;/contributors&gt;&lt;titles&gt;&lt;title&gt;The 15q11.2 BP1-BP2 microdeletion syndrome: a review&lt;/title&gt;&lt;secondary-title&gt;International journal of molecular sciences&lt;/secondary-title&gt;&lt;alt-title&gt;Int J Mol Sci&lt;/alt-title&gt;&lt;/titles&gt;&lt;periodical&gt;&lt;full-title&gt;International journal of molecular sciences&lt;/full-title&gt;&lt;abbr-1&gt;Int J Mol Sci&lt;/abbr-1&gt;&lt;/periodical&gt;&lt;alt-periodical&gt;&lt;full-title&gt;International journal of molecular sciences&lt;/full-title&gt;&lt;abbr-1&gt;Int J Mol Sci&lt;/abbr-1&gt;&lt;/alt-periodical&gt;&lt;pages&gt;4068-4082&lt;/pages&gt;&lt;volume&gt;16&lt;/volume&gt;&lt;number&gt;2&lt;/number&gt;&lt;keywords&gt;&lt;keyword&gt;Attention Deficit Disorder with Hyperactivity/etiology&lt;/keyword&gt;&lt;keyword&gt;Autism Spectrum Disorder/etiology&lt;/keyword&gt;&lt;keyword&gt;Chromosome Aberrations&lt;/keyword&gt;&lt;keyword&gt;Chromosomes, Human, Pair 15&lt;/keyword&gt;&lt;keyword&gt;Epilepsy/etiology&lt;/keyword&gt;&lt;keyword&gt;Humans&lt;/keyword&gt;&lt;keyword&gt;Intellectual Disability/epidemiology/*pathology&lt;/keyword&gt;&lt;keyword&gt;Schizophrenia/etiology&lt;/keyword&gt;&lt;/keywords&gt;&lt;dates&gt;&lt;year&gt;2015&lt;/year&gt;&lt;/dates&gt;&lt;publisher&gt;MDPI&lt;/publisher&gt;&lt;isbn&gt;1422-0067&lt;/isbn&gt;&lt;accession-num&gt;25689425&lt;/accession-num&gt;&lt;urls&gt;&lt;related-urls&gt;&lt;url&gt;https://pubmed.ncbi.nlm.nih.gov/25689425&lt;/url&gt;&lt;url&gt;https://www.ncbi.nlm.nih.gov/pmc/articles/PMC4346944/&lt;/url&gt;&lt;/related-urls&gt;&lt;/urls&gt;&lt;electronic-resource-num&gt;10.3390/ijms1602406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85485C" w14:textId="24CFEC2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8379874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35B802" w14:textId="2CA6470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412CD2" w14:paraId="38686F8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6E4D94" w14:textId="0648FB0B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15q11.2 BP1-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A307CD" w14:textId="77777777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74799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6EFF91" w14:textId="48AA2AC0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4F2B14" w14:textId="7CCA01F1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1</w:t>
            </w:r>
            <w:hyperlink w:anchor="_ENREF_301" w:tooltip="Burnside, 2011 #4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uc2lkZTwvQXV0aG9yPjxZZWFyPjIwMTE8L1llYXI+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dXJuc2lkZTwvQXV0aG9yPjxZZWFyPjIwMTE8L1llYXI+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on der Lippe_2011</w:t>
            </w:r>
            <w:hyperlink w:anchor="_ENREF_302" w:tooltip="von der Lippe, 2011 #4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b24gZGVyIExpcHBlPC9BdXRob3I+PFllYXI+MjAxMTwv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b24gZGVyIExpcHBlPC9BdXRob3I+PFllYXI+MjAxMTwv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303" w:tooltip="Sahoo, 2011 #4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346A18" w14:textId="57A30255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74799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8D6EDAB" w14:textId="01FF79B7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02AD5D4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582862" w14:textId="77777777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11F8DD" w14:textId="11652C71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09089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851825" w14:textId="0F5C2196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FBFF76" w14:textId="7777777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84184D" w14:textId="687D1F62" w:rsidR="00FF21DC" w:rsidRPr="00412CD2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22832519-2309089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A511EC" w14:textId="0B0FF4C3" w:rsidR="00FF21DC" w:rsidRPr="000F7577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70EA84E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E49E77" w14:textId="72FCA9C5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Angelman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/</w:t>
            </w:r>
            <w:r w:rsidR="00FF58E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rader-Willi BP2-3</w:t>
            </w:r>
          </w:p>
          <w:p w14:paraId="198B1636" w14:textId="24A187D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11.2-q13.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DFE7BE" w14:textId="3B903AA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3747996-2837987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CA1A7F" w14:textId="2456A5A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2E34650" w14:textId="1AF27ECA" w:rsidR="00E337B2" w:rsidRDefault="00FF21DC" w:rsidP="00E337B2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ristian_1995</w:t>
            </w:r>
            <w:hyperlink w:anchor="_ENREF_297" w:tooltip="Christian, 1995 #4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HJpc3RpYW48L0F1dGhvcj48WWVhcj4xOTk1PC9ZZWFy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B6755FF" w14:textId="36ED9866" w:rsidR="00FF21DC" w:rsidRPr="00B9777F" w:rsidRDefault="00E337B2" w:rsidP="00E337B2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T</w:t>
            </w:r>
            <w:r w:rsidR="00FF21DC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n_2011</w:t>
            </w:r>
            <w:hyperlink w:anchor="_ENREF_298" w:tooltip="Tan, 2011 #4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Q2PC9SZWNOdW0+PERpc3BsYXlUZXh0PjxzdHlsZSBmYWNlPSJzdXBlcnNjcmlwdCI+Mjk4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FF21DC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2</w:t>
            </w:r>
            <w:hyperlink w:anchor="_ENREF_299" w:tooltip="Kim, 2012 #4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yPC9ZZWFyPjxSZWNO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I4My05MDwvcGFnZXM+PHZv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2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FF21DC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x_2015</w:t>
            </w:r>
            <w:hyperlink w:anchor="_ENREF_300" w:tooltip="Cox, 2015 #4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x&lt;/Author&gt;&lt;Year&gt;2015&lt;/Year&gt;&lt;RecNum&gt;448&lt;/RecNum&gt;&lt;DisplayText&gt;&lt;style face="superscript"&gt;300&lt;/style&gt;&lt;/DisplayText&gt;&lt;record&gt;&lt;rec-number&gt;448&lt;/rec-number&gt;&lt;foreign-keys&gt;&lt;key app="EN" db-id="p9wv00a5yez0v1et5awv9pfoepd0x5dtwwpt" timestamp="1625598533"&gt;448&lt;/key&gt;&lt;/foreign-keys&gt;&lt;ref-type name="Journal Article"&gt;17&lt;/ref-type&gt;&lt;contributors&gt;&lt;authors&gt;&lt;author&gt;Cox, Devin M.&lt;/author&gt;&lt;author&gt;Butler, Merlin G.&lt;/author&gt;&lt;/authors&gt;&lt;/contributors&gt;&lt;titles&gt;&lt;title&gt;The 15q11.2 BP1-BP2 microdeletion syndrome: a review&lt;/title&gt;&lt;secondary-title&gt;International journal of molecular sciences&lt;/secondary-title&gt;&lt;alt-title&gt;Int J Mol Sci&lt;/alt-title&gt;&lt;/titles&gt;&lt;periodical&gt;&lt;full-title&gt;International journal of molecular sciences&lt;/full-title&gt;&lt;abbr-1&gt;Int J Mol Sci&lt;/abbr-1&gt;&lt;/periodical&gt;&lt;alt-periodical&gt;&lt;full-title&gt;International journal of molecular sciences&lt;/full-title&gt;&lt;abbr-1&gt;Int J Mol Sci&lt;/abbr-1&gt;&lt;/alt-periodical&gt;&lt;pages&gt;4068-4082&lt;/pages&gt;&lt;volume&gt;16&lt;/volume&gt;&lt;number&gt;2&lt;/number&gt;&lt;keywords&gt;&lt;keyword&gt;Attention Deficit Disorder with Hyperactivity/etiology&lt;/keyword&gt;&lt;keyword&gt;Autism Spectrum Disorder/etiology&lt;/keyword&gt;&lt;keyword&gt;Chromosome Aberrations&lt;/keyword&gt;&lt;keyword&gt;Chromosomes, Human, Pair 15&lt;/keyword&gt;&lt;keyword&gt;Epilepsy/etiology&lt;/keyword&gt;&lt;keyword&gt;Humans&lt;/keyword&gt;&lt;keyword&gt;Intellectual Disability/epidemiology/*pathology&lt;/keyword&gt;&lt;keyword&gt;Schizophrenia/etiology&lt;/keyword&gt;&lt;/keywords&gt;&lt;dates&gt;&lt;year&gt;2015&lt;/year&gt;&lt;/dates&gt;&lt;publisher&gt;MDPI&lt;/publisher&gt;&lt;isbn&gt;1422-0067&lt;/isbn&gt;&lt;accession-num&gt;25689425&lt;/accession-num&gt;&lt;urls&gt;&lt;related-urls&gt;&lt;url&gt;https://pubmed.ncbi.nlm.nih.gov/25689425&lt;/url&gt;&lt;url&gt;https://www.ncbi.nlm.nih.gov/pmc/articles/PMC4346944/&lt;/url&gt;&lt;/related-urls&gt;&lt;/urls&gt;&lt;electronic-resource-num&gt;10.3390/ijms16024068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5B0BFF" w14:textId="239D6E3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3747996-2837987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E8394A" w14:textId="40ED0E5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7A2FAB6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FF97485" w14:textId="7A5E01E5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13.1-q13.2 BP3-4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F81404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119288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24C779" w14:textId="75C4D78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056DFC" w14:textId="62FD0090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rp_2008</w:t>
            </w:r>
            <w:hyperlink w:anchor="_ENREF_304" w:tooltip="Sharp, 2008 #4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09</w:t>
            </w:r>
            <w:hyperlink w:anchor="_ENREF_305" w:tooltip="van Bon, 2009 #4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enfeld_2011</w:t>
            </w:r>
            <w:hyperlink w:anchor="_ENREF_306" w:tooltip="Rosenfeld, 2011 #4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Q5PC9SZWNOdW0+PERpc3BsYXlUZXh0PjxzdHlsZSBmYWNlPSJzdXBlcnNjcmlw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U0Ny01NTQ8L3BhZ2VzPjx2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lbmZlbGQ8L0F1dGhvcj48WWVhcj4yMDExPC9ZZWFy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592E4B" w14:textId="699B018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119288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C51D39A" w14:textId="614CD80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758082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1CFCDA3" w14:textId="037BA9C1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13.1-13.3 BP3-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C10AEAB" w14:textId="4977A53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24454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09C8C3" w14:textId="1B8E0EB9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67B762" w14:textId="5444436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rp_2008</w:t>
            </w:r>
            <w:hyperlink w:anchor="_ENREF_304" w:tooltip="Sharp, 2008 #4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ycDwvQXV0aG9yPjxZZWFyPjIwMDg8L1llYXI+PFJl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09</w:t>
            </w:r>
            <w:hyperlink w:anchor="_ENREF_305" w:tooltip="van Bon, 2009 #4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F2FC92" w14:textId="7A97BE4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28379874-324454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D0624D" w14:textId="5C0992D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39EE66D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73D9463" w14:textId="3A2BF275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13.3 BP4-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727A1A" w14:textId="23F1444F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1192889-324454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C2ECA5" w14:textId="16783C4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5B4E64" w14:textId="34E6D82A" w:rsidR="00B9777F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ller_2009</w:t>
            </w:r>
            <w:hyperlink w:anchor="_ENREF_307" w:tooltip="Miller, 2009 #4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xsZXI8L0F1dGhvcj48WWVhcj4yMDA5PC9ZZWFyPjxS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xsZXI8L0F1dGhvcj48WWVhcj4yMDA5PC9ZZWFyPjxS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Bon_2009</w:t>
            </w:r>
            <w:hyperlink w:anchor="_ENREF_305" w:tooltip="van Bon, 2009 #4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2YW4gQm9uPC9BdXRob3I+PFllYXI+MjAwOTwvWWVhcj48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AFD4E6E" w14:textId="583B2DB4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303" w:tooltip="Sahoo, 2011 #4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ther_2015</w:t>
            </w:r>
            <w:hyperlink w:anchor="_ENREF_308" w:tooltip="Lowther, 2015 #4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ddin_2018</w:t>
            </w:r>
            <w:hyperlink w:anchor="_ENREF_309" w:tooltip="Uddin, 2018 #4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B6BFA9" w14:textId="2A6AFF1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1192889-324454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7E366E0" w14:textId="7653F2D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466A79A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9ECC457" w14:textId="227B9A90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NA7 (15q13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34FCD8" w14:textId="115AD6B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2019621-3244540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D4D000" w14:textId="1DAE2D5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CA5410" w14:textId="0F587A4B" w:rsid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303" w:tooltip="Sahoo, 2011 #4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0MTk8L1JlY051bT48RGlzcGxheVRleHQ+PHN0eWxlIGZhY2U9InN1cGVyc2NyaXB0Ij4z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ppman-Chaney_2013</w:t>
            </w:r>
            <w:hyperlink w:anchor="_ENREF_310" w:tooltip="Hoppman-Chaney, 2013 #4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BwbWFuLUNoYW5leTwvQXV0aG9yPjxZZWFyPjIwMTM8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b3BwbWFuLUNoYW5leTwvQXV0aG9yPjxZZWFyPjIwMTM8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13C4832" w14:textId="7A7937CF" w:rsidR="00FF21DC" w:rsidRP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owther_2015</w:t>
            </w:r>
            <w:hyperlink w:anchor="_ENREF_308" w:tooltip="Lowther, 2015 #4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b3d0aGVyPC9BdXRob3I+PFllYXI+MjAxNTwvWWVhcj48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ddin_2018</w:t>
            </w:r>
            <w:hyperlink w:anchor="_ENREF_309" w:tooltip="Uddin, 2018 #4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VZGRpbjwvQXV0aG9yPjxZZWFyPjIwMTg8L1llYXI+PFJl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jc4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AA88D9" w14:textId="65C8B47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2019621-3244540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950A8DA" w14:textId="0D97F1A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F7577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2FC670E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BA5900" w14:textId="5F5C391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89" w:name="_Hlk7490539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MEIS2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14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EF54A56" w14:textId="5B0B9D5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3894032-3865916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31B051" w14:textId="3258B7D9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445DCA1" w14:textId="077119E2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ohansson_2014</w:t>
            </w:r>
            <w:hyperlink w:anchor="_ENREF_311" w:tooltip="Johansson, 2014 #1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2hhbnNzb248L0F1dGhvcj48WWVhcj4yMDE0PC9ZZWFy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E2MjItNjwv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2hhbnNzb248L0F1dGhvcj48WWVhcj4yMDE0PC9ZZWFy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en_2016</w:t>
            </w:r>
            <w:hyperlink w:anchor="_ENREF_312" w:tooltip="Chen, 2016 #1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hen&lt;/Author&gt;&lt;Year&gt;2016&lt;/Year&gt;&lt;RecNum&gt;194&lt;/RecNum&gt;&lt;DisplayText&gt;&lt;style face="superscript"&gt;312&lt;/style&gt;&lt;/DisplayText&gt;&lt;record&gt;&lt;rec-number&gt;194&lt;/rec-number&gt;&lt;foreign-keys&gt;&lt;key app="EN" db-id="p9wv00a5yez0v1et5awv9pfoepd0x5dtwwpt" timestamp="1624033015"&gt;194&lt;/key&gt;&lt;/foreign-keys&gt;&lt;ref-type name="Journal Article"&gt;17&lt;/ref-type&gt;&lt;contributors&gt;&lt;authors&gt;&lt;author&gt;Chen, Chih-Ping&lt;/author&gt;&lt;author&gt;Chen, Chen-Yu&lt;/author&gt;&lt;author&gt;Chern, Schu-Rern&lt;/author&gt;&lt;author&gt;Wu, Peih-Shan&lt;/author&gt;&lt;author&gt;Chen, Yen-Ni&lt;/author&gt;&lt;author&gt;Chen, Shin-Wen&lt;/author&gt;&lt;author&gt;Chen, Li-Feng&lt;/author&gt;&lt;author&gt;Yang, Chien-Wen&lt;/author&gt;&lt;author&gt;Wang, Wayseen&lt;/author&gt;&lt;/authors&gt;&lt;/contributors&gt;&lt;titles&gt;&lt;title&gt;Prenatal diagnosis and molecular cytogenetic characterization of a de novo 4.858-Mb microdeletion in 15q14 associated with ACTC1 and MEIS2 haploinsufficiency and tetralogy of Fallot&lt;/title&gt;&lt;secondary-title&gt;Taiwanese Journal of Obstetrics and Gynecology&lt;/secondary-title&gt;&lt;/titles&gt;&lt;periodical&gt;&lt;full-title&gt;Taiwanese Journal of Obstetrics and Gynecology&lt;/full-title&gt;&lt;/periodical&gt;&lt;pages&gt;270-274&lt;/pages&gt;&lt;volume&gt;55&lt;/volume&gt;&lt;number&gt;2&lt;/number&gt;&lt;keywords&gt;&lt;keyword&gt;15q14 microdeletion&lt;/keyword&gt;&lt;keyword&gt;prenatal diagnosis&lt;/keyword&gt;&lt;keyword&gt;tetralogy of Fallot&lt;/keyword&gt;&lt;/keywords&gt;&lt;dates&gt;&lt;year&gt;2016&lt;/year&gt;&lt;pub-dates&gt;&lt;date&gt;2016/04/01/&lt;/date&gt;&lt;/pub-dates&gt;&lt;/dates&gt;&lt;isbn&gt;1028-4559&lt;/isbn&gt;&lt;urls&gt;&lt;related-urls&gt;&lt;url&gt;https://www.sciencedirect.com/science/article/pii/S1028455916000486&lt;/url&gt;&lt;/related-urls&gt;&lt;/urls&gt;&lt;electronic-resource-num&gt;https://doi.org/10.1016/j.tjog.2016.02.013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mbin_2017</w:t>
            </w:r>
            <w:hyperlink w:anchor="_ENREF_313" w:tooltip="Gambin, 2017 #1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1iaW48L0F1dGhvcj48WWVhcj4yMDE3PC9ZZWFyPjxS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1iaW48L0F1dGhvcj48WWVhcj4yMDE3PC9ZZWFyPjxS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7</w:t>
            </w:r>
            <w:hyperlink w:anchor="_ENREF_314" w:tooltip="Shimojima, 2017 #1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17&lt;/Year&gt;&lt;RecNum&gt;193&lt;/RecNum&gt;&lt;DisplayText&gt;&lt;style face="superscript"&gt;314&lt;/style&gt;&lt;/DisplayText&gt;&lt;record&gt;&lt;rec-number&gt;193&lt;/rec-number&gt;&lt;foreign-keys&gt;&lt;key app="EN" db-id="p9wv00a5yez0v1et5awv9pfoepd0x5dtwwpt" timestamp="1624032957"&gt;193&lt;/key&gt;&lt;/foreign-keys&gt;&lt;ref-type name="Journal Article"&gt;17&lt;/ref-type&gt;&lt;contributors&gt;&lt;authors&gt;&lt;author&gt;Shimojima, Keiko&lt;/author&gt;&lt;author&gt;Ondo, Yumiko&lt;/author&gt;&lt;author&gt;Okamoto, Nobuhiko&lt;/author&gt;&lt;author&gt;Yamamoto, Toshiyuki&lt;/author&gt;&lt;/authors&gt;&lt;/contributors&gt;&lt;titles&gt;&lt;title&gt;A 15q14 microdeletion involving MEIS2 identified in a patient with autism spectrum disorder&lt;/title&gt;&lt;secondary-title&gt;Human Genome Variation&lt;/secondary-title&gt;&lt;/titles&gt;&lt;periodical&gt;&lt;full-title&gt;Human Genome Variation&lt;/full-title&gt;&lt;/periodical&gt;&lt;pages&gt;17029&lt;/pages&gt;&lt;volume&gt;4&lt;/volume&gt;&lt;number&gt;1&lt;/number&gt;&lt;dates&gt;&lt;year&gt;2017&lt;/year&gt;&lt;pub-dates&gt;&lt;date&gt;2017/07/20&lt;/date&gt;&lt;/pub-dates&gt;&lt;/dates&gt;&lt;isbn&gt;2054-345X&lt;/isbn&gt;&lt;urls&gt;&lt;related-urls&gt;&lt;url&gt;https://doi.org/10.1038/hgv.2017.29&lt;/url&gt;&lt;/related-urls&gt;&lt;/urls&gt;&lt;electronic-resource-num&gt;10.1038/hgv.2017.2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2DF816" w14:textId="7427DF1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3894032-3865916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993378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Gamb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6D832A3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2485FA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34803E" w14:textId="544C96F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6790702-3740435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289BBF" w14:textId="5F6A4A0A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EBC454" w14:textId="77777777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D7B177" w14:textId="38A74BB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36790702-3740435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2C0121A" w14:textId="5C599403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 of Gamb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00055A" w:rsidRPr="003456EA" w14:paraId="4CCC9CE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FB4A9C" w14:textId="07752C67" w:rsidR="0000055A" w:rsidRPr="009369B6" w:rsidRDefault="0000055A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15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6A20A2" w14:textId="33E71398" w:rsidR="0000055A" w:rsidRPr="009369B6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0055A">
              <w:rPr>
                <w:rFonts w:asciiTheme="minorHAnsi" w:eastAsia="Times New Roman" w:hAnsiTheme="minorHAnsi" w:cstheme="minorHAnsi"/>
                <w:sz w:val="16"/>
                <w:szCs w:val="16"/>
              </w:rPr>
              <w:t>chr15:43891761-4394103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372B84D" w14:textId="39FEF283" w:rsidR="0000055A" w:rsidRPr="009369B6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152675" w14:textId="3639789B" w:rsidR="0000055A" w:rsidRPr="00B9777F" w:rsidRDefault="006C5DB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07</w:t>
            </w:r>
            <w:hyperlink w:anchor="_ENREF_315" w:tooltip="Zhang, 2007 #58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c8L1llYXI+PFJl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MjMzLTQwPC9wYWdlcz48dm9sdW1l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c8L1llYXI+PFJl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MjMzLTQwPC9wYWdlcz48dm9sdW1l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0055A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nijnenburg_2009</w:t>
            </w:r>
            <w:hyperlink w:anchor="_ENREF_316" w:tooltip="Knijnenburg, 2009 #58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nijnenburg&lt;/Author&gt;&lt;Year&gt;2009&lt;/Year&gt;&lt;RecNum&gt;586&lt;/RecNum&gt;&lt;DisplayText&gt;&lt;style face="superscript"&gt;316&lt;/style&gt;&lt;/DisplayText&gt;&lt;record&gt;&lt;rec-number&gt;586&lt;/rec-number&gt;&lt;foreign-keys&gt;&lt;key app="EN" db-id="p9wv00a5yez0v1et5awv9pfoepd0x5dtwwpt" timestamp="1626823302"&gt;586&lt;/key&gt;&lt;/foreign-keys&gt;&lt;ref-type name="Journal Article"&gt;17&lt;/ref-type&gt;&lt;contributors&gt;&lt;authors&gt;&lt;author&gt;Knijnenburg, J.&lt;/author&gt;&lt;author&gt;Oberstein, S. A. J. Lesnik&lt;/author&gt;&lt;author&gt;Frei, K.&lt;/author&gt;&lt;author&gt;Lucas, T.&lt;/author&gt;&lt;author&gt;Gijsbers, A. C. J.&lt;/author&gt;&lt;author&gt;Ruivenkamp, C. A. L.&lt;/author&gt;&lt;author&gt;Tanke, H. J.&lt;/author&gt;&lt;author&gt;Szuhai, K.&lt;/author&gt;&lt;/authors&gt;&lt;/contributors&gt;&lt;titles&gt;&lt;title&gt;A homozygous deletion of a normal variation locus in a patient with hearing loss from non-consanguineous parents&lt;/title&gt;&lt;secondary-title&gt;Journal of Medical Genetics&lt;/secondary-title&gt;&lt;/titles&gt;&lt;periodical&gt;&lt;full-title&gt;J Med Genet&lt;/full-title&gt;&lt;abbr-1&gt;Journal of medical genetics&lt;/abbr-1&gt;&lt;/periodical&gt;&lt;pages&gt;412&lt;/pages&gt;&lt;volume&gt;46&lt;/volume&gt;&lt;number&gt;6&lt;/number&gt;&lt;dates&gt;&lt;year&gt;2009&lt;/year&gt;&lt;/dates&gt;&lt;urls&gt;&lt;related-urls&gt;&lt;url&gt;http://jmg.bmj.com/content/46/6/412.abstract&lt;/url&gt;&lt;/related-urls&gt;&lt;/urls&gt;&lt;electronic-resource-num&gt;10.1136/jmg.2008.06368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00055A"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ona_2015</w:t>
            </w:r>
            <w:hyperlink w:anchor="_ENREF_317" w:tooltip="Vona, 2015 #58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b25hPC9BdXRob3I+PFllYXI+MjAxNTwvWWVhcj48UmVj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b25hPC9BdXRob3I+PFllYXI+MjAxNTwvWWVhcj48UmVj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713117" w14:textId="794370B2" w:rsidR="0000055A" w:rsidRPr="003B164A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0055A">
              <w:rPr>
                <w:rFonts w:asciiTheme="minorHAnsi" w:eastAsia="Times New Roman" w:hAnsiTheme="minorHAnsi" w:cstheme="minorHAnsi"/>
                <w:sz w:val="16"/>
                <w:szCs w:val="16"/>
              </w:rPr>
              <w:t>chr15:43891761-439410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75305A" w14:textId="0379F7FF" w:rsidR="0000055A" w:rsidRPr="009369B6" w:rsidRDefault="0000055A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genes: </w:t>
            </w:r>
            <w:r w:rsidRPr="0000055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TRC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00055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ATSPER2</w:t>
            </w:r>
          </w:p>
        </w:tc>
      </w:tr>
      <w:tr w:rsidR="00CB09D9" w:rsidRPr="003456EA" w14:paraId="7A8F6F9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81A764E" w14:textId="0228E4A3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0" w:name="_Hlk74908642"/>
            <w:bookmarkEnd w:id="8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FBN1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5q21.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A396D0B" w14:textId="2AAE1C6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46098636-4714590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8192F9D" w14:textId="64CF7350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10E480" w14:textId="197C08C5" w:rsid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átyás_2007</w:t>
            </w:r>
            <w:hyperlink w:anchor="_ENREF_318" w:tooltip="Mátyás, 2007 #1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átyás&lt;/Author&gt;&lt;Year&gt;2007&lt;/Year&gt;&lt;RecNum&gt;198&lt;/RecNum&gt;&lt;DisplayText&gt;&lt;style face="superscript"&gt;318&lt;/style&gt;&lt;/DisplayText&gt;&lt;record&gt;&lt;rec-number&gt;198&lt;/rec-number&gt;&lt;foreign-keys&gt;&lt;key app="EN" db-id="p9wv00a5yez0v1et5awv9pfoepd0x5dtwwpt" timestamp="1624037513"&gt;198&lt;/key&gt;&lt;/foreign-keys&gt;&lt;ref-type name="Journal Article"&gt;17&lt;/ref-type&gt;&lt;contributors&gt;&lt;authors&gt;&lt;author&gt;Mátyás, Gábor&lt;/author&gt;&lt;author&gt;Alonso, Sira&lt;/author&gt;&lt;author&gt;Patrignani, Andrea&lt;/author&gt;&lt;author&gt;Marti, Myriam&lt;/author&gt;&lt;author&gt;Arnold, Eliane&lt;/author&gt;&lt;author&gt;Magyar, István&lt;/author&gt;&lt;author&gt;Henggeler, Caroline&lt;/author&gt;&lt;author&gt;Carrel, Thierry&lt;/author&gt;&lt;author&gt;Steinmann, Beat&lt;/author&gt;&lt;author&gt;Berger, Wolfgang&lt;/author&gt;&lt;/authors&gt;&lt;/contributors&gt;&lt;titles&gt;&lt;title&gt;Large genomic fibrillin-1 (FBN1) gene deletions provide evidence for true haploinsufficiency in Marfan syndrome&lt;/title&gt;&lt;secondary-title&gt;Human Genetics&lt;/secondary-title&gt;&lt;/titles&gt;&lt;periodical&gt;&lt;full-title&gt;Hum Genet&lt;/full-title&gt;&lt;abbr-1&gt;Human genetics&lt;/abbr-1&gt;&lt;/periodical&gt;&lt;pages&gt;23-32&lt;/pages&gt;&lt;volume&gt;122&lt;/volume&gt;&lt;number&gt;1&lt;/number&gt;&lt;dates&gt;&lt;year&gt;2007&lt;/year&gt;&lt;pub-dates&gt;&lt;date&gt;2007/08/01&lt;/date&gt;&lt;/pub-dates&gt;&lt;/dates&gt;&lt;isbn&gt;1432-1203&lt;/isbn&gt;&lt;urls&gt;&lt;related-urls&gt;&lt;url&gt;https://doi.org/10.1007/s00439-007-0371-x&lt;/url&gt;&lt;/related-urls&gt;&lt;/urls&gt;&lt;electronic-resource-num&gt;10.1007/s00439-007-0371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urtado_2011</w:t>
            </w:r>
            <w:hyperlink w:anchor="_ENREF_319" w:tooltip="Furtado, 2011 #2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urtado&lt;/Author&gt;&lt;Year&gt;2011&lt;/Year&gt;&lt;RecNum&gt;200&lt;/RecNum&gt;&lt;DisplayText&gt;&lt;style face="superscript"&gt;319&lt;/style&gt;&lt;/DisplayText&gt;&lt;record&gt;&lt;rec-number&gt;200&lt;/rec-number&gt;&lt;foreign-keys&gt;&lt;key app="EN" db-id="p9wv00a5yez0v1et5awv9pfoepd0x5dtwwpt" timestamp="1624038025"&gt;200&lt;/key&gt;&lt;/foreign-keys&gt;&lt;ref-type name="Journal Article"&gt;17&lt;/ref-type&gt;&lt;contributors&gt;&lt;authors&gt;&lt;author&gt;Furtado, Larissa V.&lt;/author&gt;&lt;author&gt;Wooderchak-Donahue, Whitney&lt;/author&gt;&lt;author&gt;Rope, Alan F.&lt;/author&gt;&lt;author&gt;Yetman, Angela T.&lt;/author&gt;&lt;author&gt;Lewis, Tracey&lt;/author&gt;&lt;author&gt;Plant, Parker&lt;/author&gt;&lt;author&gt;Bayrak-Toydemir, Pinar&lt;/author&gt;&lt;/authors&gt;&lt;/contributors&gt;&lt;titles&gt;&lt;title&gt;Characterization of large genomic deletions in the FBN1 gene using multiplex ligation-dependent probe amplification&lt;/title&gt;&lt;secondary-title&gt;BMC Medical Genetics&lt;/secondary-title&gt;&lt;/titles&gt;&lt;periodical&gt;&lt;full-title&gt;BMC Medical Genetics&lt;/full-title&gt;&lt;/periodical&gt;&lt;pages&gt;119&lt;/pages&gt;&lt;volume&gt;12&lt;/volume&gt;&lt;number&gt;1&lt;/number&gt;&lt;dates&gt;&lt;year&gt;2011&lt;/year&gt;&lt;pub-dates&gt;&lt;date&gt;2011/09/21&lt;/date&gt;&lt;/pub-dates&gt;&lt;/dates&gt;&lt;isbn&gt;1471-2350&lt;/isbn&gt;&lt;urls&gt;&lt;related-urls&gt;&lt;url&gt;https://doi.org/10.1186/1471-2350-12-119&lt;/url&gt;&lt;/related-urls&gt;&lt;/urls&gt;&lt;electronic-resource-num&gt;10.1186/1471-2350-12-11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3944741A" w14:textId="3AE3FB39" w:rsidR="00FF21DC" w:rsidRP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ilhorst-Hofstee</w:t>
            </w:r>
            <w:r w:rsidR="00D12429"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1</w:t>
            </w:r>
            <w:hyperlink w:anchor="_ENREF_320" w:tooltip="Hilhorst-Hofstee, 2011 #19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aWxob3JzdC1Ib2ZzdGVlPC9BdXRob3I+PFllYXI+MjAx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aWxob3JzdC1Ib2ZzdGVlPC9BdXRob3I+PFllYXI+MjAx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rdoni_2017</w:t>
            </w:r>
            <w:hyperlink w:anchor="_ENREF_321" w:tooltip="Dordoni, 2017 #1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ordoni&lt;/Author&gt;&lt;Year&gt;2017&lt;/Year&gt;&lt;RecNum&gt;199&lt;/RecNum&gt;&lt;DisplayText&gt;&lt;style face="superscript"&gt;321&lt;/style&gt;&lt;/DisplayText&gt;&lt;record&gt;&lt;rec-number&gt;199&lt;/rec-number&gt;&lt;foreign-keys&gt;&lt;key app="EN" db-id="p9wv00a5yez0v1et5awv9pfoepd0x5dtwwpt" timestamp="1624037936"&gt;199&lt;/key&gt;&lt;/foreign-keys&gt;&lt;ref-type name="Journal Article"&gt;17&lt;/ref-type&gt;&lt;contributors&gt;&lt;authors&gt;&lt;author&gt;Dordoni, Chiara&lt;/author&gt;&lt;author&gt;Ciaccio, Claudia&lt;/author&gt;&lt;author&gt;Santoro, Graziano&lt;/author&gt;&lt;author&gt;Venturini, Marina&lt;/author&gt;&lt;author&gt;Cavallari, Ugo&lt;/author&gt;&lt;author&gt;Ritelli, Marco&lt;/author&gt;&lt;author&gt;Colombi, Marina&lt;/author&gt;&lt;/authors&gt;&lt;/contributors&gt;&lt;titles&gt;&lt;title&gt;Marfan syndrome: Report of a complex phenotype due to a 15q21.1 contiguos gene deletion encompassing FBN1, and literature review&lt;/title&gt;&lt;secondary-title&gt;American Journal of Medical Genetics Part A&lt;/secondary-title&gt;&lt;/titles&gt;&lt;periodical&gt;&lt;full-title&gt;American Journal of Medical Genetics Part A&lt;/full-title&gt;&lt;/periodical&gt;&lt;pages&gt;200-206&lt;/pages&gt;&lt;volume&gt;173&lt;/volume&gt;&lt;number&gt;1&lt;/number&gt;&lt;keywords&gt;&lt;keyword&gt;15q21.1 microdeletion&lt;/keyword&gt;&lt;keyword&gt;Marfan syndrome&lt;/keyword&gt;&lt;keyword&gt;FBN1&lt;/keyword&gt;&lt;keyword&gt;gross rearrangement&lt;/keyword&gt;&lt;keyword&gt;MLPA&lt;/keyword&gt;&lt;keyword&gt;aCGH&lt;/keyword&gt;&lt;/keywords&gt;&lt;dates&gt;&lt;year&gt;2017&lt;/year&gt;&lt;pub-dates&gt;&lt;date&gt;2017/01/01&lt;/date&gt;&lt;/pub-dates&gt;&lt;/dates&gt;&lt;publisher&gt;John Wiley &amp;amp; Sons, Ltd&lt;/publisher&gt;&lt;isbn&gt;1552-4825&lt;/isbn&gt;&lt;work-type&gt;https://doi.org/10.1002/ajmg.a.37975&lt;/work-type&gt;&lt;urls&gt;&lt;related-urls&gt;&lt;url&gt;https://doi.org/10.1002/ajmg.a.37975&lt;/url&gt;&lt;/related-urls&gt;&lt;/urls&gt;&lt;electronic-resource-num&gt;https://doi.org/10.1002/ajmg.a.37975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26C9A9" w14:textId="0EA3B737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4A">
              <w:rPr>
                <w:rFonts w:asciiTheme="minorHAnsi" w:eastAsia="Times New Roman" w:hAnsiTheme="minorHAnsi" w:cstheme="minorHAnsi"/>
                <w:sz w:val="16"/>
                <w:szCs w:val="16"/>
              </w:rPr>
              <w:t>chr15:48311344-4935861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513256B" w14:textId="1B456EDD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ilhorst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-Hofstee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7E4AE92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CA92BD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6C4063" w14:textId="1A1D87A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48700503-4893798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EF0D1A" w14:textId="30495B08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D670F0" w14:textId="5FEEED4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B7A6DE" w14:textId="0D6059F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48700503-489379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8959E8" w14:textId="6C11AAA3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FBN1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bookmarkEnd w:id="90"/>
      <w:tr w:rsidR="00CB09D9" w:rsidRPr="003456EA" w14:paraId="617573D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38AD91" w14:textId="67191FC6" w:rsidR="00FF21DC" w:rsidRPr="00412CD2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15q24 AB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676CFE" w14:textId="58CBC580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970-7434389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CD1388" w14:textId="20637987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731847" w14:textId="18A72C44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uynh_2018</w:t>
            </w:r>
            <w:hyperlink w:anchor="_ENREF_323" w:tooltip="Huynh, 2018 #4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dXluaDwvQXV0aG9yPjxZZWFyPjIwMTg8L1llYXI+PFJl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DU5LTQ2NDwvcGFnZXM+PHZvbHVtZT42MTwvdm9sdW1lPjxudW1iZXI+ODwvbnVtYmVy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dXluaDwvQXV0aG9yPjxZZWFyPjIwMTg8L1llYXI+PFJl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774DC3" w14:textId="4DD96A83" w:rsidR="00FF21DC" w:rsidRPr="00412CD2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970-7434389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EEEFE1" w14:textId="35ED8FE3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gram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</w:t>
            </w:r>
            <w:proofErr w:type="gram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patient reported in Huynh </w:t>
            </w:r>
            <w:r w:rsidRPr="00412C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14DD9C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3124AA" w14:textId="77777777" w:rsidR="00FF21DC" w:rsidRPr="0006111D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AC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586379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1" w:name="_Hlk75891409"/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508312</w:t>
            </w:r>
            <w:bookmarkEnd w:id="9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ED115F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C01904" w14:textId="3B8B5E96" w:rsidR="00FF21DC" w:rsidRPr="00B9777F" w:rsidRDefault="00FF21DC" w:rsidP="00B9777F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10</w:t>
            </w:r>
            <w:hyperlink w:anchor="_ENREF_326" w:tooltip="El-Hattab, 2010 #4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l-Hattab&lt;/Author&gt;&lt;Year&gt;2010&lt;/Year&gt;&lt;RecNum&gt;452&lt;/RecNum&gt;&lt;DisplayText&gt;&lt;style face="superscript"&gt;326&lt;/style&gt;&lt;/DisplayText&gt;&lt;record&gt;&lt;rec-number&gt;452&lt;/rec-number&gt;&lt;foreign-keys&gt;&lt;key app="EN" db-id="p9wv00a5yez0v1et5awv9pfoepd0x5dtwwpt" timestamp="1625601251"&gt;452&lt;/key&gt;&lt;/foreign-keys&gt;&lt;ref-type name="Journal Article"&gt;17&lt;/ref-type&gt;&lt;contributors&gt;&lt;authors&gt;&lt;author&gt;El-Hattab, Ayman W.&lt;/author&gt;&lt;author&gt;Zhang, Feng&lt;/author&gt;&lt;author&gt;Maxim, Rolanda&lt;/author&gt;&lt;author&gt;Christensen, Katherine M.&lt;/author&gt;&lt;author&gt;Ward, Jewell C.&lt;/author&gt;&lt;author&gt;Hines-Dowell, Stacy&lt;/author&gt;&lt;author&gt;Scaglia, Fernando&lt;/author&gt;&lt;author&gt;Lupski, James R.&lt;/author&gt;&lt;author&gt;Cheung, Sau Wai&lt;/author&gt;&lt;/authors&gt;&lt;/contributors&gt;&lt;titles&gt;&lt;title&gt;Deletion and duplication of 15q24: Molecular mechanisms and potential modification by additional copy number variants&lt;/title&gt;&lt;secondary-title&gt;Genetics in Medicine&lt;/secondary-title&gt;&lt;/titles&gt;&lt;periodical&gt;&lt;full-title&gt;Genetics in Medicine&lt;/full-title&gt;&lt;/periodical&gt;&lt;pages&gt;573-586&lt;/pages&gt;&lt;volume&gt;12&lt;/volume&gt;&lt;number&gt;9&lt;/number&gt;&lt;dates&gt;&lt;year&gt;2010&lt;/year&gt;&lt;pub-dates&gt;&lt;date&gt;2010/09/01&lt;/date&gt;&lt;/pub-dates&gt;&lt;/dates&gt;&lt;isbn&gt;1530-0366&lt;/isbn&gt;&lt;urls&gt;&lt;related-urls&gt;&lt;url&gt;https://doi.org/10.1097/GIM.0b013e3181eb9b4a&lt;/url&gt;&lt;/related-urls&gt;&lt;/urls&gt;&lt;electronic-resource-num&gt;10.1097/GIM.0b013e3181eb9b4a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8C8E70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5083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A412C51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1A24895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F9CB66" w14:textId="2CD51684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AD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FD0F14" w14:textId="541E5A0B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2" w:name="_Hlk75891422"/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972909</w:t>
            </w:r>
            <w:bookmarkEnd w:id="9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383207" w14:textId="7DC1D62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E4267D" w14:textId="36ADD59A" w:rsidR="00FF21DC" w:rsidRP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327" w:tooltip="Mefford, 2012 #4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453&lt;/RecNum&gt;&lt;DisplayText&gt;&lt;style face="superscript"&gt;327&lt;/style&gt;&lt;/DisplayText&gt;&lt;record&gt;&lt;rec-number&gt;453&lt;/rec-number&gt;&lt;foreign-keys&gt;&lt;key app="EN" db-id="p9wv00a5yez0v1et5awv9pfoepd0x5dtwwpt" timestamp="1625601465"&gt;453&lt;/key&gt;&lt;/foreign-keys&gt;&lt;ref-type name="Journal Article"&gt;17&lt;/ref-type&gt;&lt;contributors&gt;&lt;authors&gt;&lt;author&gt;Mefford, Heather C.&lt;/author&gt;&lt;author&gt;Rosenfeld, Jill A.&lt;/author&gt;&lt;author&gt;Shur, Natasha&lt;/author&gt;&lt;author&gt;Slavotinek, Anne M.&lt;/author&gt;&lt;author&gt;Cox, Victoria A.&lt;/author&gt;&lt;author&gt;Hennekam, Raoul C.&lt;/author&gt;&lt;author&gt;Firth, Helen V.&lt;/author&gt;&lt;author&gt;Willatt, Lionel&lt;/author&gt;&lt;author&gt;Wheeler, Patricia&lt;/author&gt;&lt;author&gt;Morrow, Eric M.&lt;/author&gt;&lt;author&gt;Cook, Joseph&lt;/author&gt;&lt;author&gt;Sullivan, Rachel&lt;/author&gt;&lt;author&gt;Oh, Albert&lt;/author&gt;&lt;author&gt;McDonald, Marie T.&lt;/author&gt;&lt;author&gt;Zonana, Jonathan&lt;/author&gt;&lt;author&gt;Keller, Kory&lt;/author&gt;&lt;author&gt;Hannibal, Mark C.&lt;/author&gt;&lt;author&gt;Ball, Susie&lt;/author&gt;&lt;author&gt;Kussmann, Jennifer&lt;/author&gt;&lt;author&gt;Gorski, Jerome&lt;/author&gt;&lt;author&gt;Zelewski, Susan&lt;/author&gt;&lt;author&gt;Banks, Valerie&lt;/author&gt;&lt;author&gt;Smith, Wendy&lt;/author&gt;&lt;author&gt;Smith, Rosemarie&lt;/author&gt;&lt;author&gt;Paull, Lindsay&lt;/author&gt;&lt;author&gt;Rosenbaum, Kenneth N.&lt;/author&gt;&lt;author&gt;Amor, David J.&lt;/author&gt;&lt;author&gt;Silva, Joao&lt;/author&gt;&lt;author&gt;Lamb, Allen&lt;/author&gt;&lt;author&gt;Eichler, Evan E.&lt;/author&gt;&lt;/authors&gt;&lt;/contributors&gt;&lt;titles&gt;&lt;title&gt;Further clinical and molecular delineation of the 15q24 microdeletion syndrome&lt;/title&gt;&lt;secondary-title&gt;Journal of Medical Genetics&lt;/secondary-title&gt;&lt;/titles&gt;&lt;periodical&gt;&lt;full-title&gt;J Med Genet&lt;/full-title&gt;&lt;abbr-1&gt;Journal of medical genetics&lt;/abbr-1&gt;&lt;/periodical&gt;&lt;pages&gt;110&lt;/pages&gt;&lt;volume&gt;49&lt;/volume&gt;&lt;number&gt;2&lt;/number&gt;&lt;dates&gt;&lt;year&gt;2012&lt;/year&gt;&lt;/dates&gt;&lt;urls&gt;&lt;related-urls&gt;&lt;url&gt;http://jmg.bmj.com/content/49/2/110.abstract&lt;/url&gt;&lt;/related-urls&gt;&lt;/urls&gt;&lt;electronic-resource-num&gt;10.1136/jmedgenet-2011-10049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A54B20" w14:textId="6F76757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2963715-759729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3FC991" w14:textId="74567FB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0ACEA5A5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5C207E" w14:textId="714C039E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BD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575DC9" w14:textId="1F2B5564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3" w:name="_Hlk75891569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15:74120302-75680570</w:t>
            </w:r>
            <w:bookmarkEnd w:id="9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B5C3F6" w14:textId="5C779BBE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631DA1" w14:textId="4D63207B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10</w:t>
            </w:r>
            <w:hyperlink w:anchor="_ENREF_326" w:tooltip="El-Hattab, 2010 #4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El-Hattab&lt;/Author&gt;&lt;Year&gt;2010&lt;/Year&gt;&lt;RecNum&gt;452&lt;/RecNum&gt;&lt;DisplayText&gt;&lt;style face="superscript"&gt;326&lt;/style&gt;&lt;/DisplayText&gt;&lt;record&gt;&lt;rec-number&gt;452&lt;/rec-number&gt;&lt;foreign-keys&gt;&lt;key app="EN" db-id="p9wv00a5yez0v1et5awv9pfoepd0x5dtwwpt" timestamp="1625601251"&gt;452&lt;/key&gt;&lt;/foreign-keys&gt;&lt;ref-type name="Journal Article"&gt;17&lt;/ref-type&gt;&lt;contributors&gt;&lt;authors&gt;&lt;author&gt;El-Hattab, Ayman W.&lt;/author&gt;&lt;author&gt;Zhang, Feng&lt;/author&gt;&lt;author&gt;Maxim, Rolanda&lt;/author&gt;&lt;author&gt;Christensen, Katherine M.&lt;/author&gt;&lt;author&gt;Ward, Jewell C.&lt;/author&gt;&lt;author&gt;Hines-Dowell, Stacy&lt;/author&gt;&lt;author&gt;Scaglia, Fernando&lt;/author&gt;&lt;author&gt;Lupski, James R.&lt;/author&gt;&lt;author&gt;Cheung, Sau Wai&lt;/author&gt;&lt;/authors&gt;&lt;/contributors&gt;&lt;titles&gt;&lt;title&gt;Deletion and duplication of 15q24: Molecular mechanisms and potential modification by additional copy number variants&lt;/title&gt;&lt;secondary-title&gt;Genetics in Medicine&lt;/secondary-title&gt;&lt;/titles&gt;&lt;periodical&gt;&lt;full-title&gt;Genetics in Medicine&lt;/full-title&gt;&lt;/periodical&gt;&lt;pages&gt;573-586&lt;/pages&gt;&lt;volume&gt;12&lt;/volume&gt;&lt;number&gt;9&lt;/number&gt;&lt;dates&gt;&lt;year&gt;2010&lt;/year&gt;&lt;pub-dates&gt;&lt;date&gt;2010/09/01&lt;/date&gt;&lt;/pub-dates&gt;&lt;/dates&gt;&lt;isbn&gt;1530-0366&lt;/isbn&gt;&lt;urls&gt;&lt;related-urls&gt;&lt;url&gt;https://doi.org/10.1097/GIM.0b013e3181eb9b4a&lt;/url&gt;&lt;/related-urls&gt;&lt;/urls&gt;&lt;electronic-resource-num&gt;10.1097/GIM.0b013e3181eb9b4a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22B62F9" w14:textId="0621BB72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327" w:tooltip="Mefford, 2012 #4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453&lt;/RecNum&gt;&lt;DisplayText&gt;&lt;style face="superscript"&gt;327&lt;/style&gt;&lt;/DisplayText&gt;&lt;record&gt;&lt;rec-number&gt;453&lt;/rec-number&gt;&lt;foreign-keys&gt;&lt;key app="EN" db-id="p9wv00a5yez0v1et5awv9pfoepd0x5dtwwpt" timestamp="1625601465"&gt;453&lt;/key&gt;&lt;/foreign-keys&gt;&lt;ref-type name="Journal Article"&gt;17&lt;/ref-type&gt;&lt;contributors&gt;&lt;authors&gt;&lt;author&gt;Mefford, Heather C.&lt;/author&gt;&lt;author&gt;Rosenfeld, Jill A.&lt;/author&gt;&lt;author&gt;Shur, Natasha&lt;/author&gt;&lt;author&gt;Slavotinek, Anne M.&lt;/author&gt;&lt;author&gt;Cox, Victoria A.&lt;/author&gt;&lt;author&gt;Hennekam, Raoul C.&lt;/author&gt;&lt;author&gt;Firth, Helen V.&lt;/author&gt;&lt;author&gt;Willatt, Lionel&lt;/author&gt;&lt;author&gt;Wheeler, Patricia&lt;/author&gt;&lt;author&gt;Morrow, Eric M.&lt;/author&gt;&lt;author&gt;Cook, Joseph&lt;/author&gt;&lt;author&gt;Sullivan, Rachel&lt;/author&gt;&lt;author&gt;Oh, Albert&lt;/author&gt;&lt;author&gt;McDonald, Marie T.&lt;/author&gt;&lt;author&gt;Zonana, Jonathan&lt;/author&gt;&lt;author&gt;Keller, Kory&lt;/author&gt;&lt;author&gt;Hannibal, Mark C.&lt;/author&gt;&lt;author&gt;Ball, Susie&lt;/author&gt;&lt;author&gt;Kussmann, Jennifer&lt;/author&gt;&lt;author&gt;Gorski, Jerome&lt;/author&gt;&lt;author&gt;Zelewski, Susan&lt;/author&gt;&lt;author&gt;Banks, Valerie&lt;/author&gt;&lt;author&gt;Smith, Wendy&lt;/author&gt;&lt;author&gt;Smith, Rosemarie&lt;/author&gt;&lt;author&gt;Paull, Lindsay&lt;/author&gt;&lt;author&gt;Rosenbaum, Kenneth N.&lt;/author&gt;&lt;author&gt;Amor, David J.&lt;/author&gt;&lt;author&gt;Silva, Joao&lt;/author&gt;&lt;author&gt;Lamb, Allen&lt;/author&gt;&lt;author&gt;Eichler, Evan E.&lt;/author&gt;&lt;/authors&gt;&lt;/contributors&gt;&lt;titles&gt;&lt;title&gt;Further clinical and molecular delineation of the 15q24 microdeletion syndrome&lt;/title&gt;&lt;secondary-title&gt;Journal of Medical Genetics&lt;/secondary-title&gt;&lt;/titles&gt;&lt;periodical&gt;&lt;full-title&gt;J Med Genet&lt;/full-title&gt;&lt;abbr-1&gt;Journal of medical genetics&lt;/abbr-1&gt;&lt;/periodical&gt;&lt;pages&gt;110&lt;/pages&gt;&lt;volume&gt;49&lt;/volume&gt;&lt;number&gt;2&lt;/number&gt;&lt;dates&gt;&lt;year&gt;2012&lt;/year&gt;&lt;/dates&gt;&lt;urls&gt;&lt;related-urls&gt;&lt;url&gt;http://jmg.bmj.com/content/49/2/110.abstract&lt;/url&gt;&lt;/related-urls&gt;&lt;/urls&gt;&lt;electronic-resource-num&gt;10.1136/jmedgenet-2011-10049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80C38C" w14:textId="70F3BD4D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chr15:74412643-7597291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DAAA94" w14:textId="65575A6C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456EA" w14:paraId="0EF018B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9B0B82" w14:textId="3836F2AE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BE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1563E1" w14:textId="4AC8735D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4" w:name="_Hlk75891698"/>
            <w:r w:rsidRPr="00F54873">
              <w:rPr>
                <w:rFonts w:asciiTheme="minorHAnsi" w:eastAsia="Times New Roman" w:hAnsiTheme="minorHAnsi" w:cstheme="minorHAnsi"/>
                <w:sz w:val="16"/>
                <w:szCs w:val="16"/>
              </w:rPr>
              <w:t>chr15:72252000-75937000</w:t>
            </w:r>
            <w:bookmarkEnd w:id="9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A566B6" w14:textId="0DE4B76F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6221E5" w14:textId="5CF4B39E" w:rsidR="00FF21DC" w:rsidRPr="00B9777F" w:rsidRDefault="00FF21DC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goulas_2012</w:t>
            </w:r>
            <w:hyperlink w:anchor="_ENREF_322" w:tooltip="Magoulas, 2012 #20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agoulas&lt;/Author&gt;&lt;Year&gt;2012&lt;/Year&gt;&lt;RecNum&gt;203&lt;/RecNum&gt;&lt;DisplayText&gt;&lt;style face="superscript"&gt;322&lt;/style&gt;&lt;/DisplayText&gt;&lt;record&gt;&lt;rec-number&gt;203&lt;/rec-number&gt;&lt;foreign-keys&gt;&lt;key app="EN" db-id="p9wv00a5yez0v1et5awv9pfoepd0x5dtwwpt" timestamp="1624040066"&gt;203&lt;/key&gt;&lt;/foreign-keys&gt;&lt;ref-type name="Journal Article"&gt;17&lt;/ref-type&gt;&lt;contributors&gt;&lt;authors&gt;&lt;author&gt;Magoulas, Pilar L.&lt;/author&gt;&lt;author&gt;El-Hattab, Ayman W.&lt;/author&gt;&lt;/authors&gt;&lt;/contributors&gt;&lt;titles&gt;&lt;title&gt;Chromosome 15q24 microdeletion syndrome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2-2&lt;/pages&gt;&lt;volume&gt;7&lt;/volume&gt;&lt;keywords&gt;&lt;keyword&gt;*Chromosome Aberrations&lt;/keyword&gt;&lt;keyword&gt;*Chromosomes, Human, Pair 15&lt;/keyword&gt;&lt;keyword&gt;Developmental Disabilities/*genetics&lt;/keyword&gt;&lt;keyword&gt;Humans&lt;/keyword&gt;&lt;/keywords&gt;&lt;dates&gt;&lt;year&gt;2012&lt;/year&gt;&lt;/dates&gt;&lt;publisher&gt;BioMed Central&lt;/publisher&gt;&lt;isbn&gt;1750-1172&lt;/isbn&gt;&lt;accession-num&gt;22216833&lt;/accession-num&gt;&lt;urls&gt;&lt;related-urls&gt;&lt;url&gt;https://pubmed.ncbi.nlm.nih.gov/22216833&lt;/url&gt;&lt;url&gt;https://www.ncbi.nlm.nih.gov/pmc/articles/PMC3275445/&lt;/url&gt;&lt;/related-urls&gt;&lt;/urls&gt;&lt;electronic-resource-num&gt;10.1186/1750-1172-7-2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327" w:tooltip="Mefford, 2012 #4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453&lt;/RecNum&gt;&lt;DisplayText&gt;&lt;style face="superscript"&gt;327&lt;/style&gt;&lt;/DisplayText&gt;&lt;record&gt;&lt;rec-number&gt;453&lt;/rec-number&gt;&lt;foreign-keys&gt;&lt;key app="EN" db-id="p9wv00a5yez0v1et5awv9pfoepd0x5dtwwpt" timestamp="1625601465"&gt;453&lt;/key&gt;&lt;/foreign-keys&gt;&lt;ref-type name="Journal Article"&gt;17&lt;/ref-type&gt;&lt;contributors&gt;&lt;authors&gt;&lt;author&gt;Mefford, Heather C.&lt;/author&gt;&lt;author&gt;Rosenfeld, Jill A.&lt;/author&gt;&lt;author&gt;Shur, Natasha&lt;/author&gt;&lt;author&gt;Slavotinek, Anne M.&lt;/author&gt;&lt;author&gt;Cox, Victoria A.&lt;/author&gt;&lt;author&gt;Hennekam, Raoul C.&lt;/author&gt;&lt;author&gt;Firth, Helen V.&lt;/author&gt;&lt;author&gt;Willatt, Lionel&lt;/author&gt;&lt;author&gt;Wheeler, Patricia&lt;/author&gt;&lt;author&gt;Morrow, Eric M.&lt;/author&gt;&lt;author&gt;Cook, Joseph&lt;/author&gt;&lt;author&gt;Sullivan, Rachel&lt;/author&gt;&lt;author&gt;Oh, Albert&lt;/author&gt;&lt;author&gt;McDonald, Marie T.&lt;/author&gt;&lt;author&gt;Zonana, Jonathan&lt;/author&gt;&lt;author&gt;Keller, Kory&lt;/author&gt;&lt;author&gt;Hannibal, Mark C.&lt;/author&gt;&lt;author&gt;Ball, Susie&lt;/author&gt;&lt;author&gt;Kussmann, Jennifer&lt;/author&gt;&lt;author&gt;Gorski, Jerome&lt;/author&gt;&lt;author&gt;Zelewski, Susan&lt;/author&gt;&lt;author&gt;Banks, Valerie&lt;/author&gt;&lt;author&gt;Smith, Wendy&lt;/author&gt;&lt;author&gt;Smith, Rosemarie&lt;/author&gt;&lt;author&gt;Paull, Lindsay&lt;/author&gt;&lt;author&gt;Rosenbaum, Kenneth N.&lt;/author&gt;&lt;author&gt;Amor, David J.&lt;/author&gt;&lt;author&gt;Silva, Joao&lt;/author&gt;&lt;author&gt;Lamb, Allen&lt;/author&gt;&lt;author&gt;Eichler, Evan E.&lt;/author&gt;&lt;/authors&gt;&lt;/contributors&gt;&lt;titles&gt;&lt;title&gt;Further clinical and molecular delineation of the 15q24 microdeletion syndrome&lt;/title&gt;&lt;secondary-title&gt;Journal of Medical Genetics&lt;/secondary-title&gt;&lt;/titles&gt;&lt;periodical&gt;&lt;full-title&gt;J Med Genet&lt;/full-title&gt;&lt;abbr-1&gt;Journal of medical genetics&lt;/abbr-1&gt;&lt;/periodical&gt;&lt;pages&gt;110&lt;/pages&gt;&lt;volume&gt;49&lt;/volume&gt;&lt;number&gt;2&lt;/number&gt;&lt;dates&gt;&lt;year&gt;2012&lt;/year&gt;&lt;/dates&gt;&lt;urls&gt;&lt;related-urls&gt;&lt;url&gt;http://jmg.bmj.com/content/49/2/110.abstract&lt;/url&gt;&lt;/related-urls&gt;&lt;/urls&gt;&lt;electronic-resource-num&gt;10.1136/jmedgenet-2011-10049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u_2020</w:t>
            </w:r>
            <w:hyperlink w:anchor="_ENREF_324" w:tooltip="Liu, 2020 #20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u&lt;/Author&gt;&lt;Year&gt;2020&lt;/Year&gt;&lt;RecNum&gt;204&lt;/RecNum&gt;&lt;DisplayText&gt;&lt;style face="superscript"&gt;324&lt;/style&gt;&lt;/DisplayText&gt;&lt;record&gt;&lt;rec-number&gt;204&lt;/rec-number&gt;&lt;foreign-keys&gt;&lt;key app="EN" db-id="p9wv00a5yez0v1et5awv9pfoepd0x5dtwwpt" timestamp="1624040795"&gt;204&lt;/key&gt;&lt;/foreign-keys&gt;&lt;ref-type name="Journal Article"&gt;17&lt;/ref-type&gt;&lt;contributors&gt;&lt;authors&gt;&lt;author&gt;Liu, Yi&lt;/author&gt;&lt;author&gt;Zhang, Yanqing&lt;/author&gt;&lt;author&gt;Zarrei, Mehdi&lt;/author&gt;&lt;author&gt;Dong, Rui&lt;/author&gt;&lt;author&gt;Yang, Xiaomeng&lt;/author&gt;&lt;author&gt;Zhao, Dongmei&lt;/author&gt;&lt;author&gt;Scherer, Stephen W.&lt;/author&gt;&lt;author&gt;Gai, Zhongtao&lt;/author&gt;&lt;/authors&gt;&lt;/contributors&gt;&lt;titles&gt;&lt;title&gt;Refining critical regions in 15q24 microdeletion syndrome pertaining to autism&lt;/title&gt;&lt;secondary-title&gt;American Journal of Medical Genetics Part B: Neuropsychiatric Genetics&lt;/secondary-title&gt;&lt;/titles&gt;&lt;periodical&gt;&lt;full-title&gt;American Journal of Medical Genetics Part B: Neuropsychiatric Genetics&lt;/full-title&gt;&lt;/periodical&gt;&lt;pages&gt;217-226&lt;/pages&gt;&lt;volume&gt;183&lt;/volume&gt;&lt;number&gt;4&lt;/number&gt;&lt;keywords&gt;&lt;keyword&gt;15q24 microdeletion&lt;/keyword&gt;&lt;keyword&gt;autism spectrum disorder&lt;/keyword&gt;&lt;keyword&gt;critical region&lt;/keyword&gt;&lt;keyword&gt;de novo&lt;/keyword&gt;&lt;/keywords&gt;&lt;dates&gt;&lt;year&gt;2020&lt;/year&gt;&lt;pub-dates&gt;&lt;date&gt;2020/06/01&lt;/date&gt;&lt;/pub-dates&gt;&lt;/dates&gt;&lt;publisher&gt;John Wiley &amp;amp; Sons, Ltd&lt;/publisher&gt;&lt;isbn&gt;1552-4841&lt;/isbn&gt;&lt;work-type&gt;https://doi.org/10.1002/ajmg.b.32778&lt;/work-type&gt;&lt;urls&gt;&lt;related-urls&gt;&lt;url&gt;https://doi.org/10.1002/ajmg.b.32778&lt;/url&gt;&lt;/related-urls&gt;&lt;/urls&gt;&lt;electronic-resource-num&gt;https://doi.org/10.1002/ajmg.b.32778&lt;/electronic-resource-num&gt;&lt;access-date&gt;2021/06/18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BB167F" w14:textId="0FF90403" w:rsidR="00FF21DC" w:rsidRPr="003B16C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54873">
              <w:rPr>
                <w:rFonts w:asciiTheme="minorHAnsi" w:eastAsia="Times New Roman" w:hAnsiTheme="minorHAnsi" w:cstheme="minorHAnsi"/>
                <w:sz w:val="16"/>
                <w:szCs w:val="16"/>
              </w:rPr>
              <w:t>chr15:74464947-7814994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45AEAD7" w14:textId="15337FA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,2 of </w:t>
            </w: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El-Hatta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b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217D790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3A667E" w14:textId="77777777" w:rsidR="00FF21DC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Witteveen-Kolk Syndrom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e</w:t>
            </w:r>
          </w:p>
          <w:p w14:paraId="6EE671D0" w14:textId="1F13F21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5q24 CD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A9262F" w14:textId="09C8A480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5" w:name="_Hlk75891442"/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31787-75972909</w:t>
            </w:r>
            <w:bookmarkEnd w:id="9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2AA907" w14:textId="7F45D126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A31DC0" w14:textId="10B7A37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tteveen_2016</w:t>
            </w:r>
            <w:hyperlink w:anchor="_ENREF_328" w:tooltip="Witteveen, 2016 #20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XR0ZXZlZW48L0F1dGhvcj48WWVhcj4yMDE2PC9ZZWFy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g3Ny04NzwvcGFn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XR0ZXZlZW48L0F1dGhvcj48WWVhcj4yMDE2PC9ZZWFy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g3Ny04NzwvcGFn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B92F08" w14:textId="74AFD22A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6111D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31787-759729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B4E2F68" w14:textId="008C27A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CB09D9" w:rsidRPr="003456EA" w14:paraId="4E2C7A0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057EBA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DB7538" w14:textId="61335A1D" w:rsidR="00FF21DC" w:rsidRPr="0006111D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61720-7574408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2CC268" w14:textId="5646B578" w:rsidR="00FF21DC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2ADA30" w14:textId="49376D38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012512" w14:textId="71ACB1A1" w:rsidR="00FF21DC" w:rsidRPr="0006111D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5661720-7574408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FF8283C" w14:textId="026264BF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r w:rsidRPr="003E405B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SIN3A</w:t>
            </w:r>
          </w:p>
        </w:tc>
      </w:tr>
      <w:tr w:rsidR="00AA6582" w:rsidRPr="003456EA" w14:paraId="5BF1010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F3C05E" w14:textId="5AC2E262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5q24 DE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A27B84D" w14:textId="3D34EC92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6" w:name="_Hlk75891715"/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3858160-75969880</w:t>
            </w:r>
            <w:bookmarkEnd w:id="9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D6603A" w14:textId="08BA799C" w:rsidR="00FF21DC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366D76" w14:textId="674F82F9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09</w:t>
            </w:r>
            <w:hyperlink w:anchor="_ENREF_325" w:tooltip="El-Hattab, 2009 #3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A5PC9ZZWFy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11F9EC" w14:textId="7C90797A" w:rsidR="00FF21DC" w:rsidRPr="0006111D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chr15:76071105-7818282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AD9319" w14:textId="73B5E138" w:rsidR="00FF21DC" w:rsidRPr="003E405B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,7 of </w:t>
            </w:r>
            <w:r w:rsidRPr="003E405B">
              <w:rPr>
                <w:rFonts w:asciiTheme="minorHAnsi" w:eastAsia="Times New Roman" w:hAnsiTheme="minorHAnsi" w:cstheme="minorHAnsi"/>
                <w:sz w:val="16"/>
                <w:szCs w:val="16"/>
              </w:rPr>
              <w:t>El-Hatta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b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927F83" w:rsidRPr="003456EA" w14:paraId="20C6658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1CAC883" w14:textId="77777777" w:rsidR="00927F83" w:rsidRPr="0033616F" w:rsidRDefault="00927F83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15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B7B28D2" w14:textId="77777777" w:rsidR="00927F83" w:rsidRPr="0033616F" w:rsidRDefault="00927F83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471473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ED9FB52" w14:textId="77777777" w:rsidR="00927F83" w:rsidRPr="0033616F" w:rsidRDefault="00927F83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B8B5C85" w14:textId="67F8DD00" w:rsidR="00927F83" w:rsidRPr="00B9777F" w:rsidRDefault="00927F83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at_2010</w:t>
            </w:r>
            <w:hyperlink w:anchor="_ENREF_329" w:tooltip="Wat, 2010 #4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XQ8L0F1dGhvcj48WWVhcj4yMDEwPC9ZZWFyPjxSZWNO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3NzctODE8L3BhZ2VzPjx2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YXQ8L0F1dGhvcj48WWVhcj4yMDEwPC9ZZWFyPjxSZWNO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3NzctODE8L3BhZ2VzPjx2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alumbo_2012</w:t>
            </w:r>
            <w:hyperlink w:anchor="_ENREF_330" w:tooltip="Palumbo, 2012 #4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alumbo&lt;/Author&gt;&lt;Year&gt;2012&lt;/Year&gt;&lt;RecNum&gt;415&lt;/RecNum&gt;&lt;DisplayText&gt;&lt;style face="superscript"&gt;330&lt;/style&gt;&lt;/DisplayText&gt;&lt;record&gt;&lt;rec-number&gt;415&lt;/rec-number&gt;&lt;foreign-keys&gt;&lt;key app="EN" db-id="p9wv00a5yez0v1et5awv9pfoepd0x5dtwwpt" timestamp="1625248216"&gt;415&lt;/key&gt;&lt;/foreign-keys&gt;&lt;ref-type name="Journal Article"&gt;17&lt;/ref-type&gt;&lt;contributors&gt;&lt;authors&gt;&lt;author&gt;Palumbo, O.&lt;/author&gt;&lt;author&gt;Palumbo, P.&lt;/author&gt;&lt;author&gt;Palladino, T.&lt;/author&gt;&lt;author&gt;Stallone, R.&lt;/author&gt;&lt;author&gt;Miroballo, M.&lt;/author&gt;&lt;author&gt;Piemontese, M. R.&lt;/author&gt;&lt;author&gt;Zelante, L.&lt;/author&gt;&lt;author&gt;Carella, M.&lt;/author&gt;&lt;/authors&gt;&lt;/contributors&gt;&lt;auth-address&gt;Medical Genetics Unit, IRCCS Casa Sollievo della Sofferenza, San Giovanni Rotondo (FG), Italy.&lt;/auth-address&gt;&lt;titles&gt;&lt;title&gt;An emerging phenotype of interstitial 15q25.2 microdeletions: clinical report and review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3182-9&lt;/pages&gt;&lt;volume&gt;158a&lt;/volume&gt;&lt;number&gt;12&lt;/number&gt;&lt;edition&gt;2012/11/21&lt;/edition&gt;&lt;keywords&gt;&lt;keyword&gt;Abnormalities, Multiple/genetics&lt;/keyword&gt;&lt;keyword&gt;Child&lt;/keyword&gt;&lt;keyword&gt;*Chromosome Deletion&lt;/keyword&gt;&lt;keyword&gt;*Chromosomes, Human, Pair 15&lt;/keyword&gt;&lt;keyword&gt;Developmental Disabilities/*genetics&lt;/keyword&gt;&lt;keyword&gt;Female&lt;/keyword&gt;&lt;keyword&gt;Humans&lt;/keyword&gt;&lt;keyword&gt;Phenotype&lt;/keyword&gt;&lt;keyword&gt;*Sequence Deletion&lt;/keyword&gt;&lt;/keywords&gt;&lt;dates&gt;&lt;year&gt;2012&lt;/year&gt;&lt;pub-dates&gt;&lt;date&gt;Dec&lt;/date&gt;&lt;/pub-dates&gt;&lt;/dates&gt;&lt;isbn&gt;1552-4825&lt;/isbn&gt;&lt;accession-num&gt;23166063&lt;/accession-num&gt;&lt;urls&gt;&lt;/urls&gt;&lt;electronic-resource-num&gt;10.1002/ajmg.a.35631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elken_2013</w:t>
            </w:r>
            <w:hyperlink w:anchor="_ENREF_331" w:tooltip="Doelken, 2013 #4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Vsa2VuPC9BdXRob3I+PFllYXI+MjAxMzwvWWVhcj48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yMTgtMjQ8L3BhZ2Vz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b2Vsa2VuPC9BdXRob3I+PFllYXI+MjAxMzwvWWVhcj48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C692B29" w14:textId="77777777" w:rsidR="00927F83" w:rsidRPr="0033616F" w:rsidRDefault="00927F83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471473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A9C3BA" w14:textId="0CD92F05" w:rsidR="00927F83" w:rsidRPr="009369B6" w:rsidRDefault="00927F83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616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927F83" w:rsidRPr="003456EA" w14:paraId="2FC10E3C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9B02381" w14:textId="77777777" w:rsidR="00927F83" w:rsidRPr="0033616F" w:rsidRDefault="00927F83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4F088B" w14:textId="494E52DA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27F83">
              <w:rPr>
                <w:rFonts w:asciiTheme="minorHAnsi" w:eastAsia="Times New Roman" w:hAnsiTheme="minorHAnsi" w:cstheme="minorHAnsi"/>
                <w:sz w:val="16"/>
                <w:szCs w:val="16"/>
              </w:rPr>
              <w:t>chr15:85139652-8571300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4079FEC" w14:textId="69A0ABEB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8F226F" w14:textId="77777777" w:rsidR="00927F83" w:rsidRPr="00B9777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28E65A" w14:textId="0BD7A5E6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27F83">
              <w:rPr>
                <w:rFonts w:asciiTheme="minorHAnsi" w:eastAsia="Times New Roman" w:hAnsiTheme="minorHAnsi" w:cstheme="minorHAnsi"/>
                <w:sz w:val="16"/>
                <w:szCs w:val="16"/>
              </w:rPr>
              <w:t>chr15:85139652-8571300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19BF00" w14:textId="3DC184AF" w:rsidR="00927F83" w:rsidRPr="0033616F" w:rsidRDefault="00927F83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927F83" w:rsidRPr="003456EA" w14:paraId="42A2922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EC033C" w14:textId="77777777" w:rsidR="00927F83" w:rsidRPr="0033616F" w:rsidRDefault="00927F83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450749" w14:textId="32856AAC" w:rsidR="00927F83" w:rsidRPr="0033616F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571300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356A57" w14:textId="334EEFD0" w:rsidR="00927F83" w:rsidRPr="0033616F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3D57E2" w14:textId="77777777" w:rsidR="00927F83" w:rsidRPr="00B9777F" w:rsidRDefault="00927F83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614F80" w14:textId="0590921E" w:rsidR="00927F83" w:rsidRPr="0033616F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37B2">
              <w:rPr>
                <w:rFonts w:asciiTheme="minorHAnsi" w:eastAsia="Times New Roman" w:hAnsiTheme="minorHAnsi" w:cstheme="minorHAnsi"/>
                <w:sz w:val="16"/>
                <w:szCs w:val="16"/>
              </w:rPr>
              <w:t>chr15:83213988-8571300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0337F2C" w14:textId="621CA669" w:rsidR="00927F83" w:rsidRPr="0033616F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AA6582" w:rsidRPr="003456EA" w14:paraId="3F3F4CE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0FCEE47" w14:textId="6D39960B" w:rsidR="00AA6582" w:rsidRPr="009369B6" w:rsidRDefault="00AA6582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5q26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24DCAE0" w14:textId="6E7A8660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7" w:name="_Hlk7837315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98814741-101981189</w:t>
            </w:r>
            <w:bookmarkEnd w:id="9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D6CA5E1" w14:textId="259391A1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25EB6F7" w14:textId="191EE26A" w:rsidR="00B9777F" w:rsidRDefault="00AA6582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tton-Brown_2009</w:t>
            </w:r>
            <w:hyperlink w:anchor="_ENREF_332" w:tooltip="Tatton-Brown, 2009 #5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tton-Brown&lt;/Author&gt;&lt;Year&gt;2009&lt;/Year&gt;&lt;RecNum&gt;515&lt;/RecNum&gt;&lt;DisplayText&gt;&lt;style face="superscript"&gt;332&lt;/style&gt;&lt;/DisplayText&gt;&lt;record&gt;&lt;rec-number&gt;515&lt;/rec-number&gt;&lt;foreign-keys&gt;&lt;key app="EN" db-id="p9wv00a5yez0v1et5awv9pfoepd0x5dtwwpt" timestamp="1625618175"&gt;515&lt;/key&gt;&lt;/foreign-keys&gt;&lt;ref-type name="Journal Article"&gt;17&lt;/ref-type&gt;&lt;contributors&gt;&lt;authors&gt;&lt;author&gt;Tatton-Brown, Katrina&lt;/author&gt;&lt;author&gt;Pilz, Daniela T.&lt;/author&gt;&lt;author&gt;Örstavik, Karen Helene&lt;/author&gt;&lt;author&gt;Patton, Michael&lt;/author&gt;&lt;author&gt;Barber, John C. K.&lt;/author&gt;&lt;author&gt;Collinson, Morag N.&lt;/author&gt;&lt;author&gt;Maloney, Vivienne K.&lt;/author&gt;&lt;author&gt;Huang, Shuwen&lt;/author&gt;&lt;author&gt;Crolla, John A.&lt;/author&gt;&lt;author&gt;Marks, Karen&lt;/author&gt;&lt;author&gt;Ormerod, Eli&lt;/author&gt;&lt;author&gt;Thompson, Peter&lt;/author&gt;&lt;author&gt;Nawaz, Zafar&lt;/author&gt;&lt;author&gt;Lese-Martin, Christa&lt;/author&gt;&lt;author&gt;Tomkins, Susan&lt;/author&gt;&lt;author&gt;Waits, Paula&lt;/author&gt;&lt;author&gt;Rahman, Nazneen&lt;/author&gt;&lt;author&gt;McEntagart, Meriel&lt;/author&gt;&lt;/authors&gt;&lt;/contributors&gt;&lt;titles&gt;&lt;title&gt;15q overgrowth syndrome: A newly recognized phenotype associated with overgrowth, learning difficulties, characteristic facial appearance, renal anomalies and increased dosage of distal chromosome 15q&lt;/title&gt;&lt;secondary-title&gt;American Journal of Medical Genetics Part A&lt;/secondary-title&gt;&lt;/titles&gt;&lt;periodical&gt;&lt;full-title&gt;American Journal of Medical Genetics Part A&lt;/full-title&gt;&lt;/periodical&gt;&lt;pages&gt;147-154&lt;/pages&gt;&lt;volume&gt;149A&lt;/volume&gt;&lt;number&gt;2&lt;/number&gt;&lt;keywords&gt;&lt;keyword&gt;trisomy 15q&lt;/keyword&gt;&lt;keyword&gt;tetrasomy 15q&lt;/keyword&gt;&lt;keyword&gt;overgrowth&lt;/keyword&gt;&lt;keyword&gt;renal anomalies&lt;/keyword&gt;&lt;/keywords&gt;&lt;dates&gt;&lt;year&gt;2009&lt;/year&gt;&lt;pub-dates&gt;&lt;date&gt;2009/02/01&lt;/date&gt;&lt;/pub-dates&gt;&lt;/dates&gt;&lt;publisher&gt;John Wiley &amp;amp; Sons, Ltd&lt;/publisher&gt;&lt;isbn&gt;1552-4825&lt;/isbn&gt;&lt;work-type&gt;https://doi.org/10.1002/ajmg.a.32534&lt;/work-type&gt;&lt;urls&gt;&lt;related-urls&gt;&lt;url&gt;https://doi.org/10.1002/ajmg.a.32534&lt;/url&gt;&lt;/related-urls&gt;&lt;/urls&gt;&lt;electronic-resource-num&gt;https://doi.org/10.1002/ajmg.a.32534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vy_2012</w:t>
            </w:r>
            <w:hyperlink w:anchor="_ENREF_333" w:tooltip="Levy, 2012 #58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Z5PC9BdXRob3I+PFllYXI+MjAxMjwvWWVhcj48UmVj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Z5PC9BdXRob3I+PFllYXI+MjAxMjwvWWVhcj48UmVj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ot_2013</w:t>
            </w:r>
            <w:hyperlink w:anchor="_ENREF_334" w:tooltip="Poot, 2013 #5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290PC9BdXRob3I+PFllYXI+MjAxMzwvWWVhcj48UmVj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290PC9BdXRob3I+PFllYXI+MjAxMzwvWWVhcj48UmVj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C246C8C" w14:textId="2372CA73" w:rsidR="00AA6582" w:rsidRPr="00B9777F" w:rsidRDefault="00AA6582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ffler_2016</w:t>
            </w:r>
            <w:hyperlink w:anchor="_ENREF_335" w:tooltip="Leffler, 2016 #5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WZmbGVyPC9BdXRob3I+PFllYXI+MjAxNjwvWWVhcj48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MjU3LTYyPC9wYWdlcz48dm9s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WZmbGVyPC9BdXRob3I+PFllYXI+MjAxNjwvWWVhcj48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nnarella_2017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651F75" w14:textId="0FA30ADF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5:99357970-10252139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74BB38" w14:textId="76AB83A3" w:rsidR="00AA6582" w:rsidRPr="009369B6" w:rsidRDefault="00AA6582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AA6582" w:rsidRPr="003456EA" w14:paraId="5788F0B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307034" w14:textId="77777777" w:rsidR="00AA6582" w:rsidRPr="009369B6" w:rsidRDefault="00AA6582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4D6849" w14:textId="598281E3" w:rsidR="00AA6582" w:rsidRPr="009369B6" w:rsidRDefault="00AA658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8" w:name="_Hlk78373166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5:</w:t>
            </w:r>
            <w:r w:rsidRPr="00AA6582">
              <w:rPr>
                <w:rFonts w:asciiTheme="minorHAnsi" w:eastAsia="Times New Roman" w:hAnsiTheme="minorHAnsi" w:cstheme="minorHAnsi"/>
                <w:sz w:val="16"/>
                <w:szCs w:val="16"/>
              </w:rPr>
              <w:t>8415110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AA6582">
              <w:rPr>
                <w:rFonts w:asciiTheme="minorHAnsi" w:eastAsia="Times New Roman" w:hAnsiTheme="minorHAnsi" w:cstheme="minorHAnsi"/>
                <w:sz w:val="16"/>
                <w:szCs w:val="16"/>
              </w:rPr>
              <w:t>100276767</w:t>
            </w:r>
            <w:bookmarkEnd w:id="9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A699DA" w14:textId="3ED5E601" w:rsidR="00AA6582" w:rsidRPr="009369B6" w:rsidRDefault="00AA658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691829" w14:textId="77777777" w:rsidR="00AA6582" w:rsidRPr="00B9777F" w:rsidRDefault="00AA658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D0C02E" w14:textId="2325F9D2" w:rsidR="00AA6582" w:rsidRPr="009369B6" w:rsidRDefault="00AA658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A6582">
              <w:rPr>
                <w:rFonts w:asciiTheme="minorHAnsi" w:eastAsia="Times New Roman" w:hAnsiTheme="minorHAnsi" w:cstheme="minorHAnsi"/>
                <w:sz w:val="16"/>
                <w:szCs w:val="16"/>
              </w:rPr>
              <w:t>chr15:86350098-10245924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9694BAC" w14:textId="7F1EE98B" w:rsidR="00AA6582" w:rsidRPr="00AA6582" w:rsidRDefault="00AA658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Lev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B9777F" w:rsidRPr="00B535E9" w14:paraId="70799C23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1B35C7" w14:textId="77777777" w:rsidR="00B9777F" w:rsidRPr="00B535E9" w:rsidRDefault="00B9777F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7EAD561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708CC05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787B73A" w14:textId="77777777" w:rsidR="00B9777F" w:rsidRPr="00B9777F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C8D1CFE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C9DE57D" w14:textId="77777777" w:rsidR="00B9777F" w:rsidRPr="00B535E9" w:rsidRDefault="00B9777F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CB09D9" w:rsidRPr="00B535E9" w14:paraId="6AE213D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48E93B8" w14:textId="57FB3A7C" w:rsidR="00FF21DC" w:rsidRPr="00B535E9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ATR-16 (16p13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CC5F241" w14:textId="77777777" w:rsidR="00FF21DC" w:rsidRPr="00B535E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16:10001-784372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EB7D7B" w14:textId="77777777" w:rsidR="00FF21DC" w:rsidRPr="00B535E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539B7AB" w14:textId="54D06E9A" w:rsidR="00FF21DC" w:rsidRPr="00B9777F" w:rsidRDefault="00E337B2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47E8BF" w14:textId="269ECB37" w:rsidR="00FF21DC" w:rsidRPr="00B535E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chr16:60001-83437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BB8C81F" w14:textId="0966A743" w:rsidR="00FF21DC" w:rsidRPr="00B535E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535E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36A04" w:rsidRPr="003038C5" w14:paraId="595D365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3598FC" w14:textId="77777777" w:rsidR="00C36A04" w:rsidRDefault="00C36A04" w:rsidP="00AA6582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6p13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3AC19C" w14:textId="07BE9AD3" w:rsidR="00C36A04" w:rsidRPr="00E31EE2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99" w:name="_Hlk78281157"/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chr16:</w:t>
            </w:r>
            <w:r w:rsidR="00701868" w:rsidRPr="00701868">
              <w:rPr>
                <w:rFonts w:asciiTheme="minorHAnsi" w:eastAsia="Times New Roman" w:hAnsiTheme="minorHAnsi" w:cstheme="minorHAnsi"/>
                <w:sz w:val="16"/>
                <w:szCs w:val="16"/>
              </w:rPr>
              <w:t>2097990</w:t>
            </w:r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-2185899</w:t>
            </w:r>
            <w:bookmarkEnd w:id="9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222AC8" w14:textId="77777777" w:rsidR="00C36A04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CFFB79" w14:textId="2CD7E7A0" w:rsidR="00C36A04" w:rsidRPr="00B9777F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yazato_2011</w:t>
            </w:r>
            <w:hyperlink w:anchor="_ENREF_336" w:tooltip="Oyazato, 2011 #6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eWF6YXRvPC9BdXRob3I+PFllYXI+MjAxMTwvWWVhcj48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eWF6YXRvPC9BdXRob3I+PFllYXI+MjAxMTwvWWVhcj48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sumi_2020</w:t>
            </w:r>
            <w:hyperlink w:anchor="_ENREF_337" w:tooltip="Osumi, 2020 #6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sumi&lt;/Author&gt;&lt;Year&gt;2020&lt;/Year&gt;&lt;RecNum&gt;643&lt;/RecNum&gt;&lt;DisplayText&gt;&lt;style face="superscript"&gt;337&lt;/style&gt;&lt;/DisplayText&gt;&lt;record&gt;&lt;rec-number&gt;643&lt;/rec-number&gt;&lt;foreign-keys&gt;&lt;key app="EN" db-id="p9wv00a5yez0v1et5awv9pfoepd0x5dtwwpt" timestamp="1626990389"&gt;643&lt;/key&gt;&lt;/foreign-keys&gt;&lt;ref-type name="Journal Article"&gt;17&lt;/ref-type&gt;&lt;contributors&gt;&lt;authors&gt;&lt;author&gt;Osumi, Keita&lt;/author&gt;&lt;author&gt;Suga, Kenichi&lt;/author&gt;&lt;author&gt;Ono, Akemi&lt;/author&gt;&lt;author&gt;Goji, Aya&lt;/author&gt;&lt;author&gt;Mori, Tatsuo&lt;/author&gt;&lt;author&gt;Kinoshita, Yukiko&lt;/author&gt;&lt;author&gt;Sugano, Mikio&lt;/author&gt;&lt;author&gt;Toda, Yoshihiro&lt;/author&gt;&lt;author&gt;Urushihara, Maki&lt;/author&gt;&lt;author&gt;Nakagawa, Ryuji&lt;/author&gt;&lt;author&gt;Hayabuchi, Yasunobu&lt;/author&gt;&lt;author&gt;Imoto, Issei&lt;/author&gt;&lt;author&gt;Kagami, Shoji&lt;/author&gt;&lt;/authors&gt;&lt;/contributors&gt;&lt;titles&gt;&lt;title&gt;Molecular diagnosis of an infant with TSC2/PKD1 contiguous gene syndrome&lt;/title&gt;&lt;secondary-title&gt;Human Genome Variation&lt;/secondary-title&gt;&lt;/titles&gt;&lt;periodical&gt;&lt;full-title&gt;Human Genome Variation&lt;/full-title&gt;&lt;/periodical&gt;&lt;pages&gt;21&lt;/pages&gt;&lt;volume&gt;7&lt;/volume&gt;&lt;number&gt;1&lt;/number&gt;&lt;dates&gt;&lt;year&gt;2020&lt;/year&gt;&lt;pub-dates&gt;&lt;date&gt;2020/07/16&lt;/date&gt;&lt;/pub-dates&gt;&lt;/dates&gt;&lt;isbn&gt;2054-345X&lt;/isbn&gt;&lt;urls&gt;&lt;related-urls&gt;&lt;url&gt;https://doi.org/10.1038/s41439-020-0108-0&lt;/url&gt;&lt;/related-urls&gt;&lt;/urls&gt;&lt;electronic-resource-num&gt;10.1038/s41439-020-0108-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EF0902" w14:textId="246BA94A" w:rsidR="00C36A04" w:rsidRPr="00E31EE2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chr16:</w:t>
            </w:r>
            <w:r w:rsidR="00701868" w:rsidRPr="00701868">
              <w:rPr>
                <w:rFonts w:asciiTheme="minorHAnsi" w:eastAsia="Times New Roman" w:hAnsiTheme="minorHAnsi" w:cstheme="minorHAnsi"/>
                <w:sz w:val="16"/>
                <w:szCs w:val="16"/>
              </w:rPr>
              <w:t>2097990</w:t>
            </w:r>
            <w:r w:rsidRPr="003E1164">
              <w:rPr>
                <w:rFonts w:asciiTheme="minorHAnsi" w:eastAsia="Times New Roman" w:hAnsiTheme="minorHAnsi" w:cstheme="minorHAnsi"/>
                <w:sz w:val="16"/>
                <w:szCs w:val="16"/>
              </w:rPr>
              <w:t>-21858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239401C" w14:textId="77777777" w:rsidR="00C36A04" w:rsidRPr="00914D3A" w:rsidRDefault="00C36A04" w:rsidP="00AA6582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genes: </w:t>
            </w:r>
            <w:r w:rsidRPr="003E116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TSC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3E1164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KD1</w:t>
            </w:r>
          </w:p>
        </w:tc>
      </w:tr>
      <w:tr w:rsidR="00CB09D9" w:rsidRPr="003038C5" w14:paraId="13D8E99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E20235A" w14:textId="0D7693E2" w:rsidR="00FF21DC" w:rsidRPr="000E4099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Rubinstein-</w:t>
            </w:r>
            <w:proofErr w:type="spellStart"/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Taybi</w:t>
            </w:r>
            <w:proofErr w:type="spellEnd"/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(16p13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1F92477" w14:textId="77777777" w:rsidR="00FF21DC" w:rsidRPr="000E409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6:3725054-38801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F8AAF1" w14:textId="77777777" w:rsidR="00FF21DC" w:rsidRPr="000E409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7C2C4DC" w14:textId="74965636" w:rsidR="00FF21DC" w:rsidRPr="00B9777F" w:rsidRDefault="00DA5180" w:rsidP="00B9777F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06CF36" w14:textId="0AE8B7B2" w:rsidR="00FF21DC" w:rsidRPr="000E4099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6:3775055-393012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E4839A9" w14:textId="75E93B95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CB09D9" w:rsidRPr="003038C5" w14:paraId="4CD8306C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1A8A1BC" w14:textId="5985E779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ao-Fountain Syndrome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6p13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D517858" w14:textId="156D99A0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5486454-920335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982BA03" w14:textId="77777777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6240616" w14:textId="319B39F7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o_2015</w:t>
            </w:r>
            <w:hyperlink w:anchor="_ENREF_338" w:tooltip="Hao, 2015 #2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88L0F1dGhvcj48WWVhcj4yMDE1PC9ZZWFyPjxSZWNO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88L0F1dGhvcj48WWVhcj4yMDE1PC9ZZWFyPjxSZWNO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E337B2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ountain_2019</w:t>
            </w:r>
            <w:hyperlink w:anchor="_ENREF_339" w:tooltip="Fountain, 2019 #20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3VudGFpbjwvQXV0aG9yPjxZZWFyPjIwMTk8L1llYXI+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b3VudGFpbjwvQXV0aG9yPjxZZWFyPjIwMTk8L1llYXI+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F0A4E24" w14:textId="075CC3BD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5486454-92033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9646DE1" w14:textId="060D02B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Ha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69344C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718C2A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1AE2FA" w14:textId="5A976534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69780-921116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8261BF" w14:textId="72D26BEB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EC9675" w14:textId="3BCFB051" w:rsidR="00FF21DC" w:rsidRPr="00B9777F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54D793" w14:textId="31D26F9C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69780-921116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DF10C6" w14:textId="31581F5E" w:rsidR="00FF21DC" w:rsidRPr="009369B6" w:rsidRDefault="00FF21DC" w:rsidP="00FF21DC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7 of Fountai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CB09D9" w:rsidRPr="003456EA" w14:paraId="522AAE2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B1BFEE" w14:textId="77777777" w:rsidR="00FF21DC" w:rsidRPr="009369B6" w:rsidRDefault="00FF21DC" w:rsidP="00FF21DC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1CFFBA" w14:textId="684FE771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85951-903054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8B5C8F" w14:textId="530ACACE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6AB98F" w14:textId="016C4FDC" w:rsidR="00FF21DC" w:rsidRPr="00B9777F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15D7419" w14:textId="60132936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6:8985951-90305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3BB20F" w14:textId="33405735" w:rsidR="00FF21DC" w:rsidRPr="009369B6" w:rsidRDefault="00FF21DC" w:rsidP="00FF21DC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USP7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A13120" w:rsidRPr="00132E59" w14:paraId="6B153BE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73705C" w14:textId="0EA019C2" w:rsidR="00A13120" w:rsidRPr="00132E59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6p13.1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P I-II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AA3DC2" w14:textId="3CFD5D5E" w:rsidR="00A13120" w:rsidRPr="00132E59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0" w:name="_Hlk83889235"/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4892827-16392827</w:t>
            </w:r>
            <w:bookmarkEnd w:id="10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9100822" w14:textId="5EF3A102" w:rsidR="00A13120" w:rsidRPr="00132E59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14ACDD" w14:textId="4E2A1187" w:rsidR="00A13120" w:rsidRPr="00B9777F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3849B8" w14:textId="4374BCF7" w:rsidR="00A13120" w:rsidRPr="00132E59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4986684-1648668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D70CA7E" w14:textId="70823781" w:rsidR="00A13120" w:rsidRPr="00132E59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A13120" w:rsidRPr="003038C5" w14:paraId="1FCEB3D3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7A8AA8" w14:textId="77777777" w:rsidR="00A13120" w:rsidRPr="00132E59" w:rsidRDefault="00A13120" w:rsidP="004D40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16p13.1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P I-III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26207B" w14:textId="02D2E2DC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13120">
              <w:rPr>
                <w:rFonts w:asciiTheme="minorHAnsi" w:eastAsia="Times New Roman" w:hAnsiTheme="minorHAnsi" w:cstheme="minorHAnsi"/>
                <w:sz w:val="16"/>
                <w:szCs w:val="16"/>
              </w:rPr>
              <w:t>chr16:14825307-1805718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B8D32A" w14:textId="1CBB3092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89F336" w14:textId="1667A4BE" w:rsidR="00A13120" w:rsidRPr="00B9777F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442952" w14:textId="0B1C4507" w:rsidR="00A13120" w:rsidRPr="00132E59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13120">
              <w:rPr>
                <w:rFonts w:asciiTheme="minorHAnsi" w:eastAsia="Times New Roman" w:hAnsiTheme="minorHAnsi" w:cstheme="minorHAnsi"/>
                <w:sz w:val="16"/>
                <w:szCs w:val="16"/>
              </w:rPr>
              <w:t>chr16:14917807-181496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BF20C4D" w14:textId="7FF5BB09" w:rsidR="00A13120" w:rsidRPr="00A13120" w:rsidRDefault="00A13120" w:rsidP="004D40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826 of Kaminsk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A13120" w:rsidRPr="00132E59" w14:paraId="7CA4376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10E36A" w14:textId="6C2C9494" w:rsidR="00A13120" w:rsidRPr="00132E59" w:rsidRDefault="00A13120" w:rsidP="004D40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16p13.1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F135BF" w14:textId="77777777" w:rsidR="00A13120" w:rsidRPr="00132E59" w:rsidRDefault="00A13120" w:rsidP="004D40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1" w:name="_Hlk83889226"/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5511711-16292265</w:t>
            </w:r>
            <w:bookmarkEnd w:id="10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A7AADE" w14:textId="77777777" w:rsidR="00A13120" w:rsidRPr="00132E59" w:rsidRDefault="00A13120" w:rsidP="004D40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52CF41" w14:textId="39CF03B3" w:rsidR="00A13120" w:rsidRPr="00B9777F" w:rsidRDefault="00A13120" w:rsidP="004D40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E5CAD4" w14:textId="77777777" w:rsidR="00A13120" w:rsidRPr="00132E59" w:rsidRDefault="00A13120" w:rsidP="004D40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hr16:15511711-1629226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EA2F52A" w14:textId="77777777" w:rsidR="00A13120" w:rsidRPr="00132E59" w:rsidRDefault="00A13120" w:rsidP="004D40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A13120" w:rsidRPr="003038C5" w14:paraId="1200C423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5F80A7" w14:textId="561E699C" w:rsidR="00A13120" w:rsidRPr="009369B6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32E59">
              <w:rPr>
                <w:rFonts w:asciiTheme="minorHAnsi" w:eastAsia="Times New Roman" w:hAnsiTheme="minorHAnsi" w:cstheme="minorHAnsi"/>
                <w:sz w:val="16"/>
                <w:szCs w:val="16"/>
              </w:rPr>
              <w:t>16p13.1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P II-III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D74E12" w14:textId="4689813A" w:rsidR="00A13120" w:rsidRPr="004A7907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chr1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:</w:t>
            </w:r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15386338-1829198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DB0CB6" w14:textId="242F7A92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838BD7" w14:textId="0982CACD" w:rsidR="00A13120" w:rsidRPr="00B9777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lmann_2007</w:t>
            </w:r>
            <w:hyperlink w:anchor="_ENREF_340" w:tooltip="Ullmann, 2007 #5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lmann&lt;/Author&gt;&lt;Year&gt;2007&lt;/Year&gt;&lt;RecNum&gt;510&lt;/RecNum&gt;&lt;DisplayText&gt;&lt;style face="superscript"&gt;340&lt;/style&gt;&lt;/DisplayText&gt;&lt;record&gt;&lt;rec-number&gt;510&lt;/rec-number&gt;&lt;foreign-keys&gt;&lt;key app="EN" db-id="p9wv00a5yez0v1et5awv9pfoepd0x5dtwwpt" timestamp="1625616549"&gt;510&lt;/key&gt;&lt;/foreign-keys&gt;&lt;ref-type name="Journal Article"&gt;17&lt;/ref-type&gt;&lt;contributors&gt;&lt;authors&gt;&lt;author&gt;Ullmann, Reinhard&lt;/author&gt;&lt;author&gt;Turner, Gillian&lt;/author&gt;&lt;author&gt;Kirchhoff, Maria&lt;/author&gt;&lt;author&gt;Chen, Wei&lt;/author&gt;&lt;author&gt;Tonge, Bruce&lt;/author&gt;&lt;author&gt;Rosenberg, Carla&lt;/author&gt;&lt;author&gt;Field, Michael&lt;/author&gt;&lt;author&gt;Vianna-Morgante, Angela M.&lt;/author&gt;&lt;author&gt;Christie, Louise&lt;/author&gt;&lt;author&gt;Krepischi-Santos, Ana C.&lt;/author&gt;&lt;author&gt;Banna, Lynn&lt;/author&gt;&lt;author&gt;Brereton, Avril V.&lt;/author&gt;&lt;author&gt;Hill, Alyssa&lt;/author&gt;&lt;author&gt;Bisgaard, Anne-Marie&lt;/author&gt;&lt;author&gt;Müller, Ines&lt;/author&gt;&lt;author&gt;Hultschig, Claus&lt;/author&gt;&lt;author&gt;Erdogan, Fikret&lt;/author&gt;&lt;author&gt;Wieczorek, Georg&lt;/author&gt;&lt;author&gt;Ropers, H. Hilger&lt;/author&gt;&lt;/authors&gt;&lt;/contributors&gt;&lt;titles&gt;&lt;title&gt;Array CGH identifies reciprocal 16p13.1 duplications and deletions that predispose to autism and/or mental retardation&lt;/title&gt;&lt;secondary-title&gt;Human Mutation&lt;/secondary-title&gt;&lt;/titles&gt;&lt;periodical&gt;&lt;full-title&gt;Hum Mutat&lt;/full-title&gt;&lt;abbr-1&gt;Human mutation&lt;/abbr-1&gt;&lt;/periodical&gt;&lt;pages&gt;674-682&lt;/pages&gt;&lt;volume&gt;28&lt;/volume&gt;&lt;number&gt;7&lt;/number&gt;&lt;keywords&gt;&lt;keyword&gt;autism&lt;/keyword&gt;&lt;keyword&gt;mental retardation&lt;/keyword&gt;&lt;keyword&gt;array CGH&lt;/keyword&gt;&lt;keyword&gt;copy number variant&lt;/keyword&gt;&lt;/keywords&gt;&lt;dates&gt;&lt;year&gt;2007&lt;/year&gt;&lt;pub-dates&gt;&lt;date&gt;2007/07/01&lt;/date&gt;&lt;/pub-dates&gt;&lt;/dates&gt;&lt;publisher&gt;John Wiley &amp;amp; Sons, Ltd&lt;/publisher&gt;&lt;isbn&gt;1059-7794&lt;/isbn&gt;&lt;work-type&gt;https://doi.org/10.1002/humu.20546&lt;/work-type&gt;&lt;urls&gt;&lt;related-urls&gt;&lt;url&gt;https://doi.org/10.1002/humu.20546&lt;/url&gt;&lt;/related-urls&gt;&lt;/urls&gt;&lt;electronic-resource-num&gt;https://doi.org/10.1002/humu.20546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nes_2008</w:t>
            </w:r>
            <w:hyperlink w:anchor="_ENREF_341" w:tooltip="Hannes, 2009 #5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5uZXM8L0F1dGhvcj48WWVhcj4yMDA5PC9ZZWFyPjxS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Kovel_2010</w:t>
            </w:r>
            <w:hyperlink w:anchor="_ENREF_342" w:tooltip="de Kovel, 2010 #5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SBLb3ZlbDwvQXV0aG9yPjxZZWFyPjIwMTA8L1llYXI+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Ingason_2011</w:t>
            </w:r>
            <w:hyperlink w:anchor="_ENREF_343" w:tooltip="Ingason, 2011 #668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mdhc29uPC9BdXRob3I+PFllYXI+MjAxMTwvWWVhcj48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989C56" w14:textId="4C7DE71D" w:rsidR="00A13120" w:rsidRPr="004A7907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chr16:15478837-1838448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B25201" w14:textId="15182698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Sample ‘</w:t>
            </w:r>
            <w:bookmarkStart w:id="102" w:name="_Hlk83891349"/>
            <w:r w:rsidRPr="004A7907">
              <w:rPr>
                <w:rFonts w:asciiTheme="minorHAnsi" w:eastAsia="Times New Roman" w:hAnsiTheme="minorHAnsi" w:cstheme="minorHAnsi"/>
                <w:sz w:val="16"/>
                <w:szCs w:val="16"/>
              </w:rPr>
              <w:t>Ao1461</w:t>
            </w:r>
            <w:bookmarkEnd w:id="102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’ from de Kovel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A13120" w:rsidRPr="003038C5" w14:paraId="2ECE2C9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B308AFC" w14:textId="77777777" w:rsidR="00A13120" w:rsidRPr="009369B6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3" w:name="_Hlk7599154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6p12.2-p11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0509DD2" w14:textId="371298D3" w:rsidR="00A13120" w:rsidRPr="009369B6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4" w:name="_Hlk75892865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16:21463739-29272756</w:t>
            </w:r>
            <w:bookmarkEnd w:id="10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FC34493" w14:textId="74084205" w:rsidR="00A13120" w:rsidRPr="009369B6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2CDEDA9" w14:textId="34DFCDB7" w:rsidR="00D12429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lif_2007</w:t>
            </w:r>
            <w:hyperlink w:anchor="_ENREF_344" w:tooltip="Ballif, 2007 #20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A3PC9ZZWFyPjxS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EwNzEtMzwvcGFnZXM+PHZvbHVtZT4zOTwvdm9sdW1lPjxudW1iZXI+OTwv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A3PC9ZZWFyPjxS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ttaglia_2009</w:t>
            </w:r>
            <w:hyperlink w:anchor="_ENREF_345" w:tooltip="Battaglia, 2009 #2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R0YWdsaWE8L0F1dGhvcj48WWVhcj4yMDA5PC9ZZWFy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R0YWdsaWE8L0F1dGhvcj48WWVhcj4yMDA5PC9ZZWFy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mpel_2009</w:t>
            </w:r>
            <w:hyperlink w:anchor="_ENREF_346" w:tooltip="Hempel, 2009 #20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1wZWw8L0F1dGhvcj48WWVhcj4yMDA5PC9ZZWFyPjxS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1wZWw8L0F1dGhvcj48WWVhcj4yMDA5PC9ZZWFyPjxS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712A9996" w14:textId="7404D3ED" w:rsidR="00A13120" w:rsidRPr="00B9777F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  <w:highlight w:val="yellow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bet_2012</w:t>
            </w:r>
            <w:hyperlink w:anchor="_ENREF_347" w:tooltip="Tabet, 2012 #2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bet&lt;/Author&gt;&lt;Year&gt;2012&lt;/Year&gt;&lt;RecNum&gt;211&lt;/RecNum&gt;&lt;DisplayText&gt;&lt;style face="superscript"&gt;347&lt;/style&gt;&lt;/DisplayText&gt;&lt;record&gt;&lt;rec-number&gt;211&lt;/rec-number&gt;&lt;foreign-keys&gt;&lt;key app="EN" db-id="p9wv00a5yez0v1et5awv9pfoepd0x5dtwwpt" timestamp="1624049369"&gt;211&lt;/key&gt;&lt;/foreign-keys&gt;&lt;ref-type name="Journal Article"&gt;17&lt;/ref-type&gt;&lt;contributors&gt;&lt;authors&gt;&lt;author&gt;Tabet, Anne-Claude&lt;/author&gt;&lt;author&gt;Pilorge, Marion&lt;/author&gt;&lt;author&gt;Delorme, Richard&lt;/author&gt;&lt;author&gt;Amsellem, Frédérique&lt;/author&gt;&lt;author&gt;Pinard, Jean-Marc&lt;/author&gt;&lt;author&gt;Leboyer, Marion&lt;/author&gt;&lt;author&gt;Verloes, Alain&lt;/author&gt;&lt;author&gt;Benzacken, Brigitte&lt;/author&gt;&lt;author&gt;Betancur, Catalina&lt;/author&gt;&lt;/authors&gt;&lt;/contributors&gt;&lt;titles&gt;&lt;title&gt;Autism multiplex family with 16p11.2p12.2 microduplication syndrome in monozygotic twins and distal 16p11.2 deletion in their brother&lt;/title&gt;&lt;secondary-title&gt;European Journal of Human Genetics&lt;/secondary-title&gt;&lt;/titles&gt;&lt;periodical&gt;&lt;full-title&gt;European Journal of Human Genetics&lt;/full-title&gt;&lt;/periodical&gt;&lt;pages&gt;540-546&lt;/pages&gt;&lt;volume&gt;20&lt;/volume&gt;&lt;number&gt;5&lt;/number&gt;&lt;dates&gt;&lt;year&gt;2012&lt;/year&gt;&lt;pub-dates&gt;&lt;date&gt;2012/05/01&lt;/date&gt;&lt;/pub-dates&gt;&lt;/dates&gt;&lt;isbn&gt;1476-5438&lt;/isbn&gt;&lt;urls&gt;&lt;related-urls&gt;&lt;url&gt;https://doi.org/10.1038/ejhg.2011.244&lt;/url&gt;&lt;/related-urls&gt;&lt;/urls&gt;&lt;electronic-resource-num&gt;10.1038/ejhg.2011.24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ber_2013</w:t>
            </w:r>
            <w:hyperlink w:anchor="_ENREF_348" w:tooltip="Barber, 2013 #3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EzPC9ZZWFyPjxS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E4Mi05PC9w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iZXI8L0F1dGhvcj48WWVhcj4yMDEzPC9ZZWFyPjxS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530416" w14:textId="3B3C596D" w:rsidR="00A13120" w:rsidRPr="009369B6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chr16:21475060-2928407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2DD06562" w14:textId="018BB8FF" w:rsidR="00A13120" w:rsidRPr="009369B6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A13120" w:rsidRPr="003038C5" w14:paraId="7BD22E2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62CAA0" w14:textId="77777777" w:rsidR="00A13120" w:rsidRPr="009369B6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F0420E8" w14:textId="59EB8799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1</w:t>
            </w:r>
            <w:r w:rsidRPr="0012214C">
              <w:rPr>
                <w:rFonts w:asciiTheme="minorHAnsi" w:eastAsia="Times New Roman" w:hAnsiTheme="minorHAnsi" w:cstheme="minorHAnsi"/>
                <w:sz w:val="16"/>
                <w:szCs w:val="16"/>
              </w:rPr>
              <w:t>6:21500741-3018853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6F5ABE" w14:textId="7FCD81E8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F90B9B" w14:textId="77777777" w:rsidR="00A13120" w:rsidRPr="00B9777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3F1852" w14:textId="3DB70D5C" w:rsidR="00A13120" w:rsidRPr="003B16CF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2214C">
              <w:rPr>
                <w:rFonts w:asciiTheme="minorHAnsi" w:eastAsia="Times New Roman" w:hAnsiTheme="minorHAnsi" w:cstheme="minorHAnsi"/>
                <w:sz w:val="16"/>
                <w:szCs w:val="16"/>
              </w:rPr>
              <w:t>chr16:21512063-301998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E94C18E" w14:textId="21577E01" w:rsidR="00A13120" w:rsidRDefault="00A13120" w:rsidP="00A13120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bookmarkEnd w:id="103"/>
      <w:tr w:rsidR="00A13120" w:rsidRPr="008C25F2" w14:paraId="59A29AF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6910AA6" w14:textId="77777777" w:rsidR="00A13120" w:rsidRPr="008C25F2" w:rsidRDefault="00A13120" w:rsidP="00A13120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16p12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55256D2" w14:textId="77777777" w:rsidR="00A13120" w:rsidRPr="008C25F2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1935203-2245596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2D9B24B" w14:textId="77777777" w:rsidR="00A13120" w:rsidRPr="008C25F2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99D8C4" w14:textId="33266AAC" w:rsidR="00AD0935" w:rsidRPr="00B9777F" w:rsidRDefault="004B40D7" w:rsidP="00AD0935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1D91DF" w14:textId="77777777" w:rsidR="00A13120" w:rsidRPr="008C25F2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1946524-2246728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271FA78" w14:textId="7C6D8353" w:rsidR="00A13120" w:rsidRPr="008C25F2" w:rsidRDefault="00A13120" w:rsidP="00A13120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420A51" w:rsidRPr="008C25F2" w14:paraId="384914B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E20F477" w14:textId="567B852B" w:rsidR="00420A51" w:rsidRPr="008C25F2" w:rsidRDefault="00420A51" w:rsidP="00420A51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16p11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14F4C2D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5" w:name="_Hlk83897033"/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8822635-29046499</w:t>
            </w:r>
            <w:bookmarkEnd w:id="10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2A371C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910212" w14:textId="2EABB5AD" w:rsidR="00420A51" w:rsidRPr="00B9777F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hebranious_2007</w:t>
            </w:r>
            <w:hyperlink w:anchor="_ENREF_349" w:tooltip="Ghebranious, 2007 #2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GVicmFuaW91czwvQXV0aG9yPjxZZWFyPjIwMDc8L1ll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xNDYyLTcxPC9wYWdlcz48dm9sdW1lPjE0M2E8L3ZvbHVtZT48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GVicmFuaW91czwvQXV0aG9yPjxZZWFyPjIwMDc8L1ll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eiss_2008</w:t>
            </w:r>
            <w:hyperlink w:anchor="_ENREF_350" w:tooltip="Weiss, 2008 #5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WlzczwvQXV0aG9yPjxZZWFyPjIwMDg8L1llYXI+PFJl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Y2Ny03NTwvcGFnZXM+PHZvbHVtZT4zNTg8L3ZvbHVtZT48bnVtYmVyPjc8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WlzczwvQXV0aG9yPjxZZWFyPjIwMDg8L1llYXI+PFJl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 Bachmann-Gagescu_2010</w:t>
            </w:r>
            <w:hyperlink w:anchor="_ENREF_351" w:tooltip="Bachmann-Gagescu, 2010 #5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NobWFubi1HYWdlc2N1PC9BdXRob3I+PFllYXI+MjAx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NobWFubi1HYWdlc2N1PC9BdXRob3I+PFllYXI+MjAx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 Bochukova_2010</w:t>
            </w:r>
            <w:hyperlink w:anchor="_ENREF_352" w:tooltip="Bochukova, 2010 #5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NodWtvdmE8L0F1dGhvcj48WWVhcj4yMDEwPC9ZZWFy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NodWtvdmE8L0F1dGhvcj48WWVhcj4yMDEwPC9ZZWFy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Rosenfeld_2010</w:t>
            </w:r>
            <w:hyperlink w:anchor="_ENREF_353" w:tooltip="Rosenfeld, 2010 #669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senfeld&lt;/Author&gt;&lt;Year&gt;2010&lt;/Year&gt;&lt;RecNum&gt;669&lt;/RecNum&gt;&lt;DisplayText&gt;&lt;style face="superscript"&gt;353&lt;/style&gt;&lt;/DisplayText&gt;&lt;record&gt;&lt;rec-number&gt;669&lt;/rec-number&gt;&lt;foreign-keys&gt;&lt;key app="EN" db-id="p9wv00a5yez0v1et5awv9pfoepd0x5dtwwpt" timestamp="1633026867"&gt;669&lt;/key&gt;&lt;/foreign-keys&gt;&lt;ref-type name="Journal Article"&gt;17&lt;/ref-type&gt;&lt;contributors&gt;&lt;authors&gt;&lt;author&gt;Rosenfeld, Jill A.&lt;/author&gt;&lt;author&gt;Coppinger, Justine&lt;/author&gt;&lt;author&gt;Bejjani, Bassem A.&lt;/author&gt;&lt;author&gt;Girirajan, Santhosh&lt;/author&gt;&lt;author&gt;Eichler, Evan E.&lt;/author&gt;&lt;author&gt;Shaffer, Lisa G.&lt;/author&gt;&lt;author&gt;Ballif, Blake C.&lt;/author&gt;&lt;/authors&gt;&lt;/contributors&gt;&lt;titles&gt;&lt;title&gt;Speech delays and behavioral problems are the predominant features in individuals with developmental delays and 16p11.2 microdeletions and microduplications&lt;/title&gt;&lt;secondary-title&gt;Journal of neurodevelopmental disorders&lt;/secondary-title&gt;&lt;alt-title&gt;J Neurodev Disord&lt;/alt-title&gt;&lt;/titles&gt;&lt;periodical&gt;&lt;full-title&gt;Journal of neurodevelopmental disorders&lt;/full-title&gt;&lt;abbr-1&gt;J Neurodev Disord&lt;/abbr-1&gt;&lt;/periodical&gt;&lt;alt-periodical&gt;&lt;full-title&gt;Journal of neurodevelopmental disorders&lt;/full-title&gt;&lt;abbr-1&gt;J Neurodev Disord&lt;/abbr-1&gt;&lt;/alt-periodical&gt;&lt;pages&gt;26-38&lt;/pages&gt;&lt;volume&gt;2&lt;/volume&gt;&lt;number&gt;1&lt;/number&gt;&lt;dates&gt;&lt;year&gt;2010&lt;/year&gt;&lt;/dates&gt;&lt;publisher&gt;Springer US&lt;/publisher&gt;&lt;isbn&gt;1866-1947&amp;#xD;1866-1955&lt;/isbn&gt;&lt;accession-num&gt;21731881&lt;/accession-num&gt;&lt;urls&gt;&lt;related-urls&gt;&lt;url&gt;https://pubmed.ncbi.nlm.nih.gov/21731881&lt;/url&gt;&lt;url&gt;https://www.ncbi.nlm.nih.gov/pmc/articles/PMC3125720/&lt;/url&gt;&lt;/related-urls&gt;&lt;/urls&gt;&lt;electronic-resource-num&gt;10.1007/s11689-009-9037-4&lt;/electronic-resource-num&gt;&lt;remote-database-name&gt;PubMed&lt;/remote-database-name&gt;&lt;language&gt;eng&lt;/language&gt;&lt;/record&gt;&lt;/Cite&gt;&lt;/EndNote&gt;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3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mpson_2010</w:t>
            </w:r>
            <w:hyperlink w:anchor="_ENREF_354" w:tooltip="Sampson, 2010 #5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1wc29uPC9BdXRob3I+PFllYXI+MjAxMDwvWWVhcj48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YxOC0yMjwvcGFnZXM+PHZvbHVtZT4xNTJhPC92b2x1bWU+PG51bWJlcj4x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1wc29uPC9BdXRob3I+PFllYXI+MjAxMDwvWWVhcj48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bet_2012</w:t>
            </w:r>
            <w:hyperlink w:anchor="_ENREF_347" w:tooltip="Tabet, 2012 #2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bet&lt;/Author&gt;&lt;Year&gt;2012&lt;/Year&gt;&lt;RecNum&gt;211&lt;/RecNum&gt;&lt;DisplayText&gt;&lt;style face="superscript"&gt;347&lt;/style&gt;&lt;/DisplayText&gt;&lt;record&gt;&lt;rec-number&gt;211&lt;/rec-number&gt;&lt;foreign-keys&gt;&lt;key app="EN" db-id="p9wv00a5yez0v1et5awv9pfoepd0x5dtwwpt" timestamp="1624049369"&gt;211&lt;/key&gt;&lt;/foreign-keys&gt;&lt;ref-type name="Journal Article"&gt;17&lt;/ref-type&gt;&lt;contributors&gt;&lt;authors&gt;&lt;author&gt;Tabet, Anne-Claude&lt;/author&gt;&lt;author&gt;Pilorge, Marion&lt;/author&gt;&lt;author&gt;Delorme, Richard&lt;/author&gt;&lt;author&gt;Amsellem, Frédérique&lt;/author&gt;&lt;author&gt;Pinard, Jean-Marc&lt;/author&gt;&lt;author&gt;Leboyer, Marion&lt;/author&gt;&lt;author&gt;Verloes, Alain&lt;/author&gt;&lt;author&gt;Benzacken, Brigitte&lt;/author&gt;&lt;author&gt;Betancur, Catalina&lt;/author&gt;&lt;/authors&gt;&lt;/contributors&gt;&lt;titles&gt;&lt;title&gt;Autism multiplex family with 16p11.2p12.2 microduplication syndrome in monozygotic twins and distal 16p11.2 deletion in their brother&lt;/title&gt;&lt;secondary-title&gt;European Journal of Human Genetics&lt;/secondary-title&gt;&lt;/titles&gt;&lt;periodical&gt;&lt;full-title&gt;European Journal of Human Genetics&lt;/full-title&gt;&lt;/periodical&gt;&lt;pages&gt;540-546&lt;/pages&gt;&lt;volume&gt;20&lt;/volume&gt;&lt;number&gt;5&lt;/number&gt;&lt;dates&gt;&lt;year&gt;2012&lt;/year&gt;&lt;pub-dates&gt;&lt;date&gt;2012/05/01&lt;/date&gt;&lt;/pub-dates&gt;&lt;/dates&gt;&lt;isbn&gt;1476-5438&lt;/isbn&gt;&lt;urls&gt;&lt;related-urls&gt;&lt;url&gt;https://doi.org/10.1038/ejhg.2011.244&lt;/url&gt;&lt;/related-urls&gt;&lt;/urls&gt;&lt;electronic-resource-num&gt;10.1038/ejhg.2011.24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; Rosenfeld_2013</w:t>
            </w:r>
            <w:hyperlink w:anchor="_ENREF_355" w:tooltip="Rosenfeld, 2013 #670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senfeld&lt;/Author&gt;&lt;Year&gt;2013&lt;/Year&gt;&lt;RecNum&gt;670&lt;/RecNum&gt;&lt;DisplayText&gt;&lt;style face="superscript"&gt;355&lt;/style&gt;&lt;/DisplayText&gt;&lt;record&gt;&lt;rec-number&gt;670&lt;/rec-number&gt;&lt;foreign-keys&gt;&lt;key app="EN" db-id="p9wv00a5yez0v1et5awv9pfoepd0x5dtwwpt" timestamp="1633027461"&gt;670&lt;/key&gt;&lt;/foreign-keys&gt;&lt;ref-type name="Journal Article"&gt;17&lt;/ref-type&gt;&lt;contributors&gt;&lt;authors&gt;&lt;author&gt;Rosenfeld, Jill A.&lt;/author&gt;&lt;author&gt;Coe, Bradley P.&lt;/author&gt;&lt;author&gt;Eichler, Evan E.&lt;/author&gt;&lt;author&gt;Cuckle, Howard&lt;/author&gt;&lt;author&gt;Shaffer, Lisa G.&lt;/author&gt;&lt;/authors&gt;&lt;/contributors&gt;&lt;titles&gt;&lt;title&gt;Estimates of penetrance for recurrent pathogenic copy-number variations&lt;/title&gt;&lt;secondary-title&gt;Genetics in Medicine&lt;/secondary-title&gt;&lt;/titles&gt;&lt;periodical&gt;&lt;full-title&gt;Genetics in Medicine&lt;/full-title&gt;&lt;/periodical&gt;&lt;pages&gt;478-481&lt;/pages&gt;&lt;volume&gt;15&lt;/volume&gt;&lt;number&gt;6&lt;/number&gt;&lt;dates&gt;&lt;year&gt;2013&lt;/year&gt;&lt;pub-dates&gt;&lt;date&gt;2013/06/01&lt;/date&gt;&lt;/pub-dates&gt;&lt;/dates&gt;&lt;isbn&gt;1530-0366&lt;/isbn&gt;&lt;urls&gt;&lt;related-urls&gt;&lt;url&gt;https://doi.org/10.1038/gim.2012.164&lt;/url&gt;&lt;/related-urls&gt;&lt;/urls&gt;&lt;electronic-resource-num&gt;10.1038/gim.2012.164&lt;/electronic-resource-num&gt;&lt;/record&gt;&lt;/Cite&gt;&lt;/EndNote&gt;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5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09184C" w14:textId="77777777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8822635-2904649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35F5F873" w14:textId="5B81D255" w:rsidR="00420A51" w:rsidRPr="008C25F2" w:rsidRDefault="00420A51" w:rsidP="00420A51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220kb ClinGen interval</w:t>
            </w:r>
          </w:p>
        </w:tc>
      </w:tr>
      <w:tr w:rsidR="00420A51" w:rsidRPr="003038C5" w14:paraId="51B06AF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6AD8301" w14:textId="5BB09F02" w:rsidR="00420A51" w:rsidRPr="008C25F2" w:rsidRDefault="00420A51" w:rsidP="00420A51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987B03B" w14:textId="77777777" w:rsidR="00420A51" w:rsidRPr="008C25F2" w:rsidRDefault="00420A51" w:rsidP="00420A51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6" w:name="_Hlk83897040"/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9649997-30199852</w:t>
            </w:r>
            <w:bookmarkEnd w:id="10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5808C5E" w14:textId="77777777" w:rsidR="00420A51" w:rsidRPr="008C25F2" w:rsidRDefault="00420A51" w:rsidP="00420A51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95D02F" w14:textId="5CC58E41" w:rsidR="00420A51" w:rsidRPr="00B9777F" w:rsidRDefault="00420A51" w:rsidP="00420A51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1607356" w14:textId="77777777" w:rsidR="00420A51" w:rsidRPr="008C25F2" w:rsidRDefault="00420A51" w:rsidP="00420A51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hr16:29649997-3019985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14:paraId="1C35A966" w14:textId="1FE356AE" w:rsidR="00420A51" w:rsidRPr="009369B6" w:rsidRDefault="00420A51" w:rsidP="00420A51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C25F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593kb ClinGen interval</w:t>
            </w:r>
          </w:p>
        </w:tc>
      </w:tr>
      <w:tr w:rsidR="00276DF4" w:rsidRPr="003038C5" w14:paraId="785E332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70E7E98" w14:textId="405925B6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6q2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1B6C75" w14:textId="4DF45660" w:rsidR="00276DF4" w:rsidRPr="003E116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C5BFE">
              <w:rPr>
                <w:rFonts w:asciiTheme="minorHAnsi" w:eastAsia="Times New Roman" w:hAnsiTheme="minorHAnsi" w:cstheme="minorHAnsi"/>
                <w:sz w:val="16"/>
                <w:szCs w:val="16"/>
              </w:rPr>
              <w:t>chr16:66923587-6776196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1C72CF" w14:textId="46351E0A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6D52C7" w14:textId="647FC41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bdullah_2019</w:t>
            </w:r>
            <w:hyperlink w:anchor="_ENREF_356" w:tooltip="Abdullah, 2019 #6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bdullah&lt;/Author&gt;&lt;Year&gt;2019&lt;/Year&gt;&lt;RecNum&gt;653&lt;/RecNum&gt;&lt;DisplayText&gt;&lt;style face="superscript"&gt;356&lt;/style&gt;&lt;/DisplayText&gt;&lt;record&gt;&lt;rec-number&gt;653&lt;/rec-number&gt;&lt;foreign-keys&gt;&lt;key app="EN" db-id="p9wv00a5yez0v1et5awv9pfoepd0x5dtwwpt" timestamp="1627005143"&gt;653&lt;/key&gt;&lt;/foreign-keys&gt;&lt;ref-type name="Journal Article"&gt;17&lt;/ref-type&gt;&lt;contributors&gt;&lt;authors&gt;&lt;author&gt;Abdullah, Sarah&lt;/author&gt;&lt;author&gt;Helal, Mayada&lt;/author&gt;&lt;author&gt;Dupuis, Lucie&lt;/author&gt;&lt;author&gt;Stavropoulos, D. James&lt;/author&gt;&lt;author&gt;Louro, Pedro&lt;/author&gt;&lt;author&gt;Ramos, Lina&lt;/author&gt;&lt;author&gt;Mendoza-Londono, Roberto&lt;/author&gt;&lt;/authors&gt;&lt;/contributors&gt;&lt;titles&gt;&lt;title&gt;16q22.1 microdeletion and anticipatory guidance&lt;/title&gt;&lt;secondary-title&gt;American Journal of Medical Genetics Part A&lt;/secondary-title&gt;&lt;/titles&gt;&lt;periodical&gt;&lt;full-title&gt;American Journal of Medical Genetics Part A&lt;/full-title&gt;&lt;/periodical&gt;&lt;pages&gt;1287-1292&lt;/pages&gt;&lt;volume&gt;179&lt;/volume&gt;&lt;number&gt;7&lt;/number&gt;&lt;keywords&gt;&lt;keyword&gt;16q22&lt;/keyword&gt;&lt;keyword&gt;16q22.1&lt;/keyword&gt;&lt;keyword&gt;16q22.1 microdeletion&lt;/keyword&gt;&lt;keyword&gt;microdeletion syndrome&lt;/keyword&gt;&lt;/keywords&gt;&lt;dates&gt;&lt;year&gt;2019&lt;/year&gt;&lt;pub-dates&gt;&lt;date&gt;2019/07/01&lt;/date&gt;&lt;/pub-dates&gt;&lt;/dates&gt;&lt;publisher&gt;John Wiley &amp;amp; Sons, Ltd&lt;/publisher&gt;&lt;isbn&gt;1552-4825&lt;/isbn&gt;&lt;work-type&gt;https://doi.org/10.1002/ajmg.a.61155&lt;/work-type&gt;&lt;urls&gt;&lt;related-urls&gt;&lt;url&gt;https://doi.org/10.1002/ajmg.a.61155&lt;/url&gt;&lt;/related-urls&gt;&lt;/urls&gt;&lt;electronic-resource-num&gt;https://doi.org/10.1002/ajmg.a.61155&lt;/electronic-resource-num&gt;&lt;access-date&gt;2021/07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C0D857E" w14:textId="6BFE9A5D" w:rsidR="00276DF4" w:rsidRPr="003E116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C5BFE">
              <w:rPr>
                <w:rFonts w:asciiTheme="minorHAnsi" w:eastAsia="Times New Roman" w:hAnsiTheme="minorHAnsi" w:cstheme="minorHAnsi"/>
                <w:sz w:val="16"/>
                <w:szCs w:val="16"/>
              </w:rPr>
              <w:t>chr16:66923587-6776196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C70D84" w14:textId="3ABB97FF" w:rsidR="00276DF4" w:rsidRPr="001C5BFE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Abdullah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2868B3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EEE33C" w14:textId="026D250C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7" w:name="_Hlk75892968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6q24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908329" w14:textId="101DA51D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3671523-8629647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049A3A" w14:textId="4F650B1C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066348" w14:textId="7BB2C332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b/>
                <w:bCs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tankiewicz_2009</w:t>
            </w:r>
            <w:hyperlink w:anchor="_ENREF_357" w:tooltip="Stankiewicz, 2009 #3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GFua2lld2ljejwvQXV0aG9yPjxZZWFyPjIwMDk8L1ll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GFua2lld2ljejwvQXV0aG9yPjxZZWFyPjIwMDk8L1ll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sina Casanova_2017</w:t>
            </w:r>
            <w:hyperlink w:anchor="_ENREF_358" w:tooltip="Alsina Casanova, 2017 #3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sina Casanova&lt;/Author&gt;&lt;Year&gt;2017&lt;/Year&gt;&lt;RecNum&gt;368&lt;/RecNum&gt;&lt;DisplayText&gt;&lt;style face="superscript"&gt;358&lt;/style&gt;&lt;/DisplayText&gt;&lt;record&gt;&lt;rec-number&gt;368&lt;/rec-number&gt;&lt;foreign-keys&gt;&lt;key app="EN" db-id="p9wv00a5yez0v1et5awv9pfoepd0x5dtwwpt" timestamp="1624848774"&gt;368&lt;/key&gt;&lt;/foreign-keys&gt;&lt;ref-type name="Journal Article"&gt;17&lt;/ref-type&gt;&lt;contributors&gt;&lt;authors&gt;&lt;author&gt;Alsina Casanova, Miguel&lt;/author&gt;&lt;author&gt;Monteagudo-Sánchez, Ana&lt;/author&gt;&lt;author&gt;Rodiguez Guerineau, Luciana&lt;/author&gt;&lt;author&gt;Court, Franck&lt;/author&gt;&lt;author&gt;Gazquez Serrano, Isabel&lt;/author&gt;&lt;author&gt;Martorell, Loreto&lt;/author&gt;&lt;author&gt;Rovira Zurriaga, Carlota&lt;/author&gt;&lt;author&gt;Moore, Gudrun E.&lt;/author&gt;&lt;author&gt;Ishida, Miho&lt;/author&gt;&lt;author&gt;Castañon, Montserrat&lt;/author&gt;&lt;author&gt;Moliner Calderon, Elisenda&lt;/author&gt;&lt;author&gt;Monk, David&lt;/author&gt;&lt;author&gt;Moreno Hernando, Julio&lt;/author&gt;&lt;/authors&gt;&lt;/contributors&gt;&lt;titles&gt;&lt;title&gt;Maternal mutations of FOXF1 cause alveolar capillary dysplasia despite not being imprinted&lt;/title&gt;&lt;secondary-title&gt;Human Mutation&lt;/secondary-title&gt;&lt;/titles&gt;&lt;periodical&gt;&lt;full-title&gt;Hum Mutat&lt;/full-title&gt;&lt;abbr-1&gt;Human mutation&lt;/abbr-1&gt;&lt;/periodical&gt;&lt;pages&gt;615-620&lt;/pages&gt;&lt;volume&gt;38&lt;/volume&gt;&lt;number&gt;6&lt;/number&gt;&lt;keywords&gt;&lt;keyword&gt;alveolar capillary dysplasia&lt;/keyword&gt;&lt;keyword&gt;FOXF1&lt;/keyword&gt;&lt;keyword&gt;imprinting&lt;/keyword&gt;&lt;keyword&gt;methylation&lt;/keyword&gt;&lt;/keywords&gt;&lt;dates&gt;&lt;year&gt;2017&lt;/year&gt;&lt;pub-dates&gt;&lt;date&gt;2017/06/01&lt;/date&gt;&lt;/pub-dates&gt;&lt;/dates&gt;&lt;publisher&gt;John Wiley &amp;amp; Sons, Ltd&lt;/publisher&gt;&lt;isbn&gt;1059-7794&lt;/isbn&gt;&lt;work-type&gt;https://doi.org/10.1002/humu.23213&lt;/work-type&gt;&lt;urls&gt;&lt;related-urls&gt;&lt;url&gt;https://doi.org/10.1002/humu.23213&lt;/url&gt;&lt;/related-urls&gt;&lt;/urls&gt;&lt;electronic-resource-num&gt;https://doi.org/10.1002/humu.23213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29D9735" w14:textId="24C0B85E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zafranski_2018</w:t>
            </w:r>
            <w:hyperlink w:anchor="_ENREF_359" w:tooltip="Szafranski, 2018 #3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emFmcmFuc2tpPC9BdXRob3I+PFllYXI+MjAxODwvWWVh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emFmcmFuc2tpPC9BdXRob3I+PFllYXI+MjAxODwvWWVh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zafranski_2019</w:t>
            </w:r>
            <w:hyperlink w:anchor="_ENREF_360" w:tooltip="Szafranski, 2019 #3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zafranski&lt;/Author&gt;&lt;Year&gt;2019&lt;/Year&gt;&lt;RecNum&gt;372&lt;/RecNum&gt;&lt;DisplayText&gt;&lt;style face="superscript"&gt;360&lt;/style&gt;&lt;/DisplayText&gt;&lt;record&gt;&lt;rec-number&gt;372&lt;/rec-number&gt;&lt;foreign-keys&gt;&lt;key app="EN" db-id="p9wv00a5yez0v1et5awv9pfoepd0x5dtwwpt" timestamp="1624849587"&gt;372&lt;/key&gt;&lt;/foreign-keys&gt;&lt;ref-type name="Journal Article"&gt;17&lt;/ref-type&gt;&lt;contributors&gt;&lt;authors&gt;&lt;author&gt;Szafranski, Przemyslaw&lt;/author&gt;&lt;author&gt;Liu, Qian&lt;/author&gt;&lt;author&gt;Karolak, Justyna A.&lt;/author&gt;&lt;author&gt;Song, Xiaofei&lt;/author&gt;&lt;author&gt;de Leeuw, Nicole&lt;/author&gt;&lt;author&gt;Faas, Brigitte&lt;/author&gt;&lt;author&gt;Gerychova, Romana&lt;/author&gt;&lt;author&gt;Janku, Petr&lt;/author&gt;&lt;author&gt;Jezova, Marta&lt;/author&gt;&lt;author&gt;Valaskova, Iveta&lt;/author&gt;&lt;author&gt;Gibbs, Kathleen A.&lt;/author&gt;&lt;author&gt;Surrey, Lea F.&lt;/author&gt;&lt;author&gt;Poisson, Virginie&lt;/author&gt;&lt;author&gt;Bérubé, Denis&lt;/author&gt;&lt;author&gt;Oligny, Luc L.&lt;/author&gt;&lt;author&gt;Michaud, Jacques L.&lt;/author&gt;&lt;author&gt;Popek, Edwina&lt;/author&gt;&lt;author&gt;Stankiewicz, Paweł&lt;/author&gt;&lt;/authors&gt;&lt;/contributors&gt;&lt;titles&gt;&lt;title&gt;Association of rare non-coding SNVs in the lung-specific FOXF1 enhancer with a mitigation of the lethal ACDMPV phenotype&lt;/title&gt;&lt;secondary-title&gt;Human Genetics&lt;/secondary-title&gt;&lt;/titles&gt;&lt;periodical&gt;&lt;full-title&gt;Hum Genet&lt;/full-title&gt;&lt;abbr-1&gt;Human genetics&lt;/abbr-1&gt;&lt;/periodical&gt;&lt;pages&gt;1301-1311&lt;/pages&gt;&lt;volume&gt;138&lt;/volume&gt;&lt;number&gt;11&lt;/number&gt;&lt;dates&gt;&lt;year&gt;2019&lt;/year&gt;&lt;pub-dates&gt;&lt;date&gt;2019/12/01&lt;/date&gt;&lt;/pub-dates&gt;&lt;/dates&gt;&lt;isbn&gt;1432-1203&lt;/isbn&gt;&lt;urls&gt;&lt;related-urls&gt;&lt;url&gt;https://doi.org/10.1007/s00439-019-02073-x&lt;/url&gt;&lt;/related-urls&gt;&lt;/urls&gt;&lt;electronic-resource-num&gt;10.1007/s00439-019-02073-x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2BEBAED" w14:textId="4C4FF76A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3671523-8629647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15D484" w14:textId="643E185E" w:rsidR="00276DF4" w:rsidRPr="00E31E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79.3 of Szafranski </w:t>
            </w:r>
            <w:r w:rsidRPr="00914D3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67FC1FA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BE9061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B5BFE5" w14:textId="2607E2E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4374208-8527700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8F61D3" w14:textId="6A2E197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A8A6E1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16EDA9" w14:textId="60E2321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5816707-8671950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0A86A20" w14:textId="7750C4E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3</w:t>
            </w: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Stankiewicz</w:t>
            </w: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14D3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6F764F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302B57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FB79E7" w14:textId="47554C0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6148250-8630159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806FD4" w14:textId="6723908F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F4EFAD8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3FA20B7" w14:textId="63D12C28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1EE2">
              <w:rPr>
                <w:rFonts w:asciiTheme="minorHAnsi" w:eastAsia="Times New Roman" w:hAnsiTheme="minorHAnsi" w:cstheme="minorHAnsi"/>
                <w:sz w:val="16"/>
                <w:szCs w:val="16"/>
              </w:rPr>
              <w:t>chr16:86148250-8630159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DC5C3D9" w14:textId="6CE2216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</w:t>
            </w:r>
            <w:r w:rsidRPr="00914D3A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9.3 of Szafranski </w:t>
            </w:r>
            <w:r w:rsidRPr="00914D3A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107"/>
      <w:tr w:rsidR="00276DF4" w:rsidRPr="003038C5" w14:paraId="7FD9193D" w14:textId="77777777" w:rsidTr="0063376E">
        <w:tblPrEx>
          <w:tblLook w:val="04A0" w:firstRow="1" w:lastRow="0" w:firstColumn="1" w:lastColumn="0" w:noHBand="0" w:noVBand="1"/>
        </w:tblPrEx>
        <w:trPr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78049FC8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472A6E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D78DCE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0BE8718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851780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875F23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3038C5" w14:paraId="599764B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EF48119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Miller-Dieker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yndrome</w:t>
            </w:r>
          </w:p>
          <w:p w14:paraId="541D97C7" w14:textId="14F96716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3.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E5482F0" w14:textId="5A2E3325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8" w:name="_Hlk74998200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7833-2588909</w:t>
            </w:r>
            <w:bookmarkEnd w:id="108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B2FFC44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ED96B1" w14:textId="179D4DE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i_2009</w:t>
            </w:r>
            <w:hyperlink w:anchor="_ENREF_361" w:tooltip="Bi, 2009 #2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i&lt;/Author&gt;&lt;Year&gt;2009&lt;/Year&gt;&lt;RecNum&gt;216&lt;/RecNum&gt;&lt;DisplayText&gt;&lt;style face="superscript"&gt;361&lt;/style&gt;&lt;/DisplayText&gt;&lt;record&gt;&lt;rec-number&gt;216&lt;/rec-number&gt;&lt;foreign-keys&gt;&lt;key app="EN" db-id="p9wv00a5yez0v1et5awv9pfoepd0x5dtwwpt" timestamp="1624058062"&gt;216&lt;/key&gt;&lt;/foreign-keys&gt;&lt;ref-type name="Journal Article"&gt;17&lt;/ref-type&gt;&lt;contributors&gt;&lt;authors&gt;&lt;author&gt;Bi, Weimin&lt;/author&gt;&lt;author&gt;Sapir, Tamar&lt;/author&gt;&lt;author&gt;Shchelochkov, Oleg A.&lt;/author&gt;&lt;author&gt;Zhang, Feng&lt;/author&gt;&lt;author&gt;Withers, Marjorie A.&lt;/author&gt;&lt;author&gt;Hunter, Jill V.&lt;/author&gt;&lt;author&gt;Levy, Talia&lt;/author&gt;&lt;author&gt;Shinder, Vera&lt;/author&gt;&lt;author&gt;Peiffer, Daniel A.&lt;/author&gt;&lt;author&gt;Gunderson, Kevin L.&lt;/author&gt;&lt;author&gt;Nezarati, Marjan M.&lt;/author&gt;&lt;author&gt;Ann Shotts, Vern&lt;/author&gt;&lt;author&gt;Amato, Stephen S.&lt;/author&gt;&lt;author&gt;Savage, Sarah K.&lt;/author&gt;&lt;author&gt;Harris, David J.&lt;/author&gt;&lt;author&gt;Day-Salvatore, Debra-Lynn&lt;/author&gt;&lt;author&gt;Horner, Michele&lt;/author&gt;&lt;author&gt;Lu, Xin-Yan&lt;/author&gt;&lt;author&gt;Sahoo, Trilochan&lt;/author&gt;&lt;author&gt;Yanagawa, Yuchio&lt;/author&gt;&lt;author&gt;Beaudet, Arthur L.&lt;/author&gt;&lt;author&gt;Cheung, Sau Wai&lt;/author&gt;&lt;author&gt;Martinez, Salvador&lt;/author&gt;&lt;author&gt;Lupski, James R.&lt;/author&gt;&lt;author&gt;Reiner, Orly&lt;/author&gt;&lt;/authors&gt;&lt;/contributors&gt;&lt;titles&gt;&lt;title&gt;Increased LIS1 expression affects human and mouse brain development&lt;/title&gt;&lt;secondary-title&gt;Nature Genetics&lt;/secondary-title&gt;&lt;/titles&gt;&lt;periodical&gt;&lt;full-title&gt;Nat Genet&lt;/full-title&gt;&lt;abbr-1&gt;Nature genetics&lt;/abbr-1&gt;&lt;/periodical&gt;&lt;pages&gt;168-177&lt;/pages&gt;&lt;volume&gt;41&lt;/volume&gt;&lt;number&gt;2&lt;/number&gt;&lt;dates&gt;&lt;year&gt;2009&lt;/year&gt;&lt;pub-dates&gt;&lt;date&gt;2009/02/01&lt;/date&gt;&lt;/pub-dates&gt;&lt;/dates&gt;&lt;isbn&gt;1546-1718&lt;/isbn&gt;&lt;urls&gt;&lt;related-urls&gt;&lt;url&gt;https://doi.org/10.1038/ng.302&lt;/url&gt;&lt;/related-urls&gt;&lt;/urls&gt;&lt;electronic-resource-num&gt;10.1038/ng.30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gamani_2009</w:t>
            </w:r>
            <w:hyperlink w:anchor="_ENREF_362" w:tooltip="Nagamani, 2009 #2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yMTQ8L1JlY051bT48RGlzcGxheVRleHQ+PHN0eWxlIGZhY2U9InN1cGVyc2NyaXB0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ODI1LTMzPC9wYWdlcz48dm9sdW1l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WdhbWFuaTwvQXV0aG9yPjxZZWFyPjIwMDk8L1llYXI+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os_2009</w:t>
            </w:r>
            <w:hyperlink w:anchor="_ENREF_363" w:tooltip="Roos, 2009 #2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os&lt;/Author&gt;&lt;Year&gt;2009&lt;/Year&gt;&lt;RecNum&gt;215&lt;/RecNum&gt;&lt;DisplayText&gt;&lt;style face="superscript"&gt;363&lt;/style&gt;&lt;/DisplayText&gt;&lt;record&gt;&lt;rec-number&gt;215&lt;/rec-number&gt;&lt;foreign-keys&gt;&lt;key app="EN" db-id="p9wv00a5yez0v1et5awv9pfoepd0x5dtwwpt" timestamp="1624057996"&gt;215&lt;/key&gt;&lt;/foreign-keys&gt;&lt;ref-type name="Journal Article"&gt;17&lt;/ref-type&gt;&lt;contributors&gt;&lt;authors&gt;&lt;author&gt;Roos, L.&lt;/author&gt;&lt;author&gt;Jønch, A. E.&lt;/author&gt;&lt;author&gt;Kjaergaard, S.&lt;/author&gt;&lt;author&gt;Taudorf, K.&lt;/author&gt;&lt;author&gt;Simonsen, H.&lt;/author&gt;&lt;author&gt;Hamborg-Petersen, B.&lt;/author&gt;&lt;author&gt;Brøndum-Nielsen, K.&lt;/author&gt;&lt;author&gt;Kirchhoff, M.&lt;/author&gt;&lt;/authors&gt;&lt;/contributors&gt;&lt;titles&gt;&lt;title&gt;A new microduplication syndrome encompassing the region of the Miller–Dieker (17p13 deletion) syndrome&lt;/title&gt;&lt;secondary-title&gt;Journal of Medical Genetics&lt;/secondary-title&gt;&lt;/titles&gt;&lt;periodical&gt;&lt;full-title&gt;J Med Genet&lt;/full-title&gt;&lt;abbr-1&gt;Journal of medical genetics&lt;/abbr-1&gt;&lt;/periodical&gt;&lt;pages&gt;703&lt;/pages&gt;&lt;volume&gt;46&lt;/volume&gt;&lt;number&gt;10&lt;/number&gt;&lt;dates&gt;&lt;year&gt;2009&lt;/year&gt;&lt;/dates&gt;&lt;urls&gt;&lt;related-urls&gt;&lt;url&gt;http://jmg.bmj.com/content/46/10/703.abstract&lt;/url&gt;&lt;/related-urls&gt;&lt;/urls&gt;&lt;electronic-resource-num&gt;10.1136/jmg.2008.065094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runo_2010</w:t>
            </w:r>
            <w:hyperlink w:anchor="_ENREF_364" w:tooltip="Bruno, 2010 #2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bzwvQXV0aG9yPjxZZWFyPjIwMTA8L1llYXI+PFJl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nVubzwvQXV0aG9yPjxZZWFyPjIwMTA8L1llYXI+PFJl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urry_2013</w:t>
            </w:r>
            <w:hyperlink w:anchor="_ENREF_365" w:tooltip="Curry, 2013 #3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dXJyeTwvQXV0aG9yPjxZZWFyPjIwMTM8L1llYXI+PFJl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dXJyeTwvQXV0aG9yPjxZZWFyPjIwMTM8L1llYXI+PFJl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rros Fontes_2017</w:t>
            </w:r>
            <w:hyperlink w:anchor="_ENREF_366" w:tooltip="Barros Fontes, 2017 #2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MgRm9udGVzPC9BdXRob3I+PFllYXI+MjAxNzwv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XJyb3MgRm9udGVzPC9BdXRob3I+PFllYXI+MjAxNzwv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Emrick_2019</w:t>
            </w:r>
            <w:hyperlink w:anchor="_ENREF_367" w:tooltip="Emrick, 2019 #2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XJpY2s8L0F1dGhvcj48WWVhcj4yMDE5PC9ZZWFyPjxS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XJpY2s8L0F1dGhvcj48WWVhcj4yMDE5PC9ZZWFyPjxS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BAE3E8" w14:textId="29EA62CE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7833-2588909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7C632CC" w14:textId="6DD8B050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2ABEB3BE" w14:textId="77777777" w:rsidTr="0063376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01EA00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7AD279" w14:textId="62A87D7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17:150208-268561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E948F2" w14:textId="5204948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A02F5A" w14:textId="2068A24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455574" w14:textId="24CD231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B16CF">
              <w:rPr>
                <w:rFonts w:asciiTheme="minorHAnsi" w:eastAsia="Times New Roman" w:hAnsiTheme="minorHAnsi" w:cstheme="minorHAnsi"/>
                <w:sz w:val="16"/>
                <w:szCs w:val="16"/>
              </w:rPr>
              <w:t>chr17:1-25889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EC211B" w14:textId="3EF1817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4950BF" w14:paraId="19E1BD9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9E2DBB" w14:textId="489A7EEB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4D3E2A" w14:textId="1F99CC01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36B16">
              <w:rPr>
                <w:rFonts w:asciiTheme="minorHAnsi" w:eastAsia="Times New Roman" w:hAnsiTheme="minorHAnsi" w:cstheme="minorHAnsi"/>
                <w:sz w:val="16"/>
                <w:szCs w:val="16"/>
              </w:rPr>
              <w:t>chr17:8000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536B16">
              <w:rPr>
                <w:rFonts w:asciiTheme="minorHAnsi" w:eastAsia="Times New Roman" w:hAnsiTheme="minorHAnsi" w:cstheme="minorHAnsi"/>
                <w:sz w:val="16"/>
                <w:szCs w:val="16"/>
              </w:rPr>
              <w:t>1600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56CC4A" w14:textId="2BD98B01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E81677" w14:textId="0F767B3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B29612" w14:textId="7E371CBD" w:rsidR="00276DF4" w:rsidRPr="00536B1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36B16">
              <w:rPr>
                <w:rFonts w:asciiTheme="minorHAnsi" w:hAnsiTheme="minorHAnsi" w:cstheme="minorHAnsi"/>
                <w:sz w:val="16"/>
                <w:szCs w:val="16"/>
              </w:rPr>
              <w:t>chr17:853250-165325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33E4EB" w14:textId="3D2E47F9" w:rsidR="00276DF4" w:rsidRPr="00A74DA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Group 1 defined by Curr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5BAE7F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A60269D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B618B2" w14:textId="2711D54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74DAF">
              <w:rPr>
                <w:rFonts w:asciiTheme="minorHAnsi" w:eastAsia="Times New Roman" w:hAnsiTheme="minorHAnsi" w:cstheme="minorHAnsi"/>
                <w:sz w:val="16"/>
                <w:szCs w:val="16"/>
              </w:rPr>
              <w:t>chr17:2000000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-</w:t>
            </w:r>
            <w:r w:rsidRPr="00A74DAF">
              <w:rPr>
                <w:rFonts w:asciiTheme="minorHAnsi" w:eastAsia="Times New Roman" w:hAnsiTheme="minorHAnsi" w:cstheme="minorHAnsi"/>
                <w:sz w:val="16"/>
                <w:szCs w:val="16"/>
              </w:rPr>
              <w:t>3000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DE3F53" w14:textId="6458DE7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304B1C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BE6A08" w14:textId="23567A25" w:rsidR="00276DF4" w:rsidRPr="00536B1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36B16">
              <w:rPr>
                <w:rFonts w:asciiTheme="minorHAnsi" w:hAnsiTheme="minorHAnsi" w:cstheme="minorHAnsi"/>
                <w:sz w:val="16"/>
                <w:szCs w:val="16"/>
              </w:rPr>
              <w:t>chr17:2053250-305325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8F68E38" w14:textId="1A84898C" w:rsidR="00276DF4" w:rsidRPr="00A74DA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Group 3 defined by Curry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E084A6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2008B9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SHFLD3</w:t>
            </w:r>
          </w:p>
          <w:p w14:paraId="03EF9374" w14:textId="4C7D407E" w:rsidR="00276DF4" w:rsidRPr="00412CD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(17p13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F86BAF" w14:textId="5CAB162D" w:rsidR="00276DF4" w:rsidRPr="00412CD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7:950721-114554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47E84D" w14:textId="3BEFE4E4" w:rsidR="00276DF4" w:rsidRPr="00412CD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A78FA4" w14:textId="4BA5DB72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rmour_2011</w:t>
            </w:r>
            <w:hyperlink w:anchor="_ENREF_368" w:tooltip="Armour, 2011 #5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m1vdXI8L0F1dGhvcj48WWVhcj4yMDExPC9ZZWFyPjxS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xMTQ0LTUxPC9wYWdlcz48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m1vdXI8L0F1dGhvcj48WWVhcj4yMDExPC9ZZWFyPjxS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lopocki_2012</w:t>
            </w:r>
            <w:hyperlink w:anchor="_ENREF_369" w:tooltip="Klopocki, 2012 #5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I8L1llYXI+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xMTktMjU8L3BhZ2Vz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G9wb2NraTwvQXV0aG9yPjxZZWFyPjIwMTI8L1llYXI+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6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k_2014</w:t>
            </w:r>
            <w:hyperlink w:anchor="_ENREF_370" w:tooltip="Luk, 2014 #5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s8L0F1dGhvcj48WWVhcj4yMDE0PC9ZZWFyPjxSZWNO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s8L0F1dGhvcj48WWVhcj4yMDE0PC9ZZWFyPjxSZWNO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etit_2014</w:t>
            </w:r>
            <w:hyperlink w:anchor="_ENREF_371" w:tooltip="Petit, 2014 #5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etit&lt;/Author&gt;&lt;Year&gt;2014&lt;/Year&gt;&lt;RecNum&gt;567&lt;/RecNum&gt;&lt;DisplayText&gt;&lt;style face="superscript"&gt;371&lt;/style&gt;&lt;/DisplayText&gt;&lt;record&gt;&lt;rec-number&gt;567&lt;/rec-number&gt;&lt;foreign-keys&gt;&lt;key app="EN" db-id="p9wv00a5yez0v1et5awv9pfoepd0x5dtwwpt" timestamp="1625688108"&gt;567&lt;/key&gt;&lt;/foreign-keys&gt;&lt;ref-type name="Journal Article"&gt;17&lt;/ref-type&gt;&lt;contributors&gt;&lt;authors&gt;&lt;author&gt;Petit, F.&lt;/author&gt;&lt;author&gt;Jourdain, A. S.&lt;/author&gt;&lt;author&gt;Andrieux, J.&lt;/author&gt;&lt;author&gt;Baujat, G.&lt;/author&gt;&lt;author&gt;Baumann, C.&lt;/author&gt;&lt;author&gt;Beneteau, C.&lt;/author&gt;&lt;author&gt;David, A.&lt;/author&gt;&lt;author&gt;Faivre, L.&lt;/author&gt;&lt;author&gt;Gaillard, D.&lt;/author&gt;&lt;author&gt;Gilbert-Dussardier, B.&lt;/author&gt;&lt;author&gt;Jouk, P. S.&lt;/author&gt;&lt;author&gt;Le Caignec, C.&lt;/author&gt;&lt;author&gt;Loget, P.&lt;/author&gt;&lt;author&gt;Pasquier, L.&lt;/author&gt;&lt;author&gt;Porchet, N.&lt;/author&gt;&lt;author&gt;Holder-Espinasse, M.&lt;/author&gt;&lt;author&gt;Manouvrier-Hanu, S.&lt;/author&gt;&lt;author&gt;Escande, F.&lt;/author&gt;&lt;/authors&gt;&lt;/contributors&gt;&lt;titles&gt;&lt;title&gt;Split hand/foot malformation with long-bone deficiency and BHLHA9 duplication: report of 13 new families&lt;/title&gt;&lt;secondary-title&gt;Clinical Genetics&lt;/secondary-title&gt;&lt;/titles&gt;&lt;periodical&gt;&lt;full-title&gt;Clinical Genetics&lt;/full-title&gt;&lt;/periodical&gt;&lt;pages&gt;464-469&lt;/pages&gt;&lt;volume&gt;85&lt;/volume&gt;&lt;number&gt;5&lt;/number&gt;&lt;keywords&gt;&lt;keyword&gt;17p13.3 duplication&lt;/keyword&gt;&lt;keyword&gt;BHLHA9&lt;/keyword&gt;&lt;keyword&gt;ectrodactyly&lt;/keyword&gt;&lt;keyword&gt;SHFLD&lt;/keyword&gt;&lt;keyword&gt;SHFM&lt;/keyword&gt;&lt;/keywords&gt;&lt;dates&gt;&lt;year&gt;2014&lt;/year&gt;&lt;pub-dates&gt;&lt;date&gt;2014/05/01&lt;/date&gt;&lt;/pub-dates&gt;&lt;/dates&gt;&lt;publisher&gt;John Wiley &amp;amp; Sons, Ltd&lt;/publisher&gt;&lt;isbn&gt;0009-9163&lt;/isbn&gt;&lt;work-type&gt;https://doi.org/10.1111/cge.12219&lt;/work-type&gt;&lt;urls&gt;&lt;related-urls&gt;&lt;url&gt;https://doi.org/10.1111/cge.12219&lt;/url&gt;&lt;/related-urls&gt;&lt;/urls&gt;&lt;electronic-resource-num&gt;https://doi.org/10.1111/cge.12219&lt;/electronic-resource-num&gt;&lt;access-date&gt;2021/07/0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3E4CDD" w14:textId="5D336448" w:rsidR="00276DF4" w:rsidRPr="00412CD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chr17:1003971-11987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177C4C" w14:textId="00FA229E" w:rsidR="00276DF4" w:rsidRPr="00046B78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critical region defined by </w:t>
            </w:r>
            <w:proofErr w:type="spellStart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>Armour</w:t>
            </w:r>
            <w:proofErr w:type="spellEnd"/>
            <w:r w:rsidRPr="00412CD2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412C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4272A1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3AB85BF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7p13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636A5D0" w14:textId="155F033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6610939-812104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983E397" w14:textId="75B8657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AD606EF" w14:textId="21BFE00F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lien_2010</w:t>
            </w:r>
            <w:hyperlink w:anchor="_ENREF_372" w:tooltip="Shlien, 2010 #2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xpZW48L0F1dGhvcj48WWVhcj4yMDEwPC9ZZWFyPjxS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xpZW48L0F1dGhvcj48WWVhcj4yMDEwPC9ZZWFyPjxS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rvalho_2014</w:t>
            </w:r>
            <w:hyperlink w:anchor="_ENREF_373" w:tooltip="Carvalho, 2014 #2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2YWxobzwvQXV0aG9yPjxZZWFyPjIwMTQ8L1llYXI+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Eb3NhZ2UgY2hhbmdlcyBvZiBhIHNl
Z21lbnQgYXQgMTdwMTMuMSBsZWFkIHRvIGludGVsbGVjdHVhbCBkaXNhYmlsaXR5IGFuZCBtaWNy
b2NlcGhhbHkgYXMgYSByZXN1bHQgb2YgY29tcGxleCBnZW5ldGljIGludGVyYWN0aW9uIG9mIG11
bHRpcGxlIGdlbmVzPC90aXRsZT48c2Vjb25kYXJ5LXRpdGxlPkFtIEogSHVtIEdlbmV0PC9zZWNv
bmRhcnktdGl0bGU+PGFsdC10aXRsZT5BbWVyaWNhbiBqb3VybmFsIG9mIGh1bWFuIGdlbmV0aWNz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1NjUtNzg8L3BhZ2VzPjx2b2x1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YXJ2YWxobzwvQXV0aG9yPjxZZWFyPjIwMTQ8L1llYXI+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Eb3NhZ2UgY2hhbmdlcyBvZiBhIHNl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iordano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4</w:t>
            </w:r>
            <w:hyperlink w:anchor="_ENREF_374" w:tooltip="Giordano, 2014 #2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iordano&lt;/Author&gt;&lt;Year&gt;2014&lt;/Year&gt;&lt;RecNum&gt;221&lt;/RecNum&gt;&lt;DisplayText&gt;&lt;style face="superscript"&gt;374&lt;/style&gt;&lt;/DisplayText&gt;&lt;record&gt;&lt;rec-number&gt;221&lt;/rec-number&gt;&lt;foreign-keys&gt;&lt;key app="EN" db-id="p9wv00a5yez0v1et5awv9pfoepd0x5dtwwpt" timestamp="1624288752"&gt;221&lt;/key&gt;&lt;/foreign-keys&gt;&lt;ref-type name="Journal Article"&gt;17&lt;/ref-type&gt;&lt;contributors&gt;&lt;authors&gt;&lt;author&gt;Giordano, L.&lt;/author&gt;&lt;author&gt;Palestra, F.&lt;/author&gt;&lt;author&gt;Giuffrida, M. G.&lt;/author&gt;&lt;author&gt;Molinaro, A.&lt;/author&gt;&lt;author&gt;Iodice, A.&lt;/author&gt;&lt;author&gt;Bernardini, L.&lt;/author&gt;&lt;author&gt;La Boria, P.&lt;/author&gt;&lt;author&gt;Accorsi, P.&lt;/author&gt;&lt;author&gt;Novelli, A.&lt;/author&gt;&lt;/authors&gt;&lt;/contributors&gt;&lt;titles&gt;&lt;title&gt;17p13.1 microdeletion: genetic and clinical findings in a new patient with epilepsy and comparison with literature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225-30&lt;/pages&gt;&lt;volume&gt;164a&lt;/volume&gt;&lt;number&gt;1&lt;/number&gt;&lt;edition&gt;2014/02/07&lt;/edition&gt;&lt;keywords&gt;&lt;keyword&gt;Abnormalities, Multiple/*diagnosis/*genetics&lt;/keyword&gt;&lt;keyword&gt;Child&lt;/keyword&gt;&lt;keyword&gt;*Chromosome Deletion&lt;/keyword&gt;&lt;keyword&gt;*Chromosomes, Human, Pair 17&lt;/keyword&gt;&lt;keyword&gt;Comparative Genomic Hybridization&lt;/keyword&gt;&lt;keyword&gt;Electroencephalography&lt;/keyword&gt;&lt;keyword&gt;Facies&lt;/keyword&gt;&lt;keyword&gt;Female&lt;/keyword&gt;&lt;keyword&gt;Humans&lt;/keyword&gt;&lt;keyword&gt;In Situ Hybridization, Fluorescence&lt;/keyword&gt;&lt;keyword&gt;Phenotype&lt;/keyword&gt;&lt;/keywords&gt;&lt;dates&gt;&lt;year&gt;2014&lt;/year&gt;&lt;pub-dates&gt;&lt;date&gt;Jan&lt;/date&gt;&lt;/pub-dates&gt;&lt;/dates&gt;&lt;isbn&gt;1552-4825&lt;/isbn&gt;&lt;accession-num&gt;24501763&lt;/accession-num&gt;&lt;urls&gt;&lt;/urls&gt;&lt;electronic-resource-num&gt;10.1002/ajmg.a.36225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53BF1F8D" w14:textId="76542CE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ini_2016</w:t>
            </w:r>
            <w:hyperlink w:anchor="_ENREF_375" w:tooltip="Maini, 2016 #22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luaTwvQXV0aG9yPjxZZWFyPjIwMTY8L1llYXI+PFJl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luaTwvQXV0aG9yPjxZZWFyPjIwMTY8L1llYXI+PFJl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ka-Emiri_2018</w:t>
            </w:r>
            <w:hyperlink w:anchor="_ENREF_376" w:tooltip="Leka-Emiri, 2018 #2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eka-Emiri&lt;/Author&gt;&lt;Year&gt;2018&lt;/Year&gt;&lt;RecNum&gt;222&lt;/RecNum&gt;&lt;DisplayText&gt;&lt;style face="superscript"&gt;376&lt;/style&gt;&lt;/DisplayText&gt;&lt;record&gt;&lt;rec-number&gt;222&lt;/rec-number&gt;&lt;foreign-keys&gt;&lt;key app="EN" db-id="p9wv00a5yez0v1et5awv9pfoepd0x5dtwwpt" timestamp="1624288818"&gt;222&lt;/key&gt;&lt;/foreign-keys&gt;&lt;ref-type name="Journal Article"&gt;17&lt;/ref-type&gt;&lt;contributors&gt;&lt;authors&gt;&lt;author&gt;Leka-Emiri, S.&lt;/author&gt;&lt;author&gt;Petrou, V.&lt;/author&gt;&lt;author&gt;Manolakos, E.&lt;/author&gt;&lt;author&gt;Thomaidis, L.&lt;/author&gt;&lt;author&gt;Fotinou, A.&lt;/author&gt;&lt;author&gt;Vlachopapadopoulou, E.&lt;/author&gt;&lt;author&gt;Michalacos, S.&lt;/author&gt;&lt;/authors&gt;&lt;/contributors&gt;&lt;titles&gt;&lt;title&gt;17p13.1 Microduplication Syndrome in a Child, Familial Short Stature, and Growth Hormone Deficiency: A Case Report and Review of the Literature&lt;/title&gt;&lt;secondary-title&gt;Molecular Syndromology&lt;/secondary-title&gt;&lt;/titles&gt;&lt;periodical&gt;&lt;full-title&gt;Molecular Syndromology&lt;/full-title&gt;&lt;/periodical&gt;&lt;pages&gt;300-305&lt;/pages&gt;&lt;volume&gt;9&lt;/volume&gt;&lt;number&gt;6&lt;/number&gt;&lt;dates&gt;&lt;year&gt;2018&lt;/year&gt;&lt;/dates&gt;&lt;isbn&gt;1661-8769&lt;/isbn&gt;&lt;urls&gt;&lt;related-urls&gt;&lt;url&gt;https://www.karger.com/DOI/10.1159/000494681&lt;/url&gt;&lt;/related-urls&gt;&lt;/urls&gt;&lt;electronic-resource-num&gt;10.1159/00049468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2A3C43" w14:textId="70F5B22C" w:rsidR="00276DF4" w:rsidRPr="00DD21B3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D21B3">
              <w:rPr>
                <w:rFonts w:asciiTheme="minorHAnsi" w:eastAsia="Times New Roman" w:hAnsiTheme="minorHAnsi" w:cstheme="minorHAnsi"/>
                <w:sz w:val="16"/>
                <w:szCs w:val="16"/>
              </w:rPr>
              <w:t>chr17:6610939-812104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D56C096" w14:textId="0321152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tart of Mooneyham in Leka-Emir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to end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lie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456EA" w14:paraId="34EA786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FBF715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42CB08" w14:textId="4864E9C4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7429371-797201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73A2B0" w14:textId="7C7ABD64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34F6EE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F1DCC1" w14:textId="21BEF034" w:rsidR="00276DF4" w:rsidRPr="00DD21B3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D21B3">
              <w:rPr>
                <w:rFonts w:asciiTheme="minorHAnsi" w:eastAsia="Times New Roman" w:hAnsiTheme="minorHAnsi" w:cstheme="minorHAnsi"/>
                <w:sz w:val="16"/>
                <w:szCs w:val="16"/>
              </w:rPr>
              <w:t>chr17:7488647-803129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2AEBF36" w14:textId="1F9FE41D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lie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456EA" w14:paraId="4FD5DDC5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139550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8541D70" w14:textId="64D47C7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6690620-727676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FA49CB" w14:textId="438834B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EDF779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3B80DA" w14:textId="62365F43" w:rsidR="00276DF4" w:rsidRPr="00DD21B3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D21B3">
              <w:rPr>
                <w:rFonts w:asciiTheme="minorHAnsi" w:eastAsia="Times New Roman" w:hAnsiTheme="minorHAnsi" w:cstheme="minorHAnsi"/>
                <w:sz w:val="16"/>
                <w:szCs w:val="16"/>
              </w:rPr>
              <w:t>chr17:6690620-727676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6CADEE6" w14:textId="2DAF525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utton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Leka-Emr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474635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059C9D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Yuan-Harel-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upski</w:t>
            </w:r>
            <w:proofErr w:type="spellEnd"/>
          </w:p>
          <w:p w14:paraId="62D02B26" w14:textId="620593D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144BD6" w14:textId="5C110944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34684-2153136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AE3453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F10142" w14:textId="27A3F04A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an_2015</w:t>
            </w:r>
            <w:hyperlink w:anchor="_ENREF_377" w:tooltip="Yuan, 2015 #22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TwvWWVhcj48UmVj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Ob25yZWN1cnJlbnQgMTdwMTEuMnAx
MiBSZWFycmFuZ2VtZW50IEV2ZW50cyB0aGF0IFJlc3VsdCBpbiBUd28gQ29uY29taXRhbnQgR2Vu
b21pYyBEaXNvcmRlcnM6IFRoZSBQTVAyMi1SQUkxIENvbnRpZ3VvdXMgR2VuZSBEdXBsaWNhdGlv
biBTeW5kcm9tZT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jkxLTcwNzwvcGFnZXM+PHZvbHVt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TwvWWVhcj48UmVj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an_2016</w:t>
            </w:r>
            <w:hyperlink w:anchor="_ENREF_378" w:tooltip="Yuan, 2016 #2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uan&lt;/Author&gt;&lt;Year&gt;2016&lt;/Year&gt;&lt;RecNum&gt;226&lt;/RecNum&gt;&lt;DisplayText&gt;&lt;style face="superscript"&gt;378&lt;/style&gt;&lt;/DisplayText&gt;&lt;record&gt;&lt;rec-number&gt;226&lt;/rec-number&gt;&lt;foreign-keys&gt;&lt;key app="EN" db-id="p9wv00a5yez0v1et5awv9pfoepd0x5dtwwpt" timestamp="1624292888"&gt;226&lt;/key&gt;&lt;/foreign-keys&gt;&lt;ref-type name="Journal Article"&gt;17&lt;/ref-type&gt;&lt;contributors&gt;&lt;authors&gt;&lt;author&gt;Yuan, Bo&lt;/author&gt;&lt;author&gt;Neira, Juanita&lt;/author&gt;&lt;author&gt;Gu, Shen&lt;/author&gt;&lt;author&gt;Harel, Tamar&lt;/author&gt;&lt;author&gt;Liu, Pengfei&lt;/author&gt;&lt;author&gt;Briceño, Ignacio&lt;/author&gt;&lt;author&gt;Elsea, Sarah H.&lt;/author&gt;&lt;author&gt;Gómez, Alberto&lt;/author&gt;&lt;author&gt;Potocki, Lorraine&lt;/author&gt;&lt;author&gt;Lupski, James R.&lt;/author&gt;&lt;/authors&gt;&lt;/contributors&gt;&lt;titles&gt;&lt;title&gt;Nonrecurrent PMP22-RAI1 contiguous gene deletions arise from replication-based mechanisms and result in Smith–Magenis syndrome with evident peripheral neuropathy&lt;/title&gt;&lt;secondary-title&gt;Human Genetics&lt;/secondary-title&gt;&lt;/titles&gt;&lt;periodical&gt;&lt;full-title&gt;Hum Genet&lt;/full-title&gt;&lt;abbr-1&gt;Human genetics&lt;/abbr-1&gt;&lt;/periodical&gt;&lt;pages&gt;1161-1174&lt;/pages&gt;&lt;volume&gt;135&lt;/volume&gt;&lt;number&gt;10&lt;/number&gt;&lt;dates&gt;&lt;year&gt;2016&lt;/year&gt;&lt;pub-dates&gt;&lt;date&gt;2016/10/01&lt;/date&gt;&lt;/pub-dates&gt;&lt;/dates&gt;&lt;isbn&gt;1432-1203&lt;/isbn&gt;&lt;urls&gt;&lt;related-urls&gt;&lt;url&gt;https://doi.org/10.1007/s00439-016-1703-5&lt;/url&gt;&lt;/related-urls&gt;&lt;/urls&gt;&lt;electronic-resource-num&gt;10.1007/s00439-016-1703-5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061A16FE" w14:textId="13EDF8D2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rnández-Hernández_2019</w:t>
            </w:r>
            <w:hyperlink w:anchor="_ENREF_379" w:tooltip="Fernández-Hernández, 2019 #2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ernández-Hernández&lt;/Author&gt;&lt;Year&gt;2019&lt;/Year&gt;&lt;RecNum&gt;228&lt;/RecNum&gt;&lt;DisplayText&gt;&lt;style face="superscript"&gt;379&lt;/style&gt;&lt;/DisplayText&gt;&lt;record&gt;&lt;rec-number&gt;228&lt;/rec-number&gt;&lt;foreign-keys&gt;&lt;key app="EN" db-id="p9wv00a5yez0v1et5awv9pfoepd0x5dtwwpt" timestamp="1624293052"&gt;228&lt;/key&gt;&lt;/foreign-keys&gt;&lt;ref-type name="Journal Article"&gt;17&lt;/ref-type&gt;&lt;contributors&gt;&lt;authors&gt;&lt;author&gt;Fernández-Hernández, Liliana&lt;/author&gt;&lt;author&gt;Navarro-Cobos, María José&lt;/author&gt;&lt;author&gt;Alcántara-Ortigoza, Miguel Angel&lt;/author&gt;&lt;author&gt;Ramos-Ángeles, Sandra Elena&lt;/author&gt;&lt;author&gt;Molina-Álvarez, Bertha&lt;/author&gt;&lt;author&gt;Díaz-Cuéllar, Sinhué&lt;/author&gt;&lt;author&gt;Asch-Daich, Bárbara&lt;/author&gt;&lt;author&gt;González-del Angel, Ariadna&lt;/author&gt;&lt;/authors&gt;&lt;/contributors&gt;&lt;titles&gt;&lt;title&gt;Report of a patient with a de novo non-recurrent duplication of 17p11.2p12 and Yq11 deletion&lt;/title&gt;&lt;secondary-title&gt;Molecular Cytogenetics&lt;/secondary-title&gt;&lt;/titles&gt;&lt;periodical&gt;&lt;full-title&gt;Mol Cytogenet&lt;/full-title&gt;&lt;abbr-1&gt;Molecular cytogenetics&lt;/abbr-1&gt;&lt;/periodical&gt;&lt;pages&gt;35&lt;/pages&gt;&lt;volume&gt;12&lt;/volume&gt;&lt;number&gt;1&lt;/number&gt;&lt;dates&gt;&lt;year&gt;2019&lt;/year&gt;&lt;pub-dates&gt;&lt;date&gt;2019/08/01&lt;/date&gt;&lt;/pub-dates&gt;&lt;/dates&gt;&lt;isbn&gt;1755-8166&lt;/isbn&gt;&lt;urls&gt;&lt;related-urls&gt;&lt;url&gt;https://doi.org/10.1186/s13039-019-0438-0&lt;/url&gt;&lt;/related-urls&gt;&lt;/urls&gt;&lt;electronic-resource-num&gt;10.1186/s13039-019-0438-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ck_2019</w:t>
            </w:r>
            <w:hyperlink w:anchor="_ENREF_380" w:tooltip="Beck, 2019 #2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F0C2A6" w14:textId="4DF326BD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2434684-2153136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6832DE" w14:textId="0E7308B0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790 of Yu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7EE09F6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8A5171" w14:textId="5200D88A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631D2B" w14:textId="70EADEB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5060682-1821260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62A82E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DAB0F9" w14:textId="445DF6A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C40623" w14:textId="61EE42E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477F5">
              <w:rPr>
                <w:rFonts w:asciiTheme="minorHAnsi" w:eastAsia="Times New Roman" w:hAnsiTheme="minorHAnsi" w:cstheme="minorHAnsi"/>
                <w:sz w:val="16"/>
                <w:szCs w:val="16"/>
              </w:rPr>
              <w:t>chr17:15060682-182126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2C6A13" w14:textId="507A59B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813 of Yu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48641F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20C8EA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MT1A / HNPP</w:t>
            </w:r>
          </w:p>
          <w:p w14:paraId="1796A4B1" w14:textId="08E610D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38E934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4097915-1542295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572DA1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7E6D1B" w14:textId="536918BE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10</w:t>
            </w:r>
            <w:hyperlink w:anchor="_ENREF_381" w:tooltip="Zhang, 2010 #3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Zhang&lt;/Author&gt;&lt;Year&gt;2010&lt;/Year&gt;&lt;RecNum&gt;395&lt;/RecNum&gt;&lt;DisplayText&gt;&lt;style face="superscript"&gt;381&lt;/style&gt;&lt;/DisplayText&gt;&lt;record&gt;&lt;rec-number&gt;395&lt;/rec-number&gt;&lt;foreign-keys&gt;&lt;key app="EN" db-id="p9wv00a5yez0v1et5awv9pfoepd0x5dtwwpt" timestamp="1625085854"&gt;395&lt;/key&gt;&lt;/foreign-keys&gt;&lt;ref-type name="Journal Article"&gt;17&lt;/ref-type&gt;&lt;contributors&gt;&lt;authors&gt;&lt;author&gt;Zhang, Feng&lt;/author&gt;&lt;author&gt;Seeman, Pavel&lt;/author&gt;&lt;author&gt;Liu, Pengfei&lt;/author&gt;&lt;author&gt;Weterman, Marian A. J.&lt;/author&gt;&lt;author&gt;Gonzaga-Jauregui, Claudia&lt;/author&gt;&lt;author&gt;Towne, Charles F.&lt;/author&gt;&lt;author&gt;Batish, Sat Dev&lt;/author&gt;&lt;author&gt;De Vriendt, Els&lt;/author&gt;&lt;author&gt;De Jonghe, Peter&lt;/author&gt;&lt;author&gt;Rautenstrauss, Bernd&lt;/author&gt;&lt;author&gt;Krause, Klaus-Henning&lt;/author&gt;&lt;author&gt;Khajavi, Mehrdad&lt;/author&gt;&lt;author&gt;Posadka, Jan&lt;/author&gt;&lt;author&gt;Vandenberghe, Antoon&lt;/author&gt;&lt;author&gt;Palau, Francesc&lt;/author&gt;&lt;author&gt;Van Maldergem, Lionel&lt;/author&gt;&lt;author&gt;Baas, Frank&lt;/author&gt;&lt;author&gt;Timmerman, Vincent&lt;/author&gt;&lt;author&gt;Lupski, James R.&lt;/author&gt;&lt;/authors&gt;&lt;/contributors&gt;&lt;titles&gt;&lt;title&gt;Mechanisms for Nonrecurrent Genomic Rearrangements Associated with CMT1A or HNPP: Rare CNVs as a Cause for Missing Heritability&lt;/title&gt;&lt;secondary-title&gt;The American Journal of Human Genetics&lt;/secondary-title&gt;&lt;/titles&gt;&lt;periodical&gt;&lt;full-title&gt;The American Journal of Human Genetics&lt;/full-title&gt;&lt;/periodical&gt;&lt;pages&gt;892-903&lt;/pages&gt;&lt;volume&gt;86&lt;/volume&gt;&lt;number&gt;6&lt;/number&gt;&lt;dates&gt;&lt;year&gt;2010&lt;/year&gt;&lt;pub-dates&gt;&lt;date&gt;2010/06/11/&lt;/date&gt;&lt;/pub-dates&gt;&lt;/dates&gt;&lt;isbn&gt;0002-9297&lt;/isbn&gt;&lt;urls&gt;&lt;related-urls&gt;&lt;url&gt;https://www.sciencedirect.com/science/article/pii/S0002929710002181&lt;/url&gt;&lt;/related-urls&gt;&lt;/urls&gt;&lt;electronic-resource-num&gt;https://doi.org/10.1016/j.ajhg.2010.05.00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2C62B4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4097915-1542295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0D34837" w14:textId="4348555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74FA230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023FF2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5C0EC4" w14:textId="19BD434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902A6">
              <w:rPr>
                <w:rFonts w:asciiTheme="minorHAnsi" w:eastAsia="Times New Roman" w:hAnsiTheme="minorHAnsi" w:cstheme="minorHAnsi"/>
                <w:sz w:val="16"/>
                <w:szCs w:val="16"/>
              </w:rPr>
              <w:t>chr17:15133094-154229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AF459A" w14:textId="71506F4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0DFAF6" w14:textId="79DC9BA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619D4A" w14:textId="5EB774D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902A6">
              <w:rPr>
                <w:rFonts w:asciiTheme="minorHAnsi" w:eastAsia="Times New Roman" w:hAnsiTheme="minorHAnsi" w:cstheme="minorHAnsi"/>
                <w:sz w:val="16"/>
                <w:szCs w:val="16"/>
              </w:rPr>
              <w:t>chr17:15133094-154229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EDBE558" w14:textId="1AEB029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PMP22 and CMT1A-REP</w:t>
            </w:r>
          </w:p>
        </w:tc>
      </w:tr>
      <w:tr w:rsidR="00276DF4" w:rsidRPr="003038C5" w14:paraId="49D84DD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CDA1FA1" w14:textId="13C4F77F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otocki-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Lupski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/ Smith-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Magenis</w:t>
            </w:r>
            <w:proofErr w:type="spellEnd"/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(17p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6FC5801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6810028-2021320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9C8E33A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AC1D8C6" w14:textId="0BA2B188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aw_2004</w:t>
            </w:r>
            <w:hyperlink w:anchor="_ENREF_382" w:tooltip="Shaw, 2004 #3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aw&lt;/Author&gt;&lt;Year&gt;2004&lt;/Year&gt;&lt;RecNum&gt;394&lt;/RecNum&gt;&lt;DisplayText&gt;&lt;style face="superscript"&gt;382&lt;/style&gt;&lt;/DisplayText&gt;&lt;record&gt;&lt;rec-number&gt;394&lt;/rec-number&gt;&lt;foreign-keys&gt;&lt;key app="EN" db-id="p9wv00a5yez0v1et5awv9pfoepd0x5dtwwpt" timestamp="1625084976"&gt;394&lt;/key&gt;&lt;/foreign-keys&gt;&lt;ref-type name="Journal Article"&gt;17&lt;/ref-type&gt;&lt;contributors&gt;&lt;authors&gt;&lt;author&gt;Shaw, Christine J.&lt;/author&gt;&lt;author&gt;Withers, Marjorie A.&lt;/author&gt;&lt;author&gt;Lupski, James R.&lt;/author&gt;&lt;/authors&gt;&lt;/contributors&gt;&lt;titles&gt;&lt;title&gt;Uncommon Deletions of the Smith-Magenis Syndrome Region Can Be Recurrent When Alternate Low-Copy Repeats Act as Homologous Recombination Substrates&lt;/title&gt;&lt;secondary-title&gt;The American Journal of Human Genetics&lt;/secondary-title&gt;&lt;/titles&gt;&lt;periodical&gt;&lt;full-title&gt;The American Journal of Human Genetics&lt;/full-title&gt;&lt;/periodical&gt;&lt;pages&gt;75-81&lt;/pages&gt;&lt;volume&gt;75&lt;/volume&gt;&lt;number&gt;1&lt;/number&gt;&lt;dates&gt;&lt;year&gt;2004&lt;/year&gt;&lt;pub-dates&gt;&lt;date&gt;2004/07/01/&lt;/date&gt;&lt;/pub-dates&gt;&lt;/dates&gt;&lt;isbn&gt;0002-9297&lt;/isbn&gt;&lt;urls&gt;&lt;related-urls&gt;&lt;url&gt;https://www.sciencedirect.com/science/article/pii/S0002929707619958&lt;/url&gt;&lt;/related-urls&gt;&lt;/urls&gt;&lt;electronic-resource-num&gt;https://doi.org/10.1086/42201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otocki_2007</w:t>
            </w:r>
            <w:hyperlink w:anchor="_ENREF_383" w:tooltip="Potocki, 2007 #3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RvY2tpPC9BdXRob3I+PFllYXI+MjAwNzwvWWVhcj48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b3RvY2tpPC9BdXRob3I+PFllYXI+MjAwNzwvWWVhcj48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br/>
              <w:t>Zhang_2010</w:t>
            </w:r>
            <w:hyperlink w:anchor="_ENREF_384" w:tooltip="Zhang, 2010 #3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A8L1llYXI+PFJl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A8L1llYXI+PFJl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ck_2019</w:t>
            </w:r>
            <w:hyperlink w:anchor="_ENREF_380" w:tooltip="Beck, 2019 #22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NrPC9BdXRob3I+PFllYXI+MjAxOTwvWWVhcj48UmVj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ranciskovich_2020</w:t>
            </w:r>
            <w:hyperlink w:anchor="_ENREF_385" w:tooltip="Franciskovich, 2020 #4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FuY2lza292aWNoPC9BdXRob3I+PFllYXI+MjAyMDwv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A3Ny0yMDg0PC9wYWdl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FuY2lza292aWNoPC9BdXRob3I+PFllYXI+MjAyMDwv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A3Ny0yMDg0PC9wYWdl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A60052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16810028-2021320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066FBD7" w14:textId="1FFB8BF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5E8E87F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E9F31E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E20B7CA" w14:textId="3116C74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chr17:16796512-1808806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379DD2" w14:textId="574D5E1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AE482C" w14:textId="6B64AF9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139361" w14:textId="124FD80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chr17:16796512-1808806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09D072" w14:textId="7AE17504" w:rsidR="00276DF4" w:rsidRPr="00DB0ABD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ritical region defined by Potocki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between </w:t>
            </w: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RP11-48J1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; </w:t>
            </w:r>
            <w:r w:rsidRPr="00DB0ABD">
              <w:rPr>
                <w:rFonts w:asciiTheme="minorHAnsi" w:eastAsia="Times New Roman" w:hAnsiTheme="minorHAnsi" w:cstheme="minorHAnsi"/>
                <w:sz w:val="16"/>
                <w:szCs w:val="16"/>
              </w:rPr>
              <w:t>RP11-258F1</w:t>
            </w:r>
          </w:p>
        </w:tc>
      </w:tr>
      <w:tr w:rsidR="00276DF4" w:rsidRPr="003038C5" w14:paraId="47B3640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0D1A02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AB8CBA" w14:textId="04385B8C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chr17:15691101-2063565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4298C8" w14:textId="74DE1DB1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EC08FF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21FE65" w14:textId="3F663102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chr17:15691101-2063565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12947C7" w14:textId="396BFD96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5Mb Interval (Shaw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): </w:t>
            </w: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CTD-3157E16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to </w:t>
            </w:r>
            <w:r w:rsidRPr="00BE32A2">
              <w:rPr>
                <w:rFonts w:asciiTheme="minorHAnsi" w:eastAsia="Times New Roman" w:hAnsiTheme="minorHAnsi" w:cstheme="minorHAnsi"/>
                <w:sz w:val="16"/>
                <w:szCs w:val="16"/>
              </w:rPr>
              <w:t>RP11-218E15</w:t>
            </w:r>
          </w:p>
        </w:tc>
      </w:tr>
      <w:tr w:rsidR="00276DF4" w:rsidRPr="003038C5" w14:paraId="6542DC7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89FA83" w14:textId="41BB457D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NF1 Type I (17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5C1FE1" w14:textId="2CBE26D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09" w:name="_Hlk7517469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8961884-30370955</w:t>
            </w:r>
            <w:bookmarkEnd w:id="10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3FA3A4" w14:textId="5C09A8E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7584E9" w14:textId="509F65A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</w:t>
            </w:r>
            <w:r w:rsidRPr="00B9777F">
              <w:rPr>
                <w:rFonts w:ascii="Cambria Math" w:eastAsia="Times New Roman" w:hAnsi="Cambria Math" w:cs="Cambria Math"/>
                <w:sz w:val="15"/>
                <w:szCs w:val="15"/>
              </w:rPr>
              <w:t>‑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watzki_2004</w:t>
            </w:r>
            <w:hyperlink w:anchor="_ENREF_386" w:tooltip="Kehrer-Sawatzki, 2017 #2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hrer-Sawatzki&lt;/Author&gt;&lt;Year&gt;2017&lt;/Year&gt;&lt;RecNum&gt;233&lt;/RecNum&gt;&lt;DisplayText&gt;&lt;style face="superscript"&gt;386&lt;/style&gt;&lt;/DisplayText&gt;&lt;record&gt;&lt;rec-number&gt;233&lt;/rec-number&gt;&lt;foreign-keys&gt;&lt;key app="EN" db-id="p9wv00a5yez0v1et5awv9pfoepd0x5dtwwpt" timestamp="1624299203"&gt;233&lt;/key&gt;&lt;/foreign-keys&gt;&lt;ref-type name="Journal Article"&gt;17&lt;/ref-type&gt;&lt;contributors&gt;&lt;authors&gt;&lt;author&gt;Kehrer-Sawatzki, Hildegard&lt;/author&gt;&lt;author&gt;Mautner, Victor-Felix&lt;/author&gt;&lt;author&gt;Cooper, David N.&lt;/author&gt;&lt;/authors&gt;&lt;/contributors&gt;&lt;titles&gt;&lt;title&gt;Emerging genotype-phenotype relationships in patients with large NF1 deletions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49-376&lt;/pages&gt;&lt;volume&gt;136&lt;/volume&gt;&lt;number&gt;4&lt;/number&gt;&lt;edition&gt;2017/02/17&lt;/edition&gt;&lt;keywords&gt;&lt;keyword&gt;Cardiovascular Abnormalities/genetics&lt;/keyword&gt;&lt;keyword&gt;Facies&lt;/keyword&gt;&lt;keyword&gt;*Gene Deletion&lt;/keyword&gt;&lt;keyword&gt;*Genes, Neurofibromatosis 1&lt;/keyword&gt;&lt;keyword&gt;*Genotype&lt;/keyword&gt;&lt;keyword&gt;Humans&lt;/keyword&gt;&lt;keyword&gt;Intellectual Disability/genetics&lt;/keyword&gt;&lt;keyword&gt;Neurofibromatosis 1/*genetics&lt;/keyword&gt;&lt;keyword&gt;*Phenotype&lt;/keyword&gt;&lt;/keywords&gt;&lt;dates&gt;&lt;year&gt;2017&lt;/year&gt;&lt;/dates&gt;&lt;publisher&gt;Springer Berlin Heidelberg&lt;/publisher&gt;&lt;isbn&gt;1432-1203&amp;#xD;0340-6717&lt;/isbn&gt;&lt;accession-num&gt;28213670&lt;/accession-num&gt;&lt;urls&gt;&lt;related-urls&gt;&lt;url&gt;https://pubmed.ncbi.nlm.nih.gov/28213670&lt;/url&gt;&lt;url&gt;https://www.ncbi.nlm.nih.gov/pmc/articles/PMC5370280/&lt;/url&gt;&lt;/related-urls&gt;&lt;/urls&gt;&lt;electronic-resource-num&gt;10.1007/s00439-017-1766-y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es_2012</w:t>
            </w:r>
            <w:hyperlink w:anchor="_ENREF_387" w:tooltip="Moles, 2012 #2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les&lt;/Author&gt;&lt;Year&gt;2012&lt;/Year&gt;&lt;RecNum&gt;232&lt;/RecNum&gt;&lt;DisplayText&gt;&lt;style face="superscript"&gt;387&lt;/style&gt;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rra_2019</w:t>
            </w:r>
            <w:hyperlink w:anchor="_ENREF_388" w:tooltip="Serra, 2019 #2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78B4ED" w14:textId="6E4E580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8961884-303709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FC1B4D4" w14:textId="47C6D50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the midpoints of REP-A and REP-C</w:t>
            </w:r>
          </w:p>
        </w:tc>
      </w:tr>
      <w:tr w:rsidR="00276DF4" w:rsidRPr="003038C5" w14:paraId="00EC3EC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EFBFAA" w14:textId="50881B12" w:rsidR="00276DF4" w:rsidRPr="000E4099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NF1 Type II (17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98CE33" w14:textId="112AEDC3" w:rsidR="00276DF4" w:rsidRPr="000E4099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7:29097069-3026402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2B54AA" w14:textId="6337ECAB" w:rsidR="00276DF4" w:rsidRPr="000E4099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5BEB4D" w14:textId="2702D035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</w:t>
            </w:r>
            <w:r w:rsidRPr="00B9777F">
              <w:rPr>
                <w:rFonts w:ascii="Cambria Math" w:eastAsia="Times New Roman" w:hAnsi="Cambria Math" w:cs="Cambria Math"/>
                <w:sz w:val="15"/>
                <w:szCs w:val="15"/>
              </w:rPr>
              <w:t>‑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watzki_2004</w:t>
            </w:r>
            <w:hyperlink w:anchor="_ENREF_386" w:tooltip="Kehrer-Sawatzki, 2017 #2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hrer-Sawatzki&lt;/Author&gt;&lt;Year&gt;2017&lt;/Year&gt;&lt;RecNum&gt;233&lt;/RecNum&gt;&lt;DisplayText&gt;&lt;style face="superscript"&gt;386&lt;/style&gt;&lt;/DisplayText&gt;&lt;record&gt;&lt;rec-number&gt;233&lt;/rec-number&gt;&lt;foreign-keys&gt;&lt;key app="EN" db-id="p9wv00a5yez0v1et5awv9pfoepd0x5dtwwpt" timestamp="1624299203"&gt;233&lt;/key&gt;&lt;/foreign-keys&gt;&lt;ref-type name="Journal Article"&gt;17&lt;/ref-type&gt;&lt;contributors&gt;&lt;authors&gt;&lt;author&gt;Kehrer-Sawatzki, Hildegard&lt;/author&gt;&lt;author&gt;Mautner, Victor-Felix&lt;/author&gt;&lt;author&gt;Cooper, David N.&lt;/author&gt;&lt;/authors&gt;&lt;/contributors&gt;&lt;titles&gt;&lt;title&gt;Emerging genotype-phenotype relationships in patients with large NF1 deletions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49-376&lt;/pages&gt;&lt;volume&gt;136&lt;/volume&gt;&lt;number&gt;4&lt;/number&gt;&lt;edition&gt;2017/02/17&lt;/edition&gt;&lt;keywords&gt;&lt;keyword&gt;Cardiovascular Abnormalities/genetics&lt;/keyword&gt;&lt;keyword&gt;Facies&lt;/keyword&gt;&lt;keyword&gt;*Gene Deletion&lt;/keyword&gt;&lt;keyword&gt;*Genes, Neurofibromatosis 1&lt;/keyword&gt;&lt;keyword&gt;*Genotype&lt;/keyword&gt;&lt;keyword&gt;Humans&lt;/keyword&gt;&lt;keyword&gt;Intellectual Disability/genetics&lt;/keyword&gt;&lt;keyword&gt;Neurofibromatosis 1/*genetics&lt;/keyword&gt;&lt;keyword&gt;*Phenotype&lt;/keyword&gt;&lt;/keywords&gt;&lt;dates&gt;&lt;year&gt;2017&lt;/year&gt;&lt;/dates&gt;&lt;publisher&gt;Springer Berlin Heidelberg&lt;/publisher&gt;&lt;isbn&gt;1432-1203&amp;#xD;0340-6717&lt;/isbn&gt;&lt;accession-num&gt;28213670&lt;/accession-num&gt;&lt;urls&gt;&lt;related-urls&gt;&lt;url&gt;https://pubmed.ncbi.nlm.nih.gov/28213670&lt;/url&gt;&lt;url&gt;https://www.ncbi.nlm.nih.gov/pmc/articles/PMC5370280/&lt;/url&gt;&lt;/related-urls&gt;&lt;/urls&gt;&lt;electronic-resource-num&gt;10.1007/s00439-017-1766-y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es_2012</w:t>
            </w:r>
            <w:hyperlink w:anchor="_ENREF_387" w:tooltip="Moles, 2012 #2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les&lt;/Author&gt;&lt;Year&gt;2012&lt;/Year&gt;&lt;RecNum&gt;232&lt;/RecNum&gt;&lt;DisplayText&gt;&lt;style face="superscript"&gt;387&lt;/style&gt;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rra_2019</w:t>
            </w:r>
            <w:hyperlink w:anchor="_ENREF_388" w:tooltip="Serra, 2019 #2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5ED83D" w14:textId="4EA0D97D" w:rsidR="00276DF4" w:rsidRPr="000E4099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hr17:29097069-3026402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9A9252" w14:textId="35701ED6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6AED3A1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62AD0D3" w14:textId="15C5560D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NF1 Type III (17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99FC22" w14:textId="1DEB405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9465301-3047859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6A50C9" w14:textId="405ABE5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A9FDD9" w14:textId="20A3B98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hrer</w:t>
            </w:r>
            <w:r w:rsidRPr="00B9777F">
              <w:rPr>
                <w:rFonts w:ascii="Cambria Math" w:eastAsia="Times New Roman" w:hAnsi="Cambria Math" w:cs="Cambria Math"/>
                <w:sz w:val="15"/>
                <w:szCs w:val="15"/>
              </w:rPr>
              <w:t>‑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watzki_2004</w:t>
            </w:r>
            <w:hyperlink w:anchor="_ENREF_386" w:tooltip="Kehrer-Sawatzki, 2017 #23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hrer-Sawatzki&lt;/Author&gt;&lt;Year&gt;2017&lt;/Year&gt;&lt;RecNum&gt;233&lt;/RecNum&gt;&lt;DisplayText&gt;&lt;style face="superscript"&gt;386&lt;/style&gt;&lt;/DisplayText&gt;&lt;record&gt;&lt;rec-number&gt;233&lt;/rec-number&gt;&lt;foreign-keys&gt;&lt;key app="EN" db-id="p9wv00a5yez0v1et5awv9pfoepd0x5dtwwpt" timestamp="1624299203"&gt;233&lt;/key&gt;&lt;/foreign-keys&gt;&lt;ref-type name="Journal Article"&gt;17&lt;/ref-type&gt;&lt;contributors&gt;&lt;authors&gt;&lt;author&gt;Kehrer-Sawatzki, Hildegard&lt;/author&gt;&lt;author&gt;Mautner, Victor-Felix&lt;/author&gt;&lt;author&gt;Cooper, David N.&lt;/author&gt;&lt;/authors&gt;&lt;/contributors&gt;&lt;titles&gt;&lt;title&gt;Emerging genotype-phenotype relationships in patients with large NF1 deletions&lt;/title&gt;&lt;secondary-title&gt;Human genetics&lt;/secondary-title&gt;&lt;alt-title&gt;Hum Genet&lt;/alt-title&gt;&lt;/titles&gt;&lt;periodical&gt;&lt;full-title&gt;Hum Genet&lt;/full-title&gt;&lt;abbr-1&gt;Human genetics&lt;/abbr-1&gt;&lt;/periodical&gt;&lt;alt-periodical&gt;&lt;full-title&gt;Hum Genet&lt;/full-title&gt;&lt;abbr-1&gt;Human genetics&lt;/abbr-1&gt;&lt;/alt-periodical&gt;&lt;pages&gt;349-376&lt;/pages&gt;&lt;volume&gt;136&lt;/volume&gt;&lt;number&gt;4&lt;/number&gt;&lt;edition&gt;2017/02/17&lt;/edition&gt;&lt;keywords&gt;&lt;keyword&gt;Cardiovascular Abnormalities/genetics&lt;/keyword&gt;&lt;keyword&gt;Facies&lt;/keyword&gt;&lt;keyword&gt;*Gene Deletion&lt;/keyword&gt;&lt;keyword&gt;*Genes, Neurofibromatosis 1&lt;/keyword&gt;&lt;keyword&gt;*Genotype&lt;/keyword&gt;&lt;keyword&gt;Humans&lt;/keyword&gt;&lt;keyword&gt;Intellectual Disability/genetics&lt;/keyword&gt;&lt;keyword&gt;Neurofibromatosis 1/*genetics&lt;/keyword&gt;&lt;keyword&gt;*Phenotype&lt;/keyword&gt;&lt;/keywords&gt;&lt;dates&gt;&lt;year&gt;2017&lt;/year&gt;&lt;/dates&gt;&lt;publisher&gt;Springer Berlin Heidelberg&lt;/publisher&gt;&lt;isbn&gt;1432-1203&amp;#xD;0340-6717&lt;/isbn&gt;&lt;accession-num&gt;28213670&lt;/accession-num&gt;&lt;urls&gt;&lt;related-urls&gt;&lt;url&gt;https://pubmed.ncbi.nlm.nih.gov/28213670&lt;/url&gt;&lt;url&gt;https://www.ncbi.nlm.nih.gov/pmc/articles/PMC5370280/&lt;/url&gt;&lt;/related-urls&gt;&lt;/urls&gt;&lt;electronic-resource-num&gt;10.1007/s00439-017-1766-y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les_2012</w:t>
            </w:r>
            <w:hyperlink w:anchor="_ENREF_387" w:tooltip="Moles, 2012 #23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les&lt;/Author&gt;&lt;Year&gt;2012&lt;/Year&gt;&lt;RecNum&gt;232&lt;/RecNum&gt;&lt;DisplayText&gt;&lt;style face="superscript"&gt;387&lt;/style&gt;&lt;/DisplayText&gt;&lt;record&gt;&lt;rec-number&gt;232&lt;/rec-number&gt;&lt;foreign-keys&gt;&lt;key app="EN" db-id="p9wv00a5yez0v1et5awv9pfoepd0x5dtwwpt" timestamp="1624298131"&gt;232&lt;/key&gt;&lt;/foreign-keys&gt;&lt;ref-type name="Journal Article"&gt;17&lt;/ref-type&gt;&lt;contributors&gt;&lt;authors&gt;&lt;author&gt;Moles, Kimberly J.&lt;/author&gt;&lt;author&gt;Gowans, Gordon C.&lt;/author&gt;&lt;author&gt;Gedela, Satyanarayana&lt;/author&gt;&lt;author&gt;Beversdorf, David&lt;/author&gt;&lt;author&gt;Yu, Arthur&lt;/author&gt;&lt;author&gt;Seaver, Laurie H.&lt;/author&gt;&lt;author&gt;Schultz, Roger A.&lt;/author&gt;&lt;author&gt;Rosenfeld, Jill A.&lt;/author&gt;&lt;author&gt;Torchia, Beth S.&lt;/author&gt;&lt;author&gt;Shaffer, Lisa G.&lt;/author&gt;&lt;/authors&gt;&lt;/contributors&gt;&lt;titles&gt;&lt;title&gt;NF1 microduplications: identification of seven nonrelated individuals provides further characterization of the phenotype&lt;/title&gt;&lt;secondary-title&gt;Genetics in Medicine&lt;/secondary-title&gt;&lt;/titles&gt;&lt;periodical&gt;&lt;full-title&gt;Genetics in Medicine&lt;/full-title&gt;&lt;/periodical&gt;&lt;pages&gt;508-514&lt;/pages&gt;&lt;volume&gt;14&lt;/volume&gt;&lt;number&gt;5&lt;/number&gt;&lt;dates&gt;&lt;year&gt;2012&lt;/year&gt;&lt;pub-dates&gt;&lt;date&gt;2012/05/01&lt;/date&gt;&lt;/pub-dates&gt;&lt;/dates&gt;&lt;isbn&gt;1530-0366&lt;/isbn&gt;&lt;urls&gt;&lt;related-urls&gt;&lt;url&gt;https://doi.org/10.1038/gim.2011.46&lt;/url&gt;&lt;/related-urls&gt;&lt;/urls&gt;&lt;electronic-resource-num&gt;10.1038/gim.2011.4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rra_2019</w:t>
            </w:r>
            <w:hyperlink w:anchor="_ENREF_388" w:tooltip="Serra, 2019 #23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XJyYTwvQXV0aG9yPjxZZWFyPjIwMTk8L1llYXI+PFJl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7C249C" w14:textId="2DF4A5A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7:29465301-304785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3951FAE" w14:textId="608C45B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the start of REP-B and end of REP-C</w:t>
            </w:r>
          </w:p>
        </w:tc>
      </w:tr>
      <w:tr w:rsidR="00276DF4" w:rsidRPr="003038C5" w14:paraId="0C39098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5233435" w14:textId="25C6D790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RCAD Syndrome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7q1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296DED2" w14:textId="787893E4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393B44">
              <w:rPr>
                <w:rFonts w:asciiTheme="minorHAnsi" w:eastAsia="Times New Roman" w:hAnsiTheme="minorHAnsi" w:cstheme="minorHAnsi"/>
                <w:sz w:val="16"/>
                <w:szCs w:val="16"/>
              </w:rPr>
              <w:t>17:36459259-3785629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0EF0B02" w14:textId="0F61F598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D863B11" w14:textId="19CF41F9" w:rsidR="00276DF4" w:rsidRPr="00B9777F" w:rsidRDefault="008E3A2C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94F83C" w14:textId="1D099038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93B44">
              <w:rPr>
                <w:rFonts w:asciiTheme="minorHAnsi" w:eastAsia="Times New Roman" w:hAnsiTheme="minorHAnsi" w:cstheme="minorHAnsi"/>
                <w:sz w:val="16"/>
                <w:szCs w:val="16"/>
              </w:rPr>
              <w:t>chr17:34815073-3621591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B03CF6A" w14:textId="50E5DEC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420A51" w:rsidRPr="000E4099" w14:paraId="05E0CF6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812B4CF" w14:textId="6F69A9DE" w:rsidR="00420A51" w:rsidRPr="000E4099" w:rsidRDefault="00420A51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Koolen De Vries</w:t>
            </w:r>
            <w:r w:rsidRPr="000E4099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E4099">
              <w:rPr>
                <w:rFonts w:asciiTheme="minorHAnsi" w:eastAsia="Times New Roman" w:hAnsiTheme="minorHAnsi" w:cstheme="minorHAnsi"/>
                <w:sz w:val="16"/>
                <w:szCs w:val="16"/>
              </w:rPr>
              <w:t>(17q21.3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AF340F" w14:textId="3C60FC03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hr</w:t>
            </w:r>
            <w:r w:rsidRPr="00420A51">
              <w:rPr>
                <w:rFonts w:asciiTheme="minorHAnsi" w:eastAsia="Times New Roman" w:hAnsiTheme="minorHAnsi" w:cstheme="minorHAnsi"/>
                <w:sz w:val="16"/>
                <w:szCs w:val="16"/>
              </w:rPr>
              <w:t>17:45627800-4621704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C6CCDA3" w14:textId="7DD5353C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19A3CE" w14:textId="0BD8A3D7" w:rsidR="00420A51" w:rsidRPr="00B9777F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ADFB84" w14:textId="71847866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20A51">
              <w:rPr>
                <w:rFonts w:asciiTheme="minorHAnsi" w:eastAsia="Times New Roman" w:hAnsiTheme="minorHAnsi" w:cstheme="minorHAnsi"/>
                <w:sz w:val="16"/>
                <w:szCs w:val="16"/>
              </w:rPr>
              <w:t>chr17:43705166-4429440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496BD16" w14:textId="7F7CC215" w:rsidR="00420A51" w:rsidRPr="000E4099" w:rsidRDefault="00420A51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3038C5" w14:paraId="4E16E9BF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46F88A1" w14:textId="77777777" w:rsidR="00276DF4" w:rsidRPr="004A2C2A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17q23.1-23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  <w:hideMark/>
          </w:tcPr>
          <w:p w14:paraId="55D9658C" w14:textId="77777777" w:rsidR="00276DF4" w:rsidRPr="004A2C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chr17:58113002-6027580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199CA1" w14:textId="77777777" w:rsidR="00276DF4" w:rsidRPr="004A2C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6310452" w14:textId="23B95700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lvarado_2010</w:t>
            </w:r>
            <w:hyperlink w:anchor="_ENREF_389" w:tooltip="Alvarado, 2010 #23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HZhcmFkbzwvQXV0aG9yPjxZZWFyPjIwMTA8L1llYXI+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HZhcmFkbzwvQXV0aG9yPjxZZWFyPjIwMTA8L1llYXI+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allif_2010</w:t>
            </w:r>
            <w:hyperlink w:anchor="_ENREF_390" w:tooltip="Ballif, 2010 #23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wPC9ZZWFyPjxS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0NTQtNjE8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YWxsaWY8L0F1dGhvcj48WWVhcj4yMDEwPC9ZZWFyPjxS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bookmarkStart w:id="110" w:name="_Hlk75176029"/>
          </w:p>
          <w:p w14:paraId="419A8E20" w14:textId="66F64730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chönewolf-Greulich</w:t>
            </w:r>
            <w:bookmarkEnd w:id="110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1</w:t>
            </w:r>
            <w:hyperlink w:anchor="_ENREF_391" w:tooltip="Schönewolf-Greulich, 2011 #24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jDtm5ld29sZi1HcmV1bGljaDwvQXV0aG9yPjxZZWFy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OTY0LTk8L3BhZ2VzPjx2b2x1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2jDtm5ld29sZi1HcmV1bGljaDwvQXV0aG9yPjxZZWFy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eterson_2014</w:t>
            </w:r>
            <w:hyperlink w:anchor="_ENREF_392" w:tooltip="Peterson, 2014 #23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RlcnNvbjwvQXV0aG9yPjxZZWFyPjIwMTQ8L1llYXI+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M2NC05PC9wYWdlcz48dm9sdW1lPjE2NGE8L3ZvbHVtZT48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ZXRlcnNvbjwvQXV0aG9yPjxZZWFyPjIwMTQ8L1llYXI+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4B3FF5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A2C2A">
              <w:rPr>
                <w:rFonts w:asciiTheme="minorHAnsi" w:eastAsia="Times New Roman" w:hAnsiTheme="minorHAnsi" w:cstheme="minorHAnsi"/>
                <w:sz w:val="16"/>
                <w:szCs w:val="16"/>
              </w:rPr>
              <w:t>chr17:58113002-602758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EE18E25" w14:textId="07C403D0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6781FB6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B28DEA" w14:textId="4787F3CD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17q24.2-q24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38FAFECC" w14:textId="0A4F85CC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6865466-6813476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0D9D75" w14:textId="28F5680E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5E5C48" w14:textId="6CE31D8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un_2009</w:t>
            </w:r>
            <w:hyperlink w:anchor="_ENREF_393" w:tooltip="Sun, 2009 #6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W48L0F1dGhvcj48WWVhcj4yMDA5PC9ZZWFyPjxSZWNO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W48L0F1dGhvcj48WWVhcj4yMDA5PC9ZZWFyPjxSZWNO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Stefano_2014</w:t>
            </w:r>
            <w:hyperlink w:anchor="_ENREF_394" w:tooltip="DeStefano, 2014 #6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0ZWZhbm88L0F1dGhvcj48WWVhcj4yMDE0PC9ZZWFy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VN0ZWZhbm88L0F1dGhvcj48WWVhcj4yMDE0PC9ZZWFy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fifi_2015</w:t>
            </w:r>
            <w:hyperlink w:anchor="_ENREF_395" w:tooltip="Afifi, 2015 #6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mlmaTwvQXV0aG9yPjxZZWFyPjIwMTU8L1llYXI+PFJl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yNDE4LTI0PC9wYWdlcz48dm9sdW1lPjE2N2E8L3ZvbHVtZT48bnVtYmVy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ZmlmaTwvQXV0aG9yPjxZZWFyPjIwMTU8L1llYXI+PFJl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yashi_2017</w:t>
            </w:r>
            <w:hyperlink w:anchor="_ENREF_396" w:tooltip="Hayashi, 2017 #6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Xlhc2hpPC9BdXRob3I+PFllYXI+MjAxNzwvWWVhcj48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Xlhc2hpPC9BdXRob3I+PFllYXI+MjAxNzwvWWVhcj48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071AA3" w14:textId="0A15A5B1" w:rsidR="00276DF4" w:rsidRPr="0058763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6865466-6813476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95A904" w14:textId="06B7CCD2" w:rsidR="00276DF4" w:rsidRPr="00BD700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DeStefano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3E7697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284988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4E99AE69" w14:textId="7CA340E1" w:rsidR="00276DF4" w:rsidRPr="0058763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4641291-6504221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C4E156" w14:textId="5A9BE820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058F5D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59A4A5" w14:textId="3834CAED" w:rsidR="00276DF4" w:rsidRPr="0058763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D7007">
              <w:rPr>
                <w:rFonts w:asciiTheme="minorHAnsi" w:eastAsia="Times New Roman" w:hAnsiTheme="minorHAnsi" w:cstheme="minorHAnsi"/>
                <w:sz w:val="16"/>
                <w:szCs w:val="16"/>
              </w:rPr>
              <w:t>chr17:67129696-6753062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E0E412F" w14:textId="51A6418A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“GD” reported in Su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</w:p>
        </w:tc>
      </w:tr>
      <w:tr w:rsidR="00276DF4" w:rsidRPr="003038C5" w14:paraId="508E3B4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A1B0D62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46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X,XY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ex Reversal</w:t>
            </w:r>
          </w:p>
          <w:p w14:paraId="06EADAC2" w14:textId="1ADD19E8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(17q24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7AD6F0C2" w14:textId="03BDE938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7892996-6979243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2DF29BB" w14:textId="5CDE3813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4CCC37" w14:textId="3489A36D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nko_2009</w:t>
            </w:r>
            <w:hyperlink w:anchor="_ENREF_397" w:tooltip="Benko, 2009 #59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Dk8L1llYXI+PFJl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Dk8L1llYXI+PFJl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urth_2009</w:t>
            </w:r>
            <w:hyperlink w:anchor="_ENREF_398" w:tooltip="Kurth, 2009 #59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urth&lt;/Author&gt;&lt;Year&gt;2009&lt;/Year&gt;&lt;RecNum&gt;594&lt;/RecNum&gt;&lt;DisplayText&gt;&lt;style face="superscript"&gt;398&lt;/style&gt;&lt;/DisplayText&gt;&lt;record&gt;&lt;rec-number&gt;594&lt;/rec-number&gt;&lt;foreign-keys&gt;&lt;key app="EN" db-id="p9wv00a5yez0v1et5awv9pfoepd0x5dtwwpt" timestamp="1626888431"&gt;594&lt;/key&gt;&lt;/foreign-keys&gt;&lt;ref-type name="Journal Article"&gt;17&lt;/ref-type&gt;&lt;contributors&gt;&lt;authors&gt;&lt;author&gt;Kurth, Ingo&lt;/author&gt;&lt;author&gt;Klopocki, Eva&lt;/author&gt;&lt;author&gt;Stricker, Sigmar&lt;/author&gt;&lt;author&gt;van Oosterwijk, Jolieke&lt;/author&gt;&lt;author&gt;Vanek, Sebastian&lt;/author&gt;&lt;author&gt;Altmann, Jens&lt;/author&gt;&lt;author&gt;Santos, Heliosa G.&lt;/author&gt;&lt;author&gt;van Harssel, Jeske J. T.&lt;/author&gt;&lt;author&gt;de Ravel, Thomy&lt;/author&gt;&lt;author&gt;Wilkie, Andrew O. M.&lt;/author&gt;&lt;author&gt;Gal, Andreas&lt;/author&gt;&lt;author&gt;Mundlos, Stefan&lt;/author&gt;&lt;/authors&gt;&lt;/contributors&gt;&lt;titles&gt;&lt;title&gt;Duplications of noncoding elements 5′ of SOX9 are associated with brachydactyly-anonychia&lt;/title&gt;&lt;secondary-title&gt;Nature Genetics&lt;/secondary-title&gt;&lt;/titles&gt;&lt;periodical&gt;&lt;full-title&gt;Nat Genet&lt;/full-title&gt;&lt;abbr-1&gt;Nature genetics&lt;/abbr-1&gt;&lt;/periodical&gt;&lt;pages&gt;862-863&lt;/pages&gt;&lt;volume&gt;41&lt;/volume&gt;&lt;number&gt;8&lt;/number&gt;&lt;dates&gt;&lt;year&gt;2009&lt;/year&gt;&lt;pub-dates&gt;&lt;date&gt;2009/08/01&lt;/date&gt;&lt;/pub-dates&gt;&lt;/dates&gt;&lt;isbn&gt;1546-1718&lt;/isbn&gt;&lt;urls&gt;&lt;related-urls&gt;&lt;url&gt;https://doi.org/10.1038/ng0809-862&lt;/url&gt;&lt;/related-urls&gt;&lt;/urls&gt;&lt;electronic-resource-num&gt;10.1038/ng0809-86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650AA19" w14:textId="1550356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enko_2011</w:t>
            </w:r>
            <w:hyperlink w:anchor="_ENREF_399" w:tooltip="Benko, 2011 #5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TE8L1llYXI+PFJl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I1LTMwPC9wYWdlcz48dm9sdW1lPjQ4PC92b2x1bWU+PG51bWJlcj4xMjwv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ZW5rbzwvQXV0aG9yPjxZZWFyPjIwMTE8L1llYXI+PFJl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3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tro_2011</w:t>
            </w:r>
            <w:hyperlink w:anchor="_ENREF_400" w:tooltip="Vetro, 2011 #59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RybzwvQXV0aG9yPjxZZWFyPjIwMTE8L1llYXI+PFJl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ZXRybzwvQXV0aG9yPjxZZWFyPjIwMTE8L1llYXI+PFJl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im_2015</w:t>
            </w:r>
            <w:hyperlink w:anchor="_ENREF_401" w:tooltip="Kim, 2015 #59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1PC9ZZWFyPjxSZWNO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yNDAtNzwv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aW08L0F1dGhvcj48WWVhcj4yMDE1PC9ZZWFyPjxSZWNO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yNDAtNzwv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9A5FA4" w14:textId="62FCE1C9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7892996-6979243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053F943" w14:textId="3957DD3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linGen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antes</w:t>
            </w:r>
            <w:proofErr w:type="spellEnd"/>
          </w:p>
        </w:tc>
      </w:tr>
      <w:tr w:rsidR="00276DF4" w:rsidRPr="003038C5" w14:paraId="6B3D30D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2F7640" w14:textId="627ABFC0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2DD85B74" w14:textId="18BBC04B" w:rsidR="00276DF4" w:rsidRPr="004A2C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477571-6951005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3941B0" w14:textId="15F7A7E5" w:rsidR="00276DF4" w:rsidRPr="004A2C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99E0E5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557082" w14:textId="6F949630" w:rsidR="00276DF4" w:rsidRPr="004A2C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477571-6951005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1C9F15B" w14:textId="20E0CD79" w:rsidR="00276DF4" w:rsidRPr="0058763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6,XY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RO defined by Kim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37A95F8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EC5B6E" w14:textId="04F9F63F" w:rsidR="00276DF4" w:rsidRPr="004A2C2A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vAlign w:val="center"/>
          </w:tcPr>
          <w:p w14:paraId="727C7535" w14:textId="1A8A7818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533161-6960116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A961D3" w14:textId="070BFD4A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C1AA0F7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9DD7E1" w14:textId="68871F21" w:rsidR="00276DF4" w:rsidRPr="004A2C2A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87630">
              <w:rPr>
                <w:rFonts w:asciiTheme="minorHAnsi" w:eastAsia="Times New Roman" w:hAnsiTheme="minorHAnsi" w:cstheme="minorHAnsi"/>
                <w:sz w:val="16"/>
                <w:szCs w:val="16"/>
              </w:rPr>
              <w:t>chr17:69533161-6960116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6FBCC2" w14:textId="691E196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46,XX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SRO defined by Kim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F708E2" w14:paraId="251B8E4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65DB3A6" w14:textId="77777777" w:rsidR="00276DF4" w:rsidRPr="00F708E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3C1A784" w14:textId="77777777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7446658" w14:textId="77777777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6170D52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D66C3FA" w14:textId="77777777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A7928B5" w14:textId="77777777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F708E2" w14:paraId="5DE131C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99B5A5C" w14:textId="77777777" w:rsidR="00276DF4" w:rsidRPr="00F708E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18p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7E666DE" w14:textId="520B6503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chr18:1-</w:t>
            </w:r>
            <w:r w:rsidRPr="00D73911">
              <w:rPr>
                <w:rFonts w:asciiTheme="minorHAnsi" w:eastAsia="Times New Roman" w:hAnsiTheme="minorHAnsi" w:cstheme="minorHAnsi"/>
                <w:sz w:val="16"/>
                <w:szCs w:val="16"/>
              </w:rPr>
              <w:t>1540000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D053EC5" w14:textId="5836E8EE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D45E988" w14:textId="28C2248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ester_2006</w:t>
            </w:r>
            <w:hyperlink w:anchor="_ENREF_402" w:tooltip="Wester, 2006 #28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XN0ZXI8L0F1dGhvcj48WWVhcj4yMDA2PC9ZZWFyPjxS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ExNjQtNzE8L3BhZ2VzPjx2b2x1bWU+MTQwPC92b2x1bWU+PG51bWJlcj4x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ZXN0ZXI8L0F1dGhvcj48WWVhcj4yMDA2PC9ZZWFyPjxS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ExNjQtNzE8L3BhZ2VzPjx2b2x1bWU+MTQwPC92b2x1bWU+PG51bWJlcj4x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urleau_2008</w:t>
            </w:r>
            <w:hyperlink w:anchor="_ENREF_403" w:tooltip="Turleau, 2008 #29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urleau&lt;/Author&gt;&lt;Year&gt;2008&lt;/Year&gt;&lt;RecNum&gt;291&lt;/RecNum&gt;&lt;DisplayText&gt;&lt;style face="superscript"&gt;403&lt;/style&gt;&lt;/DisplayText&gt;&lt;record&gt;&lt;rec-number&gt;291&lt;/rec-number&gt;&lt;foreign-keys&gt;&lt;key app="EN" db-id="p9wv00a5yez0v1et5awv9pfoepd0x5dtwwpt" timestamp="1624642821"&gt;291&lt;/key&gt;&lt;/foreign-keys&gt;&lt;ref-type name="Journal Article"&gt;17&lt;/ref-type&gt;&lt;contributors&gt;&lt;authors&gt;&lt;author&gt;Turleau, Catherine&lt;/author&gt;&lt;/authors&gt;&lt;/contributors&gt;&lt;titles&gt;&lt;title&gt;Monosomy 18p&lt;/title&gt;&lt;secondary-title&gt;Orphanet journal of rare diseases&lt;/secondary-title&gt;&lt;alt-title&gt;Orphanet J Rare Dis&lt;/alt-title&gt;&lt;/titles&gt;&lt;periodical&gt;&lt;full-title&gt;Orphanet journal of rare diseases&lt;/full-title&gt;&lt;abbr-1&gt;Orphanet J Rare Dis&lt;/abbr-1&gt;&lt;/periodical&gt;&lt;alt-periodical&gt;&lt;full-title&gt;Orphanet journal of rare diseases&lt;/full-title&gt;&lt;abbr-1&gt;Orphanet J Rare Dis&lt;/abbr-1&gt;&lt;/alt-periodical&gt;&lt;pages&gt;4-4&lt;/pages&gt;&lt;volume&gt;3&lt;/volume&gt;&lt;keywords&gt;&lt;keyword&gt;Abnormalities, Multiple/*diagnosis/epidemiology/genetics&lt;/keyword&gt;&lt;keyword&gt;Chromosome Disorders/*diagnosis/epidemiology/genetics&lt;/keyword&gt;&lt;keyword&gt;*Chromosomes, Human, Pair 18&lt;/keyword&gt;&lt;keyword&gt;Diagnosis, Differential&lt;/keyword&gt;&lt;keyword&gt;Face/abnormalities&lt;/keyword&gt;&lt;keyword&gt;Female&lt;/keyword&gt;&lt;keyword&gt;Genetic Counseling&lt;/keyword&gt;&lt;keyword&gt;Genotype&lt;/keyword&gt;&lt;keyword&gt;Holoprosencephaly&lt;/keyword&gt;&lt;keyword&gt;Humans&lt;/keyword&gt;&lt;keyword&gt;Incidence&lt;/keyword&gt;&lt;keyword&gt;Intellectual Disability&lt;/keyword&gt;&lt;keyword&gt;Male&lt;/keyword&gt;&lt;keyword&gt;Monosomy/*diagnosis/genetics&lt;/keyword&gt;&lt;keyword&gt;Phenotype&lt;/keyword&gt;&lt;keyword&gt;Prenatal Diagnosis&lt;/keyword&gt;&lt;keyword&gt;Prognosis&lt;/keyword&gt;&lt;keyword&gt;Sex Distribution&lt;/keyword&gt;&lt;/keywords&gt;&lt;dates&gt;&lt;year&gt;2008&lt;/year&gt;&lt;/dates&gt;&lt;publisher&gt;BioMed Central&lt;/publisher&gt;&lt;isbn&gt;1750-1172&lt;/isbn&gt;&lt;accession-num&gt;18284672&lt;/accession-num&gt;&lt;urls&gt;&lt;related-urls&gt;&lt;url&gt;https://pubmed.ncbi.nlm.nih.gov/18284672&lt;/url&gt;&lt;url&gt;https://www.ncbi.nlm.nih.gov/pmc/articles/PMC2265258/&lt;/url&gt;&lt;/related-urls&gt;&lt;/urls&gt;&lt;electronic-resource-num&gt;10.1186/1750-1172-3-4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ebold_2010</w:t>
            </w:r>
            <w:hyperlink w:anchor="_ENREF_404" w:tooltip="Sebold, 2010 #29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WJvbGQ8L0F1dGhvcj48WWVhcj4yMDEwPC9ZZWFyPjxS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E2NC03MjwvcGFnZXM+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ZWJvbGQ8L0F1dGhvcj48WWVhcj4yMDEwPC9ZZWFyPjxS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'Donnell_2015</w:t>
            </w:r>
            <w:hyperlink w:anchor="_ENREF_405" w:tooltip="O'Donnell, 2015 #29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JmFwb3M7RG9ubmVsbDwvQXV0aG9yPjxZZWFyPjIwMTU8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Q3NC04MjwvcGFnZXM+PHZvbHVt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PJmFwb3M7RG9ubmVsbDwvQXV0aG9yPjxZZWFyPjIwMTU8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Q3NC04MjwvcGFnZXM+PHZvbHVt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E1CB157" w14:textId="63D02B90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chr18:1-</w:t>
            </w:r>
            <w:r w:rsidRPr="00D73911">
              <w:rPr>
                <w:rFonts w:asciiTheme="minorHAnsi" w:eastAsia="Times New Roman" w:hAnsiTheme="minorHAnsi" w:cstheme="minorHAnsi"/>
                <w:sz w:val="16"/>
                <w:szCs w:val="16"/>
              </w:rPr>
              <w:t>15400000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DCC3384" w14:textId="77777777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708E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p-arm of chr18</w:t>
            </w:r>
          </w:p>
        </w:tc>
      </w:tr>
      <w:tr w:rsidR="00276DF4" w:rsidRPr="00F708E2" w14:paraId="79514E8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B6CA3A" w14:textId="35E59BC8" w:rsidR="00276DF4" w:rsidRPr="00F708E2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1" w:name="_Hlk75894716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8q Proxim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78CA85" w14:textId="54A7B2ED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19886814-2730697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2FE13AD" w14:textId="49DD5C15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FF043C" w14:textId="107DDE27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07</w:t>
            </w:r>
            <w:hyperlink w:anchor="_ENREF_406" w:tooltip="Cody, 2007 #3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R5PC9BdXRob3I+PFllYXI+MjAwNzwvWWVhcj48UmVj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xODEtOTA8L3BhZ2VzPjx2b2x1bWU+MTQzYTwvdm9sdW1lPjxu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b2R5PC9BdXRob3I+PFllYXI+MjAwNzwvWWVhcj48UmVj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xODEtOTA8L3BhZ2VzPjx2b2x1bWU+MTQzYTwvdm9sdW1lPjxu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eenstra_2007</w:t>
            </w:r>
            <w:hyperlink w:anchor="_ENREF_407" w:tooltip="Feenstra, 2007 #3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WVuc3RyYTwvQXV0aG9yPjxZZWFyPjIwMDc8L1llYXI+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4NTgtNjc8L3BhZ2VzPjx2b2x1bWU+MTQzYTwvdm9sdW1lPjxu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ZWVuc3RyYTwvQXV0aG9yPjxZZWFyPjIwMDc8L1llYXI+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ard_2009</w:t>
            </w:r>
            <w:hyperlink w:anchor="_ENREF_408" w:tooltip="Heard, 2009 #4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eard&lt;/Author&gt;&lt;Year&gt;2009&lt;/Year&gt;&lt;RecNum&gt;400&lt;/RecNum&gt;&lt;DisplayText&gt;&lt;style face="superscript"&gt;408&lt;/style&gt;&lt;/DisplayText&gt;&lt;record&gt;&lt;rec-number&gt;400&lt;/rec-number&gt;&lt;foreign-keys&gt;&lt;key app="EN" db-id="p9wv00a5yez0v1et5awv9pfoepd0x5dtwwpt" timestamp="1625193906"&gt;400&lt;/key&gt;&lt;/foreign-keys&gt;&lt;ref-type name="Journal Article"&gt;17&lt;/ref-type&gt;&lt;contributors&gt;&lt;authors&gt;&lt;author&gt;Heard, Patricia L.&lt;/author&gt;&lt;author&gt;Carter, Erika M.&lt;/author&gt;&lt;author&gt;Crandall, Analisa C.&lt;/author&gt;&lt;author&gt;Sebold, Courtney&lt;/author&gt;&lt;author&gt;Hale, Daniel E.&lt;/author&gt;&lt;author&gt;Cody, Jannine D.&lt;/author&gt;&lt;/authors&gt;&lt;/contributors&gt;&lt;titles&gt;&lt;title&gt;High resolution genomic analysis of 18q- using oligo-microarray comparative genomic hybridization (aCGH)&lt;/title&gt;&lt;secondary-title&gt;American journal of medical genetics. Part A&lt;/secondary-title&gt;&lt;alt-title&gt;Am J Med Gene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431-1437&lt;/pages&gt;&lt;volume&gt;149A&lt;/volume&gt;&lt;number&gt;7&lt;/number&gt;&lt;keywords&gt;&lt;keyword&gt;Chromosome Deletion&lt;/keyword&gt;&lt;keyword&gt;Chromosome Mapping&lt;/keyword&gt;&lt;keyword&gt;*Chromosomes, Human, Pair 18&lt;/keyword&gt;&lt;keyword&gt;Comparative Genomic Hybridization/*methods&lt;/keyword&gt;&lt;keyword&gt;Genotype&lt;/keyword&gt;&lt;keyword&gt;Homozygote&lt;/keyword&gt;&lt;keyword&gt;Humans&lt;/keyword&gt;&lt;keyword&gt;Karyotyping/methods&lt;/keyword&gt;&lt;keyword&gt;Microarray Analysis/*methods&lt;/keyword&gt;&lt;keyword&gt;Ploidies&lt;/keyword&gt;&lt;keyword&gt;Software&lt;/keyword&gt;&lt;/keywords&gt;&lt;dates&gt;&lt;year&gt;2009&lt;/year&gt;&lt;/dates&gt;&lt;isbn&gt;1552-4833&amp;#xD;1552-4825&lt;/isbn&gt;&lt;accession-num&gt;19533772&lt;/accession-num&gt;&lt;urls&gt;&lt;related-urls&gt;&lt;url&gt;https://pubmed.ncbi.nlm.nih.gov/19533772&lt;/url&gt;&lt;url&gt;https://www.ncbi.nlm.nih.gov/pmc/articles/PMC2731576/&lt;/url&gt;&lt;/related-urls&gt;&lt;/urls&gt;&lt;electronic-resource-num&gt;10.1002/ajmg.a.3290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845B8FF" w14:textId="29584144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15</w:t>
            </w:r>
            <w:hyperlink w:anchor="_ENREF_409" w:tooltip="Cody, 2015 #3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dy&lt;/Author&gt;&lt;Year&gt;2015&lt;/Year&gt;&lt;RecNum&gt;376&lt;/RecNum&gt;&lt;DisplayText&gt;&lt;style face="superscript"&gt;409&lt;/style&gt;&lt;/DisplayText&gt;&lt;record&gt;&lt;rec-number&gt;376&lt;/rec-number&gt;&lt;foreign-keys&gt;&lt;key app="EN" db-id="p9wv00a5yez0v1et5awv9pfoepd0x5dtwwpt" timestamp="1624853372"&gt;376&lt;/key&gt;&lt;/foreign-keys&gt;&lt;ref-type name="Journal Article"&gt;17&lt;/ref-type&gt;&lt;contributors&gt;&lt;authors&gt;&lt;author&gt;Cody, Jannine D.&lt;/author&gt;&lt;author&gt;Sebold, Courtney&lt;/author&gt;&lt;author&gt;Heard, Patricia&lt;/author&gt;&lt;author&gt;Carter, Erika&lt;/author&gt;&lt;author&gt;Soileau, Bridgette&lt;/author&gt;&lt;author&gt;Hasi-Zogaj, Minire&lt;/author&gt;&lt;author&gt;Hill, Annice&lt;/author&gt;&lt;author&gt;Rupert, David&lt;/author&gt;&lt;author&gt;Perry, Brian&lt;/author&gt;&lt;author&gt;O&amp;apos;Donnell, Louise&lt;/author&gt;&lt;author&gt;Gelfond, Jon&lt;/author&gt;&lt;author&gt;Lancaster, Jack&lt;/author&gt;&lt;author&gt;Fox, Peter T.&lt;/author&gt;&lt;author&gt;Hale, Daniel E.&lt;/author&gt;&lt;/authors&gt;&lt;/contributors&gt;&lt;titles&gt;&lt;title&gt;Consequences of chromsome18q deletions&lt;/title&gt;&lt;secondary-title&gt;American Journal of Medical Genetics Part C: Seminars in Medical Genetics&lt;/secondary-title&gt;&lt;/titles&gt;&lt;periodical&gt;&lt;full-title&gt;American Journal of Medical Genetics Part C: Seminars in Medical Genetics&lt;/full-title&gt;&lt;/periodical&gt;&lt;pages&gt;265-280&lt;/pages&gt;&lt;volume&gt;169&lt;/volume&gt;&lt;number&gt;3&lt;/number&gt;&lt;keywords&gt;&lt;keyword&gt;18q deletion&lt;/keyword&gt;&lt;keyword&gt;hemizygosity&lt;/keyword&gt;&lt;keyword&gt;haploinsufficiency&lt;/keyword&gt;&lt;keyword&gt;chromosome 18&lt;/keyword&gt;&lt;keyword&gt;18q-&lt;/keyword&gt;&lt;keyword&gt;gene dosage&lt;/keyword&gt;&lt;/keywords&gt;&lt;dates&gt;&lt;year&gt;2015&lt;/year&gt;&lt;pub-dates&gt;&lt;date&gt;2015/09/01&lt;/date&gt;&lt;/pub-dates&gt;&lt;/dates&gt;&lt;publisher&gt;John Wiley &amp;amp; Sons, Ltd&lt;/publisher&gt;&lt;isbn&gt;1552-4868&lt;/isbn&gt;&lt;work-type&gt;https://doi.org/10.1002/ajmg.c.31446&lt;/work-type&gt;&lt;urls&gt;&lt;related-urls&gt;&lt;url&gt;https://doi.org/10.1002/ajmg.c.31446&lt;/url&gt;&lt;/related-urls&gt;&lt;/urls&gt;&lt;electronic-resource-num&gt;https://doi.org/10.1002/ajmg.c.31446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jnueangnit_2019</w:t>
            </w:r>
            <w:hyperlink w:anchor="_ENREF_410" w:tooltip="Rojnueangnit, 2019 #3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2pudWVhbmduaXQ8L0F1dGhvcj48WWVhcj4yMDE5PC9Z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2pudWVhbmduaXQ8L0F1dGhvcj48WWVhcj4yMDE5PC9Z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5D71715" w14:textId="71AFD169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19886814-2730697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9D51A0" w14:textId="5DE9DB2D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 w:rsidRPr="0019740E">
              <w:rPr>
                <w:rFonts w:asciiTheme="minorHAnsi" w:eastAsia="Times New Roman" w:hAnsiTheme="minorHAnsi" w:cstheme="minorHAnsi"/>
                <w:sz w:val="16"/>
                <w:szCs w:val="16"/>
              </w:rPr>
              <w:t>Rojnueangnit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F708E2" w14:paraId="5CAB82C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3699A9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B1B13A" w14:textId="1959D88B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28354894-4106892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E8C6D3" w14:textId="7B807829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2074CD" w14:textId="3E37D93D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62DC8BE" w14:textId="0D2A6DBF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28354894-4106892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7B0CED" w14:textId="6F8A2AEE" w:rsidR="00276DF4" w:rsidRPr="0019740E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86198 referenced in </w:t>
            </w:r>
            <w:proofErr w:type="spellStart"/>
            <w:r w:rsidRPr="0019740E">
              <w:rPr>
                <w:rFonts w:asciiTheme="minorHAnsi" w:eastAsia="Times New Roman" w:hAnsiTheme="minorHAnsi" w:cstheme="minorHAnsi"/>
                <w:sz w:val="16"/>
                <w:szCs w:val="16"/>
              </w:rPr>
              <w:t>Rojnueangnit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F708E2" w14:paraId="2686CE6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E0C5CE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9114A47" w14:textId="0A681ECD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41756428-4460041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5B427B" w14:textId="396932B4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126DD6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0C55AC" w14:textId="14558DC8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41756428-4460041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3FAAC2" w14:textId="229DE7A5" w:rsidR="00276DF4" w:rsidRPr="0019740E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DECIPHER Case 249099 referenced in </w:t>
            </w:r>
            <w:proofErr w:type="spellStart"/>
            <w:r w:rsidRPr="0019740E">
              <w:rPr>
                <w:rFonts w:asciiTheme="minorHAnsi" w:eastAsia="Times New Roman" w:hAnsiTheme="minorHAnsi" w:cstheme="minorHAnsi"/>
                <w:sz w:val="16"/>
                <w:szCs w:val="16"/>
              </w:rPr>
              <w:t>Rojnueangnit</w:t>
            </w:r>
            <w:proofErr w:type="spellEnd"/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 et al.</w:t>
            </w:r>
          </w:p>
        </w:tc>
      </w:tr>
      <w:bookmarkEnd w:id="111"/>
      <w:tr w:rsidR="00276DF4" w:rsidRPr="00F708E2" w14:paraId="4B6B6A9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8510E84" w14:textId="1AF2D1E4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18q Termin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8A6A3DC" w14:textId="04A66303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2" w:name="_Hlk75895079"/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52889429</w:t>
            </w:r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-78077248</w:t>
            </w:r>
            <w:bookmarkEnd w:id="11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E91AD2" w14:textId="01A209F1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B6B357" w14:textId="2BD870F8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ard_2009</w:t>
            </w:r>
            <w:hyperlink w:anchor="_ENREF_408" w:tooltip="Heard, 2009 #40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eard&lt;/Author&gt;&lt;Year&gt;2009&lt;/Year&gt;&lt;RecNum&gt;400&lt;/RecNum&gt;&lt;DisplayText&gt;&lt;style face="superscript"&gt;408&lt;/style&gt;&lt;/DisplayText&gt;&lt;record&gt;&lt;rec-number&gt;400&lt;/rec-number&gt;&lt;foreign-keys&gt;&lt;key app="EN" db-id="p9wv00a5yez0v1et5awv9pfoepd0x5dtwwpt" timestamp="1625193906"&gt;400&lt;/key&gt;&lt;/foreign-keys&gt;&lt;ref-type name="Journal Article"&gt;17&lt;/ref-type&gt;&lt;contributors&gt;&lt;authors&gt;&lt;author&gt;Heard, Patricia L.&lt;/author&gt;&lt;author&gt;Carter, Erika M.&lt;/author&gt;&lt;author&gt;Crandall, Analisa C.&lt;/author&gt;&lt;author&gt;Sebold, Courtney&lt;/author&gt;&lt;author&gt;Hale, Daniel E.&lt;/author&gt;&lt;author&gt;Cody, Jannine D.&lt;/author&gt;&lt;/authors&gt;&lt;/contributors&gt;&lt;titles&gt;&lt;title&gt;High resolution genomic analysis of 18q- using oligo-microarray comparative genomic hybridization (aCGH)&lt;/title&gt;&lt;secondary-title&gt;American journal of medical genetics. Part A&lt;/secondary-title&gt;&lt;alt-title&gt;Am J Med Gene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431-1437&lt;/pages&gt;&lt;volume&gt;149A&lt;/volume&gt;&lt;number&gt;7&lt;/number&gt;&lt;keywords&gt;&lt;keyword&gt;Chromosome Deletion&lt;/keyword&gt;&lt;keyword&gt;Chromosome Mapping&lt;/keyword&gt;&lt;keyword&gt;*Chromosomes, Human, Pair 18&lt;/keyword&gt;&lt;keyword&gt;Comparative Genomic Hybridization/*methods&lt;/keyword&gt;&lt;keyword&gt;Genotype&lt;/keyword&gt;&lt;keyword&gt;Homozygote&lt;/keyword&gt;&lt;keyword&gt;Humans&lt;/keyword&gt;&lt;keyword&gt;Karyotyping/methods&lt;/keyword&gt;&lt;keyword&gt;Microarray Analysis/*methods&lt;/keyword&gt;&lt;keyword&gt;Ploidies&lt;/keyword&gt;&lt;keyword&gt;Software&lt;/keyword&gt;&lt;/keywords&gt;&lt;dates&gt;&lt;year&gt;2009&lt;/year&gt;&lt;/dates&gt;&lt;isbn&gt;1552-4833&amp;#xD;1552-4825&lt;/isbn&gt;&lt;accession-num&gt;19533772&lt;/accession-num&gt;&lt;urls&gt;&lt;related-urls&gt;&lt;url&gt;https://pubmed.ncbi.nlm.nih.gov/19533772&lt;/url&gt;&lt;url&gt;https://www.ncbi.nlm.nih.gov/pmc/articles/PMC2731576/&lt;/url&gt;&lt;/related-urls&gt;&lt;/urls&gt;&lt;electronic-resource-num&gt;10.1002/ajmg.a.3290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si_2014</w:t>
            </w:r>
            <w:hyperlink w:anchor="_ENREF_411" w:tooltip="Hasi, 2011 #3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si&lt;/Author&gt;&lt;Year&gt;2011&lt;/Year&gt;&lt;RecNum&gt;375&lt;/RecNum&gt;&lt;DisplayText&gt;&lt;style face="superscript"&gt;411&lt;/style&gt;&lt;/DisplayText&gt;&lt;record&gt;&lt;rec-number&gt;375&lt;/rec-number&gt;&lt;foreign-keys&gt;&lt;key app="EN" db-id="p9wv00a5yez0v1et5awv9pfoepd0x5dtwwpt" timestamp="1624853321"&gt;375&lt;/key&gt;&lt;/foreign-keys&gt;&lt;ref-type name="Journal Article"&gt;17&lt;/ref-type&gt;&lt;contributors&gt;&lt;authors&gt;&lt;author&gt;Hasi, Minire&lt;/author&gt;&lt;author&gt;Soileau, Bridgette&lt;/author&gt;&lt;author&gt;Sebold, Courtney&lt;/author&gt;&lt;author&gt;Hill, Annice&lt;/author&gt;&lt;author&gt;Hale, Daniel E.&lt;/author&gt;&lt;author&gt;O’Donnell, Louise&lt;/author&gt;&lt;author&gt;Cody, Jannine D.&lt;/author&gt;&lt;/authors&gt;&lt;/contributors&gt;&lt;titles&gt;&lt;title&gt;The role of the TCF4 gene in the phenotype of individuals with 18q segmental deletions&lt;/title&gt;&lt;secondary-title&gt;Human Genetics&lt;/secondary-title&gt;&lt;/titles&gt;&lt;periodical&gt;&lt;full-title&gt;Hum Genet&lt;/full-title&gt;&lt;abbr-1&gt;Human genetics&lt;/abbr-1&gt;&lt;/periodical&gt;&lt;pages&gt;777-787&lt;/pages&gt;&lt;volume&gt;130&lt;/volume&gt;&lt;number&gt;6&lt;/number&gt;&lt;dates&gt;&lt;year&gt;2011&lt;/year&gt;&lt;pub-dates&gt;&lt;date&gt;2011/12/01&lt;/date&gt;&lt;/pub-dates&gt;&lt;/dates&gt;&lt;isbn&gt;1432-1203&lt;/isbn&gt;&lt;urls&gt;&lt;related-urls&gt;&lt;url&gt;https://doi.org/10.1007/s00439-011-1020-y&lt;/url&gt;&lt;/related-urls&gt;&lt;/urls&gt;&lt;electronic-resource-num&gt;10.1007/s00439-011-1020-y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14</w:t>
            </w:r>
            <w:hyperlink w:anchor="_ENREF_412" w:tooltip="Cody, 2014 #3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dy&lt;/Author&gt;&lt;Year&gt;2014&lt;/Year&gt;&lt;RecNum&gt;373&lt;/RecNum&gt;&lt;DisplayText&gt;&lt;style face="superscript"&gt;412&lt;/style&gt;&lt;/DisplayText&gt;&lt;record&gt;&lt;rec-number&gt;373&lt;/rec-number&gt;&lt;foreign-keys&gt;&lt;key app="EN" db-id="p9wv00a5yez0v1et5awv9pfoepd0x5dtwwpt" timestamp="1624852019"&gt;373&lt;/key&gt;&lt;/foreign-keys&gt;&lt;ref-type name="Journal Article"&gt;17&lt;/ref-type&gt;&lt;contributors&gt;&lt;authors&gt;&lt;author&gt;Cody, Jannine D.&lt;/author&gt;&lt;author&gt;Hasi, Minire&lt;/author&gt;&lt;author&gt;Soileau, Bridgette&lt;/author&gt;&lt;author&gt;Heard, Patricia&lt;/author&gt;&lt;author&gt;Carter, Erika&lt;/author&gt;&lt;author&gt;Sebold, Courtney&lt;/author&gt;&lt;author&gt;O’Donnell, Louise&lt;/author&gt;&lt;author&gt;Perry, Brian&lt;/author&gt;&lt;author&gt;Stratton, Robert F.&lt;/author&gt;&lt;author&gt;Hale, Daniel E.&lt;/author&gt;&lt;/authors&gt;&lt;/contributors&gt;&lt;titles&gt;&lt;title&gt;Establishing a reference group for distal 18q-: clinical description and molecular basis&lt;/title&gt;&lt;secondary-title&gt;Human Genetics&lt;/secondary-title&gt;&lt;/titles&gt;&lt;periodical&gt;&lt;full-title&gt;Hum Genet&lt;/full-title&gt;&lt;abbr-1&gt;Human genetics&lt;/abbr-1&gt;&lt;/periodical&gt;&lt;pages&gt;199-209&lt;/pages&gt;&lt;volume&gt;133&lt;/volume&gt;&lt;number&gt;2&lt;/number&gt;&lt;dates&gt;&lt;year&gt;2014&lt;/year&gt;&lt;pub-dates&gt;&lt;date&gt;2014/02/01&lt;/date&gt;&lt;/pub-dates&gt;&lt;/dates&gt;&lt;isbn&gt;1432-1203&lt;/isbn&gt;&lt;urls&gt;&lt;related-urls&gt;&lt;url&gt;https://doi.org/10.1007/s00439-013-1364-6&lt;/url&gt;&lt;/related-urls&gt;&lt;/urls&gt;&lt;electronic-resource-num&gt;10.1007/s00439-013-1364-6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ody_2015</w:t>
            </w:r>
            <w:hyperlink w:anchor="_ENREF_409" w:tooltip="Cody, 2015 #3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ody&lt;/Author&gt;&lt;Year&gt;2015&lt;/Year&gt;&lt;RecNum&gt;376&lt;/RecNum&gt;&lt;DisplayText&gt;&lt;style face="superscript"&gt;409&lt;/style&gt;&lt;/DisplayText&gt;&lt;record&gt;&lt;rec-number&gt;376&lt;/rec-number&gt;&lt;foreign-keys&gt;&lt;key app="EN" db-id="p9wv00a5yez0v1et5awv9pfoepd0x5dtwwpt" timestamp="1624853372"&gt;376&lt;/key&gt;&lt;/foreign-keys&gt;&lt;ref-type name="Journal Article"&gt;17&lt;/ref-type&gt;&lt;contributors&gt;&lt;authors&gt;&lt;author&gt;Cody, Jannine D.&lt;/author&gt;&lt;author&gt;Sebold, Courtney&lt;/author&gt;&lt;author&gt;Heard, Patricia&lt;/author&gt;&lt;author&gt;Carter, Erika&lt;/author&gt;&lt;author&gt;Soileau, Bridgette&lt;/author&gt;&lt;author&gt;Hasi-Zogaj, Minire&lt;/author&gt;&lt;author&gt;Hill, Annice&lt;/author&gt;&lt;author&gt;Rupert, David&lt;/author&gt;&lt;author&gt;Perry, Brian&lt;/author&gt;&lt;author&gt;O&amp;apos;Donnell, Louise&lt;/author&gt;&lt;author&gt;Gelfond, Jon&lt;/author&gt;&lt;author&gt;Lancaster, Jack&lt;/author&gt;&lt;author&gt;Fox, Peter T.&lt;/author&gt;&lt;author&gt;Hale, Daniel E.&lt;/author&gt;&lt;/authors&gt;&lt;/contributors&gt;&lt;titles&gt;&lt;title&gt;Consequences of chromsome18q deletions&lt;/title&gt;&lt;secondary-title&gt;American Journal of Medical Genetics Part C: Seminars in Medical Genetics&lt;/secondary-title&gt;&lt;/titles&gt;&lt;periodical&gt;&lt;full-title&gt;American Journal of Medical Genetics Part C: Seminars in Medical Genetics&lt;/full-title&gt;&lt;/periodical&gt;&lt;pages&gt;265-280&lt;/pages&gt;&lt;volume&gt;169&lt;/volume&gt;&lt;number&gt;3&lt;/number&gt;&lt;keywords&gt;&lt;keyword&gt;18q deletion&lt;/keyword&gt;&lt;keyword&gt;hemizygosity&lt;/keyword&gt;&lt;keyword&gt;haploinsufficiency&lt;/keyword&gt;&lt;keyword&gt;chromosome 18&lt;/keyword&gt;&lt;keyword&gt;18q-&lt;/keyword&gt;&lt;keyword&gt;gene dosage&lt;/keyword&gt;&lt;/keywords&gt;&lt;dates&gt;&lt;year&gt;2015&lt;/year&gt;&lt;pub-dates&gt;&lt;date&gt;2015/09/01&lt;/date&gt;&lt;/pub-dates&gt;&lt;/dates&gt;&lt;publisher&gt;John Wiley &amp;amp; Sons, Ltd&lt;/publisher&gt;&lt;isbn&gt;1552-4868&lt;/isbn&gt;&lt;work-type&gt;https://doi.org/10.1002/ajmg.c.31446&lt;/work-type&gt;&lt;urls&gt;&lt;related-urls&gt;&lt;url&gt;https://doi.org/10.1002/ajmg.c.31446&lt;/url&gt;&lt;/related-urls&gt;&lt;/urls&gt;&lt;electronic-resource-num&gt;https://doi.org/10.1002/ajmg.c.31446&lt;/electronic-resource-num&gt;&lt;access-date&gt;2021/06/27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40B14A2" w14:textId="15A86040" w:rsidR="00276DF4" w:rsidRPr="00F708E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65DE5">
              <w:rPr>
                <w:rFonts w:asciiTheme="minorHAnsi" w:eastAsia="Times New Roman" w:hAnsiTheme="minorHAnsi" w:cstheme="minorHAnsi"/>
                <w:sz w:val="16"/>
                <w:szCs w:val="16"/>
              </w:rPr>
              <w:t>chr18:52889429</w:t>
            </w:r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-7807724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823406E" w14:textId="5ACECAA0" w:rsidR="00276DF4" w:rsidRPr="00465DE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TCF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18qter</w:t>
            </w:r>
          </w:p>
        </w:tc>
      </w:tr>
      <w:tr w:rsidR="00276DF4" w:rsidRPr="00F708E2" w14:paraId="3E9D195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4EE656" w14:textId="77777777" w:rsidR="00276DF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E7726C" w14:textId="436A18FF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3" w:name="_Hlk75895087"/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chr18:61637263-78077248</w:t>
            </w:r>
            <w:bookmarkEnd w:id="11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1D5267" w14:textId="584DD643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6EF29F6" w14:textId="038D00E5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299577" w14:textId="4F8B228B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13887">
              <w:rPr>
                <w:rFonts w:asciiTheme="minorHAnsi" w:eastAsia="Times New Roman" w:hAnsiTheme="minorHAnsi" w:cstheme="minorHAnsi"/>
                <w:sz w:val="16"/>
                <w:szCs w:val="16"/>
              </w:rPr>
              <w:t>chr18:61637263-7807724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57BA91" w14:textId="0358DC33" w:rsidR="00276DF4" w:rsidRPr="00F708E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Distal 18q- Reference Group</w:t>
            </w:r>
          </w:p>
        </w:tc>
      </w:tr>
      <w:tr w:rsidR="00276DF4" w:rsidRPr="003038C5" w14:paraId="08E22B0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CFBAECA" w14:textId="0492F44A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19p13.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E6D5839" w14:textId="01B776C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4" w:name="_Hlk75896392"/>
            <w:r w:rsidRPr="008A59FD">
              <w:rPr>
                <w:rFonts w:asciiTheme="minorHAnsi" w:eastAsia="Times New Roman" w:hAnsiTheme="minorHAnsi" w:cstheme="minorHAnsi"/>
                <w:sz w:val="16"/>
                <w:szCs w:val="16"/>
              </w:rPr>
              <w:t>chr19:1952590-6908729</w:t>
            </w:r>
            <w:bookmarkEnd w:id="114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DE3834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F1F1741" w14:textId="30917FD1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bookmarkStart w:id="115" w:name="_Hlk75239911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shikawa</w:t>
            </w:r>
            <w:bookmarkEnd w:id="115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3</w:t>
            </w:r>
            <w:hyperlink w:anchor="_ENREF_413" w:tooltip="Ishikawa, 2013 #24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2F3YTwvQXV0aG9yPjxZZWFyPjIwMTM8L1llYXI+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jMwMC00PC9wYWdlcz48dm9sdW1lPjE2MWE8L3Zv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c2hpa2F3YTwvQXV0aG9yPjxZZWFyPjIwMTM8L1llYXI+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evado_2015</w:t>
            </w:r>
            <w:hyperlink w:anchor="_ENREF_414" w:tooltip="Nevado, 2015 #24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1PC9ZZWFyPjxS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xNjE1LTI2PC9wYWdl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ZXZhZG88L0F1dGhvcj48WWVhcj4yMDE1PC9ZZWFyPjxS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rellana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5</w:t>
            </w:r>
            <w:hyperlink w:anchor="_ENREF_415" w:tooltip="Orellana, 2015 #24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rellana&lt;/Author&gt;&lt;Year&gt;2015&lt;/Year&gt;&lt;RecNum&gt;242&lt;/RecNum&gt;&lt;DisplayText&gt;&lt;style face="superscript"&gt;415&lt;/style&gt;&lt;/DisplayText&gt;&lt;record&gt;&lt;rec-number&gt;242&lt;/rec-number&gt;&lt;foreign-keys&gt;&lt;key app="EN" db-id="p9wv00a5yez0v1et5awv9pfoepd0x5dtwwpt" timestamp="1624315506"&gt;242&lt;/key&gt;&lt;/foreign-keys&gt;&lt;ref-type name="Journal Article"&gt;17&lt;/ref-type&gt;&lt;contributors&gt;&lt;authors&gt;&lt;author&gt;Orellana, Carmen&lt;/author&gt;&lt;author&gt;Roselló, Mónica&lt;/author&gt;&lt;author&gt;Monfort, Sandra&lt;/author&gt;&lt;author&gt;Mayo, Sonia&lt;/author&gt;&lt;author&gt;Oltra, Silvestre&lt;/author&gt;&lt;author&gt;Martínez, Francisco&lt;/author&gt;&lt;/authors&gt;&lt;/contributors&gt;&lt;titles&gt;&lt;title&gt;Pure duplication of 19p13.3 in three members of a family with intellectual disability and literature review. Definition of a new microduplication syndrome&lt;/title&gt;&lt;secondary-title&gt;American Journal of Medical Genetics Part A&lt;/secondary-title&gt;&lt;/titles&gt;&lt;periodical&gt;&lt;full-title&gt;American Journal of Medical Genetics Part A&lt;/full-title&gt;&lt;/periodical&gt;&lt;pages&gt;1614-1620&lt;/pages&gt;&lt;volume&gt;167&lt;/volume&gt;&lt;number&gt;7&lt;/number&gt;&lt;keywords&gt;&lt;keyword&gt;microduplication syndrome&lt;/keyword&gt;&lt;keyword&gt;intellectual disability&lt;/keyword&gt;&lt;keyword&gt;microcephaly&lt;/keyword&gt;&lt;keyword&gt;insertional translocation&lt;/keyword&gt;&lt;/keywords&gt;&lt;dates&gt;&lt;year&gt;2015&lt;/year&gt;&lt;pub-dates&gt;&lt;date&gt;2015/07/01&lt;/date&gt;&lt;/pub-dates&gt;&lt;/dates&gt;&lt;publisher&gt;John Wiley &amp;amp; Sons, Ltd&lt;/publisher&gt;&lt;isbn&gt;1552-4825&lt;/isbn&gt;&lt;work-type&gt;https://doi.org/10.1002/ajmg.a.37046&lt;/work-type&gt;&lt;urls&gt;&lt;related-urls&gt;&lt;url&gt;https://doi.org/10.1002/ajmg.a.37046&lt;/url&gt;&lt;/related-urls&gt;&lt;/urls&gt;&lt;electronic-resource-num&gt;https://doi.org/10.1002/ajmg.a.37046&lt;/electronic-resource-num&gt;&lt;access-date&gt;2021/06/21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ovikova_2017</w:t>
            </w:r>
            <w:hyperlink w:anchor="_ENREF_416" w:tooltip="Novikova, 2017 #24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ovikova&lt;/Author&gt;&lt;Year&gt;2017&lt;/Year&gt;&lt;RecNum&gt;243&lt;/RecNum&gt;&lt;DisplayText&gt;&lt;style face="superscript"&gt;416&lt;/style&gt;&lt;/DisplayText&gt;&lt;record&gt;&lt;rec-number&gt;243&lt;/rec-number&gt;&lt;foreign-keys&gt;&lt;key app="EN" db-id="p9wv00a5yez0v1et5awv9pfoepd0x5dtwwpt" timestamp="1624315608"&gt;243&lt;/key&gt;&lt;/foreign-keys&gt;&lt;ref-type name="Journal Article"&gt;17&lt;/ref-type&gt;&lt;contributors&gt;&lt;authors&gt;&lt;author&gt;Novikova, Irina&lt;/author&gt;&lt;author&gt;Sen, Paushpala&lt;/author&gt;&lt;author&gt;Manzardo, Ann&lt;/author&gt;&lt;author&gt;Butler, Merlin G.&lt;/author&gt;&lt;/authors&gt;&lt;/contributors&gt;&lt;titles&gt;&lt;title&gt;Duplication of 19p13.3 in 11-Year-Old Male Patient with Dysmorphic Features and Intellectual Disability: A Review&lt;/title&gt;&lt;secondary-title&gt;Journal of pediatric genetics&lt;/secondary-title&gt;&lt;alt-title&gt;J Pediatr Genet&lt;/alt-title&gt;&lt;/titles&gt;&lt;periodical&gt;&lt;full-title&gt;Journal of pediatric genetics&lt;/full-title&gt;&lt;abbr-1&gt;J Pediatr Genet&lt;/abbr-1&gt;&lt;/periodical&gt;&lt;alt-periodical&gt;&lt;full-title&gt;Journal of pediatric genetics&lt;/full-title&gt;&lt;abbr-1&gt;J Pediatr Genet&lt;/abbr-1&gt;&lt;/alt-periodical&gt;&lt;pages&gt;227-233&lt;/pages&gt;&lt;volume&gt;6&lt;/volume&gt;&lt;number&gt;4&lt;/number&gt;&lt;edition&gt;2017/06/02&lt;/edition&gt;&lt;keywords&gt;&lt;keyword&gt;dysmorphic features&lt;/keyword&gt;&lt;keyword&gt;intellectual disability&lt;/keyword&gt;&lt;keyword&gt;microarray&lt;/keyword&gt;&lt;keyword&gt;microcephaly&lt;/keyword&gt;&lt;keyword&gt;partial chromosome 19p13.3 duplication&lt;/keyword&gt;&lt;keyword&gt;review&lt;/keyword&gt;&lt;/keywords&gt;&lt;dates&gt;&lt;year&gt;2017&lt;/year&gt;&lt;/dates&gt;&lt;publisher&gt;Georg Thieme Verlag KG&lt;/publisher&gt;&lt;isbn&gt;2146-4596&amp;#xD;2146-460X&lt;/isbn&gt;&lt;accession-num&gt;29142765&lt;/accession-num&gt;&lt;urls&gt;&lt;related-urls&gt;&lt;url&gt;https://pubmed.ncbi.nlm.nih.gov/29142765&lt;/url&gt;&lt;url&gt;https://www.ncbi.nlm.nih.gov/pmc/articles/PMC5683958/&lt;/url&gt;&lt;/related-urls&gt;&lt;/urls&gt;&lt;electronic-resource-num&gt;10.1055/s-0037-160365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enorio_2019</w:t>
            </w:r>
            <w:hyperlink w:anchor="_ENREF_417" w:tooltip="Tenorio, 2020 #24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enorio&lt;/Author&gt;&lt;Year&gt;2020&lt;/Year&gt;&lt;RecNum&gt;245&lt;/RecNum&gt;&lt;DisplayText&gt;&lt;style face="superscript"&gt;417&lt;/style&gt;&lt;/DisplayText&gt;&lt;record&gt;&lt;rec-number&gt;245&lt;/rec-number&gt;&lt;foreign-keys&gt;&lt;key app="EN" db-id="p9wv00a5yez0v1et5awv9pfoepd0x5dtwwpt" timestamp="1624317671"&gt;245&lt;/key&gt;&lt;/foreign-keys&gt;&lt;ref-type name="Journal Article"&gt;17&lt;/ref-type&gt;&lt;contributors&gt;&lt;authors&gt;&lt;author&gt;Tenorio, Jair&lt;/author&gt;&lt;author&gt;Nevado, Julián&lt;/author&gt;&lt;author&gt;González-Meneses, Antonio&lt;/author&gt;&lt;author&gt;Arias, Pedro&lt;/author&gt;&lt;author&gt;Dapía, Irene&lt;/author&gt;&lt;author&gt;Venegas-Vega, Carlos A.&lt;/author&gt;&lt;author&gt;Calvente, María&lt;/author&gt;&lt;author&gt;Hernández, Alicia&lt;/author&gt;&lt;author&gt;Landera, Leandro&lt;/author&gt;&lt;author&gt;Ramos, Sergio&lt;/author&gt;&lt;author&gt;The, Sogri Consortium&lt;/author&gt;&lt;author&gt;Cigudosa, Juan Cruz&lt;/author&gt;&lt;author&gt;Pérez-Jurado, Luis A.&lt;/author&gt;&lt;author&gt;Lapunzina, Pablo&lt;/author&gt;&lt;/authors&gt;&lt;/contributors&gt;&lt;titles&gt;&lt;title&gt;Further definition of the proximal 19p13.3 microdeletion/microduplication syndrome and implication of PIAS4 as the major contributor&lt;/title&gt;&lt;secondary-title&gt;Clinical Genetics&lt;/secondary-title&gt;&lt;/titles&gt;&lt;periodical&gt;&lt;full-title&gt;Clinical Genetics&lt;/full-title&gt;&lt;/periodical&gt;&lt;pages&gt;467-476&lt;/pages&gt;&lt;volume&gt;97&lt;/volume&gt;&lt;number&gt;3&lt;/number&gt;&lt;keywords&gt;&lt;keyword&gt;19p13.3&lt;/keyword&gt;&lt;keyword&gt;macrocephaly&lt;/keyword&gt;&lt;keyword&gt;microdeletion&lt;/keyword&gt;&lt;keyword&gt;microduplication&lt;/keyword&gt;&lt;keyword&gt;overgrowth&lt;/keyword&gt;&lt;keyword&gt;PIAS4&lt;/keyword&gt;&lt;keyword&gt;ubiquitin E3 ligase&lt;/keyword&gt;&lt;/keywords&gt;&lt;dates&gt;&lt;year&gt;2020&lt;/year&gt;&lt;pub-dates&gt;&lt;date&gt;2020/03/01&lt;/date&gt;&lt;/pub-dates&gt;&lt;/dates&gt;&lt;publisher&gt;John Wiley &amp;amp; Sons, Ltd&lt;/publisher&gt;&lt;isbn&gt;0009-9163&lt;/isbn&gt;&lt;work-type&gt;https://doi.org/10.1111/cge.13689&lt;/work-type&gt;&lt;urls&gt;&lt;related-urls&gt;&lt;url&gt;https://doi.org/10.1111/cge.13689&lt;/url&gt;&lt;/related-urls&gt;&lt;/urls&gt;&lt;electronic-resource-num&gt;https://doi.org/10.1111/cge.13689&lt;/electronic-resource-num&gt;&lt;access-date&gt;2021/06/21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CBF5D3" w14:textId="6A26438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A59FD">
              <w:rPr>
                <w:rFonts w:asciiTheme="minorHAnsi" w:eastAsia="Times New Roman" w:hAnsiTheme="minorHAnsi" w:cstheme="minorHAnsi"/>
                <w:sz w:val="16"/>
                <w:szCs w:val="16"/>
              </w:rPr>
              <w:t>chr19:1952590-6908729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A277FF" w14:textId="44B4EB9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s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-3 in Orellana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743AEB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7B0CA2" w14:textId="6A0C2052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A090D8" w14:textId="47AA6BB6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6" w:name="_Hlk7523993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979568-4093035</w:t>
            </w:r>
            <w:bookmarkEnd w:id="11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E1A12F" w14:textId="0DD915BD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F16570" w14:textId="4486A9B6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  <w:highlight w:val="yellow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CD399A" w14:textId="5C23B452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979568-409303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C27A076" w14:textId="62B6B86C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Nevad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C5C0FA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C23956" w14:textId="72FB58A8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p13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1E62F3" w14:textId="577B840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7" w:name="_Hlk75245219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793474-13104643</w:t>
            </w:r>
            <w:bookmarkEnd w:id="117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2C6BB6C" w14:textId="37CAADF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78B28D" w14:textId="445285E3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olan_2010</w:t>
            </w:r>
            <w:hyperlink w:anchor="_ENREF_418" w:tooltip="Dolan, 2010 #24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olan&lt;/Author&gt;&lt;Year&gt;2010&lt;/Year&gt;&lt;RecNum&gt;246&lt;/RecNum&gt;&lt;DisplayText&gt;&lt;style face="superscript"&gt;418&lt;/style&gt;&lt;/DisplayText&gt;&lt;record&gt;&lt;rec-number&gt;246&lt;/rec-number&gt;&lt;foreign-keys&gt;&lt;key app="EN" db-id="p9wv00a5yez0v1et5awv9pfoepd0x5dtwwpt" timestamp="1624319215"&gt;246&lt;/key&gt;&lt;/foreign-keys&gt;&lt;ref-type name="Journal Article"&gt;17&lt;/ref-type&gt;&lt;contributors&gt;&lt;authors&gt;&lt;author&gt;Dolan, Michelle&lt;/author&gt;&lt;author&gt;Mendelsohn, Nancy J.&lt;/author&gt;&lt;author&gt;Pierpont, Mary Ella&lt;/author&gt;&lt;author&gt;Schimmenti, Lisa A.&lt;/author&gt;&lt;author&gt;Berry, Susan A.&lt;/author&gt;&lt;author&gt;Hirsch, Betsy&lt;/author&gt;&lt;/authors&gt;&lt;/contributors&gt;&lt;titles&gt;&lt;title&gt;A novel microdeletion/microduplication syndrome of 19p13.13&lt;/title&gt;&lt;secondary-title&gt;Genetics in Medicine&lt;/secondary-title&gt;&lt;/titles&gt;&lt;periodical&gt;&lt;full-title&gt;Genetics in Medicine&lt;/full-title&gt;&lt;/periodical&gt;&lt;pages&gt;503-511&lt;/pages&gt;&lt;volume&gt;12&lt;/volume&gt;&lt;number&gt;8&lt;/number&gt;&lt;dates&gt;&lt;year&gt;2010&lt;/year&gt;&lt;pub-dates&gt;&lt;date&gt;2010/08/01&lt;/date&gt;&lt;/pub-dates&gt;&lt;/dates&gt;&lt;isbn&gt;1530-0366&lt;/isbn&gt;&lt;urls&gt;&lt;related-urls&gt;&lt;url&gt;https://doi.org/10.1097/GIM.0b013e3181e59291&lt;/url&gt;&lt;/related-urls&gt;&lt;/urls&gt;&lt;electronic-resource-num&gt;10.1097/GIM.0b013e3181e5929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lan_2010</w:t>
            </w:r>
            <w:hyperlink w:anchor="_ENREF_419" w:tooltip="Malan, 2010 #24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TA8L1llYXI+PFJl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TA8L1llYXI+PFJl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1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D111272" w14:textId="5F73BC1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himojima_2015</w:t>
            </w:r>
            <w:hyperlink w:anchor="_ENREF_420" w:tooltip="Shimojima, 2015 #24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himojima&lt;/Author&gt;&lt;Year&gt;2015&lt;/Year&gt;&lt;RecNum&gt;247&lt;/RecNum&gt;&lt;DisplayText&gt;&lt;style face="superscript"&gt;420&lt;/style&gt;&lt;/DisplayText&gt;&lt;record&gt;&lt;rec-number&gt;247&lt;/rec-number&gt;&lt;foreign-keys&gt;&lt;key app="EN" db-id="p9wv00a5yez0v1et5awv9pfoepd0x5dtwwpt" timestamp="1624369675"&gt;247&lt;/key&gt;&lt;/foreign-keys&gt;&lt;ref-type name="Journal Article"&gt;17&lt;/ref-type&gt;&lt;contributors&gt;&lt;authors&gt;&lt;author&gt;Shimojima, Keiko&lt;/author&gt;&lt;author&gt;Okamoto, Nobuhiko&lt;/author&gt;&lt;author&gt;Tamasaki, Akiko&lt;/author&gt;&lt;author&gt;Sangu, Noriko&lt;/author&gt;&lt;author&gt;Shimada, Shino&lt;/author&gt;&lt;author&gt;Yamamoto, Toshiyuki&lt;/author&gt;&lt;/authors&gt;&lt;/contributors&gt;&lt;titles&gt;&lt;title&gt;An association of 19p13.2 microdeletions with Malan syndrome and Chiari malformation&lt;/title&gt;&lt;secondary-title&gt;American Journal of Medical Genetics Part A&lt;/secondary-title&gt;&lt;/titles&gt;&lt;periodical&gt;&lt;full-title&gt;American Journal of Medical Genetics Part A&lt;/full-title&gt;&lt;/periodical&gt;&lt;pages&gt;724-730&lt;/pages&gt;&lt;volume&gt;167&lt;/volume&gt;&lt;number&gt;4&lt;/number&gt;&lt;keywords&gt;&lt;keyword&gt;19p13.2 microdeletion&lt;/keyword&gt;&lt;keyword&gt;developmental delay&lt;/keyword&gt;&lt;keyword&gt;Sotos syndrome-like features (Sotos syndrome 2)&lt;/keyword&gt;&lt;keyword&gt;Malan syndrome&lt;/keyword&gt;&lt;keyword&gt;Chiari malformation type I&lt;/keyword&gt;&lt;keyword&gt;NFIX&lt;/keyword&gt;&lt;/keywords&gt;&lt;dates&gt;&lt;year&gt;2015&lt;/year&gt;&lt;pub-dates&gt;&lt;date&gt;2015/04/01&lt;/date&gt;&lt;/pub-dates&gt;&lt;/dates&gt;&lt;publisher&gt;John Wiley &amp;amp; Sons, Ltd&lt;/publisher&gt;&lt;isbn&gt;1552-4825&lt;/isbn&gt;&lt;work-type&gt;https://doi.org/10.1002/ajmg.a.36959&lt;/work-type&gt;&lt;urls&gt;&lt;related-urls&gt;&lt;url&gt;https://doi.org/10.1002/ajmg.a.36959&lt;/url&gt;&lt;/related-urls&gt;&lt;/urls&gt;&lt;electronic-resource-num&gt;https://doi.org/10.1002/ajmg.a.36959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ezela-Stanek_2016</w:t>
            </w:r>
            <w:hyperlink w:anchor="_ENREF_421" w:tooltip="Jezela-Stanek, 2016 #24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XplbGEtU3RhbmVrPC9BdXRob3I+PFllYXI+MjAxNjwv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XplbGEtU3RhbmVrPC9BdXRob3I+PFllYXI+MjAxNjwv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FDAC0F" w14:textId="2C192C4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932475-1324364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8BE6CAE" w14:textId="7CFC5814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Dol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76ED6CF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355312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C0C00A" w14:textId="46B6F16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527157-1356383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942C0F" w14:textId="0D88F211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6AE88F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6876C4" w14:textId="26C91A7B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12527157-1356383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1A0F53F" w14:textId="72BE92F1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Shimoji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629838B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8D0C730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p13.1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C766DA7" w14:textId="2F02C5D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8" w:name="_Hlk75897484"/>
            <w:r w:rsidRPr="00564820">
              <w:rPr>
                <w:rFonts w:asciiTheme="minorHAnsi" w:eastAsia="Times New Roman" w:hAnsiTheme="minorHAnsi" w:cstheme="minorHAnsi"/>
                <w:sz w:val="16"/>
                <w:szCs w:val="16"/>
              </w:rPr>
              <w:t>chr19:14130000-16050000</w:t>
            </w:r>
            <w:bookmarkEnd w:id="11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6598B1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5AB45F9" w14:textId="4915C06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ensen_2009</w:t>
            </w:r>
            <w:hyperlink w:anchor="_ENREF_422" w:tooltip="Jensen, 2009 #2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5zZW48L0F1dGhvcj48WWVhcj4yMDA5PC9ZZWFyPjxS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ZW5zZW48L0F1dGhvcj48WWVhcj4yMDA5PC9ZZWFyPjxS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naglia_2010</w:t>
            </w:r>
            <w:hyperlink w:anchor="_ENREF_423" w:tooltip="Bonaglia, 2010 #25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hZ2xpYTwvQXV0aG9yPjxZZWFyPjIwMTA8L1llYXI+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zAyLTk8L3BhZ2VzPjx2b2x1bWU+MTg8L3ZvbHVtZT48bnVtYmVyPjEyPC9udW1i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25hZ2xpYTwvQXV0aG9yPjxZZWFyPjIwMTA8L1llYXI+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llant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_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2011</w:t>
            </w:r>
            <w:hyperlink w:anchor="_ENREF_424" w:tooltip="Gallant, 2011 #2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xsYW50PC9BdXRob3I+PFllYXI+MjAxMTwvWWVhcj48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yODcxLTg8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YWxsYW50PC9BdXRob3I+PFllYXI+MjAxMTwvWWVhcj48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yODcxLTg8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743AC381" w14:textId="0A1833F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n der Aa_2011</w:t>
            </w:r>
            <w:hyperlink w:anchor="_ENREF_425" w:tooltip="Van der Aa, 2010 #32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xMDwvWWVh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yOTEtMzwvcGFnZXM+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4gZGVyIEFhPC9BdXRob3I+PFllYXI+MjAxMDwvWWVh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 Souza_2017</w:t>
            </w:r>
            <w:hyperlink w:anchor="_ENREF_426" w:tooltip="de Souza, 2018 #25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e Souza&lt;/Author&gt;&lt;Year&gt;2018&lt;/Year&gt;&lt;RecNum&gt;254&lt;/RecNum&gt;&lt;DisplayText&gt;&lt;style face="superscript"&gt;426&lt;/style&gt;&lt;/DisplayText&gt;&lt;record&gt;&lt;rec-number&gt;254&lt;/rec-number&gt;&lt;foreign-keys&gt;&lt;key app="EN" db-id="p9wv00a5yez0v1et5awv9pfoepd0x5dtwwpt" timestamp="1624376934"&gt;254&lt;/key&gt;&lt;/foreign-keys&gt;&lt;ref-type name="Journal Article"&gt;17&lt;/ref-type&gt;&lt;contributors&gt;&lt;authors&gt;&lt;author&gt;de Souza, Laiara Cristina&lt;/author&gt;&lt;author&gt;Sgardioli, Ilária Cristina&lt;/author&gt;&lt;author&gt;Gil-da-Silva-Lopes, Vera Lúcia&lt;/author&gt;&lt;author&gt;Vieira, Társis Paiva&lt;/author&gt;&lt;/authors&gt;&lt;/contributors&gt;&lt;titles&gt;&lt;title&gt;A recognizable phenotype related to 19p13.12 microdeletion&lt;/title&gt;&lt;secondary-title&gt;American Journal of Medical Genetics Part A&lt;/secondary-title&gt;&lt;/titles&gt;&lt;periodical&gt;&lt;full-title&gt;American Journal of Medical Genetics Part A&lt;/full-title&gt;&lt;/periodical&gt;&lt;pages&gt;1753-1759&lt;/pages&gt;&lt;volume&gt;176&lt;/volume&gt;&lt;number&gt;8&lt;/number&gt;&lt;keywords&gt;&lt;keyword&gt;19p13.11p13.12 deletion&lt;/keyword&gt;&lt;keyword&gt;chromosomal microarray analysis&lt;/keyword&gt;&lt;keyword&gt;genotype-phenotype correlation&lt;/keyword&gt;&lt;keyword&gt;microdeletion syndrome&lt;/keyword&gt;&lt;/keywords&gt;&lt;dates&gt;&lt;year&gt;2018&lt;/year&gt;&lt;pub-dates&gt;&lt;date&gt;2018/08/01&lt;/date&gt;&lt;/pub-dates&gt;&lt;/dates&gt;&lt;publisher&gt;John Wiley &amp;amp; Sons, Ltd&lt;/publisher&gt;&lt;isbn&gt;1552-4825&lt;/isbn&gt;&lt;work-type&gt;https://doi.org/10.1002/ajmg.a.38842&lt;/work-type&gt;&lt;urls&gt;&lt;related-urls&gt;&lt;url&gt;https://doi.org/10.1002/ajmg.a.38842&lt;/url&gt;&lt;/related-urls&gt;&lt;/urls&gt;&lt;electronic-resource-num&gt;https://doi.org/10.1002/ajmg.a.38842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6B2241" w14:textId="20EC42F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564820">
              <w:rPr>
                <w:rFonts w:asciiTheme="minorHAnsi" w:eastAsia="Times New Roman" w:hAnsiTheme="minorHAnsi" w:cstheme="minorHAnsi"/>
                <w:sz w:val="16"/>
                <w:szCs w:val="16"/>
              </w:rPr>
              <w:t>chr19:14269000-1618900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20DCACA" w14:textId="00507D21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Bonagli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A0B443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6C31FFF" w14:textId="4D8C4B2D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q13.11 Proxim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AF3F3E" w14:textId="5F1A56B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3509029-3742002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1A23E9" w14:textId="0DF7B1AE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1E07B2F" w14:textId="64A2267B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wdhury_2014</w:t>
            </w:r>
            <w:hyperlink w:anchor="_ENREF_427" w:tooltip="Chowdhury, 2014 #2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ubit_2016</w:t>
            </w:r>
            <w:hyperlink w:anchor="_ENREF_428" w:tooltip="Caubit, 2016 #2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ubit&lt;/Author&gt;&lt;Year&gt;2016&lt;/Year&gt;&lt;RecNum&gt;255&lt;/RecNum&gt;&lt;DisplayText&gt;&lt;style face="superscript"&gt;428&lt;/style&gt;&lt;/DisplayText&gt;&lt;record&gt;&lt;rec-number&gt;255&lt;/rec-number&gt;&lt;foreign-keys&gt;&lt;key app="EN" db-id="p9wv00a5yez0v1et5awv9pfoepd0x5dtwwpt" timestamp="1624379456"&gt;255&lt;/key&gt;&lt;/foreign-keys&gt;&lt;ref-type name="Journal Article"&gt;17&lt;/ref-type&gt;&lt;contributors&gt;&lt;authors&gt;&lt;author&gt;Caubit, Xavier&lt;/author&gt;&lt;author&gt;Gubellini, Paolo&lt;/author&gt;&lt;author&gt;Andrieux, Joris&lt;/author&gt;&lt;author&gt;Roubertoux, Pierre L.&lt;/author&gt;&lt;author&gt;Metwaly, Mehdi&lt;/author&gt;&lt;author&gt;Jacq, Bernard&lt;/author&gt;&lt;author&gt;Fatmi, Ahmed&lt;/author&gt;&lt;author&gt;Had-Aissouni, Laurence&lt;/author&gt;&lt;author&gt;Kwan, Kenneth Y.&lt;/author&gt;&lt;author&gt;Salin, Pascal&lt;/author&gt;&lt;author&gt;Carlier, Michèle&lt;/author&gt;&lt;author&gt;Liedén, Agne&lt;/author&gt;&lt;author&gt;Rudd, Eva&lt;/author&gt;&lt;author&gt;Shinawi, Marwan&lt;/author&gt;&lt;author&gt;Vincent-Delorme, Catherine&lt;/author&gt;&lt;author&gt;Cuisset, Jean-Marie&lt;/author&gt;&lt;author&gt;Lemaitre, Marie-Pierre&lt;/author&gt;&lt;author&gt;Abderrehamane, Fatimetou&lt;/author&gt;&lt;author&gt;Duban, Bénédicte&lt;/author&gt;&lt;author&gt;Lemaitre, Jean-François&lt;/author&gt;&lt;author&gt;Woolf, Adrian S.&lt;/author&gt;&lt;author&gt;Bockenhauer, Detlef&lt;/author&gt;&lt;author&gt;Severac, Dany&lt;/author&gt;&lt;author&gt;Dubois, Emeric&lt;/author&gt;&lt;author&gt;Zhu, Ying&lt;/author&gt;&lt;author&gt;Sestan, Nenad&lt;/author&gt;&lt;author&gt;Garratt, Alistair N.&lt;/author&gt;&lt;author&gt;Kerkerian-Le Goff, Lydia&lt;/author&gt;&lt;author&gt;Fasano, Laurent&lt;/author&gt;&lt;/authors&gt;&lt;/contributors&gt;&lt;titles&gt;&lt;title&gt;TSHZ3 deletion causes an autism syndrome and defects in cortical projection neurons&lt;/title&gt;&lt;secondary-title&gt;Nature Genetics&lt;/secondary-title&gt;&lt;/titles&gt;&lt;periodical&gt;&lt;full-title&gt;Nat Genet&lt;/full-title&gt;&lt;abbr-1&gt;Nature genetics&lt;/abbr-1&gt;&lt;/periodical&gt;&lt;pages&gt;1359-1369&lt;/pages&gt;&lt;volume&gt;48&lt;/volume&gt;&lt;number&gt;11&lt;/number&gt;&lt;dates&gt;&lt;year&gt;2016&lt;/year&gt;&lt;pub-dates&gt;&lt;date&gt;2016/11/01&lt;/date&gt;&lt;/pub-dates&gt;&lt;/dates&gt;&lt;isbn&gt;1546-1718&lt;/isbn&gt;&lt;urls&gt;&lt;related-urls&gt;&lt;url&gt;https://doi.org/10.1038/ng.3681&lt;/url&gt;&lt;/related-urls&gt;&lt;/urls&gt;&lt;electronic-resource-num&gt;10.1038/ng.3681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E2963D" w14:textId="0450D45E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28817189-3272818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AA65AC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Chowdhury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4</w:t>
            </w:r>
          </w:p>
        </w:tc>
      </w:tr>
      <w:tr w:rsidR="00276DF4" w:rsidRPr="003038C5" w14:paraId="1058E59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3AC126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10C257" w14:textId="2791768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19" w:name="_Hlk7526923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1765851-31840190</w:t>
            </w:r>
            <w:bookmarkEnd w:id="119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EFC8768" w14:textId="314A3DD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E367BD" w14:textId="1252958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0F9807" w14:textId="0833BD2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1765851-318401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47FA45" w14:textId="05403F6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TSHZ3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276DF4" w:rsidRPr="003038C5" w14:paraId="126EE569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103A69" w14:textId="621B2E2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q13.11 Distal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9DBC83" w14:textId="191589E8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7301826-4157718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55DCC8" w14:textId="4C981560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03D3C6" w14:textId="21898983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alan_2009</w:t>
            </w:r>
            <w:hyperlink w:anchor="_ENREF_429" w:tooltip="Malan, 2009 #2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Dk8L1llYXI+PFJl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xhbjwvQXV0aG9yPjxZZWFyPjIwMDk8L1llYXI+PFJl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ana_2012</w:t>
            </w:r>
            <w:hyperlink w:anchor="_ENREF_430" w:tooltip="Gana, 2012 #2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ana&lt;/Author&gt;&lt;Year&gt;2012&lt;/Year&gt;&lt;RecNum&gt;259&lt;/RecNum&gt;&lt;DisplayText&gt;&lt;style face="superscript"&gt;430&lt;/style&gt;&lt;/DisplayText&gt;&lt;record&gt;&lt;rec-number&gt;259&lt;/rec-number&gt;&lt;foreign-keys&gt;&lt;key app="EN" db-id="p9wv00a5yez0v1et5awv9pfoepd0x5dtwwpt" timestamp="1624383330"&gt;259&lt;/key&gt;&lt;/foreign-keys&gt;&lt;ref-type name="Journal Article"&gt;17&lt;/ref-type&gt;&lt;contributors&gt;&lt;authors&gt;&lt;author&gt;Gana, Simone&lt;/author&gt;&lt;author&gt;Veggiotti, Pierangelo&lt;/author&gt;&lt;author&gt;Sciacca, Giusy&lt;/author&gt;&lt;author&gt;Fedeli, Cristina&lt;/author&gt;&lt;author&gt;Bersano, Anna&lt;/author&gt;&lt;author&gt;Micieli, Giuseppe&lt;/author&gt;&lt;author&gt;Maghnie, Mohamad&lt;/author&gt;&lt;author&gt;Ciccone, Roberto&lt;/author&gt;&lt;author&gt;Rossi, Elena&lt;/author&gt;&lt;author&gt;Plunkett, Katie&lt;/author&gt;&lt;author&gt;Bi, Weimin&lt;/author&gt;&lt;author&gt;Sutton, Vernon R.&lt;/author&gt;&lt;author&gt;Zuffardi, Orsetta&lt;/author&gt;&lt;/authors&gt;&lt;/contributors&gt;&lt;titles&gt;&lt;title&gt;19q13.11 cryptic deletion: description of two new cases and indication for a role of WTIP haploinsufficiency in hypospadias&lt;/title&gt;&lt;secondary-title&gt;European Journal of Human Genetics&lt;/secondary-title&gt;&lt;/titles&gt;&lt;periodical&gt;&lt;full-title&gt;European Journal of Human Genetics&lt;/full-title&gt;&lt;/periodical&gt;&lt;pages&gt;852-856&lt;/pages&gt;&lt;volume&gt;20&lt;/volume&gt;&lt;number&gt;8&lt;/number&gt;&lt;dates&gt;&lt;year&gt;2012&lt;/year&gt;&lt;pub-dates&gt;&lt;date&gt;2012/08/01&lt;/date&gt;&lt;/pub-dates&gt;&lt;/dates&gt;&lt;isbn&gt;1476-5438&lt;/isbn&gt;&lt;urls&gt;&lt;related-urls&gt;&lt;url&gt;https://doi.org/10.1038/ejhg.2012.19&lt;/url&gt;&lt;/related-urls&gt;&lt;/urls&gt;&lt;electronic-resource-num&gt;10.1038/ejhg.2012.1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howdhury_2016</w:t>
            </w:r>
            <w:hyperlink w:anchor="_ENREF_427" w:tooltip="Chowdhury, 2014 #2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DaG93ZGh1cnk8L0F1dGhvcj48WWVhcj4yMDE0PC9ZZWFy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2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be_2018</w:t>
            </w:r>
            <w:hyperlink w:anchor="_ENREF_431" w:tooltip="Abe, 2018 #2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be&lt;/Author&gt;&lt;Year&gt;2018&lt;/Year&gt;&lt;RecNum&gt;257&lt;/RecNum&gt;&lt;DisplayText&gt;&lt;style face="superscript"&gt;431&lt;/style&gt;&lt;/DisplayText&gt;&lt;record&gt;&lt;rec-number&gt;257&lt;/rec-number&gt;&lt;foreign-keys&gt;&lt;key app="EN" db-id="p9wv00a5yez0v1et5awv9pfoepd0x5dtwwpt" timestamp="1624380674"&gt;257&lt;/key&gt;&lt;/foreign-keys&gt;&lt;ref-type name="Journal Article"&gt;17&lt;/ref-type&gt;&lt;contributors&gt;&lt;authors&gt;&lt;author&gt;Abe, Kikue Terada&lt;/author&gt;&lt;author&gt;Rizzo, Isabela M. P. O.&lt;/author&gt;&lt;author&gt;Coelho, Ana L. V.&lt;/author&gt;&lt;author&gt;Sakai, Nilo, Jr.&lt;/author&gt;&lt;author&gt;Carvalho, Daniel R.&lt;/author&gt;&lt;author&gt;Speck-Martins, Carlos E.&lt;/author&gt;&lt;/authors&gt;&lt;/contributors&gt;&lt;titles&gt;&lt;title&gt;19q13.11 microdeletion: Clinical features overlapping ectrodactyly ectodermal dysplasia-clefting syndrome phenotype&lt;/title&gt;&lt;secondary-title&gt;Clinical case reports&lt;/secondary-title&gt;&lt;alt-title&gt;Clin Case Rep&lt;/alt-title&gt;&lt;/titles&gt;&lt;periodical&gt;&lt;full-title&gt;Clinical case reports&lt;/full-title&gt;&lt;abbr-1&gt;Clin Case Rep&lt;/abbr-1&gt;&lt;/periodical&gt;&lt;alt-periodical&gt;&lt;full-title&gt;Clinical case reports&lt;/full-title&gt;&lt;abbr-1&gt;Clin Case Rep&lt;/abbr-1&gt;&lt;/alt-periodical&gt;&lt;pages&gt;1300-1307&lt;/pages&gt;&lt;volume&gt;6&lt;/volume&gt;&lt;number&gt;7&lt;/number&gt;&lt;keywords&gt;&lt;keyword&gt;chromosome 19q13.11 deletion syndrome&lt;/keyword&gt;&lt;keyword&gt;developmental disabilities&lt;/keyword&gt;&lt;keyword&gt;ectodermal dysplasia&lt;/keyword&gt;&lt;keyword&gt;intellectual disability&lt;/keyword&gt;&lt;/keywords&gt;&lt;dates&gt;&lt;year&gt;2018&lt;/year&gt;&lt;/dates&gt;&lt;publisher&gt;John Wiley and Sons Inc.&lt;/publisher&gt;&lt;isbn&gt;2050-0904&lt;/isbn&gt;&lt;accession-num&gt;29988626&lt;/accession-num&gt;&lt;urls&gt;&lt;related-urls&gt;&lt;url&gt;https://pubmed.ncbi.nlm.nih.gov/29988626&lt;/url&gt;&lt;url&gt;https://www.ncbi.nlm.nih.gov/pmc/articles/PMC6028370/&lt;/url&gt;&lt;/related-urls&gt;&lt;/urls&gt;&lt;electronic-resource-num&gt;10.1002/ccr3.1600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E03B14" w14:textId="76E35F2D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2609986-3688534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475AAF" w14:textId="38F711D6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Mal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et al </w:t>
            </w: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 2</w:t>
            </w:r>
          </w:p>
        </w:tc>
      </w:tr>
      <w:tr w:rsidR="00276DF4" w:rsidRPr="003038C5" w14:paraId="785C052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1DFFF5" w14:textId="7D3D9961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F1454D" w14:textId="79734F6A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9803651-4012791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FC7903" w14:textId="0713E0C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BB19FD" w14:textId="187BCD20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E0FE10" w14:textId="20C3AB5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35111811-3543607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67F9AA1" w14:textId="34EF91D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RO defined by Gana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4D99168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DBF01C9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19q13.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3B4478C" w14:textId="79710C1C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0" w:name="_Hlk75900237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492136-42756726</w:t>
            </w:r>
            <w:bookmarkEnd w:id="12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629A34C" w14:textId="4081B4C4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66A617E" w14:textId="50DF3410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uan_2016</w:t>
            </w:r>
            <w:hyperlink w:anchor="_ENREF_432" w:tooltip="Yuan, 2016 #2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jwvWWVhcj48UmVj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ZdWFuPC9BdXRob3I+PFllYXI+MjAxNjwvWWVhcj48UmVj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essi_2018</w:t>
            </w:r>
            <w:hyperlink w:anchor="_ENREF_433" w:tooltip="Kessi, 2018 #2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Kessi&lt;/Author&gt;&lt;Year&gt;2018&lt;/Year&gt;&lt;RecNum&gt;261&lt;/RecNum&gt;&lt;DisplayText&gt;&lt;style face="superscript"&gt;433&lt;/style&gt;&lt;/DisplayText&gt;&lt;record&gt;&lt;rec-number&gt;261&lt;/rec-number&gt;&lt;foreign-keys&gt;&lt;key app="EN" db-id="p9wv00a5yez0v1et5awv9pfoepd0x5dtwwpt" timestamp="1624397391"&gt;261&lt;/key&gt;&lt;/foreign-keys&gt;&lt;ref-type name="Journal Article"&gt;17&lt;/ref-type&gt;&lt;contributors&gt;&lt;authors&gt;&lt;author&gt;Kessi, Miriam&lt;/author&gt;&lt;author&gt;Xiong, Juan&lt;/author&gt;&lt;author&gt;Wu, Liwen&lt;/author&gt;&lt;author&gt;Yang, Lifen&lt;/author&gt;&lt;author&gt;He, Fang&lt;/author&gt;&lt;author&gt;Chen, Chen&lt;/author&gt;&lt;author&gt;Pang, Nan&lt;/author&gt;&lt;author&gt;Duan, Haolin&lt;/author&gt;&lt;author&gt;Zhang, Wen&lt;/author&gt;&lt;author&gt;Arafat, Ahmed&lt;/author&gt;&lt;author&gt;Yin, Fei&lt;/author&gt;&lt;author&gt;Peng, Jing&lt;/author&gt;&lt;/authors&gt;&lt;/contributors&gt;&lt;titles&gt;&lt;title&gt;Rare Copy Number Variations and Predictors in Children With Intellectual Disability and Epilepsy&lt;/title&gt;&lt;secondary-title&gt;Frontiers in neurology&lt;/secondary-title&gt;&lt;alt-title&gt;Front Neurol&lt;/alt-title&gt;&lt;/titles&gt;&lt;periodical&gt;&lt;full-title&gt;Frontiers in neurology&lt;/full-title&gt;&lt;abbr-1&gt;Front Neurol&lt;/abbr-1&gt;&lt;/periodical&gt;&lt;alt-periodical&gt;&lt;full-title&gt;Frontiers in neurology&lt;/full-title&gt;&lt;abbr-1&gt;Front Neurol&lt;/abbr-1&gt;&lt;/alt-periodical&gt;&lt;pages&gt;947-947&lt;/pages&gt;&lt;volume&gt;9&lt;/volume&gt;&lt;keywords&gt;&lt;keyword&gt;clinical markers&lt;/keyword&gt;&lt;keyword&gt;copy number variations&lt;/keyword&gt;&lt;keyword&gt;global developmental delay and epilepsy&lt;/keyword&gt;&lt;keyword&gt;independent predictors&lt;/keyword&gt;&lt;keyword&gt;intellectual disability&lt;/keyword&gt;&lt;/keywords&gt;&lt;dates&gt;&lt;year&gt;2018&lt;/year&gt;&lt;/dates&gt;&lt;publisher&gt;Frontiers Media S.A.&lt;/publisher&gt;&lt;isbn&gt;1664-2295&lt;/isbn&gt;&lt;accession-num&gt;30510536&lt;/accession-num&gt;&lt;urls&gt;&lt;related-urls&gt;&lt;url&gt;https://pubmed.ncbi.nlm.nih.gov/30510536&lt;/url&gt;&lt;url&gt;https://www.ncbi.nlm.nih.gov/pmc/articles/PMC6252327/&lt;/url&gt;&lt;/related-urls&gt;&lt;/urls&gt;&lt;electronic-resource-num&gt;10.3389/fneur.2018.00947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Calpena_2021</w:t>
            </w:r>
            <w:hyperlink w:anchor="_ENREF_434" w:tooltip="Calpena, 2021 #26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Calpena&lt;/Author&gt;&lt;Year&gt;2021&lt;/Year&gt;&lt;RecNum&gt;262&lt;/RecNum&gt;&lt;DisplayText&gt;&lt;style face="superscript"&gt;434&lt;/style&gt;&lt;/DisplayText&gt;&lt;record&gt;&lt;rec-number&gt;262&lt;/rec-number&gt;&lt;foreign-keys&gt;&lt;key app="EN" db-id="p9wv00a5yez0v1et5awv9pfoepd0x5dtwwpt" timestamp="1624397491"&gt;262&lt;/key&gt;&lt;/foreign-keys&gt;&lt;ref-type name="Journal Article"&gt;17&lt;/ref-type&gt;&lt;contributors&gt;&lt;authors&gt;&lt;author&gt;Calpena, Eduardo&lt;/author&gt;&lt;author&gt;McGowan, Simon J.&lt;/author&gt;&lt;author&gt;Blanco Kelly, Fiona&lt;/author&gt;&lt;author&gt;Boudry-Labis, Elise&lt;/author&gt;&lt;author&gt;Dieux-Coeslier, Anne&lt;/author&gt;&lt;author&gt;Harrison, Rachel&lt;/author&gt;&lt;author&gt;Johnson, Diana&lt;/author&gt;&lt;author&gt;Lachlan, Katherine&lt;/author&gt;&lt;author&gt;Morton, Jenny E. V.&lt;/author&gt;&lt;author&gt;Stewart, Helen&lt;/author&gt;&lt;author&gt;Vasudevan, Pradeep&lt;/author&gt;&lt;author&gt;Genomics England Research, Consortium&lt;/author&gt;&lt;author&gt;Twigg, Stephen R. F.&lt;/author&gt;&lt;author&gt;Wilkie, Andrew O. M.&lt;/author&gt;&lt;/authors&gt;&lt;/contributors&gt;&lt;titles&gt;&lt;title&gt;Dissection of contiguous gene effects for deletions around ERF on chromosome 19&lt;/title&gt;&lt;secondary-title&gt;Human Mutation&lt;/secondary-title&gt;&lt;/titles&gt;&lt;periodical&gt;&lt;full-title&gt;Hum Mutat&lt;/full-title&gt;&lt;abbr-1&gt;Human mutation&lt;/abbr-1&gt;&lt;/periodical&gt;&lt;volume&gt;n/a&lt;/volume&gt;&lt;number&gt;n/a&lt;/number&gt;&lt;keywords&gt;&lt;keyword&gt;CNV&lt;/keyword&gt;&lt;keyword&gt;craniosynostosis&lt;/keyword&gt;&lt;keyword&gt;ERF&lt;/keyword&gt;&lt;keyword&gt;haploinsufficiency&lt;/keyword&gt;&lt;keyword&gt;intellectual disability&lt;/keyword&gt;&lt;keyword&gt;mosaicism&lt;/keyword&gt;&lt;/keywords&gt;&lt;dates&gt;&lt;year&gt;2021&lt;/year&gt;&lt;pub-dates&gt;&lt;date&gt;2021/05/16&lt;/date&gt;&lt;/pub-dates&gt;&lt;/dates&gt;&lt;publisher&gt;John Wiley &amp;amp; Sons, Ltd&lt;/publisher&gt;&lt;isbn&gt;1059-7794&lt;/isbn&gt;&lt;work-type&gt;https://doi.org/10.1002/humu.24213&lt;/work-type&gt;&lt;urls&gt;&lt;related-urls&gt;&lt;url&gt;https://doi.org/10.1002/humu.24213&lt;/url&gt;&lt;/related-urls&gt;&lt;/urls&gt;&lt;electronic-resource-num&gt;https://doi.org/10.1002/humu.24213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ingh_2021</w:t>
            </w:r>
            <w:hyperlink w:anchor="_ENREF_435" w:tooltip="Singh, 2021 #26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naDwvQXV0aG9yPjxZZWFyPjIwMjE8L1llYXI+PFJl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naDwvQXV0aG9yPjxZZWFyPjIwMjE8L1llYXI+PFJl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A2AF22B" w14:textId="1F06B85C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492136-4275672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C993BD4" w14:textId="013734F9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ubject 5 of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alpen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8AAC56C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E2FFC1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7A838E" w14:textId="4B0088E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1" w:name="_Hlk75900246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690571-42766082</w:t>
            </w:r>
            <w:bookmarkEnd w:id="12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159C8D" w14:textId="6E904EE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23AF61" w14:textId="552377C6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0BF422" w14:textId="3DF7F1E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19:42690571-4276608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A1724C" w14:textId="6C07DC4B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3 of Singh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6D45B0" w14:paraId="195EBCD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6D15128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7235B1A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626AB9AD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3621BC2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5CFA942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A9D2345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3038C5" w14:paraId="2F27ED1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79F798A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0p13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C06654C" w14:textId="2DFB2A3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2" w:name="_Hlk7590194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66000-1676018</w:t>
            </w:r>
            <w:bookmarkEnd w:id="122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68D70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0CCBEE" w14:textId="1A54AC33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Gill_2010</w:t>
            </w:r>
            <w:hyperlink w:anchor="_ENREF_436" w:tooltip="McGill, 2010 #2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Gill&lt;/Author&gt;&lt;Year&gt;2010&lt;/Year&gt;&lt;RecNum&gt;269&lt;/RecNum&gt;&lt;DisplayText&gt;&lt;style face="superscript"&gt;436&lt;/style&gt;&lt;/DisplayText&gt;&lt;record&gt;&lt;rec-number&gt;269&lt;/rec-number&gt;&lt;foreign-keys&gt;&lt;key app="EN" db-id="p9wv00a5yez0v1et5awv9pfoepd0x5dtwwpt" timestamp="1624408812"&gt;269&lt;/key&gt;&lt;/foreign-keys&gt;&lt;ref-type name="Journal Article"&gt;17&lt;/ref-type&gt;&lt;contributors&gt;&lt;authors&gt;&lt;author&gt;McGill, Anna K.&lt;/author&gt;&lt;author&gt;Pastore, Matthew T.&lt;/author&gt;&lt;author&gt;Herman, Gail E.&lt;/author&gt;&lt;author&gt;Alliman, Sarah&lt;/author&gt;&lt;author&gt;Rosenfeld, Jill A.&lt;/author&gt;&lt;author&gt;Weaver, David D.&lt;/author&gt;&lt;/authors&gt;&lt;/contributors&gt;&lt;titles&gt;&lt;title&gt;A tale of two deletions: A report of two novel 20p13 → pter deletions&lt;/title&gt;&lt;secondary-title&gt;American Journal of Medical Genetics Part A&lt;/secondary-title&gt;&lt;/titles&gt;&lt;periodical&gt;&lt;full-title&gt;American Journal of Medical Genetics Part A&lt;/full-title&gt;&lt;/periodical&gt;&lt;pages&gt;1000-1007&lt;/pages&gt;&lt;volume&gt;152A&lt;/volume&gt;&lt;number&gt;4&lt;/number&gt;&lt;keywords&gt;&lt;keyword&gt;terminal deletion 20p&lt;/keyword&gt;&lt;keyword&gt;del 20p13 → pter&lt;/keyword&gt;&lt;keyword&gt;microarray&lt;/keyword&gt;&lt;keyword&gt;comparative genomic hybridization&lt;/keyword&gt;&lt;keyword&gt;multiple birth defects&lt;/keyword&gt;&lt;keyword&gt;chromosome anomaly&lt;/keyword&gt;&lt;/keywords&gt;&lt;dates&gt;&lt;year&gt;2010&lt;/year&gt;&lt;pub-dates&gt;&lt;date&gt;2010/04/01&lt;/date&gt;&lt;/pub-dates&gt;&lt;/dates&gt;&lt;publisher&gt;John Wiley &amp;amp; Sons, Ltd&lt;/publisher&gt;&lt;isbn&gt;1552-4825&lt;/isbn&gt;&lt;work-type&gt;https://doi.org/10.1002/ajmg.a.33339&lt;/work-type&gt;&lt;urls&gt;&lt;related-urls&gt;&lt;url&gt;https://doi.org/10.1002/ajmg.a.33339&lt;/url&gt;&lt;/related-urls&gt;&lt;/urls&gt;&lt;electronic-resource-num&gt;https://doi.org/10.1002/ajmg.a.33339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utton_2012</w:t>
            </w:r>
            <w:hyperlink w:anchor="_ENREF_437" w:tooltip="Moutton, 2012 #2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utton&lt;/Author&gt;&lt;Year&gt;2012&lt;/Year&gt;&lt;RecNum&gt;270&lt;/RecNum&gt;&lt;DisplayText&gt;&lt;style face="superscript"&gt;437&lt;/style&gt;&lt;/DisplayText&gt;&lt;record&gt;&lt;rec-number&gt;270&lt;/rec-number&gt;&lt;foreign-keys&gt;&lt;key app="EN" db-id="p9wv00a5yez0v1et5awv9pfoepd0x5dtwwpt" timestamp="1624408846"&gt;270&lt;/key&gt;&lt;/foreign-keys&gt;&lt;ref-type name="Journal Article"&gt;17&lt;/ref-type&gt;&lt;contributors&gt;&lt;authors&gt;&lt;author&gt;Moutton, Sébastien&lt;/author&gt;&lt;author&gt;Rooryck, Caroline&lt;/author&gt;&lt;author&gt;Toutain, Jérôme&lt;/author&gt;&lt;author&gt;Cailley, Dorothée&lt;/author&gt;&lt;author&gt;Bouron, Julie&lt;/author&gt;&lt;author&gt;Villega, Frédéric&lt;/author&gt;&lt;author&gt;Taupiac, Emmanuelle&lt;/author&gt;&lt;author&gt;Lacombe, Didier&lt;/author&gt;&lt;author&gt;Arveiler, Benoît&lt;/author&gt;&lt;author&gt;Goizet, Cyril&lt;/author&gt;&lt;/authors&gt;&lt;/contributors&gt;&lt;titles&gt;&lt;title&gt;Dysmorphic features in subtelomeric 20p13 deletion excluding JAG1: A recognizable microdeletion phenotype?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51-155&lt;/pages&gt;&lt;volume&gt;55&lt;/volume&gt;&lt;number&gt;2&lt;/number&gt;&lt;keywords&gt;&lt;keyword&gt;Terminal deletion 20p&lt;/keyword&gt;&lt;keyword&gt;Del 20p13 → pter&lt;/keyword&gt;&lt;keyword&gt;20p13&lt;/keyword&gt;&lt;keyword&gt;20pter&lt;/keyword&gt;&lt;keyword&gt;Microarray&lt;/keyword&gt;&lt;keyword&gt;Comparative genomic hybridization&lt;/keyword&gt;&lt;keyword&gt;Array-CGH&lt;/keyword&gt;&lt;keyword&gt;44K array-CGH&lt;/keyword&gt;&lt;keyword&gt;Chromosome anomaly&lt;/keyword&gt;&lt;/keywords&gt;&lt;dates&gt;&lt;year&gt;2012&lt;/year&gt;&lt;pub-dates&gt;&lt;date&gt;2012/02/01/&lt;/date&gt;&lt;/pub-dates&gt;&lt;/dates&gt;&lt;isbn&gt;1769-7212&lt;/isbn&gt;&lt;urls&gt;&lt;related-urls&gt;&lt;url&gt;https://www.sciencedirect.com/science/article/pii/S176972121200002X&lt;/url&gt;&lt;/related-urls&gt;&lt;/urls&gt;&lt;electronic-resource-num&gt;https://doi.org/10.1016/j.ejmg.2011.12.00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n_2013</w:t>
            </w:r>
            <w:hyperlink w:anchor="_ENREF_438" w:tooltip="An, 2013 #26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jwvQXV0aG9yPjxZZWFyPjIwMTM8L1llYXI+PFJlY051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jwvQXV0aG9yPjxZZWFyPjIwMTM8L1llYXI+PFJlY051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Fang_2019</w:t>
            </w:r>
            <w:hyperlink w:anchor="_ENREF_439" w:tooltip="Fang, 2019 #27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Fang&lt;/Author&gt;&lt;Year&gt;2019&lt;/Year&gt;&lt;RecNum&gt;271&lt;/RecNum&gt;&lt;DisplayText&gt;&lt;style face="superscript"&gt;439&lt;/style&gt;&lt;/DisplayText&gt;&lt;record&gt;&lt;rec-number&gt;271&lt;/rec-number&gt;&lt;foreign-keys&gt;&lt;key app="EN" db-id="p9wv00a5yez0v1et5awv9pfoepd0x5dtwwpt" timestamp="1624408985"&gt;271&lt;/key&gt;&lt;/foreign-keys&gt;&lt;ref-type name="Journal Article"&gt;17&lt;/ref-type&gt;&lt;contributors&gt;&lt;authors&gt;&lt;author&gt;Fang, Hung-Hsiang&lt;/author&gt;&lt;author&gt;Liu, Shih-Yao&lt;/author&gt;&lt;author&gt;Wang, Ying-Fu&lt;/author&gt;&lt;author&gt;Chiang, Che-Ming&lt;/author&gt;&lt;author&gt;Liu, Chiung-Chen&lt;/author&gt;&lt;author&gt;Lin, Chien-Ming&lt;/author&gt;&lt;/authors&gt;&lt;/contributors&gt;&lt;titles&gt;&lt;title&gt;Phenotypic features of a microdeletion in chromosome band 20p13: A case report and review of the literature&lt;/title&gt;&lt;secondary-title&gt;Molecular Genetics &amp;amp; Genomic Medicine&lt;/secondary-title&gt;&lt;/titles&gt;&lt;periodical&gt;&lt;full-title&gt;Molecular Genetics &amp;amp; Genomic Medicine&lt;/full-title&gt;&lt;/periodical&gt;&lt;pages&gt;e00739&lt;/pages&gt;&lt;volume&gt;7&lt;/volume&gt;&lt;number&gt;7&lt;/number&gt;&lt;keywords&gt;&lt;keyword&gt;20p13&lt;/keyword&gt;&lt;keyword&gt;array-comparative genomic hybridization&lt;/keyword&gt;&lt;keyword&gt;developmental delays&lt;/keyword&gt;&lt;keyword&gt;microdeletion&lt;/keyword&gt;&lt;/keywords&gt;&lt;dates&gt;&lt;year&gt;2019&lt;/year&gt;&lt;pub-dates&gt;&lt;date&gt;2019/07/01&lt;/date&gt;&lt;/pub-dates&gt;&lt;/dates&gt;&lt;publisher&gt;John Wiley &amp;amp; Sons, Ltd&lt;/publisher&gt;&lt;isbn&gt;2324-9269&lt;/isbn&gt;&lt;work-type&gt;https://doi.org/10.1002/mgg3.739&lt;/work-type&gt;&lt;urls&gt;&lt;related-urls&gt;&lt;url&gt;https://doi.org/10.1002/mgg3.739&lt;/url&gt;&lt;/related-urls&gt;&lt;/urls&gt;&lt;electronic-resource-num&gt;https://doi.org/10.1002/mgg3.739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3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F8346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66000-1676018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2FEAC61" w14:textId="615F450B" w:rsidR="00276DF4" w:rsidRPr="00B41A1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of A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5F686E4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04D2FF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1F36F5" w14:textId="7789E600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3" w:name="_Hlk75901953"/>
            <w:r w:rsidRPr="00B41A1F">
              <w:rPr>
                <w:rFonts w:asciiTheme="minorHAnsi" w:eastAsia="Times New Roman" w:hAnsiTheme="minorHAnsi" w:cstheme="minorHAnsi"/>
                <w:sz w:val="16"/>
                <w:szCs w:val="16"/>
              </w:rPr>
              <w:t>chr20:102422-508612</w:t>
            </w:r>
            <w:bookmarkEnd w:id="12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8C494B" w14:textId="750BB615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E4987D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FBACFDF" w14:textId="08893EF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B41A1F">
              <w:rPr>
                <w:rFonts w:asciiTheme="minorHAnsi" w:eastAsia="Times New Roman" w:hAnsiTheme="minorHAnsi" w:cstheme="minorHAnsi"/>
                <w:sz w:val="16"/>
                <w:szCs w:val="16"/>
              </w:rPr>
              <w:t>chr20:102422-50861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CC57D66" w14:textId="27DBCDA5" w:rsidR="00276DF4" w:rsidRPr="00B41A1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6 of A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EA9772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9BF5BE8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D3590E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4" w:name="_Hlk7590196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97444-344879</w:t>
            </w:r>
            <w:bookmarkEnd w:id="124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B03A0B0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5386C6F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A4B8C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297444-34487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A50F3E4" w14:textId="1E99367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RO defined by An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7D91C82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A50D56E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5" w:name="_Hlk75280114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0p12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A18BDB2" w14:textId="7255A62A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22266-90421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2321C3F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7727AC6" w14:textId="77651FC4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alani_2009</w:t>
            </w:r>
            <w:hyperlink w:anchor="_ENREF_440" w:tooltip="Lalani, 2009 #26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xhbmk8L0F1dGhvcj48WWVhcj4yMDA5PC9ZZWFyPjxS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YWxhbmk8L0F1dGhvcj48WWVhcj4yMDA5PC9ZZWFyPjxS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ahoo_2011</w:t>
            </w:r>
            <w:hyperlink w:anchor="_ENREF_441" w:tooltip="Sahoo, 2011 #26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yNjQ8L1JlY051bT48RGlzcGxheVRleHQ+PHN0eWxlIGZhY2U9InN1cGVyc2NyaXB0Ij40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Y0Ni0xNjUzPC9wYWdlcz48dm9sdW1lPjE1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YWhvbzwvQXV0aG9yPjxZZWFyPjIwMTE8L1llYXI+PFJl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illiams_2012</w:t>
            </w:r>
            <w:hyperlink w:anchor="_ENREF_442" w:tooltip="Williams, 2012 #26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Williams&lt;/Author&gt;&lt;Year&gt;2012&lt;/Year&gt;&lt;RecNum&gt;266&lt;/RecNum&gt;&lt;DisplayText&gt;&lt;style face="superscript"&gt;442&lt;/style&gt;&lt;/DisplayText&gt;&lt;record&gt;&lt;rec-number&gt;266&lt;/rec-number&gt;&lt;foreign-keys&gt;&lt;key app="EN" db-id="p9wv00a5yez0v1et5awv9pfoepd0x5dtwwpt" timestamp="1624405084"&gt;266&lt;/key&gt;&lt;/foreign-keys&gt;&lt;ref-type name="Journal Article"&gt;17&lt;/ref-type&gt;&lt;contributors&gt;&lt;authors&gt;&lt;author&gt;Williams, Eli S.&lt;/author&gt;&lt;author&gt;Uhas, Kim A.&lt;/author&gt;&lt;author&gt;Bunke, Brian P.&lt;/author&gt;&lt;author&gt;Garber, Kathryn B.&lt;/author&gt;&lt;author&gt;Martin, Christa L.&lt;/author&gt;&lt;/authors&gt;&lt;/contributors&gt;&lt;titles&gt;&lt;title&gt;Cleft palate in a multigenerational family with a microdeletion of 20p12.3 involving BMP2&lt;/title&gt;&lt;secondary-title&gt;American Journal of Medical Genetics Part A&lt;/secondary-title&gt;&lt;/titles&gt;&lt;periodical&gt;&lt;full-title&gt;American Journal of Medical Genetics Part A&lt;/full-title&gt;&lt;/periodical&gt;&lt;pages&gt;2616-2620&lt;/pages&gt;&lt;volume&gt;158A&lt;/volume&gt;&lt;number&gt;10&lt;/number&gt;&lt;keywords&gt;&lt;keyword&gt;cleft palate&lt;/keyword&gt;&lt;keyword&gt;microarray analysis&lt;/keyword&gt;&lt;keyword&gt;BMP2&lt;/keyword&gt;&lt;keyword&gt;20p12.3&lt;/keyword&gt;&lt;keyword&gt;microdeletion&lt;/keyword&gt;&lt;/keywords&gt;&lt;dates&gt;&lt;year&gt;2012&lt;/year&gt;&lt;pub-dates&gt;&lt;date&gt;2012/10/01&lt;/date&gt;&lt;/pub-dates&gt;&lt;/dates&gt;&lt;publisher&gt;John Wiley &amp;amp; Sons, Ltd&lt;/publisher&gt;&lt;isbn&gt;1552-4825&lt;/isbn&gt;&lt;work-type&gt;https://doi.org/10.1002/ajmg.a.35594&lt;/work-type&gt;&lt;urls&gt;&lt;related-urls&gt;&lt;url&gt;https://doi.org/10.1002/ajmg.a.35594&lt;/url&gt;&lt;/related-urls&gt;&lt;/urls&gt;&lt;electronic-resource-num&gt;https://doi.org/10.1002/ajmg.a.35594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_2017</w:t>
            </w:r>
            <w:hyperlink w:anchor="_ENREF_443" w:tooltip="Tan, 2017 #26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3PC9ZZWFyPjxSZWNO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3PC9ZZWFyPjxSZWNO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DCC843" w14:textId="62755B2F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74266-909418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9FB6D02" w14:textId="0BAA6206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to the end of Patient 3 of Saho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39267EA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29738B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1425531" w14:textId="67D6D9CF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22266-681499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CB0D66" w14:textId="08E2451C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CDB84D" w14:textId="105461AC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F244F4C" w14:textId="2B57DA13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274266-686699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02CAAF" w14:textId="7218AD4D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Sahoo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bookmarkEnd w:id="125"/>
      <w:tr w:rsidR="00276DF4" w:rsidRPr="003038C5" w14:paraId="58DE7AB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767D1C9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0q13.3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4E7D765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0760865-6237911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D3F338D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CA99DC8" w14:textId="5D2CB92B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raylor_2010</w:t>
            </w:r>
            <w:hyperlink w:anchor="_ENREF_444" w:tooltip="Traylor, 2010 #2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5bG9yPC9BdXRob3I+PFllYXI+MjAxMDwvWWVhcj48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F5bG9yPC9BdXRob3I+PFllYXI+MjAxMDwvWWVhcj48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fford_2012</w:t>
            </w:r>
            <w:hyperlink w:anchor="_ENREF_445" w:tooltip="Mefford, 2012 #2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efford&lt;/Author&gt;&lt;Year&gt;2012&lt;/Year&gt;&lt;RecNum&gt;273&lt;/RecNum&gt;&lt;DisplayText&gt;&lt;style face="superscript"&gt;445&lt;/style&gt;&lt;/DisplayText&gt;&lt;record&gt;&lt;rec-number&gt;273&lt;/rec-number&gt;&lt;foreign-keys&gt;&lt;key app="EN" db-id="p9wv00a5yez0v1et5awv9pfoepd0x5dtwwpt" timestamp="1624420513"&gt;273&lt;/key&gt;&lt;/foreign-keys&gt;&lt;ref-type name="Journal Article"&gt;17&lt;/ref-type&gt;&lt;contributors&gt;&lt;authors&gt;&lt;author&gt;Mefford, Heather C.&lt;/author&gt;&lt;author&gt;Cook, Joseph&lt;/author&gt;&lt;author&gt;Gospe Jr, Sidney M.&lt;/author&gt;&lt;/authors&gt;&lt;/contributors&gt;&lt;titles&gt;&lt;title&gt;Epilepsy due to 20q13.33 subtelomere deletion masquerading as pyridoxine-dependent epilepsy&lt;/title&gt;&lt;secondary-title&gt;American Journal of Medical Genetics Part A&lt;/secondary-title&gt;&lt;/titles&gt;&lt;periodical&gt;&lt;full-title&gt;American Journal of Medical Genetics Part A&lt;/full-title&gt;&lt;/periodical&gt;&lt;pages&gt;3190-3195&lt;/pages&gt;&lt;volume&gt;158A&lt;/volume&gt;&lt;number&gt;12&lt;/number&gt;&lt;keywords&gt;&lt;keyword&gt;20q13.33 subtelomere deletion&lt;/keyword&gt;&lt;keyword&gt;pyridoxine-dependent epilepsy&lt;/keyword&gt;&lt;keyword&gt;ALDH7A1&lt;/keyword&gt;&lt;keyword&gt;KCNQ2&lt;/keyword&gt;&lt;keyword&gt;CHRN4&lt;/keyword&gt;&lt;/keywords&gt;&lt;dates&gt;&lt;year&gt;2012&lt;/year&gt;&lt;pub-dates&gt;&lt;date&gt;2012/12/01&lt;/date&gt;&lt;/pub-dates&gt;&lt;/dates&gt;&lt;publisher&gt;John Wiley &amp;amp; Sons, Ltd&lt;/publisher&gt;&lt;isbn&gt;1552-4825&lt;/isbn&gt;&lt;work-type&gt;https://doi.org/10.1002/ajmg.a.35633&lt;/work-type&gt;&lt;urls&gt;&lt;related-urls&gt;&lt;url&gt;https://doi.org/10.1002/ajmg.a.35633&lt;/url&gt;&lt;/related-urls&gt;&lt;/urls&gt;&lt;electronic-resource-num&gt;https://doi.org/10.1002/ajmg.a.35633&lt;/electronic-resource-num&gt;&lt;access-date&gt;2021/06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sca-Boidron_2013</w:t>
            </w:r>
            <w:hyperlink w:anchor="_ENREF_446" w:tooltip="Mosca-Boidron, 2013 #2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NjYS1Cb2lkcm9uPC9BdXRob3I+PFllYXI+MjAxMzwv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NjYS1Cb2lkcm9uPC9BdXRob3I+PFllYXI+MjAxMzwv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1701B6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0:61290420-6290867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7A966EE" w14:textId="7DC41BDA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of Traylor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29F75597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CFE9BEC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EB09C9B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874A10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D535926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8FD016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52EA832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3038C5" w14:paraId="01468F9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CFF883F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21q22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21AD26B" w14:textId="3CEFDA9F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6" w:name="_Hlk75293472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5337577-41102161</w:t>
            </w:r>
            <w:bookmarkEnd w:id="126"/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A0744B1" w14:textId="77777777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3E2EA7B" w14:textId="036A2123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Oegema_2010</w:t>
            </w:r>
            <w:hyperlink w:anchor="_ENREF_447" w:tooltip="Oegema, 2010 #27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Oegema&lt;/Author&gt;&lt;Year&gt;2010&lt;/Year&gt;&lt;RecNum&gt;275&lt;/RecNum&gt;&lt;DisplayText&gt;&lt;style face="superscript"&gt;447&lt;/style&gt;&lt;/DisplayText&gt;&lt;record&gt;&lt;rec-number&gt;275&lt;/rec-number&gt;&lt;foreign-keys&gt;&lt;key app="EN" db-id="p9wv00a5yez0v1et5awv9pfoepd0x5dtwwpt" timestamp="1624421022"&gt;275&lt;/key&gt;&lt;/foreign-keys&gt;&lt;ref-type name="Journal Article"&gt;17&lt;/ref-type&gt;&lt;contributors&gt;&lt;authors&gt;&lt;author&gt;Oegema, R.&lt;/author&gt;&lt;author&gt;de Klein, A.&lt;/author&gt;&lt;author&gt;Verkerk, A. J.&lt;/author&gt;&lt;author&gt;Schot, R.&lt;/author&gt;&lt;author&gt;Dumee, B.&lt;/author&gt;&lt;author&gt;Douben, H.&lt;/author&gt;&lt;author&gt;Eussen, B.&lt;/author&gt;&lt;author&gt;Dubbel, L.&lt;/author&gt;&lt;author&gt;Poddighe, P. J.&lt;/author&gt;&lt;author&gt;van der Laar, I.&lt;/author&gt;&lt;author&gt;Dobyns, W. B.&lt;/author&gt;&lt;author&gt;van der Spek, P. J.&lt;/author&gt;&lt;author&gt;Lequin, M. H.&lt;/author&gt;&lt;author&gt;de Coo, I. F. M.&lt;/author&gt;&lt;author&gt;de Wit, M. C. Y.&lt;/author&gt;&lt;author&gt;Wessels, M. W.&lt;/author&gt;&lt;author&gt;Mancini, G. M. S.&lt;/author&gt;&lt;/authors&gt;&lt;/contributors&gt;&lt;titles&gt;&lt;title&gt;Distinctive Phenotypic Abnormalities Associated with Submicroscopic 21q22 Deletion Including DYRK1A&lt;/title&gt;&lt;secondary-title&gt;Molecular syndromology&lt;/secondary-title&gt;&lt;alt-title&gt;Mol Syndromol&lt;/alt-title&gt;&lt;/titles&gt;&lt;periodical&gt;&lt;full-title&gt;Molecular Syndromology&lt;/full-title&gt;&lt;/periodical&gt;&lt;pages&gt;113-120&lt;/pages&gt;&lt;volume&gt;1&lt;/volume&gt;&lt;number&gt;3&lt;/number&gt;&lt;edition&gt;2010/09/14&lt;/edition&gt;&lt;dates&gt;&lt;year&gt;2010&lt;/year&gt;&lt;/dates&gt;&lt;publisher&gt;S. Karger AG&lt;/publisher&gt;&lt;isbn&gt;1661-8769&amp;#xD;1661-8777&lt;/isbn&gt;&lt;accession-num&gt;21031080&lt;/accession-num&gt;&lt;urls&gt;&lt;related-urls&gt;&lt;url&gt;https://pubmed.ncbi.nlm.nih.gov/21031080&lt;/url&gt;&lt;url&gt;https://www.ncbi.nlm.nih.gov/pmc/articles/PMC2957846/&lt;/url&gt;&lt;/related-urls&gt;&lt;/urls&gt;&lt;electronic-resource-num&gt;10.1159/00032011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aletto_2012</w:t>
            </w:r>
            <w:hyperlink w:anchor="_ENREF_448" w:tooltip="Valetto, 2012 #27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ldHRvPC9BdXRob3I+PFllYXI+MjAxMjwvWWVhcj48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ldHRvPC9BdXRob3I+PFllYXI+MjAxMjwvWWVhcj48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i_2015</w:t>
            </w:r>
            <w:hyperlink w:anchor="_ENREF_449" w:tooltip="Ji, 2015 #27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U8L1llYXI+PFJlY051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aTwvQXV0aG9yPjxZZWFyPjIwMTU8L1llYXI+PFJlY051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4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4A42A8" w14:textId="47839AAC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6415707-42180291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2EBF5EF" w14:textId="4BAF0258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start of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2 to end of Patient 1 in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Oegema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19D6B56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AFE7AEE" w14:textId="5BF12CB0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FBEBA5A" w14:textId="6812B12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7450000-3793100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2FFF563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0759B4D" w14:textId="69B4E63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D3A59F" w14:textId="49BE1F36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21:38528131-3900913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485BE00" w14:textId="2DBC8F00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Yamamoto Patient 5 from </w:t>
            </w:r>
            <w:proofErr w:type="spell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Valetto</w:t>
            </w:r>
            <w:proofErr w:type="spell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3616F" w14:paraId="0D59938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A80C362" w14:textId="77777777" w:rsidR="00276DF4" w:rsidRPr="0036442A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APP (21q21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8D467B5" w14:textId="77777777" w:rsidR="00276DF4" w:rsidRPr="003644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chr21:25880549-2617112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79B742E" w14:textId="77777777" w:rsidR="00276DF4" w:rsidRPr="003644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1C4D1FD" w14:textId="108F9F6B" w:rsidR="00276DF4" w:rsidRPr="00B9777F" w:rsidRDefault="00241CA8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B8C979" w14:textId="77777777" w:rsidR="00276DF4" w:rsidRPr="003644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chr21:27252860-2754344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161CBF" w14:textId="49E8F50E" w:rsidR="00276DF4" w:rsidRPr="0036442A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6442A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33616F" w14:paraId="6081D860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9E3D3AB" w14:textId="77777777" w:rsidR="00276DF4" w:rsidRPr="00474F4B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43C16D8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5045407F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BC834C9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A9DC509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19C9EB8" w14:textId="77777777" w:rsidR="00276DF4" w:rsidRPr="00474F4B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0A5D47" w:rsidRPr="0033616F" w14:paraId="0D52223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53EBA48" w14:textId="77777777" w:rsidR="000A5D47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at-eye</w:t>
            </w:r>
          </w:p>
          <w:p w14:paraId="680ED56C" w14:textId="0B24FE5C" w:rsidR="000A5D47" w:rsidRPr="00474F4B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(22q11.1-q11.21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C1E6CB3" w14:textId="68373A70" w:rsidR="000A5D47" w:rsidRPr="00474F4B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1859186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hideMark/>
          </w:tcPr>
          <w:p w14:paraId="563CC80C" w14:textId="69D70BFC" w:rsidR="000A5D47" w:rsidRPr="00474F4B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B5DF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4D356F6" w14:textId="4F1E6A83" w:rsidR="000A5D47" w:rsidRPr="00B9777F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Dermid_2002</w:t>
            </w:r>
            <w:hyperlink w:anchor="_ENREF_450" w:tooltip="McDermid, 2002 #5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Dermid&lt;/Author&gt;&lt;Year&gt;2002&lt;/Year&gt;&lt;RecNum&gt;521&lt;/RecNum&gt;&lt;DisplayText&gt;&lt;style face="superscript"&gt;450&lt;/style&gt;&lt;/DisplayText&gt;&lt;record&gt;&lt;rec-number&gt;521&lt;/rec-number&gt;&lt;foreign-keys&gt;&lt;key app="EN" db-id="p9wv00a5yez0v1et5awv9pfoepd0x5dtwwpt" timestamp="1625674868"&gt;521&lt;/key&gt;&lt;/foreign-keys&gt;&lt;ref-type name="Journal Article"&gt;17&lt;/ref-type&gt;&lt;contributors&gt;&lt;authors&gt;&lt;author&gt;McDermid, Heather E.&lt;/author&gt;&lt;author&gt;Morrow, Bernice E.&lt;/author&gt;&lt;/authors&gt;&lt;/contributors&gt;&lt;auth-address&gt;Department of Biological Sciences, University of Alberta, Edmonton, Alberta, Canada.&lt;/auth-address&gt;&lt;titles&gt;&lt;title&gt;Genomic disorders on 22q11&lt;/title&gt;&lt;secondary-title&gt;American journal of human genetics&lt;/secondary-title&gt;&lt;alt-title&gt;Am J Hum Genet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1077-1088&lt;/pages&gt;&lt;volume&gt;70&lt;/volume&gt;&lt;number&gt;5&lt;/number&gt;&lt;keywords&gt;&lt;keyword&gt;Chromosome Aberrations&lt;/keyword&gt;&lt;/keywords&gt;&lt;dates&gt;&lt;year&gt;2002&lt;/year&gt;&lt;pub-dates&gt;&lt;date&gt;2002/05//&lt;/date&gt;&lt;/pub-dates&gt;&lt;/dates&gt;&lt;isbn&gt;0002-9297&lt;/isbn&gt;&lt;accession-num&gt;11925570&lt;/accession-num&gt;&lt;urls&gt;&lt;related-urls&gt;&lt;url&gt;http://europepmc.org/abstract/MED/11925570&lt;/url&gt;&lt;url&gt;https://doi.org/10.1086/340363&lt;/url&gt;&lt;url&gt;https://europepmc.org/articles/PMC447586&lt;/url&gt;&lt;url&gt;https://europepmc.org/articles/PMC447586?pdf=render&lt;/url&gt;&lt;/related-urls&gt;&lt;/urls&gt;&lt;electronic-resource-num&gt;10.1086/34036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riek_2006</w:t>
            </w:r>
            <w:hyperlink w:anchor="_ENREF_451" w:tooltip="Kriek, 2006 #52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cmllazwvQXV0aG9yPjxZZWFyPjIwMDY8L1llYXI+PFJl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Nzct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cmllazwvQXV0aG9yPjxZZWFyPjIwMDY8L1llYXI+PFJl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15</w:t>
            </w:r>
            <w:hyperlink w:anchor="_ENREF_452" w:tooltip="Zhang, 2015 #52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U8L1llYXI+PFJl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TU8L1llYXI+PFJl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BC1D11" w14:textId="633B99E2" w:rsidR="000A5D47" w:rsidRPr="00474F4B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18591860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DB3FF33" w14:textId="7E5B6775" w:rsidR="000A5D47" w:rsidRPr="00474F4B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0A5D47" w:rsidRPr="00355E2F" w14:paraId="7656A655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C8CEE99" w14:textId="77777777" w:rsidR="000A5D47" w:rsidRPr="00355E2F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AA4669" w14:textId="633BE720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050942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205C1A77" w14:textId="16975C08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B5DF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8700580" w14:textId="77777777" w:rsidR="000A5D47" w:rsidRPr="00B9777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8FB0CD" w14:textId="31D6C54F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050942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7E963E" w14:textId="518E5573" w:rsidR="000A5D47" w:rsidRPr="00355E2F" w:rsidRDefault="000A5D47" w:rsidP="0001015D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ClinGen CES and 22q11.2 ‘B’ breakpoint</w:t>
            </w:r>
          </w:p>
        </w:tc>
      </w:tr>
      <w:tr w:rsidR="000A5D47" w:rsidRPr="00355E2F" w14:paraId="3AF100E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FEAE42" w14:textId="77777777" w:rsidR="000A5D47" w:rsidRPr="00355E2F" w:rsidRDefault="000A5D47" w:rsidP="0001015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6FEF79" w14:textId="28A4E2E0" w:rsidR="000A5D47" w:rsidRPr="00355E2F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402130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2E42B21A" w14:textId="47B24A97" w:rsidR="000A5D47" w:rsidRPr="00355E2F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1B5DF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B74B50" w14:textId="77777777" w:rsidR="000A5D47" w:rsidRPr="00B9777F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D11AEC" w14:textId="0FA78026" w:rsidR="000A5D47" w:rsidRPr="00355E2F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1015D">
              <w:rPr>
                <w:rFonts w:asciiTheme="minorHAnsi" w:eastAsia="Times New Roman" w:hAnsiTheme="minorHAnsi" w:cstheme="minorHAnsi"/>
                <w:sz w:val="16"/>
                <w:szCs w:val="16"/>
              </w:rPr>
              <w:t>chr22:17392953-2402130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202A7EE" w14:textId="48520F8D" w:rsidR="000A5D47" w:rsidRPr="00355E2F" w:rsidRDefault="000A5D47" w:rsidP="0001015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the region between ClinGen CES and 22q11.2 ‘F’ breakpoint</w:t>
            </w:r>
          </w:p>
        </w:tc>
      </w:tr>
      <w:tr w:rsidR="00276DF4" w:rsidRPr="00355E2F" w14:paraId="6F48BEA2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0CB5A36" w14:textId="1F400785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AB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4508901" w14:textId="36A926E1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028720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0A4DED5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054155" w14:textId="08F1452D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ottlieb_1998</w:t>
            </w:r>
            <w:hyperlink w:anchor="_ENREF_453" w:tooltip="Gottlieb, 1998 #4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ottlieb&lt;/Author&gt;&lt;Year&gt;1998&lt;/Year&gt;&lt;RecNum&gt;456&lt;/RecNum&gt;&lt;DisplayText&gt;&lt;style face="superscript"&gt;453&lt;/style&gt;&lt;/DisplayText&gt;&lt;record&gt;&lt;rec-number&gt;456&lt;/rec-number&gt;&lt;foreign-keys&gt;&lt;key app="EN" db-id="p9wv00a5yez0v1et5awv9pfoepd0x5dtwwpt" timestamp="1625605958"&gt;456&lt;/key&gt;&lt;/foreign-keys&gt;&lt;ref-type name="Journal Article"&gt;17&lt;/ref-type&gt;&lt;contributors&gt;&lt;authors&gt;&lt;author&gt;Gottlieb, S.&lt;/author&gt;&lt;author&gt;Driscoll, D. A.&lt;/author&gt;&lt;author&gt;Punnett, H. H.&lt;/author&gt;&lt;author&gt;Sellinger, B.&lt;/author&gt;&lt;author&gt;Emanuel, B. S.&lt;/author&gt;&lt;author&gt;Budarf, M. L.&lt;/author&gt;&lt;/authors&gt;&lt;/contributors&gt;&lt;titles&gt;&lt;title&gt;Characterization of 10p deletions suggests two nonoverlapping regions contribute to the DiGeorge syndrome phenotype&lt;/title&gt;&lt;secondary-title&gt;Am J Hum Genet&lt;/secondary-title&gt;&lt;alt-title&gt;American journal of human genetics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495-8&lt;/pages&gt;&lt;volume&gt;62&lt;/volume&gt;&lt;number&gt;2&lt;/number&gt;&lt;edition&gt;1998/04/16&lt;/edition&gt;&lt;keywords&gt;&lt;keyword&gt;Chromosome Mapping&lt;/keyword&gt;&lt;keyword&gt;*Chromosomes, Human, Pair 10&lt;/keyword&gt;&lt;keyword&gt;Chromosomes, Human, Pair 22&lt;/keyword&gt;&lt;keyword&gt;DiGeorge Syndrome/*genetics&lt;/keyword&gt;&lt;keyword&gt;Female&lt;/keyword&gt;&lt;keyword&gt;*Gene Deletion&lt;/keyword&gt;&lt;keyword&gt;Genetic Markers&lt;/keyword&gt;&lt;keyword&gt;Humans&lt;/keyword&gt;&lt;keyword&gt;Male&lt;/keyword&gt;&lt;keyword&gt;Phenotype&lt;/keyword&gt;&lt;keyword&gt;Sequence Tagged Sites&lt;/keyword&gt;&lt;/keywords&gt;&lt;dates&gt;&lt;year&gt;1998&lt;/year&gt;&lt;pub-dates&gt;&lt;date&gt;Feb&lt;/date&gt;&lt;/pub-dates&gt;&lt;/dates&gt;&lt;isbn&gt;0002-9297 (Print)&amp;#xD;0002-9297&lt;/isbn&gt;&lt;accession-num&gt;9463325&lt;/accession-num&gt;&lt;urls&gt;&lt;/urls&gt;&lt;custom2&gt;PMC1376894&lt;/custom2&gt;&lt;electronic-resource-num&gt;10.1086/30171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Dermid_2002</w:t>
            </w:r>
            <w:hyperlink w:anchor="_ENREF_450" w:tooltip="McDermid, 2002 #5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Dermid&lt;/Author&gt;&lt;Year&gt;2002&lt;/Year&gt;&lt;RecNum&gt;521&lt;/RecNum&gt;&lt;DisplayText&gt;&lt;style face="superscript"&gt;450&lt;/style&gt;&lt;/DisplayText&gt;&lt;record&gt;&lt;rec-number&gt;521&lt;/rec-number&gt;&lt;foreign-keys&gt;&lt;key app="EN" db-id="p9wv00a5yez0v1et5awv9pfoepd0x5dtwwpt" timestamp="1625674868"&gt;521&lt;/key&gt;&lt;/foreign-keys&gt;&lt;ref-type name="Journal Article"&gt;17&lt;/ref-type&gt;&lt;contributors&gt;&lt;authors&gt;&lt;author&gt;McDermid, Heather E.&lt;/author&gt;&lt;author&gt;Morrow, Bernice E.&lt;/author&gt;&lt;/authors&gt;&lt;/contributors&gt;&lt;auth-address&gt;Department of Biological Sciences, University of Alberta, Edmonton, Alberta, Canada.&lt;/auth-address&gt;&lt;titles&gt;&lt;title&gt;Genomic disorders on 22q11&lt;/title&gt;&lt;secondary-title&gt;American journal of human genetics&lt;/secondary-title&gt;&lt;alt-title&gt;Am J Hum Genet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1077-1088&lt;/pages&gt;&lt;volume&gt;70&lt;/volume&gt;&lt;number&gt;5&lt;/number&gt;&lt;keywords&gt;&lt;keyword&gt;Chromosome Aberrations&lt;/keyword&gt;&lt;/keywords&gt;&lt;dates&gt;&lt;year&gt;2002&lt;/year&gt;&lt;pub-dates&gt;&lt;date&gt;2002/05//&lt;/date&gt;&lt;/pub-dates&gt;&lt;/dates&gt;&lt;isbn&gt;0002-9297&lt;/isbn&gt;&lt;accession-num&gt;11925570&lt;/accession-num&gt;&lt;urls&gt;&lt;related-urls&gt;&lt;url&gt;http://europepmc.org/abstract/MED/11925570&lt;/url&gt;&lt;url&gt;https://doi.org/10.1086/340363&lt;/url&gt;&lt;url&gt;https://europepmc.org/articles/PMC447586&lt;/url&gt;&lt;url&gt;https://europepmc.org/articles/PMC447586?pdf=render&lt;/url&gt;&lt;/related-urls&gt;&lt;/urls&gt;&lt;electronic-resource-num&gt;10.1086/34036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4A83D4F" w14:textId="7F019DF4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028720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544E66C" w14:textId="139CF548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55E2F" w14:paraId="5EB35B03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68AB41" w14:textId="58BC912D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AC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7E9ABA" w14:textId="6DBEC046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18832752-21047287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02C1AA" w14:textId="2E84AEED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CC6668" w14:textId="46FE57C5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8180D8" w14:textId="439AAACA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18832752-2104728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E38A8DE" w14:textId="5EF56304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region between the midpoints of breakpoints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A,C</w:t>
            </w:r>
            <w:proofErr w:type="gramEnd"/>
          </w:p>
        </w:tc>
      </w:tr>
      <w:tr w:rsidR="00276DF4" w:rsidRPr="00355E2F" w14:paraId="099F2227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2D5ED0C" w14:textId="77777777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AD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3F3C8DE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146567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A6DA884" w14:textId="77777777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BE6AED0" w14:textId="0D4F234B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Gottlieb_1998</w:t>
            </w:r>
            <w:hyperlink w:anchor="_ENREF_453" w:tooltip="Gottlieb, 1998 #45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ottlieb&lt;/Author&gt;&lt;Year&gt;1998&lt;/Year&gt;&lt;RecNum&gt;456&lt;/RecNum&gt;&lt;DisplayText&gt;&lt;style face="superscript"&gt;453&lt;/style&gt;&lt;/DisplayText&gt;&lt;record&gt;&lt;rec-number&gt;456&lt;/rec-number&gt;&lt;foreign-keys&gt;&lt;key app="EN" db-id="p9wv00a5yez0v1et5awv9pfoepd0x5dtwwpt" timestamp="1625605958"&gt;456&lt;/key&gt;&lt;/foreign-keys&gt;&lt;ref-type name="Journal Article"&gt;17&lt;/ref-type&gt;&lt;contributors&gt;&lt;authors&gt;&lt;author&gt;Gottlieb, S.&lt;/author&gt;&lt;author&gt;Driscoll, D. A.&lt;/author&gt;&lt;author&gt;Punnett, H. H.&lt;/author&gt;&lt;author&gt;Sellinger, B.&lt;/author&gt;&lt;author&gt;Emanuel, B. S.&lt;/author&gt;&lt;author&gt;Budarf, M. L.&lt;/author&gt;&lt;/authors&gt;&lt;/contributors&gt;&lt;titles&gt;&lt;title&gt;Characterization of 10p deletions suggests two nonoverlapping regions contribute to the DiGeorge syndrome phenotype&lt;/title&gt;&lt;secondary-title&gt;Am J Hum Genet&lt;/secondary-title&gt;&lt;alt-title&gt;American journal of human genetics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495-8&lt;/pages&gt;&lt;volume&gt;62&lt;/volume&gt;&lt;number&gt;2&lt;/number&gt;&lt;edition&gt;1998/04/16&lt;/edition&gt;&lt;keywords&gt;&lt;keyword&gt;Chromosome Mapping&lt;/keyword&gt;&lt;keyword&gt;*Chromosomes, Human, Pair 10&lt;/keyword&gt;&lt;keyword&gt;Chromosomes, Human, Pair 22&lt;/keyword&gt;&lt;keyword&gt;DiGeorge Syndrome/*genetics&lt;/keyword&gt;&lt;keyword&gt;Female&lt;/keyword&gt;&lt;keyword&gt;*Gene Deletion&lt;/keyword&gt;&lt;keyword&gt;Genetic Markers&lt;/keyword&gt;&lt;keyword&gt;Humans&lt;/keyword&gt;&lt;keyword&gt;Male&lt;/keyword&gt;&lt;keyword&gt;Phenotype&lt;/keyword&gt;&lt;keyword&gt;Sequence Tagged Sites&lt;/keyword&gt;&lt;/keywords&gt;&lt;dates&gt;&lt;year&gt;1998&lt;/year&gt;&lt;pub-dates&gt;&lt;date&gt;Feb&lt;/date&gt;&lt;/pub-dates&gt;&lt;/dates&gt;&lt;isbn&gt;0002-9297 (Print)&amp;#xD;0002-9297&lt;/isbn&gt;&lt;accession-num&gt;9463325&lt;/accession-num&gt;&lt;urls&gt;&lt;/urls&gt;&lt;custom2&gt;PMC1376894&lt;/custom2&gt;&lt;electronic-resource-num&gt;10.1086/301718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cDermid_2002</w:t>
            </w:r>
            <w:hyperlink w:anchor="_ENREF_450" w:tooltip="McDermid, 2002 #52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cDermid&lt;/Author&gt;&lt;Year&gt;2002&lt;/Year&gt;&lt;RecNum&gt;521&lt;/RecNum&gt;&lt;DisplayText&gt;&lt;style face="superscript"&gt;450&lt;/style&gt;&lt;/DisplayText&gt;&lt;record&gt;&lt;rec-number&gt;521&lt;/rec-number&gt;&lt;foreign-keys&gt;&lt;key app="EN" db-id="p9wv00a5yez0v1et5awv9pfoepd0x5dtwwpt" timestamp="1625674868"&gt;521&lt;/key&gt;&lt;/foreign-keys&gt;&lt;ref-type name="Journal Article"&gt;17&lt;/ref-type&gt;&lt;contributors&gt;&lt;authors&gt;&lt;author&gt;McDermid, Heather E.&lt;/author&gt;&lt;author&gt;Morrow, Bernice E.&lt;/author&gt;&lt;/authors&gt;&lt;/contributors&gt;&lt;auth-address&gt;Department of Biological Sciences, University of Alberta, Edmonton, Alberta, Canada.&lt;/auth-address&gt;&lt;titles&gt;&lt;title&gt;Genomic disorders on 22q11&lt;/title&gt;&lt;secondary-title&gt;American journal of human genetics&lt;/secondary-title&gt;&lt;alt-title&gt;Am J Hum Genet&lt;/alt-title&gt;&lt;/titles&gt;&lt;periodical&gt;&lt;full-title&gt;Am J Hum Genet&lt;/full-title&gt;&lt;abbr-1&gt;American journal of human genetics&lt;/abbr-1&gt;&lt;/periodical&gt;&lt;alt-periodical&gt;&lt;full-title&gt;Am J Hum Genet&lt;/full-title&gt;&lt;abbr-1&gt;American journal of human genetics&lt;/abbr-1&gt;&lt;/alt-periodical&gt;&lt;pages&gt;1077-1088&lt;/pages&gt;&lt;volume&gt;70&lt;/volume&gt;&lt;number&gt;5&lt;/number&gt;&lt;keywords&gt;&lt;keyword&gt;Chromosome Aberrations&lt;/keyword&gt;&lt;/keywords&gt;&lt;dates&gt;&lt;year&gt;2002&lt;/year&gt;&lt;pub-dates&gt;&lt;date&gt;2002/05//&lt;/date&gt;&lt;/pub-dates&gt;&lt;/dates&gt;&lt;isbn&gt;0002-9297&lt;/isbn&gt;&lt;accession-num&gt;11925570&lt;/accession-num&gt;&lt;urls&gt;&lt;related-urls&gt;&lt;url&gt;http://europepmc.org/abstract/MED/11925570&lt;/url&gt;&lt;url&gt;https://doi.org/10.1086/340363&lt;/url&gt;&lt;url&gt;https://europepmc.org/articles/PMC447586&lt;/url&gt;&lt;url&gt;https://europepmc.org/articles/PMC447586?pdf=render&lt;/url&gt;&lt;/related-urls&gt;&lt;/urls&gt;&lt;electronic-resource-num&gt;10.1086/340363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aminsky_2011</w:t>
            </w:r>
            <w:hyperlink w:anchor="_ENREF_40" w:tooltip="Kaminsky, 2011 #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YW1pbnNreTwvQXV0aG9yPjxZZWFyPjIwMTE8L1llYXI+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CD39C1" w14:textId="5E4715A1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18912231-214656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B2D72F0" w14:textId="7614FA64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55E2F" w14:paraId="09D324EE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C6415D" w14:textId="48D8EE4B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BD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C67802" w14:textId="52685849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20287208-2146567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F6BBCB" w14:textId="77777777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8F3723" w14:textId="067297FE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ump_2014</w:t>
            </w: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hyperlink w:anchor="_ENREF_456" w:tooltip="Rump, 2014 #4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ump&lt;/Author&gt;&lt;Year&gt;2014&lt;/Year&gt;&lt;RecNum&gt;459&lt;/RecNum&gt;&lt;DisplayText&gt;&lt;style face="superscript"&gt;456&lt;/style&gt;&lt;/DisplayText&gt;&lt;record&gt;&lt;rec-number&gt;459&lt;/rec-number&gt;&lt;foreign-keys&gt;&lt;key app="EN" db-id="p9wv00a5yez0v1et5awv9pfoepd0x5dtwwpt" timestamp="1625606379"&gt;459&lt;/key&gt;&lt;/foreign-keys&gt;&lt;ref-type name="Journal Article"&gt;17&lt;/ref-type&gt;&lt;contributors&gt;&lt;authors&gt;&lt;author&gt;Rump, Patrick&lt;/author&gt;&lt;author&gt;de Leeuw, Nicole&lt;/author&gt;&lt;author&gt;van Essen, Anthonie J.&lt;/author&gt;&lt;author&gt;Verschuuren-Bemelmans, Corien C.&lt;/author&gt;&lt;author&gt;Veenstra-Knol, Hermine E.&lt;/author&gt;&lt;author&gt;Swinkels, Mariëlle E. M.&lt;/author&gt;&lt;author&gt;Oostdijk, Wilma&lt;/author&gt;&lt;author&gt;Ruivenkamp, Claudia&lt;/author&gt;&lt;author&gt;Reardon, Willie&lt;/author&gt;&lt;author&gt;de Munnik, Sonja&lt;/author&gt;&lt;author&gt;Ruiter, Mariken&lt;/author&gt;&lt;author&gt;Frumkin, Ayala&lt;/author&gt;&lt;author&gt;Lev, Dorit&lt;/author&gt;&lt;author&gt;Evers, Christina&lt;/author&gt;&lt;author&gt;Sikkema-Raddatz, Birgit&lt;/author&gt;&lt;author&gt;Dijkhuizen, Trijnie&lt;/author&gt;&lt;author&gt;van Ravenswaaij-Arts, Conny M.&lt;/author&gt;&lt;/authors&gt;&lt;/contributors&gt;&lt;titles&gt;&lt;title&gt;Central 22q11.2 deletions&lt;/title&gt;&lt;secondary-title&gt;American Journal of Medical Genetics Part A&lt;/secondary-title&gt;&lt;/titles&gt;&lt;periodical&gt;&lt;full-title&gt;American Journal of Medical Genetics Part A&lt;/full-title&gt;&lt;/periodical&gt;&lt;pages&gt;2707-2723&lt;/pages&gt;&lt;volume&gt;164&lt;/volume&gt;&lt;number&gt;11&lt;/number&gt;&lt;keywords&gt;&lt;keyword&gt;22q11.2&lt;/keyword&gt;&lt;keyword&gt;deletion&lt;/keyword&gt;&lt;keyword&gt;atypical&lt;/keyword&gt;&lt;keyword&gt;distal&lt;/keyword&gt;&lt;keyword&gt;TBX1&lt;/keyword&gt;&lt;keyword&gt;CRKL&lt;/keyword&gt;&lt;keyword&gt;MAPK1&lt;/keyword&gt;&lt;/keywords&gt;&lt;dates&gt;&lt;year&gt;2014&lt;/year&gt;&lt;pub-dates&gt;&lt;date&gt;2014/11/01&lt;/date&gt;&lt;/pub-dates&gt;&lt;/dates&gt;&lt;publisher&gt;John Wiley &amp;amp; Sons, Ltd&lt;/publisher&gt;&lt;isbn&gt;1552-4825&lt;/isbn&gt;&lt;work-type&gt;https://doi.org/10.1002/ajmg.a.36711&lt;/work-type&gt;&lt;urls&gt;&lt;related-urls&gt;&lt;url&gt;https://doi.org/10.1002/ajmg.a.36711&lt;/url&gt;&lt;/related-urls&gt;&lt;/urls&gt;&lt;electronic-resource-num&gt;https://doi.org/10.1002/ajmg.a.36711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42EBC5" w14:textId="6182FF5E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hr22:20287208-2146567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F5BA4EE" w14:textId="0DE6A82B" w:rsidR="00276DF4" w:rsidRPr="00355E2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55E2F" w14:paraId="50E6BFE0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F927BA" w14:textId="453AA0CB" w:rsidR="00276DF4" w:rsidRPr="00355E2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CD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75F319" w14:textId="0263F72C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047287-2164088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FBC878" w14:textId="6C58AD5A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467AE3" w14:textId="28681D81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ump_2014</w:t>
            </w:r>
            <w:hyperlink w:anchor="_ENREF_456" w:tooltip="Rump, 2014 #4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ump&lt;/Author&gt;&lt;Year&gt;2014&lt;/Year&gt;&lt;RecNum&gt;459&lt;/RecNum&gt;&lt;DisplayText&gt;&lt;style face="superscript"&gt;456&lt;/style&gt;&lt;/DisplayText&gt;&lt;record&gt;&lt;rec-number&gt;459&lt;/rec-number&gt;&lt;foreign-keys&gt;&lt;key app="EN" db-id="p9wv00a5yez0v1et5awv9pfoepd0x5dtwwpt" timestamp="1625606379"&gt;459&lt;/key&gt;&lt;/foreign-keys&gt;&lt;ref-type name="Journal Article"&gt;17&lt;/ref-type&gt;&lt;contributors&gt;&lt;authors&gt;&lt;author&gt;Rump, Patrick&lt;/author&gt;&lt;author&gt;de Leeuw, Nicole&lt;/author&gt;&lt;author&gt;van Essen, Anthonie J.&lt;/author&gt;&lt;author&gt;Verschuuren-Bemelmans, Corien C.&lt;/author&gt;&lt;author&gt;Veenstra-Knol, Hermine E.&lt;/author&gt;&lt;author&gt;Swinkels, Mariëlle E. M.&lt;/author&gt;&lt;author&gt;Oostdijk, Wilma&lt;/author&gt;&lt;author&gt;Ruivenkamp, Claudia&lt;/author&gt;&lt;author&gt;Reardon, Willie&lt;/author&gt;&lt;author&gt;de Munnik, Sonja&lt;/author&gt;&lt;author&gt;Ruiter, Mariken&lt;/author&gt;&lt;author&gt;Frumkin, Ayala&lt;/author&gt;&lt;author&gt;Lev, Dorit&lt;/author&gt;&lt;author&gt;Evers, Christina&lt;/author&gt;&lt;author&gt;Sikkema-Raddatz, Birgit&lt;/author&gt;&lt;author&gt;Dijkhuizen, Trijnie&lt;/author&gt;&lt;author&gt;van Ravenswaaij-Arts, Conny M.&lt;/author&gt;&lt;/authors&gt;&lt;/contributors&gt;&lt;titles&gt;&lt;title&gt;Central 22q11.2 deletions&lt;/title&gt;&lt;secondary-title&gt;American Journal of Medical Genetics Part A&lt;/secondary-title&gt;&lt;/titles&gt;&lt;periodical&gt;&lt;full-title&gt;American Journal of Medical Genetics Part A&lt;/full-title&gt;&lt;/periodical&gt;&lt;pages&gt;2707-2723&lt;/pages&gt;&lt;volume&gt;164&lt;/volume&gt;&lt;number&gt;11&lt;/number&gt;&lt;keywords&gt;&lt;keyword&gt;22q11.2&lt;/keyword&gt;&lt;keyword&gt;deletion&lt;/keyword&gt;&lt;keyword&gt;atypical&lt;/keyword&gt;&lt;keyword&gt;distal&lt;/keyword&gt;&lt;keyword&gt;TBX1&lt;/keyword&gt;&lt;keyword&gt;CRKL&lt;/keyword&gt;&lt;keyword&gt;MAPK1&lt;/keyword&gt;&lt;/keywords&gt;&lt;dates&gt;&lt;year&gt;2014&lt;/year&gt;&lt;pub-dates&gt;&lt;date&gt;2014/11/01&lt;/date&gt;&lt;/pub-dates&gt;&lt;/dates&gt;&lt;publisher&gt;John Wiley &amp;amp; Sons, Ltd&lt;/publisher&gt;&lt;isbn&gt;1552-4825&lt;/isbn&gt;&lt;work-type&gt;https://doi.org/10.1002/ajmg.a.36711&lt;/work-type&gt;&lt;urls&gt;&lt;related-urls&gt;&lt;url&gt;https://doi.org/10.1002/ajmg.a.36711&lt;/url&gt;&lt;/related-urls&gt;&lt;/urls&gt;&lt;electronic-resource-num&gt;https://doi.org/10.1002/ajmg.a.36711&lt;/electronic-resource-num&gt;&lt;access-date&gt;2021/07/0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Woodward_2017</w:t>
            </w:r>
            <w:hyperlink w:anchor="_ENREF_457" w:tooltip="Woodward, 2019 #4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9kd2FyZDwvQXV0aG9yPjxZZWFyPjIwMTk8L1llYXI+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b29kd2FyZDwvQXV0aG9yPjxZZWFyPjIwMTk8L1llYXI+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rrow_2018</w:t>
            </w:r>
            <w:hyperlink w:anchor="_ENREF_455" w:tooltip="Morrow, 2018 #4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b3Jyb3c8L0F1dGhvcj48WWVhcj4yMDE4PC9ZZWFyPjxS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E52164" w14:textId="4004868E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3188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047287-216408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83EEBBE" w14:textId="0636EF59" w:rsidR="00276DF4" w:rsidRPr="00355E2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region between the midpoints of breakpoints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C,D</w:t>
            </w:r>
            <w:proofErr w:type="gramEnd"/>
          </w:p>
        </w:tc>
      </w:tr>
      <w:tr w:rsidR="00276DF4" w:rsidRPr="005D071C" w14:paraId="3287E03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43C6DD2" w14:textId="2A750430" w:rsidR="00276DF4" w:rsidRPr="0080618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DGS/VCFS Distal (22q11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D4DBCFA" w14:textId="45EAAC15" w:rsidR="00276DF4" w:rsidRPr="0080618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chr22:21917117-2364911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A577253" w14:textId="77777777" w:rsidR="00276DF4" w:rsidRPr="0080618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7C9BA23" w14:textId="38161CE2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auch_2005</w:t>
            </w:r>
            <w:hyperlink w:anchor="_ENREF_458" w:tooltip="Rauch, 2005 #42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VjaDwvQXV0aG9yPjxZZWFyPjIwMDU8L1llYXI+PFJl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4NzEtODc2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YXVjaDwvQXV0aG9yPjxZZWFyPjIwMDU8L1llYXI+PFJl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n_2011</w:t>
            </w:r>
            <w:hyperlink w:anchor="_ENREF_459" w:tooltip="Tan, 2011 #45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U1PC9SZWNOdW0+PERpc3BsYXlUZXh0PjxzdHlsZSBmYWNlPSJzdXBlcnNjcmlwdCI+NDU5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xNjIzLTMzPC9wYWdlcz48dm9sdW1lPjE1NWE8L3ZvbHVtZT48bnVt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YW48L0F1dGhvcj48WWVhcj4yMDExPC9ZZWFyPjxSZWNO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khail_2014</w:t>
            </w:r>
            <w:hyperlink w:anchor="_ENREF_460" w:tooltip="Mikhail, 2014 #42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toYWlsPC9BdXRob3I+PFllYXI+MjAxNDwvWWVhcj48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WtoYWlsPC9BdXRob3I+PFllYXI+MjAxNDwvWWVhcj48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urnside_2015</w:t>
            </w:r>
            <w:hyperlink w:anchor="_ENREF_454" w:tooltip="Burnside, 2015 #4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Burnside&lt;/Author&gt;&lt;Year&gt;2015&lt;/Year&gt;&lt;RecNum&gt;460&lt;/RecNum&gt;&lt;DisplayText&gt;&lt;style face="superscript"&gt;454&lt;/style&gt;&lt;/DisplayText&gt;&lt;record&gt;&lt;rec-number&gt;460&lt;/rec-number&gt;&lt;foreign-keys&gt;&lt;key app="EN" db-id="p9wv00a5yez0v1et5awv9pfoepd0x5dtwwpt" timestamp="1625606699"&gt;460&lt;/key&gt;&lt;/foreign-keys&gt;&lt;ref-type name="Journal Article"&gt;17&lt;/ref-type&gt;&lt;contributors&gt;&lt;authors&gt;&lt;author&gt;Burnside, R. D.&lt;/author&gt;&lt;/authors&gt;&lt;/contributors&gt;&lt;titles&gt;&lt;title&gt;22q11.21 Deletion Syndromes: A Review of Proximal, Central, and Distal Deletions and Their Associated Features&lt;/title&gt;&lt;secondary-title&gt;Cytogenetic and Genome Research&lt;/secondary-title&gt;&lt;/titles&gt;&lt;periodical&gt;&lt;full-title&gt;Cytogenetic and Genome Research&lt;/full-title&gt;&lt;/periodical&gt;&lt;pages&gt;89-99&lt;/pages&gt;&lt;volume&gt;146&lt;/volume&gt;&lt;number&gt;2&lt;/number&gt;&lt;dates&gt;&lt;year&gt;2015&lt;/year&gt;&lt;/dates&gt;&lt;isbn&gt;1424-8581&lt;/isbn&gt;&lt;urls&gt;&lt;related-urls&gt;&lt;url&gt;https://www.karger.com/DOI/10.1159/000438708&lt;/url&gt;&lt;/related-urls&gt;&lt;/urls&gt;&lt;electronic-resource-num&gt;10.1159/00043870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5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F69E58" w14:textId="4BACC012" w:rsidR="00276DF4" w:rsidRPr="0080618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chr22:21917117-2364911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255058" w14:textId="71039209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80618F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5D071C" w14:paraId="2E415BD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365134" w14:textId="77777777" w:rsidR="00276DF4" w:rsidRPr="0080618F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D612C8" w14:textId="31486574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45CB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640885-250417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9B42CC" w14:textId="4B4437CE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A5E522A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830F17" w14:textId="5E9D0A0B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245CBD">
              <w:rPr>
                <w:rFonts w:asciiTheme="minorHAnsi" w:eastAsia="Times New Roman" w:hAnsiTheme="minorHAnsi" w:cstheme="minorHAnsi"/>
                <w:sz w:val="16"/>
                <w:szCs w:val="16"/>
              </w:rPr>
              <w:t>chr22:21640885-250417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1E6CC89" w14:textId="015B73B0" w:rsidR="00276DF4" w:rsidRPr="0080618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5E2F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rrespond to the region between the midpoints of breakpoints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,H</w:t>
            </w:r>
            <w:proofErr w:type="gramEnd"/>
          </w:p>
        </w:tc>
      </w:tr>
      <w:tr w:rsidR="00276DF4" w:rsidRPr="00352926" w14:paraId="1E5A30F4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7B9D55" w14:textId="13BD03CE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Phelan-McDermid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(22q13.3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4FC9FB" w14:textId="609B1E63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9051E">
              <w:rPr>
                <w:rFonts w:asciiTheme="minorHAnsi" w:eastAsia="Times New Roman" w:hAnsiTheme="minorHAnsi" w:cstheme="minorHAnsi"/>
                <w:sz w:val="16"/>
                <w:szCs w:val="16"/>
              </w:rPr>
              <w:t>chr22:41673833-4283913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045EA7" w14:textId="114234FE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AFF68C" w14:textId="71F0E956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har_2009</w:t>
            </w:r>
            <w:hyperlink w:anchor="_ENREF_461" w:tooltip="Dhar, 2010 #3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Dhar&lt;/Author&gt;&lt;Year&gt;2010&lt;/Year&gt;&lt;RecNum&gt;315&lt;/RecNum&gt;&lt;DisplayText&gt;&lt;style face="superscript"&gt;461&lt;/style&gt;&lt;/DisplayText&gt;&lt;record&gt;&lt;rec-number&gt;315&lt;/rec-number&gt;&lt;foreign-keys&gt;&lt;key app="EN" db-id="p9wv00a5yez0v1et5awv9pfoepd0x5dtwwpt" timestamp="1624750225"&gt;315&lt;/key&gt;&lt;/foreign-keys&gt;&lt;ref-type name="Journal Article"&gt;17&lt;/ref-type&gt;&lt;contributors&gt;&lt;authors&gt;&lt;author&gt;Dhar, S. U.&lt;/author&gt;&lt;author&gt;del Gaudio, D.&lt;/author&gt;&lt;author&gt;German, J. R.&lt;/author&gt;&lt;author&gt;Peters, S. U.&lt;/author&gt;&lt;author&gt;Ou, Z.&lt;/author&gt;&lt;author&gt;Bader, P. I.&lt;/author&gt;&lt;author&gt;Berg, J. S.&lt;/author&gt;&lt;author&gt;Blazo, M.&lt;/author&gt;&lt;author&gt;Brown, C. W.&lt;/author&gt;&lt;author&gt;Graham, B. H.&lt;/author&gt;&lt;author&gt;Grebe, T. A.&lt;/author&gt;&lt;author&gt;Lalani, S.&lt;/author&gt;&lt;author&gt;Irons, M.&lt;/author&gt;&lt;author&gt;Sparagana, S.&lt;/author&gt;&lt;author&gt;Williams, M.&lt;/author&gt;&lt;author&gt;Phillips Iii, J. A.&lt;/author&gt;&lt;author&gt;Beaudet, A. L.&lt;/author&gt;&lt;author&gt;Stankiewicz, P.&lt;/author&gt;&lt;author&gt;Patel, A.&lt;/author&gt;&lt;author&gt;Cheung, S. W.&lt;/author&gt;&lt;author&gt;Sahoo, T.&lt;/author&gt;&lt;/authors&gt;&lt;/contributors&gt;&lt;titles&gt;&lt;title&gt;22q13.3 deletion syndrome: Clinical and molecular analysis using array CGH&lt;/title&gt;&lt;secondary-title&gt;American Journal of Medical Genetics Part A&lt;/secondary-title&gt;&lt;/titles&gt;&lt;periodical&gt;&lt;full-title&gt;American Journal of Medical Genetics Part A&lt;/full-title&gt;&lt;/periodical&gt;&lt;pages&gt;573-581&lt;/pages&gt;&lt;volume&gt;152A&lt;/volume&gt;&lt;number&gt;3&lt;/number&gt;&lt;keywords&gt;&lt;keyword&gt;array CGH&lt;/keyword&gt;&lt;keyword&gt;autism spectrum disorders&lt;/keyword&gt;&lt;keyword&gt;developmental delay&lt;/keyword&gt;&lt;keyword&gt;SHANK3&lt;/keyword&gt;&lt;keyword&gt;speech delay&lt;/keyword&gt;&lt;keyword&gt;22q13.3 deletion syndrome&lt;/keyword&gt;&lt;/keywords&gt;&lt;dates&gt;&lt;year&gt;2010&lt;/year&gt;&lt;pub-dates&gt;&lt;date&gt;2010/03/01&lt;/date&gt;&lt;/pub-dates&gt;&lt;/dates&gt;&lt;publisher&gt;John Wiley &amp;amp; Sons, Ltd&lt;/publisher&gt;&lt;isbn&gt;1552-4825&lt;/isbn&gt;&lt;work-type&gt;https://doi.org/10.1002/ajmg.a.33253&lt;/work-type&gt;&lt;urls&gt;&lt;related-urls&gt;&lt;url&gt;https://doi.org/10.1002/ajmg.a.33253&lt;/url&gt;&lt;/related-urls&gt;&lt;/urls&gt;&lt;electronic-resource-num&gt;https://doi.org/10.1002/ajmg.a.33253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helan_2011</w:t>
            </w:r>
            <w:hyperlink w:anchor="_ENREF_462" w:tooltip="Phelan, 2011 #3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helan&lt;/Author&gt;&lt;Year&gt;2011&lt;/Year&gt;&lt;RecNum&gt;314&lt;/RecNum&gt;&lt;DisplayText&gt;&lt;style face="superscript"&gt;462&lt;/style&gt;&lt;/DisplayText&gt;&lt;record&gt;&lt;rec-number&gt;314&lt;/rec-number&gt;&lt;foreign-keys&gt;&lt;key app="EN" db-id="p9wv00a5yez0v1et5awv9pfoepd0x5dtwwpt" timestamp="1624749994"&gt;314&lt;/key&gt;&lt;/foreign-keys&gt;&lt;ref-type name="Journal Article"&gt;17&lt;/ref-type&gt;&lt;contributors&gt;&lt;authors&gt;&lt;author&gt;Phelan, K.&lt;/author&gt;&lt;author&gt;McDermid, H. E.&lt;/author&gt;&lt;/authors&gt;&lt;/contributors&gt;&lt;titles&gt;&lt;title&gt;The 22q13.3 Deletion Syndrome (Phelan-McDermid Syndrome)&lt;/title&gt;&lt;secondary-title&gt;Molecular Syndromology&lt;/secondary-title&gt;&lt;/titles&gt;&lt;periodical&gt;&lt;full-title&gt;Molecular Syndromology&lt;/full-title&gt;&lt;/periodical&gt;&lt;pages&gt;186-201&lt;/pages&gt;&lt;volume&gt;2&lt;/volume&gt;&lt;number&gt;3-5&lt;/number&gt;&lt;dates&gt;&lt;year&gt;2011&lt;/year&gt;&lt;/dates&gt;&lt;isbn&gt;1661-8769&lt;/isbn&gt;&lt;urls&gt;&lt;related-urls&gt;&lt;url&gt;https://www.karger.com/DOI/10.1159/000334260&lt;/url&gt;&lt;/related-urls&gt;&lt;/urls&gt;&lt;electronic-resource-num&gt;10.1159/000334260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bookmarkStart w:id="127" w:name="_Hlk75905446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an_2013</w:t>
            </w:r>
            <w:hyperlink w:anchor="_ENREF_463" w:tooltip="Han, 2013 #56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48L0F1dGhvcj48WWVhcj4yMDEzPC9ZZWFyPjxSZWNO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zItNzwvcGFnZXM+PHZvbHVtZT41MDM8L3ZvbHVt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YW48L0F1dGhvcj48WWVhcj4yMDEzPC9ZZWFyPjxSZWNO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sciglio</w:t>
            </w:r>
            <w:bookmarkEnd w:id="127"/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_2014</w:t>
            </w:r>
            <w:hyperlink w:anchor="_ENREF_464" w:tooltip="Disciglio, 2014 #3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XNjaWdsaW88L0F1dGhvcj48WWVhcj4yMDE0PC9ZZWFy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Y2Ni03NjwvcGFnZXM+PHZvbHVt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XNjaWdsaW88L0F1dGhvcj48WWVhcj4yMDE0PC9ZZWFy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Phelan_2015</w:t>
            </w:r>
            <w:hyperlink w:anchor="_ENREF_465" w:tooltip="Phelan, 2015 #3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Phelan&lt;/Author&gt;&lt;Year&gt;2015&lt;/Year&gt;&lt;RecNum&gt;312&lt;/RecNum&gt;&lt;DisplayText&gt;&lt;style face="superscript"&gt;465&lt;/style&gt;&lt;/DisplayText&gt;&lt;record&gt;&lt;rec-number&gt;312&lt;/rec-number&gt;&lt;foreign-keys&gt;&lt;key app="EN" db-id="p9wv00a5yez0v1et5awv9pfoepd0x5dtwwpt" timestamp="1624749179"&gt;312&lt;/key&gt;&lt;/foreign-keys&gt;&lt;ref-type name="Journal Article"&gt;17&lt;/ref-type&gt;&lt;contributors&gt;&lt;authors&gt;&lt;author&gt;Phelan, Katy&lt;/author&gt;&lt;author&gt;Boccuto, Luigi&lt;/author&gt;&lt;author&gt;Rogers, R. Curtis&lt;/author&gt;&lt;author&gt;Sarasua, Sara M.&lt;/author&gt;&lt;author&gt;McDermid, Heather E.&lt;/author&gt;&lt;/authors&gt;&lt;/contributors&gt;&lt;titles&gt;&lt;title&gt;Letter to the editor regarding Disciglio et al.: Interstitial 22q13 deletions not involving SHANK3 gene: A new contiguous gene syndrome&lt;/title&gt;&lt;secondary-title&gt;American Journal of Medical Genetics Part A&lt;/secondary-title&gt;&lt;/titles&gt;&lt;periodical&gt;&lt;full-title&gt;American Journal of Medical Genetics Part A&lt;/full-title&gt;&lt;/periodical&gt;&lt;pages&gt;1679-1680&lt;/pages&gt;&lt;volume&gt;167&lt;/volume&gt;&lt;number&gt;7&lt;/number&gt;&lt;dates&gt;&lt;year&gt;2015&lt;/year&gt;&lt;pub-dates&gt;&lt;date&gt;2015/07/01&lt;/date&gt;&lt;/pub-dates&gt;&lt;/dates&gt;&lt;publisher&gt;John Wiley &amp;amp; Sons, Ltd&lt;/publisher&gt;&lt;isbn&gt;1552-4825&lt;/isbn&gt;&lt;work-type&gt;https://doi.org/10.1002/ajmg.a.36788&lt;/work-type&gt;&lt;urls&gt;&lt;related-urls&gt;&lt;url&gt;https://doi.org/10.1002/ajmg.a.36788&lt;/url&gt;&lt;/related-urls&gt;&lt;/urls&gt;&lt;electronic-resource-num&gt;https://doi.org/10.1002/ajmg.a.36788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padia_2017</w:t>
            </w:r>
            <w:hyperlink w:anchor="_ENREF_466" w:tooltip="Upadia, 2018 #3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padia&lt;/Author&gt;&lt;Year&gt;2018&lt;/Year&gt;&lt;RecNum&gt;313&lt;/RecNum&gt;&lt;DisplayText&gt;&lt;style face="superscript"&gt;466&lt;/style&gt;&lt;/DisplayText&gt;&lt;record&gt;&lt;rec-number&gt;313&lt;/rec-number&gt;&lt;foreign-keys&gt;&lt;key app="EN" db-id="p9wv00a5yez0v1et5awv9pfoepd0x5dtwwpt" timestamp="1624749654"&gt;313&lt;/key&gt;&lt;/foreign-keys&gt;&lt;ref-type name="Journal Article"&gt;17&lt;/ref-type&gt;&lt;contributors&gt;&lt;authors&gt;&lt;author&gt;Upadia, Jariya&lt;/author&gt;&lt;author&gt;Gonzales, Patrick R.&lt;/author&gt;&lt;author&gt;Atkinson, T. Prescott&lt;/author&gt;&lt;author&gt;Schroeder, Harry W.&lt;/author&gt;&lt;author&gt;Robin, Nathaniel H.&lt;/author&gt;&lt;author&gt;Rudy, Natasha L.&lt;/author&gt;&lt;author&gt;Mikhail, Fady M.&lt;/author&gt;&lt;/authors&gt;&lt;/contributors&gt;&lt;titles&gt;&lt;title&gt;A previously unrecognized 22q13.2 microdeletion syndrome that encompasses TCF20 and TNFRSF13C&lt;/title&gt;&lt;secondary-title&gt;American Journal of Medical Genetics Part A&lt;/secondary-title&gt;&lt;/titles&gt;&lt;periodical&gt;&lt;full-title&gt;American Journal of Medical Genetics Part A&lt;/full-title&gt;&lt;/periodical&gt;&lt;pages&gt;2791-2797&lt;/pages&gt;&lt;volume&gt;176&lt;/volume&gt;&lt;number&gt;12&lt;/number&gt;&lt;keywords&gt;&lt;keyword&gt;B-cell Activation Factor Receptor&lt;/keyword&gt;&lt;keyword&gt;hypogammaglobulinemia&lt;/keyword&gt;&lt;keyword&gt;Phelan-McDermid syndrome&lt;/keyword&gt;&lt;keyword&gt;SHANK3&lt;/keyword&gt;&lt;keyword&gt;TCF20&lt;/keyword&gt;&lt;keyword&gt;TNFRSF13C&lt;/keyword&gt;&lt;keyword&gt;22q13.2 microdeletion&lt;/keyword&gt;&lt;/keywords&gt;&lt;dates&gt;&lt;year&gt;2018&lt;/year&gt;&lt;pub-dates&gt;&lt;date&gt;2018/12/01&lt;/date&gt;&lt;/pub-dates&gt;&lt;/dates&gt;&lt;publisher&gt;John Wiley &amp;amp; Sons, Ltd&lt;/publisher&gt;&lt;isbn&gt;1552-4825&lt;/isbn&gt;&lt;work-type&gt;https://doi.org/10.1002/ajmg.a.40492&lt;/work-type&gt;&lt;urls&gt;&lt;related-urls&gt;&lt;url&gt;https://doi.org/10.1002/ajmg.a.40492&lt;/url&gt;&lt;/related-urls&gt;&lt;/urls&gt;&lt;electronic-resource-num&gt;https://doi.org/10.1002/ajmg.a.40492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A923672" w14:textId="45FF8380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9051E">
              <w:rPr>
                <w:rFonts w:asciiTheme="minorHAnsi" w:eastAsia="Times New Roman" w:hAnsiTheme="minorHAnsi" w:cstheme="minorHAnsi"/>
                <w:sz w:val="16"/>
                <w:szCs w:val="16"/>
              </w:rPr>
              <w:t>chr22:41673833-4283913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63F883C" w14:textId="115A1872" w:rsidR="00276DF4" w:rsidRPr="00EA10F1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Upadia</w:t>
            </w:r>
            <w:proofErr w:type="spell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0B57816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5135FC3" w14:textId="77777777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4D7E3A" w14:textId="68BF2C6C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77255">
              <w:rPr>
                <w:rFonts w:asciiTheme="minorHAnsi" w:eastAsia="Times New Roman" w:hAnsiTheme="minorHAnsi" w:cstheme="minorHAnsi"/>
                <w:sz w:val="16"/>
                <w:szCs w:val="16"/>
              </w:rPr>
              <w:t>chr22:43709818-5069226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EF04E5D" w14:textId="19642025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FB10B7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BD0888" w14:textId="6F12A602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77255">
              <w:rPr>
                <w:rFonts w:asciiTheme="minorHAnsi" w:eastAsia="Times New Roman" w:hAnsiTheme="minorHAnsi" w:cstheme="minorHAnsi"/>
                <w:sz w:val="16"/>
                <w:szCs w:val="16"/>
              </w:rPr>
              <w:t>chr22:43709818-5069226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BFD3143" w14:textId="0A153EB6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8 of </w:t>
            </w:r>
            <w:r w:rsidRPr="009E1376">
              <w:rPr>
                <w:rFonts w:asciiTheme="minorHAnsi" w:eastAsia="Times New Roman" w:hAnsiTheme="minorHAnsi" w:cstheme="minorHAnsi"/>
                <w:sz w:val="16"/>
                <w:szCs w:val="16"/>
              </w:rPr>
              <w:t>Disciglio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16D7E31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D2A539C" w14:textId="77777777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D66975" w14:textId="2E0DB956" w:rsidR="00276DF4" w:rsidRPr="00EA10F1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46458243-4949977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B98628F" w14:textId="3196797A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09AC23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E1DB0A7" w14:textId="45EE59F8" w:rsidR="00276DF4" w:rsidRPr="00EA10F1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48079579-5115290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40ECCEA" w14:textId="6C1392EC" w:rsidR="00276DF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5 of Dha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7B142C3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21AF16" w14:textId="77777777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846C318" w14:textId="077129C9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48554059-4956587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B76356" w14:textId="3DE38C5D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F6A9821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5B2B8A" w14:textId="4CC22FB1" w:rsidR="00276DF4" w:rsidRPr="00EA10F1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C6F81">
              <w:rPr>
                <w:rFonts w:asciiTheme="minorHAnsi" w:eastAsia="Times New Roman" w:hAnsiTheme="minorHAnsi" w:cstheme="minorHAnsi"/>
                <w:sz w:val="16"/>
                <w:szCs w:val="16"/>
              </w:rPr>
              <w:t>chr22:50168055-5121900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FA22939" w14:textId="63B5AB02" w:rsidR="00276DF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4 of Dhar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52926" w14:paraId="602FC86D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21B06F54" w14:textId="79E01726" w:rsidR="00276DF4" w:rsidRPr="0035292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8AB9BDF" w14:textId="3C172444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8" w:name="_Hlk75905547"/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chr22:50607088-50749416</w:t>
            </w:r>
            <w:bookmarkEnd w:id="128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A876FE3" w14:textId="5D887EF8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8DC21F1" w14:textId="7E8FAAF9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0F0985" w14:textId="5EB50F30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chr22:51045516-5118784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BED0D9B" w14:textId="02A8FBCB" w:rsidR="00276DF4" w:rsidRPr="0035292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52926">
              <w:rPr>
                <w:rFonts w:asciiTheme="minorHAnsi" w:eastAsia="Times New Roman" w:hAnsiTheme="minorHAnsi" w:cstheme="minorHAnsi"/>
                <w:sz w:val="16"/>
                <w:szCs w:val="16"/>
              </w:rPr>
              <w:t>DECIPHER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276DF4" w:rsidRPr="000B7E1C" w14:paraId="70463098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5147D25" w14:textId="77777777" w:rsidR="00276DF4" w:rsidRPr="000B7E1C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E11CD89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C06B31F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8128880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1A0B60FB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19445CA" w14:textId="7777777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276DF4" w:rsidRPr="000B7E1C" w14:paraId="058E236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0A8FC14" w14:textId="3BB27727" w:rsidR="00276DF4" w:rsidRPr="000B7E1C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SHOX</w:t>
            </w:r>
            <w:r w:rsidRPr="000B7E1C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(Xp22.33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DDB5990" w14:textId="38E597D3" w:rsidR="00276DF4" w:rsidRPr="000B7E1C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chrX:791143-907140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307E265" w14:textId="744EC95A" w:rsidR="00276DF4" w:rsidRPr="000B7E1C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 w:val="restart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0852AE9" w14:textId="0FE42C6B" w:rsidR="00276DF4" w:rsidRPr="00B9777F" w:rsidRDefault="000A5D47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FCC0DE7" w14:textId="5BCED3EC" w:rsidR="00276DF4" w:rsidRPr="000B7E1C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hAnsiTheme="minorHAnsi" w:cstheme="minorHAnsi"/>
                <w:sz w:val="16"/>
                <w:szCs w:val="16"/>
              </w:rPr>
              <w:t>chrX:751878-867875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23E27EA" w14:textId="60EE5674" w:rsidR="00276DF4" w:rsidRPr="000B7E1C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33616F" w14:paraId="22990C45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2B6D858" w14:textId="77777777" w:rsidR="00276DF4" w:rsidRPr="000B7E1C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B96766A" w14:textId="4B86DD31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chrX:499823-79314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49C787" w14:textId="5FB60943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7786C2B" w14:textId="3B8FFFA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DA9D91" w14:textId="28A4E11F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hAnsiTheme="minorHAnsi" w:cstheme="minorHAnsi"/>
                <w:sz w:val="16"/>
                <w:szCs w:val="16"/>
              </w:rPr>
              <w:t>chrX:460558-75387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ADB8564" w14:textId="5ABDDD47" w:rsidR="00276DF4" w:rsidRPr="000B7E1C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B7E1C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D20D74" w14:paraId="66EB327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8F14019" w14:textId="22AB46FA" w:rsidR="00276DF4" w:rsidRPr="00D20D7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STS</w:t>
            </w:r>
            <w:r w:rsidRPr="00D20D74"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(Xp22.3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A34C777" w14:textId="768E99D3" w:rsidR="00276DF4" w:rsidRPr="00D20D7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6455812-81249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5D4E589" w14:textId="77777777" w:rsidR="00276DF4" w:rsidRPr="00D20D7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ECE842A" w14:textId="41677CF9" w:rsidR="00D237A2" w:rsidRPr="00D20D7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Shapiro_1989</w:t>
            </w:r>
            <w:hyperlink w:anchor="_ENREF_467" w:tooltip="Shapiro, 1989 #536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waXJvPC9BdXRob3I+PFllYXI+MTk4OTwvWWVhcj48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ODQ3Ny04MTwvcGFnZXM+PHZvbHVtZT44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GFwaXJvPC9BdXRob3I+PFllYXI+MTk4OTwvWWVhcj48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7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 Alperin_1997</w:t>
            </w:r>
            <w:hyperlink w:anchor="_ENREF_468" w:tooltip="Alperin, 1997 #538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Alperin&lt;/Author&gt;&lt;Year&gt;1997&lt;/Year&gt;&lt;RecNum&gt;538&lt;/RecNum&gt;&lt;DisplayText&gt;&lt;style face="superscript"&gt;468&lt;/style&gt;&lt;/DisplayText&gt;&lt;record&gt;&lt;rec-number&gt;538&lt;/rec-number&gt;&lt;foreign-keys&gt;&lt;key app="EN" db-id="p9wv00a5yez0v1et5awv9pfoepd0x5dtwwpt" timestamp="1625678549"&gt;538&lt;/key&gt;&lt;/foreign-keys&gt;&lt;ref-type name="Journal Article"&gt;17&lt;/ref-type&gt;&lt;contributors&gt;&lt;authors&gt;&lt;author&gt;Alperin, E. S.&lt;/author&gt;&lt;author&gt;Shapiro, L. J.&lt;/author&gt;&lt;/authors&gt;&lt;/contributors&gt;&lt;auth-address&gt;Department of Pediatrics, University of California San Francisco, San Francisco, California 94143, USA.&lt;/auth-address&gt;&lt;titles&gt;&lt;title&gt;Characterization of point mutations in patients with X-linked ichthyosis. Effects on the structure and function of the steroid sulfatase protein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0756-63&lt;/pages&gt;&lt;volume&gt;272&lt;/volume&gt;&lt;number&gt;33&lt;/number&gt;&lt;edition&gt;1997/08/15&lt;/edition&gt;&lt;keywords&gt;&lt;keyword&gt;Animals&lt;/keyword&gt;&lt;keyword&gt;Arylsulfatases/chemistry/*genetics/physiology&lt;/keyword&gt;&lt;keyword&gt;Cell Line&lt;/keyword&gt;&lt;keyword&gt;Dogs&lt;/keyword&gt;&lt;keyword&gt;Humans&lt;/keyword&gt;&lt;keyword&gt;Ichthyosis, X-Linked/enzymology/*genetics&lt;/keyword&gt;&lt;keyword&gt;*Point Mutation&lt;/keyword&gt;&lt;keyword&gt;Steryl-Sulfatase&lt;/keyword&gt;&lt;keyword&gt;Structure-Activity Relationship&lt;/keyword&gt;&lt;/keywords&gt;&lt;dates&gt;&lt;year&gt;1997&lt;/year&gt;&lt;pub-dates&gt;&lt;date&gt;Aug 15&lt;/date&gt;&lt;/pub-dates&gt;&lt;/dates&gt;&lt;isbn&gt;0021-9258 (Print)&amp;#xD;0021-9258&lt;/isbn&gt;&lt;accession-num&gt;9252398&lt;/accession-num&gt;&lt;urls&gt;&lt;/urls&gt;&lt;electronic-resource-num&gt;10.1074/jbc.272.33.20756&lt;/electronic-resource-num&gt;&lt;remote-database-provider&gt;NLM&lt;/remote-database-provider&gt;&lt;language&gt;eng&lt;/language&gt;&lt;/record&gt;&lt;/Cite&gt;&lt;/EndNote&gt;</w:instrTex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</w:t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6</w:t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8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 Valdes</w:t>
            </w:r>
            <w:r w:rsidR="00D237A2"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-</w:t>
            </w:r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Flores_2000</w:t>
            </w:r>
            <w:hyperlink w:anchor="_ENREF_469" w:tooltip="Valdes-Flores, 2000 #537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RmxvcmVzPC9BdXRob3I+PFllYXI+MjAwMDwv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xkZXMtRmxvcmVzPC9BdXRob3I+PFllYXI+MjAwMDwv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69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0376B9A6" w14:textId="34D6DEBD" w:rsidR="00276DF4" w:rsidRPr="00D20D74" w:rsidRDefault="00D237A2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Hand_2014</w:t>
            </w:r>
            <w:hyperlink w:anchor="_ENREF_470" w:tooltip="Hand, 2015 #673" w:history="1"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and&lt;/Author&gt;&lt;Year&gt;2015&lt;/Year&gt;&lt;RecNum&gt;673&lt;/RecNum&gt;&lt;DisplayText&gt;&lt;style face="superscript"&gt;470&lt;/style&gt;&lt;/DisplayText&gt;&lt;record&gt;&lt;rec-number&gt;673&lt;/rec-number&gt;&lt;foreign-keys&gt;&lt;key app="EN" db-id="p9wv00a5yez0v1et5awv9pfoepd0x5dtwwpt" timestamp="1633106523"&gt;673&lt;/key&gt;&lt;/foreign-keys&gt;&lt;ref-type name="Journal Article"&gt;17&lt;/ref-type&gt;&lt;contributors&gt;&lt;authors&gt;&lt;author&gt;Hand, Jennifer L.&lt;/author&gt;&lt;author&gt;Runke, Cassandra K.&lt;/author&gt;&lt;author&gt;Hodge, Jennelle C.&lt;/author&gt;&lt;/authors&gt;&lt;/contributors&gt;&lt;titles&gt;&lt;title&gt;The phenotype spectrum of X-linked ichthyosis identified by chromosomal microarray&lt;/title&gt;&lt;secondary-title&gt;Journal of the American Academy of Dermatology&lt;/secondary-title&gt;&lt;/titles&gt;&lt;periodical&gt;&lt;full-title&gt;Journal of the American Academy of Dermatology&lt;/full-title&gt;&lt;/periodical&gt;&lt;pages&gt;617-627&lt;/pages&gt;&lt;volume&gt;72&lt;/volume&gt;&lt;number&gt;4&lt;/number&gt;&lt;keywords&gt;&lt;keyword&gt;atopic dermatitis&lt;/keyword&gt;&lt;keyword&gt;chromosomal microarray&lt;/keyword&gt;&lt;keyword&gt;contiguous gene syndrome&lt;/keyword&gt;&lt;keyword&gt;eczema&lt;/keyword&gt;&lt;keyword&gt;steroid sulfatase deficiency&lt;/keyword&gt;&lt;keyword&gt;steroid sulfatase gene&lt;/keyword&gt;&lt;keyword&gt;X-linked ichthyosis&lt;/keyword&gt;&lt;/keywords&gt;&lt;dates&gt;&lt;year&gt;2015&lt;/year&gt;&lt;pub-dates&gt;&lt;date&gt;2015/04/01/&lt;/date&gt;&lt;/pub-dates&gt;&lt;/dates&gt;&lt;isbn&gt;0190-9622&lt;/isbn&gt;&lt;urls&gt;&lt;related-urls&gt;&lt;url&gt;https://www.sciencedirect.com/science/article/pii/S0190962214023056&lt;/url&gt;&lt;/related-urls&gt;&lt;/urls&gt;&lt;electronic-resource-num&gt;https://doi.org/10.1016/j.jaad.2014.12.020&lt;/electronic-resource-num&gt;&lt;/record&gt;&lt;/Cite&gt;&lt;/EndNote&gt;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0</w: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="00276DF4"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Brcic_2020</w:t>
            </w:r>
            <w:hyperlink w:anchor="_ENREF_471" w:tooltip="Brcic, 2020 #540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NpYzwvQXV0aG9yPjxZZWFyPjIwMjA8L1llYXI+PFJl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NjkyLTY5ODwvcGFnZXM+PHZv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cmNpYzwvQXV0aG9yPjxZZWFyPjIwMjA8L1llYXI+PFJl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1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276DF4" w:rsidRPr="00D20D74">
              <w:rPr>
                <w:rFonts w:asciiTheme="minorHAnsi" w:eastAsia="Times New Roman" w:hAnsiTheme="minorHAnsi" w:cstheme="minorHAnsi"/>
                <w:sz w:val="15"/>
                <w:szCs w:val="15"/>
              </w:rPr>
              <w:t>; Gubb_2020</w:t>
            </w:r>
            <w:hyperlink w:anchor="_ENREF_472" w:tooltip="Gubb, 2020 #539" w:history="1"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Gubb&lt;/Author&gt;&lt;Year&gt;2020&lt;/Year&gt;&lt;RecNum&gt;539&lt;/RecNum&gt;&lt;DisplayText&gt;&lt;style face="superscript"&gt;472&lt;/style&gt;&lt;/DisplayText&gt;&lt;record&gt;&lt;rec-number&gt;539&lt;/rec-number&gt;&lt;foreign-keys&gt;&lt;key app="EN" db-id="p9wv00a5yez0v1et5awv9pfoepd0x5dtwwpt" timestamp="1625678766"&gt;539&lt;/key&gt;&lt;/foreign-keys&gt;&lt;ref-type name="Journal Article"&gt;17&lt;/ref-type&gt;&lt;contributors&gt;&lt;authors&gt;&lt;author&gt;Gubb, S. J. A.&lt;/author&gt;&lt;author&gt;Brcic, L.&lt;/author&gt;&lt;author&gt;Underwood, J. F. G.&lt;/author&gt;&lt;author&gt;Kendall, K. M.&lt;/author&gt;&lt;author&gt;Caseras, X.&lt;/author&gt;&lt;author&gt;Kirov, G.&lt;/author&gt;&lt;author&gt;Davies, W.&lt;/author&gt;&lt;/authors&gt;&lt;/contributors&gt;&lt;auth-address&gt;Division of Psychological Medicine and Clinical Neurosciences and Centre for Neuropsychiatric Genetics and Genomics, School of Medicine, Cardiff University, Cardiff CF24 4HQ, United Kingdom.&amp;#xD;School of Psychology, Cardiff University, Cardiff CF10 3AT, United Kingdom.&amp;#xD;Neuroscience and Mental Health Research Institute, Cardiff University, Cardiff CF24 4HQ, United Kingdom.&lt;/auth-address&gt;&lt;titles&gt;&lt;title&gt;Medical and neurobehavioural phenotypes in male and female carriers of Xp22.31 duplications in the UK Biobank&lt;/title&gt;&lt;secondary-title&gt;Hum Mol Genet&lt;/secondary-title&gt;&lt;alt-title&gt;Human molecular genetics&lt;/alt-title&gt;&lt;/titles&gt;&lt;periodical&gt;&lt;full-title&gt;Human molecular genetics&lt;/full-title&gt;&lt;abbr-1&gt;Hum Mol Genet&lt;/abbr-1&gt;&lt;/periodical&gt;&lt;alt-periodical&gt;&lt;full-title&gt;Human molecular genetics&lt;/full-title&gt;&lt;abbr-1&gt;Hum Mol Genet&lt;/abbr-1&gt;&lt;/alt-periodical&gt;&lt;pages&gt;2872-2881&lt;/pages&gt;&lt;volume&gt;29&lt;/volume&gt;&lt;number&gt;17&lt;/number&gt;&lt;edition&gt;2020/08/09&lt;/edition&gt;&lt;dates&gt;&lt;year&gt;2020&lt;/year&gt;&lt;pub-dates&gt;&lt;date&gt;Oct 10&lt;/date&gt;&lt;/pub-dates&gt;&lt;/dates&gt;&lt;isbn&gt;0964-6906 (Print)&amp;#xD;0964-6906&lt;/isbn&gt;&lt;accession-num&gt;32766777&lt;/accession-num&gt;&lt;urls&gt;&lt;/urls&gt;&lt;custom2&gt;PMC7566349&lt;/custom2&gt;&lt;electronic-resource-num&gt;10.1093/hmg/ddaa174&lt;/electronic-resource-num&gt;&lt;remote-database-provider&gt;NLM&lt;/remote-database-provider&gt;&lt;language&gt;eng&lt;/language&gt;&lt;/record&gt;&lt;/Cite&gt;&lt;/EndNote&gt;</w:instrTex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2</w:t>
              </w:r>
              <w:r w:rsidR="005907C9" w:rsidRPr="00D20D74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CBCD8F6" w14:textId="6B3EDBE7" w:rsidR="00276DF4" w:rsidRPr="00D20D7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6455812-81249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3DC5664" w14:textId="04D4465F" w:rsidR="00276DF4" w:rsidRPr="00D20D74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038C5" w14:paraId="36926801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06B982" w14:textId="77777777" w:rsidR="00276DF4" w:rsidRPr="00D20D74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0799E0" w14:textId="31941E2E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7065293-727268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A7048F" w14:textId="32D9B923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66C828" w14:textId="48EC685E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E1950B7" w14:textId="58470655" w:rsidR="00276DF4" w:rsidRPr="00D20D74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hrX:7065293-727268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C3A6070" w14:textId="5E9C5FA2" w:rsidR="00276DF4" w:rsidRPr="006B0EC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D20D74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417C2B" w:rsidRPr="00691A57" w14:paraId="1F94A44C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06FF25" w14:textId="77777777" w:rsidR="00417C2B" w:rsidRPr="00EE31F7" w:rsidRDefault="00417C2B" w:rsidP="00C53E0D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p2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17728CD" w14:textId="77777777" w:rsidR="00417C2B" w:rsidRPr="00EE31F7" w:rsidRDefault="00417C2B" w:rsidP="00C53E0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6159F">
              <w:rPr>
                <w:rFonts w:asciiTheme="minorHAnsi" w:eastAsia="Times New Roman" w:hAnsiTheme="minorHAnsi" w:cstheme="minorHAnsi"/>
                <w:sz w:val="16"/>
                <w:szCs w:val="16"/>
              </w:rPr>
              <w:t>chrX:28605681-3322967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650BC7" w14:textId="77777777" w:rsidR="00417C2B" w:rsidRPr="00EE31F7" w:rsidRDefault="00417C2B" w:rsidP="00C53E0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68199D2" w14:textId="1ABA71F3" w:rsidR="00417C2B" w:rsidRPr="00B9777F" w:rsidRDefault="00417C2B" w:rsidP="00C53E0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llerud_2003</w:t>
            </w:r>
            <w:hyperlink w:anchor="_ENREF_473" w:tooltip="Hellerud, 2003 #59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xsZXJ1ZDwvQXV0aG9yPjxZZWFyPjIwMDM8L1llYXI+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xsZXJ1ZDwvQXV0aG9yPjxZZWFyPjIwMDM8L1llYXI+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tanczak_2007</w:t>
            </w:r>
            <w:hyperlink w:anchor="_ENREF_474" w:tooltip="Stanczak, 2007 #59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tanczak&lt;/Author&gt;&lt;Year&gt;2007&lt;/Year&gt;&lt;RecNum&gt;598&lt;/RecNum&gt;&lt;DisplayText&gt;&lt;style face="superscript"&gt;474&lt;/style&gt;&lt;/DisplayText&gt;&lt;record&gt;&lt;rec-number&gt;598&lt;/rec-number&gt;&lt;foreign-keys&gt;&lt;key app="EN" db-id="p9wv00a5yez0v1et5awv9pfoepd0x5dtwwpt" timestamp="1626909503"&gt;598&lt;/key&gt;&lt;/foreign-keys&gt;&lt;ref-type name="Journal Article"&gt;17&lt;/ref-type&gt;&lt;contributors&gt;&lt;authors&gt;&lt;author&gt;Stanczak, C. M.&lt;/author&gt;&lt;author&gt;Chen, Z.&lt;/author&gt;&lt;author&gt;Zhang, Y. H.&lt;/author&gt;&lt;author&gt;Nelson, S. F.&lt;/author&gt;&lt;author&gt;McCabe, E. R.&lt;/author&gt;&lt;/authors&gt;&lt;/contributors&gt;&lt;auth-address&gt;Department of Human Genetics, David Geffen School of Medicine at the University of California Los Angeles, Los Angeles, California 90095-1752, USA.&lt;/auth-address&gt;&lt;titles&gt;&lt;title&gt;Deletion mapping in Xp21 for patients with complex glycerol kinase deficiency using SNP mapping arrays&lt;/title&gt;&lt;secondary-title&gt;Hum Mutat&lt;/secondary-title&gt;&lt;alt-title&gt;Human mutation&lt;/alt-title&gt;&lt;/titles&gt;&lt;periodical&gt;&lt;full-title&gt;Hum Mutat&lt;/full-title&gt;&lt;abbr-1&gt;Human mutation&lt;/abbr-1&gt;&lt;/periodical&gt;&lt;alt-periodical&gt;&lt;full-title&gt;Hum Mutat&lt;/full-title&gt;&lt;abbr-1&gt;Human mutation&lt;/abbr-1&gt;&lt;/alt-periodical&gt;&lt;pages&gt;235-42&lt;/pages&gt;&lt;volume&gt;28&lt;/volume&gt;&lt;number&gt;3&lt;/number&gt;&lt;edition&gt;2006/11/08&lt;/edition&gt;&lt;keywords&gt;&lt;keyword&gt;Cells, Cultured&lt;/keyword&gt;&lt;keyword&gt;*Chromosome Deletion&lt;/keyword&gt;&lt;keyword&gt;Chromosome Mapping/*methods&lt;/keyword&gt;&lt;keyword&gt;*Chromosomes, Human, X&lt;/keyword&gt;&lt;keyword&gt;Female&lt;/keyword&gt;&lt;keyword&gt;Gene Dosage&lt;/keyword&gt;&lt;keyword&gt;Genetic Testing&lt;/keyword&gt;&lt;keyword&gt;Glycerol Kinase/*deficiency/genetics&lt;/keyword&gt;&lt;keyword&gt;Humans&lt;/keyword&gt;&lt;keyword&gt;Male&lt;/keyword&gt;&lt;keyword&gt;*Microarray Analysis&lt;/keyword&gt;&lt;keyword&gt;Polymorphism, Single Nucleotide&lt;/keyword&gt;&lt;keyword&gt;Random Allocation&lt;/keyword&gt;&lt;keyword&gt;Syndrome&lt;/keyword&gt;&lt;/keywords&gt;&lt;dates&gt;&lt;year&gt;2007&lt;/year&gt;&lt;pub-dates&gt;&lt;date&gt;Mar&lt;/date&gt;&lt;/pub-dates&gt;&lt;/dates&gt;&lt;isbn&gt;1059-7794&lt;/isbn&gt;&lt;accession-num&gt;17089405&lt;/accession-num&gt;&lt;urls&gt;&lt;/urls&gt;&lt;electronic-resource-num&gt;10.1002/humu.20424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ide_2015</w:t>
            </w:r>
            <w:hyperlink w:anchor="_ENREF_475" w:tooltip="Heide, 2015 #65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lkZTwvQXV0aG9yPjxZZWFyPjIwMTU8L1llYXI+PFJl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zQxLTU8L3BhZ2VzPjx2b2x1bWU+NTg8L3Zv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WlkZTwvQXV0aG9yPjxZZWFyPjIwMTU8L1llYXI+PFJl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Korkut_2016</w:t>
            </w:r>
            <w:hyperlink w:anchor="_ENREF_476" w:tooltip="Korkut, 2016 #65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3JrdXQ8L0F1dGhvcj48WWVhcj4yMDE2PC9ZZWFyPjxS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Lb3JrdXQ8L0F1dGhvcj48WWVhcj4yMDE2PC9ZZWFyPjxS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ntoya-Williams_2017</w:t>
            </w:r>
            <w:hyperlink w:anchor="_ENREF_477" w:tooltip="Montoya-Williams, 2017 #65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ntoya-Williams&lt;/Author&gt;&lt;Year&gt;2017&lt;/Year&gt;&lt;RecNum&gt;651&lt;/RecNum&gt;&lt;DisplayText&gt;&lt;style face="superscript"&gt;477&lt;/style&gt;&lt;/DisplayText&gt;&lt;record&gt;&lt;rec-number&gt;651&lt;/rec-number&gt;&lt;foreign-keys&gt;&lt;key app="EN" db-id="p9wv00a5yez0v1et5awv9pfoepd0x5dtwwpt" timestamp="1627003460"&gt;651&lt;/key&gt;&lt;/foreign-keys&gt;&lt;ref-type name="Journal Article"&gt;17&lt;/ref-type&gt;&lt;contributors&gt;&lt;authors&gt;&lt;author&gt;Montoya-Williams, Diana&lt;/author&gt;&lt;author&gt;Mowitz, Meredith&lt;/author&gt;&lt;/authors&gt;&lt;/contributors&gt;&lt;titles&gt;&lt;title&gt;Cholestasis and Hepatic Iron Deposition in an Infant With Complex Glycerol Kinase Deficiency&lt;/title&gt;&lt;secondary-title&gt;Pediatrics&lt;/secondary-title&gt;&lt;/titles&gt;&lt;periodical&gt;&lt;full-title&gt;Pediatrics&lt;/full-title&gt;&lt;/periodical&gt;&lt;pages&gt;e20161479&lt;/pages&gt;&lt;volume&gt;140&lt;/volume&gt;&lt;number&gt;1&lt;/number&gt;&lt;dates&gt;&lt;year&gt;2017&lt;/year&gt;&lt;/dates&gt;&lt;urls&gt;&lt;related-urls&gt;&lt;url&gt;http://pediatrics.aappublications.org/content/140/1/e20161479.abstract&lt;/url&gt;&lt;/related-urls&gt;&lt;/urls&gt;&lt;electronic-resource-num&gt;10.1542/peds.2016-147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F706E5" w14:textId="77777777" w:rsidR="00417C2B" w:rsidRPr="00EE31F7" w:rsidRDefault="00417C2B" w:rsidP="00C53E0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F6159F">
              <w:rPr>
                <w:rFonts w:asciiTheme="minorHAnsi" w:eastAsia="Times New Roman" w:hAnsiTheme="minorHAnsi" w:cstheme="minorHAnsi"/>
                <w:sz w:val="16"/>
                <w:szCs w:val="16"/>
              </w:rPr>
              <w:t>chrX:28605681-3322967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3D077E6" w14:textId="77777777" w:rsidR="00417C2B" w:rsidRPr="00F53C48" w:rsidRDefault="00417C2B" w:rsidP="00C53E0D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IL1RAPL1 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DMD</w:t>
            </w:r>
          </w:p>
        </w:tc>
      </w:tr>
      <w:tr w:rsidR="00276DF4" w:rsidRPr="003038C5" w14:paraId="5347A1DD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A1A2B9" w14:textId="0E5EEF4B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p11.3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EC6C72" w14:textId="112062B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B0EC2">
              <w:rPr>
                <w:rFonts w:asciiTheme="minorHAnsi" w:eastAsia="Times New Roman" w:hAnsiTheme="minorHAnsi" w:cstheme="minorHAnsi"/>
                <w:sz w:val="16"/>
                <w:szCs w:val="16"/>
              </w:rPr>
              <w:t>chrX:46336830-4674039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093810" w14:textId="4614FA62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5B8B82C" w14:textId="39A7A562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ugtenberg_2006</w:t>
            </w:r>
            <w:hyperlink w:anchor="_ENREF_478" w:tooltip="Lugtenberg, 2006 #3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d0ZW5iZXJnPC9BdXRob3I+PFllYXI+MjAwNjwvWWVh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dWd0ZW5iZXJnPC9BdXRob3I+PFllYXI+MjAwNjwvWWVh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Zhang_2006</w:t>
            </w:r>
            <w:hyperlink w:anchor="_ENREF_479" w:tooltip="Zhang, 2006 #3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Y8L1llYXI+PFJl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M0OS01NzwvcGFnZXM+PHZvbHVtZT4xNDA8L3ZvbHVtZT48bnVtYmVyPjQ8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aaGFuZzwvQXV0aG9yPjxZZWFyPjIwMDY8L1llYXI+PFJl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7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elphin_2012</w:t>
            </w:r>
            <w:hyperlink w:anchor="_ENREF_480" w:tooltip="Delphin, 2012 #3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waGluPC9BdXRob3I+PFllYXI+MjAxMjwvWWVhcj48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ZWxwaGluPC9BdXRob3I+PFllYXI+MjAxMjwvWWVhcj48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A7E3B36" w14:textId="6F7FC5C9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6B0EC2">
              <w:rPr>
                <w:rFonts w:asciiTheme="minorHAnsi" w:eastAsia="Times New Roman" w:hAnsiTheme="minorHAnsi" w:cstheme="minorHAnsi"/>
                <w:sz w:val="16"/>
                <w:szCs w:val="16"/>
              </w:rPr>
              <w:t>chrX:46336830-4674039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7B26E8B" w14:textId="40CF360B" w:rsidR="00276DF4" w:rsidRPr="006B0EC2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</w:pPr>
            <w:r w:rsidRPr="006B0EC2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 correspond to Family 2 of Delphin</w:t>
            </w:r>
            <w:r w:rsidRPr="006B0EC2"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6B0EC2">
              <w:rPr>
                <w:rFonts w:asciiTheme="minorHAnsi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917F95" w14:paraId="3EC3BF0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7FAD31E" w14:textId="0FEC0E7A" w:rsidR="00276DF4" w:rsidRPr="00917F95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29" w:name="_Hlk83978536"/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Xp11.23-p11.22</w:t>
            </w:r>
            <w:bookmarkEnd w:id="129"/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C821D56" w14:textId="723F39E5" w:rsidR="00276DF4" w:rsidRPr="00917F9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48306152-5210325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46AC3440" w14:textId="77777777" w:rsidR="00276DF4" w:rsidRPr="00917F9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5D4414" w14:textId="303C0B52" w:rsidR="00276DF4" w:rsidRPr="00917F9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Giroda_2009</w:t>
            </w:r>
            <w:hyperlink w:anchor="_ENREF_481" w:tooltip="Giorda, 2009 #531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W9yZGE8L0F1dGhvcj48WWVhcj4yMDA5PC9ZZWFyPjxS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zk0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aW9yZGE8L0F1dGhvcj48WWVhcj4yMDA5PC9ZZWFyPjxS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1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Nizon_2015</w:t>
            </w:r>
            <w:hyperlink w:anchor="_ENREF_482" w:tooltip="Nizon, 2015 #532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aXpvbjwvQXV0aG9yPjxZZWFyPjIwMTU8L1llYXI+PFJl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ExLTIyPC9wYWdlcz48dm9sdW1lPjE2N2E8L3ZvbHVtZT48bnVt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aXpvbjwvQXV0aG9yPjxZZWFyPjIwMTU8L1llYXI+PFJl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2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="00DF1D4D"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Grams_2016</w:t>
            </w:r>
            <w:hyperlink w:anchor="_ENREF_483" w:tooltip="Grams, 2016 #534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3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09A263" w14:textId="65872D1E" w:rsidR="00276DF4" w:rsidRPr="00917F9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48306152-5210325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A771C0" w14:textId="20E4843F" w:rsidR="00276DF4" w:rsidRPr="00917F9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33616F" w14:paraId="78E4E57E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6840EC9" w14:textId="77777777" w:rsidR="00276DF4" w:rsidRPr="00917F95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lastRenderedPageBreak/>
              <w:t>Xp11.22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382B68" w14:textId="15CFC8A1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53363456-537930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CE60E52" w14:textId="77777777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C03BF4" w14:textId="5D781036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Whibley_2010</w:t>
            </w:r>
            <w:hyperlink w:anchor="_ENREF_484" w:tooltip="Whibley, 2010 #533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libGV5PC9BdXRob3I+PFllYXI+MjAxMDwvWWVhcj48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XaGlibGV5PC9BdXRob3I+PFllYXI+MjAxMDwvWWVhcj48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4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Froyen_2012</w:t>
            </w:r>
            <w:hyperlink w:anchor="_ENREF_485" w:tooltip="Froyen, 2012 #535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EyPC9ZZWFyPjxS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EyPC9ZZWFyPjxS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5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917F95">
              <w:rPr>
                <w:rFonts w:asciiTheme="minorHAnsi" w:eastAsia="Times New Roman" w:hAnsiTheme="minorHAnsi" w:cstheme="minorHAnsi"/>
                <w:sz w:val="15"/>
                <w:szCs w:val="15"/>
              </w:rPr>
              <w:t>; Grams_2016</w:t>
            </w:r>
            <w:hyperlink w:anchor="_ENREF_483" w:tooltip="Grams, 2016 #534" w:history="1"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HcmFtczwvQXV0aG9yPjxZZWFyPjIwMTY8L1llYXI+PFJl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3</w:t>
              </w:r>
              <w:r w:rsidR="005907C9" w:rsidRPr="00917F95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9C8C326" w14:textId="0DDAD003" w:rsidR="00276DF4" w:rsidRPr="00917F9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hrX:53363456-537930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5F37BE5" w14:textId="79B22938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17F95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417C2B" w:rsidRPr="00691A57" w14:paraId="41415890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E473BE" w14:textId="0BD4CAA0" w:rsidR="00276DF4" w:rsidRPr="00EE31F7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Xq2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3915E4" w14:textId="12036014" w:rsidR="00276DF4" w:rsidRPr="00EE31F7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0817978-8886897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09ABCF" w14:textId="341D7823" w:rsidR="00276DF4" w:rsidRPr="00EE31F7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F111831" w14:textId="039BFA8D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ong_2010</w:t>
            </w:r>
            <w:hyperlink w:anchor="_ENREF_486" w:tooltip="Song, 2010 #65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Song&lt;/Author&gt;&lt;Year&gt;2010&lt;/Year&gt;&lt;RecNum&gt;657&lt;/RecNum&gt;&lt;DisplayText&gt;&lt;style face="superscript"&gt;486&lt;/style&gt;&lt;/DisplayText&gt;&lt;record&gt;&lt;rec-number&gt;657&lt;/rec-number&gt;&lt;foreign-keys&gt;&lt;key app="EN" db-id="p9wv00a5yez0v1et5awv9pfoepd0x5dtwwpt" timestamp="1627519155"&gt;657&lt;/key&gt;&lt;/foreign-keys&gt;&lt;ref-type name="Journal Article"&gt;17&lt;/ref-type&gt;&lt;contributors&gt;&lt;authors&gt;&lt;author&gt;Song, M. H.&lt;/author&gt;&lt;author&gt;Lee, H. K.&lt;/author&gt;&lt;author&gt;Choi, J. Y.&lt;/author&gt;&lt;author&gt;Kim, S.&lt;/author&gt;&lt;author&gt;Bok, J.&lt;/author&gt;&lt;author&gt;Kim, U. K.&lt;/author&gt;&lt;/authors&gt;&lt;/contributors&gt;&lt;auth-address&gt;Department of Otorhinolaryngology, Kwandong University College of Medicine, Goyang, South Korea.&lt;/auth-address&gt;&lt;titles&gt;&lt;title&gt;Clinical evaluation of DFN3 patients with deletions in the POU3F4 locus and detection of carrier female using MLPA&lt;/title&gt;&lt;secondary-title&gt;Clin Genet&lt;/secondary-title&gt;&lt;alt-title&gt;Clinical genetics&lt;/alt-title&gt;&lt;/titles&gt;&lt;alt-periodical&gt;&lt;full-title&gt;Clinical Genetics&lt;/full-title&gt;&lt;/alt-periodical&gt;&lt;pages&gt;524-32&lt;/pages&gt;&lt;volume&gt;78&lt;/volume&gt;&lt;number&gt;6&lt;/number&gt;&lt;edition&gt;2010/04/24&lt;/edition&gt;&lt;keywords&gt;&lt;keyword&gt;Child&lt;/keyword&gt;&lt;keyword&gt;Child, Preschool&lt;/keyword&gt;&lt;keyword&gt;Deafness/diagnosis/*genetics&lt;/keyword&gt;&lt;keyword&gt;Female&lt;/keyword&gt;&lt;keyword&gt;Genetic Carrier Screening/*methods&lt;/keyword&gt;&lt;keyword&gt;Genetic Diseases, X-Linked/diagnosis/*genetics&lt;/keyword&gt;&lt;keyword&gt;Hearing Loss/genetics&lt;/keyword&gt;&lt;keyword&gt;Humans&lt;/keyword&gt;&lt;keyword&gt;Mutation&lt;/keyword&gt;&lt;keyword&gt;POU Domain Factors/*genetics&lt;/keyword&gt;&lt;keyword&gt;Pedigree&lt;/keyword&gt;&lt;keyword&gt;Polymerase Chain Reaction&lt;/keyword&gt;&lt;keyword&gt;*Sequence Deletion&lt;/keyword&gt;&lt;/keywords&gt;&lt;dates&gt;&lt;year&gt;2010&lt;/year&gt;&lt;pub-dates&gt;&lt;date&gt;Dec&lt;/date&gt;&lt;/pub-dates&gt;&lt;/dates&gt;&lt;isbn&gt;0009-9163&lt;/isbn&gt;&lt;accession-num&gt;20412083&lt;/accession-num&gt;&lt;urls&gt;&lt;/urls&gt;&lt;electronic-resource-num&gt;10.1111/j.1399-0004.2010.01426.x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ossa_2015</w:t>
            </w:r>
            <w:hyperlink w:anchor="_ENREF_487" w:tooltip="Iossa, 2015 #65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3NzYTwvQXV0aG9yPjxZZWFyPjIwMTU8L1llYXI+PFJl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b3NzYTwvQXV0aG9yPjxZZWFyPjIwMTU8L1llYXI+PFJl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iang_2017</w:t>
            </w:r>
            <w:hyperlink w:anchor="_ENREF_488" w:tooltip="Liang, 2017 #65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Liang&lt;/Author&gt;&lt;Year&gt;2017&lt;/Year&gt;&lt;RecNum&gt;658&lt;/RecNum&gt;&lt;DisplayText&gt;&lt;style face="superscript"&gt;488&lt;/style&gt;&lt;/DisplayText&gt;&lt;record&gt;&lt;rec-number&gt;658&lt;/rec-number&gt;&lt;foreign-keys&gt;&lt;key app="EN" db-id="p9wv00a5yez0v1et5awv9pfoepd0x5dtwwpt" timestamp="1627519211"&gt;658&lt;/key&gt;&lt;/foreign-keys&gt;&lt;ref-type name="Journal Article"&gt;17&lt;/ref-type&gt;&lt;contributors&gt;&lt;authors&gt;&lt;author&gt;Liang, Siying&lt;/author&gt;&lt;author&gt;Jiang, Nan&lt;/author&gt;&lt;author&gt;Li, Shuo&lt;/author&gt;&lt;author&gt;Jiang, Xiaohu&lt;/author&gt;&lt;author&gt;Yu, Dongyi&lt;/author&gt;&lt;/authors&gt;&lt;/contributors&gt;&lt;titles&gt;&lt;title&gt;A maternally inherited 8.05 Mb Xq21 deletion associated with Choroideremia, deafness, and mental retardation syndrome in a male patient&lt;/title&gt;&lt;secondary-title&gt;Molecular cytogenetics&lt;/secondary-title&gt;&lt;alt-title&gt;Mol Cytogenet&lt;/alt-title&gt;&lt;/titles&gt;&lt;periodical&gt;&lt;full-title&gt;Mol Cytogenet&lt;/full-title&gt;&lt;abbr-1&gt;Molecular cytogenetics&lt;/abbr-1&gt;&lt;/periodical&gt;&lt;alt-periodical&gt;&lt;full-title&gt;Mol Cytogenet&lt;/full-title&gt;&lt;abbr-1&gt;Molecular cytogenetics&lt;/abbr-1&gt;&lt;/alt-periodical&gt;&lt;pages&gt;23-23&lt;/pages&gt;&lt;volume&gt;10&lt;/volume&gt;&lt;keywords&gt;&lt;keyword&gt;Choroideremia&lt;/keyword&gt;&lt;keyword&gt;Deafness&lt;/keyword&gt;&lt;keyword&gt;Mental retardation&lt;/keyword&gt;&lt;keyword&gt;SNP arrays&lt;/keyword&gt;&lt;keyword&gt;Xq21&lt;/keyword&gt;&lt;/keywords&gt;&lt;dates&gt;&lt;year&gt;2017&lt;/year&gt;&lt;/dates&gt;&lt;publisher&gt;BioMed Central&lt;/publisher&gt;&lt;isbn&gt;1755-8166&lt;/isbn&gt;&lt;accession-num&gt;28630650&lt;/accession-num&gt;&lt;urls&gt;&lt;related-urls&gt;&lt;url&gt;https://pubmed.ncbi.nlm.nih.gov/28630650&lt;/url&gt;&lt;url&gt;https://www.ncbi.nlm.nih.gov/pmc/articles/PMC5471966/&lt;/url&gt;&lt;/related-urls&gt;&lt;/urls&gt;&lt;electronic-resource-num&gt;10.1186/s13039-017-0324-6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D9CA2C" w14:textId="19812399" w:rsidR="00276DF4" w:rsidRPr="00EE31F7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0817978-8886897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72DC091" w14:textId="6E8A03ED" w:rsidR="00276DF4" w:rsidRPr="00330ED2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patient reported in Liang 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417C2B" w:rsidRPr="00691A57" w14:paraId="6ACDD7E4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9904E3E" w14:textId="77777777" w:rsidR="00276DF4" w:rsidRPr="00EE31F7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0167EDB" w14:textId="2970C9D7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2763269-85302566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A0D8BB3" w14:textId="71AC50FF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4B51A7B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C5D354" w14:textId="41FE4952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330ED2">
              <w:rPr>
                <w:rFonts w:asciiTheme="minorHAnsi" w:eastAsia="Times New Roman" w:hAnsiTheme="minorHAnsi" w:cstheme="minorHAnsi"/>
                <w:sz w:val="16"/>
                <w:szCs w:val="16"/>
              </w:rPr>
              <w:t>chrX:82763269-85302566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A48ED8B" w14:textId="123E67E5" w:rsidR="00276DF4" w:rsidRPr="00EE31F7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330E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POU3F4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and </w:t>
            </w:r>
            <w:r w:rsidRPr="00330ED2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HM</w:t>
            </w:r>
          </w:p>
        </w:tc>
      </w:tr>
      <w:tr w:rsidR="00276DF4" w:rsidRPr="00691A57" w14:paraId="4DFF4B2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04502CC" w14:textId="1FA66EFE" w:rsidR="00276DF4" w:rsidRPr="00A5439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Pelizaeus</w:t>
            </w:r>
            <w:proofErr w:type="spellEnd"/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-Merzbacher (Xq22.2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288EE80" w14:textId="40162614" w:rsidR="00276DF4" w:rsidRPr="00A5439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chrX:103776510-10379261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A328CA8" w14:textId="1444A731" w:rsidR="00276DF4" w:rsidRPr="00A5439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4AB6F6" w14:textId="7D9A9683" w:rsidR="00276DF4" w:rsidRPr="00A54390" w:rsidRDefault="00A54390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D59E278" w14:textId="6DCDFF1E" w:rsidR="00276DF4" w:rsidRPr="00A5439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chrX:103031438-10304754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5C51ED09" w14:textId="610DB299" w:rsidR="00276DF4" w:rsidRPr="00691A57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A54390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071845" w14:paraId="1FC46E03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F395E5" w14:textId="62398F0C" w:rsidR="00276DF4" w:rsidRPr="007516D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DL-ATS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(Xq2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.3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CA291D" w14:textId="7F853C90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398837-10794077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2981CD8" w14:textId="7C3C4228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97661C" w14:textId="586137FF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oni_2002</w:t>
            </w:r>
            <w:hyperlink w:anchor="_ENREF_489" w:tooltip="Meloni, 2002 #3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Uliana_2011</w:t>
            </w:r>
            <w:hyperlink w:anchor="_ENREF_490" w:tooltip="Uliana, 2011 #3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Uliana&lt;/Author&gt;&lt;Year&gt;2011&lt;/Year&gt;&lt;RecNum&gt;317&lt;/RecNum&gt;&lt;DisplayText&gt;&lt;style face="superscript"&gt;490&lt;/style&gt;&lt;/DisplayText&gt;&lt;record&gt;&lt;rec-number&gt;317&lt;/rec-number&gt;&lt;foreign-keys&gt;&lt;key app="EN" db-id="p9wv00a5yez0v1et5awv9pfoepd0x5dtwwpt" timestamp="1624752888"&gt;317&lt;/key&gt;&lt;/foreign-keys&gt;&lt;ref-type name="Journal Article"&gt;17&lt;/ref-type&gt;&lt;contributors&gt;&lt;authors&gt;&lt;author&gt;Uliana, Vera&lt;/author&gt;&lt;author&gt;Marcocci, Elena&lt;/author&gt;&lt;author&gt;Mucciolo, Mafalda&lt;/author&gt;&lt;author&gt;Meloni, Ilaria&lt;/author&gt;&lt;author&gt;Izzi, Claudia&lt;/author&gt;&lt;author&gt;Manno, Carlo&lt;/author&gt;&lt;author&gt;Bruttini, Mirella&lt;/author&gt;&lt;author&gt;Mari, Francesca&lt;/author&gt;&lt;author&gt;Scolari, Francesco&lt;/author&gt;&lt;author&gt;Renieri, Alessandra&lt;/author&gt;&lt;author&gt;Salviati, Leonardo&lt;/author&gt;&lt;/authors&gt;&lt;/contributors&gt;&lt;titles&gt;&lt;title&gt;Alport syndrome and leiomyomatosis: the first deletion extending beyond COL4A6 intron 2&lt;/title&gt;&lt;secondary-title&gt;Pediatric Nephrology&lt;/secondary-title&gt;&lt;/titles&gt;&lt;periodical&gt;&lt;full-title&gt;Pediatric Nephrology&lt;/full-title&gt;&lt;/periodical&gt;&lt;pages&gt;717-724&lt;/pages&gt;&lt;volume&gt;26&lt;/volume&gt;&lt;number&gt;5&lt;/number&gt;&lt;dates&gt;&lt;year&gt;2011&lt;/year&gt;&lt;pub-dates&gt;&lt;date&gt;2011/05/01&lt;/date&gt;&lt;/pub-dates&gt;&lt;/dates&gt;&lt;isbn&gt;1432-198X&lt;/isbn&gt;&lt;urls&gt;&lt;related-urls&gt;&lt;url&gt;https://doi.org/10.1007/s00467-010-1693-9&lt;/url&gt;&lt;/related-urls&gt;&lt;/urls&gt;&lt;electronic-resource-num&gt;10.1007/s00467-010-1693-9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ozu_2017</w:t>
            </w:r>
            <w:hyperlink w:anchor="_ENREF_491" w:tooltip="Nozu, 2017 #32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ozu&lt;/Author&gt;&lt;Year&gt;2017&lt;/Year&gt;&lt;RecNum&gt;320&lt;/RecNum&gt;&lt;DisplayText&gt;&lt;style face="superscript"&gt;491&lt;/style&gt;&lt;/DisplayText&gt;&lt;record&gt;&lt;rec-number&gt;320&lt;/rec-number&gt;&lt;foreign-keys&gt;&lt;key app="EN" db-id="p9wv00a5yez0v1et5awv9pfoepd0x5dtwwpt" timestamp="1624753447"&gt;320&lt;/key&gt;&lt;/foreign-keys&gt;&lt;ref-type name="Journal Article"&gt;17&lt;/ref-type&gt;&lt;contributors&gt;&lt;authors&gt;&lt;author&gt;Nozu, Kandai&lt;/author&gt;&lt;author&gt;Minamikawa, Shogo&lt;/author&gt;&lt;author&gt;Yamada, Shiro&lt;/author&gt;&lt;author&gt;Oka, Masafumi&lt;/author&gt;&lt;author&gt;Yanagita, Motoko&lt;/author&gt;&lt;author&gt;Morisada, Naoya&lt;/author&gt;&lt;author&gt;Fujinaga, Shuichiro&lt;/author&gt;&lt;author&gt;Nagano, China&lt;/author&gt;&lt;author&gt;Gotoh, Yoshimitsu&lt;/author&gt;&lt;author&gt;Takahashi, Eihiko&lt;/author&gt;&lt;author&gt;Morishita, Takahiro&lt;/author&gt;&lt;author&gt;Yamamura, Tomohiko&lt;/author&gt;&lt;author&gt;Ninchoji, Takeshi&lt;/author&gt;&lt;author&gt;Kaito, Hiroshi&lt;/author&gt;&lt;author&gt;Morioka, Ichiro&lt;/author&gt;&lt;author&gt;Nakanishi, Koichi&lt;/author&gt;&lt;author&gt;Vorechovsky, Igor&lt;/author&gt;&lt;author&gt;Iijima, Kazumoto&lt;/author&gt;&lt;/authors&gt;&lt;/contributors&gt;&lt;titles&gt;&lt;title&gt;Characterization of contiguous gene deletions in COL4A6 and COL4A5 in Alport syndrome-diffuse leiomyomatosis&lt;/title&gt;&lt;secondary-title&gt;Journal of Human Genetics&lt;/secondary-title&gt;&lt;/titles&gt;&lt;periodical&gt;&lt;full-title&gt;Journal of Human Genetics&lt;/full-title&gt;&lt;/periodical&gt;&lt;pages&gt;733-735&lt;/pages&gt;&lt;volume&gt;62&lt;/volume&gt;&lt;number&gt;7&lt;/number&gt;&lt;dates&gt;&lt;year&gt;2017&lt;/year&gt;&lt;pub-dates&gt;&lt;date&gt;2017/07/01&lt;/date&gt;&lt;/pub-dates&gt;&lt;/dates&gt;&lt;isbn&gt;1435-232X&lt;/isbn&gt;&lt;urls&gt;&lt;related-urls&gt;&lt;url&gt;https://doi.org/10.1038/jhg.2017.28&lt;/url&gt;&lt;/related-urls&gt;&lt;/urls&gt;&lt;electronic-resource-num&gt;10.1038/jhg.2017.2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B34F945" w14:textId="2EC30326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398837-10794077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A4B8F47" w14:textId="2A2C17BB" w:rsidR="00276DF4" w:rsidRPr="00071845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COL4A6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COL4A5</w:t>
            </w:r>
          </w:p>
        </w:tc>
      </w:tr>
      <w:tr w:rsidR="00276DF4" w:rsidRPr="003038C5" w14:paraId="22324EBA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1776C8" w14:textId="5DBEC9C0" w:rsidR="00276DF4" w:rsidRPr="007516D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MR-ATS</w:t>
            </w:r>
            <w:r>
              <w:rPr>
                <w:rFonts w:asciiTheme="minorHAnsi" w:eastAsia="Times New Roman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(Xq22</w:t>
            </w: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.3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9347826" w14:textId="25A3E0DD" w:rsidR="00276DF4" w:rsidRPr="0007184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683074-108976621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CF22B10" w14:textId="284D80D9" w:rsidR="00276DF4" w:rsidRPr="0007184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6AECD1" w14:textId="42397A1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eloni_2002</w:t>
            </w:r>
            <w:hyperlink w:anchor="_ENREF_489" w:tooltip="Meloni, 2002 #3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ZWxvbmk8L0F1dGhvcj48WWVhcj4yMDAyPC9ZZWFyPjxS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8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oischen_2009</w:t>
            </w:r>
            <w:hyperlink w:anchor="_ENREF_492" w:tooltip="Hoischen, 2009 #3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oischen&lt;/Author&gt;&lt;Year&gt;2009&lt;/Year&gt;&lt;RecNum&gt;319&lt;/RecNum&gt;&lt;DisplayText&gt;&lt;style face="superscript"&gt;492&lt;/style&gt;&lt;/DisplayText&gt;&lt;record&gt;&lt;rec-number&gt;319&lt;/rec-number&gt;&lt;foreign-keys&gt;&lt;key app="EN" db-id="p9wv00a5yez0v1et5awv9pfoepd0x5dtwwpt" timestamp="1624753288"&gt;319&lt;/key&gt;&lt;/foreign-keys&gt;&lt;ref-type name="Journal Article"&gt;17&lt;/ref-type&gt;&lt;contributors&gt;&lt;authors&gt;&lt;author&gt;Hoischen, Alexander&lt;/author&gt;&lt;author&gt;Landwehr, Christina&lt;/author&gt;&lt;author&gt;Kabisch, Sarah&lt;/author&gt;&lt;author&gt;Ding, Xiao-Qi&lt;/author&gt;&lt;author&gt;Trost, Detlef&lt;/author&gt;&lt;author&gt;Stropahl, Gerhard&lt;/author&gt;&lt;author&gt;Wigger, Marianne&lt;/author&gt;&lt;author&gt;Radlwimmer, Bernhard&lt;/author&gt;&lt;author&gt;Weber, Ruthild G.&lt;/author&gt;&lt;author&gt;Haffner, Dieter&lt;/author&gt;&lt;/authors&gt;&lt;/contributors&gt;&lt;titles&gt;&lt;title&gt;Array-CGH in unclear syndromic nephropathies identifies a microdeletion in Xq22.3-q23&lt;/title&gt;&lt;secondary-title&gt;Pediatric Nephrology&lt;/secondary-title&gt;&lt;/titles&gt;&lt;periodical&gt;&lt;full-title&gt;Pediatric Nephrology&lt;/full-title&gt;&lt;/periodical&gt;&lt;pages&gt;1673-1681&lt;/pages&gt;&lt;volume&gt;24&lt;/volume&gt;&lt;number&gt;9&lt;/number&gt;&lt;dates&gt;&lt;year&gt;2009&lt;/year&gt;&lt;pub-dates&gt;&lt;date&gt;2009/09/01&lt;/date&gt;&lt;/pub-dates&gt;&lt;/dates&gt;&lt;isbn&gt;1432-198X&lt;/isbn&gt;&lt;urls&gt;&lt;related-urls&gt;&lt;url&gt;https://doi.org/10.1007/s00467-009-1184-z&lt;/url&gt;&lt;/related-urls&gt;&lt;/urls&gt;&lt;electronic-resource-num&gt;10.1007/s00467-009-1184-z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driguez_2010</w:t>
            </w:r>
            <w:hyperlink w:anchor="_ENREF_493" w:tooltip="Rodriguez, 2010 #3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Rodriguez&lt;/Author&gt;&lt;Year&gt;2010&lt;/Year&gt;&lt;RecNum&gt;318&lt;/RecNum&gt;&lt;DisplayText&gt;&lt;style face="superscript"&gt;493&lt;/style&gt;&lt;/DisplayText&gt;&lt;record&gt;&lt;rec-number&gt;318&lt;/rec-number&gt;&lt;foreign-keys&gt;&lt;key app="EN" db-id="p9wv00a5yez0v1et5awv9pfoepd0x5dtwwpt" timestamp="1624752981"&gt;318&lt;/key&gt;&lt;/foreign-keys&gt;&lt;ref-type name="Journal Article"&gt;17&lt;/ref-type&gt;&lt;contributors&gt;&lt;authors&gt;&lt;author&gt;Rodriguez, Jayson D.&lt;/author&gt;&lt;author&gt;Bhat, Shambhu S.&lt;/author&gt;&lt;author&gt;Meloni, Ilaria&lt;/author&gt;&lt;author&gt;Ladd, Sydney&lt;/author&gt;&lt;author&gt;Leslie, Nancy D.&lt;/author&gt;&lt;author&gt;Doyne, Emanuel O.&lt;/author&gt;&lt;author&gt;Renieri, Alessandra&lt;/author&gt;&lt;author&gt;DuPont, Barbara R.&lt;/author&gt;&lt;author&gt;Stevenson, Roger E.&lt;/author&gt;&lt;author&gt;Schwartz, Charles E.&lt;/author&gt;&lt;author&gt;Srivastava, Anand K.&lt;/author&gt;&lt;/authors&gt;&lt;/contributors&gt;&lt;titles&gt;&lt;title&gt;Intellectual disability, midface hypoplasia, facial hypotonia, and alport syndrome are associated with a deletion in Xq22.3&lt;/title&gt;&lt;secondary-title&gt;American Journal of Medical Genetics Part A&lt;/secondary-title&gt;&lt;/titles&gt;&lt;periodical&gt;&lt;full-title&gt;American Journal of Medical Genetics Part A&lt;/full-title&gt;&lt;/periodical&gt;&lt;pages&gt;713-717&lt;/pages&gt;&lt;volume&gt;152A&lt;/volume&gt;&lt;number&gt;3&lt;/number&gt;&lt;keywords&gt;&lt;keyword&gt;intellectual disability&lt;/keyword&gt;&lt;keyword&gt;ACSL4&lt;/keyword&gt;&lt;keyword&gt;ATS-MR&lt;/keyword&gt;&lt;keyword&gt;Xq22.3&lt;/keyword&gt;&lt;/keywords&gt;&lt;dates&gt;&lt;year&gt;2010&lt;/year&gt;&lt;pub-dates&gt;&lt;date&gt;2010/03/01&lt;/date&gt;&lt;/pub-dates&gt;&lt;/dates&gt;&lt;publisher&gt;John Wiley &amp;amp; Sons, Ltd&lt;/publisher&gt;&lt;isbn&gt;1552-4825&lt;/isbn&gt;&lt;work-type&gt;https://doi.org/10.1002/ajmg.a.33208&lt;/work-type&gt;&lt;urls&gt;&lt;related-urls&gt;&lt;url&gt;https://doi.org/10.1002/ajmg.a.33208&lt;/url&gt;&lt;/related-urls&gt;&lt;/urls&gt;&lt;electronic-resource-num&gt;https://doi.org/10.1002/ajmg.a.33208&lt;/electronic-resource-num&gt;&lt;access-date&gt;2021/06/26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0BC5E5" w14:textId="4054CB6A" w:rsidR="00276DF4" w:rsidRPr="0007184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>chrX:107683074-10897662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4B3D655" w14:textId="238B0420" w:rsidR="00276DF4" w:rsidRPr="00071845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COL4A5 </w:t>
            </w:r>
            <w:r w:rsidRPr="00071845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and </w:t>
            </w:r>
            <w:r w:rsidRPr="00071845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ACSL4</w:t>
            </w:r>
          </w:p>
        </w:tc>
      </w:tr>
      <w:tr w:rsidR="006043A9" w:rsidRPr="003038C5" w14:paraId="6C1BE87A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0D596AB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Xq25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D01BC2B" w14:textId="64F6FEC5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0" w:name="_Hlk75907083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X:122673975-123546561</w:t>
            </w:r>
            <w:bookmarkEnd w:id="130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669C913D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1F7CD1C7" w14:textId="10C0578A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Di Benedetto_2014</w:t>
            </w:r>
            <w:hyperlink w:anchor="_ENREF_494" w:tooltip="Di Benedetto, 2014 #27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SBCZW5lZGV0dG88L0F1dGhvcj48WWVhcj4yMDE0PC9Z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xOTIzLTMw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EaSBCZW5lZGV0dG88L0F1dGhvcj48WWVhcj4yMDE0PC9Z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Yingjun_2015</w:t>
            </w:r>
            <w:hyperlink w:anchor="_ENREF_495" w:tooltip="Yingjun, 2015 #28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Yingjun&lt;/Author&gt;&lt;Year&gt;2015&lt;/Year&gt;&lt;RecNum&gt;280&lt;/RecNum&gt;&lt;DisplayText&gt;&lt;style face="superscript"&gt;495&lt;/style&gt;&lt;/DisplayText&gt;&lt;record&gt;&lt;rec-number&gt;280&lt;/rec-number&gt;&lt;foreign-keys&gt;&lt;key app="EN" db-id="p9wv00a5yez0v1et5awv9pfoepd0x5dtwwpt" timestamp="1624423730"&gt;280&lt;/key&gt;&lt;/foreign-keys&gt;&lt;ref-type name="Journal Article"&gt;17&lt;/ref-type&gt;&lt;contributors&gt;&lt;authors&gt;&lt;author&gt;Yingjun, Xie&lt;/author&gt;&lt;author&gt;Wen, Tang&lt;/author&gt;&lt;author&gt;Yujian, Liang&lt;/author&gt;&lt;author&gt;Lingling, Xu&lt;/author&gt;&lt;author&gt;Huimin, Huang&lt;/author&gt;&lt;author&gt;Qun, Fang&lt;/author&gt;&lt;author&gt;Junhong, Chen&lt;/author&gt;&lt;/authors&gt;&lt;/contributors&gt;&lt;titles&gt;&lt;title&gt;Microduplication of chromosome Xq25 encompassing STAG2 gene in a boy with intellectual disability&lt;/title&gt;&lt;secondary-title&gt;European Journal of Medical Genetics&lt;/secondary-title&gt;&lt;/titles&gt;&lt;periodical&gt;&lt;full-title&gt;Eur J Med Genet&lt;/full-title&gt;&lt;abbr-1&gt;European journal of medical genetics&lt;/abbr-1&gt;&lt;/periodical&gt;&lt;pages&gt;116-121&lt;/pages&gt;&lt;volume&gt;58&lt;/volume&gt;&lt;number&gt;2&lt;/number&gt;&lt;keywords&gt;&lt;keyword&gt;Intellectual disability&lt;/keyword&gt;&lt;keyword&gt;Microduplication&lt;/keyword&gt;&lt;keyword&gt;XIAP&lt;/keyword&gt;&lt;keyword&gt;STAG2&lt;/keyword&gt;&lt;keyword&gt;Genome-wide array analysis&lt;/keyword&gt;&lt;/keywords&gt;&lt;dates&gt;&lt;year&gt;2015&lt;/year&gt;&lt;pub-dates&gt;&lt;date&gt;2015/02/01/&lt;/date&gt;&lt;/pub-dates&gt;&lt;/dates&gt;&lt;isbn&gt;1769-7212&lt;/isbn&gt;&lt;urls&gt;&lt;related-urls&gt;&lt;url&gt;https://www.sciencedirect.com/science/article/pii/S1769721214001918&lt;/url&gt;&lt;/related-urls&gt;&lt;/urls&gt;&lt;electronic-resource-num&gt;https://doi.org/10.1016/j.ejmg.2014.10.002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Leroy_2016</w:t>
            </w:r>
            <w:hyperlink w:anchor="_ENREF_496" w:tooltip="Leroy, 2016 #27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JveTwvQXV0aG9yPjxZZWFyPjIwMTY8L1llYXI+PFJl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MZXJveTwvQXV0aG9yPjxZZWFyPjIwMTY8L1llYXI+PFJl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urchi_2020</w:t>
            </w:r>
            <w:hyperlink w:anchor="_ENREF_497" w:tooltip="Turchi, 2020 #28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dXJjaGk8L0F1dGhvcj48WWVhcj4yMDIwPC9ZZWFyPjxS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dXJjaGk8L0F1dGhvcj48WWVhcj4yMDIwPC9ZZWFyPjxS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2887DC9" w14:textId="64F5DB9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chrX:122673975-12354656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4E4E3B" w14:textId="0C0D5E08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9369B6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reported in Turchi </w:t>
            </w:r>
            <w:r w:rsidRPr="009369B6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70E13BEB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6B9AA76" w14:textId="5F63817B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XLAG (Xq26.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BCD4DA1" w14:textId="44FCB100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5627637-13611826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E27EE61" w14:textId="25F52108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F0F7B9" w14:textId="31D41C12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rivellin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softHyphen/>
              <w:t>_2014</w:t>
            </w:r>
            <w:hyperlink w:anchor="_ENREF_498" w:tooltip="Trivellin, 2014 #60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l2ZWxsaW48L0F1dGhvcj48WWVhcj4yMDE0PC9ZZWFy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IzNjMtNzQ8L3BhZ2VzPjx2b2x1bWU+MzcxPC92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Ucml2ZWxsaW48L0F1dGhvcj48WWVhcj4yMDE0PC9ZZWFy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Iacovazzo_2016</w:t>
            </w:r>
            <w:hyperlink w:anchor="_ENREF_499" w:tooltip="Iacovazzo, 2016 #61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YWNvdmF6em88L0F1dGhvcj48WWVhcj4yMDE2PC9ZZWFy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JYWNvdmF6em88L0F1dGhvcj48WWVhcj4yMDE2PC9ZZWFy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49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ves_2016</w:t>
            </w:r>
            <w:hyperlink w:anchor="_ENREF_500" w:tooltip="Naves, 2016 #60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XZlczwvQXV0aG9yPjxZZWFyPjIwMTY8L1llYXI+PFJl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OYXZlczwvQXV0aG9yPjxZZWFyPjIwMTY8L1llYXI+PFJl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35C510C" w14:textId="6CBBA989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5627637-13611826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79DEEDC" w14:textId="2B34E093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the region between SRO1 and SRO2 defined by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Trivellin</w:t>
            </w:r>
            <w:proofErr w:type="spell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</w:t>
            </w:r>
            <w:r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 a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l.</w:t>
            </w:r>
          </w:p>
        </w:tc>
      </w:tr>
      <w:tr w:rsidR="00276DF4" w:rsidRPr="00CA5CC0" w14:paraId="51546C79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DD2CA6B" w14:textId="16EC8071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Xq27.1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AAC6EAB" w14:textId="293D057D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532854-140080654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41E8371" w14:textId="4ADFBEFC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A5606A" w14:textId="2272D4AE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Sutton_2011</w:t>
            </w:r>
            <w:hyperlink w:anchor="_ENREF_501" w:tooltip="Sutton, 2011 #61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XR0b248L0F1dGhvcj48WWVhcj4yMDExPC9ZZWFyPjxS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MjgtNDE8L3BhZ2VzPjx2b2x1bWU+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dXR0b248L0F1dGhvcj48WWVhcj4yMDExPC9ZZWFyPjxS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oalem_2012</w:t>
            </w:r>
            <w:hyperlink w:anchor="_ENREF_502" w:tooltip="Moalem, 2012 #61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Moalem&lt;/Author&gt;&lt;Year&gt;2012&lt;/Year&gt;&lt;RecNum&gt;614&lt;/RecNum&gt;&lt;DisplayText&gt;&lt;style face="superscript"&gt;502&lt;/style&gt;&lt;/DisplayText&gt;&lt;record&gt;&lt;rec-number&gt;614&lt;/rec-number&gt;&lt;foreign-keys&gt;&lt;key app="EN" db-id="p9wv00a5yez0v1et5awv9pfoepd0x5dtwwpt" timestamp="1626970215"&gt;614&lt;/key&gt;&lt;/foreign-keys&gt;&lt;ref-type name="Journal Article"&gt;17&lt;/ref-type&gt;&lt;contributors&gt;&lt;authors&gt;&lt;author&gt;Moalem, S.&lt;/author&gt;&lt;author&gt;Babul-Hirji, R.&lt;/author&gt;&lt;author&gt;Stavropolous, D. J.&lt;/author&gt;&lt;author&gt;Wherrett, D.&lt;/author&gt;&lt;author&gt;Bägli, D. J.&lt;/author&gt;&lt;author&gt;Thomas, P.&lt;/author&gt;&lt;author&gt;Chitayat, D.&lt;/author&gt;&lt;/authors&gt;&lt;/contributors&gt;&lt;auth-address&gt;Division of Clinical and Metabolic Genetics, Department of Pediatrics, The Hospital for Sick Children, University of Toronto, Toronto, Ontario, Canada.&lt;/auth-address&gt;&lt;titles&gt;&lt;title&gt;XX male sex reversal with genital abnormalities associated with a de novo SOX3 gene duplication&lt;/title&gt;&lt;secondary-title&gt;Am J Med Genet A&lt;/secondary-title&gt;&lt;alt-title&gt;American journal of medical genetics. Part A&lt;/alt-title&gt;&lt;/titles&gt;&lt;periodical&gt;&lt;full-title&gt;Am J Med Genet A&lt;/full-title&gt;&lt;abbr-1&gt;American journal of medical genetics. Part A&lt;/abbr-1&gt;&lt;/periodical&gt;&lt;alt-periodical&gt;&lt;full-title&gt;Am J Med Genet A&lt;/full-title&gt;&lt;abbr-1&gt;American journal of medical genetics. Part A&lt;/abbr-1&gt;&lt;/alt-periodical&gt;&lt;pages&gt;1759-64&lt;/pages&gt;&lt;volume&gt;158a&lt;/volume&gt;&lt;number&gt;7&lt;/number&gt;&lt;edition&gt;2012/06/09&lt;/edition&gt;&lt;keywords&gt;&lt;keyword&gt;46, XX Disorders of Sex Development/*diagnosis/*genetics&lt;/keyword&gt;&lt;keyword&gt;Chromosome Mapping&lt;/keyword&gt;&lt;keyword&gt;Chromosomes, Human, X&lt;/keyword&gt;&lt;keyword&gt;*Gene Duplication&lt;/keyword&gt;&lt;keyword&gt;Humans&lt;/keyword&gt;&lt;keyword&gt;Male&lt;/keyword&gt;&lt;keyword&gt;Phenotype&lt;/keyword&gt;&lt;keyword&gt;SOXB1 Transcription Factors/*genetics&lt;/keyword&gt;&lt;/keywords&gt;&lt;dates&gt;&lt;year&gt;2012&lt;/year&gt;&lt;pub-dates&gt;&lt;date&gt;Jul&lt;/date&gt;&lt;/pub-dates&gt;&lt;/dates&gt;&lt;isbn&gt;1552-4825&lt;/isbn&gt;&lt;accession-num&gt;22678921&lt;/accession-num&gt;&lt;urls&gt;&lt;/urls&gt;&lt;electronic-resource-num&gt;10.1002/ajmg.a.35390&lt;/electronic-resource-num&gt;&lt;remote-database-provider&gt;NLM&lt;/remote-database-provider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2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tro_2015</w:t>
            </w:r>
            <w:hyperlink w:anchor="_ENREF_503" w:tooltip="Vetro, 2015 #61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etro&lt;/Author&gt;&lt;Year&gt;2015&lt;/Year&gt;&lt;RecNum&gt;612&lt;/RecNum&gt;&lt;DisplayText&gt;&lt;style face="superscript"&gt;503&lt;/style&gt;&lt;/DisplayText&gt;&lt;record&gt;&lt;rec-number&gt;612&lt;/rec-number&gt;&lt;foreign-keys&gt;&lt;key app="EN" db-id="p9wv00a5yez0v1et5awv9pfoepd0x5dtwwpt" timestamp="1626970190"&gt;612&lt;/key&gt;&lt;/foreign-keys&gt;&lt;ref-type name="Journal Article"&gt;17&lt;/ref-type&gt;&lt;contributors&gt;&lt;authors&gt;&lt;author&gt;Vetro, Annalisa&lt;/author&gt;&lt;author&gt;Dehghani, Mohammad Reza&lt;/author&gt;&lt;author&gt;Kraoua, Lilia&lt;/author&gt;&lt;author&gt;Giorda, Roberto&lt;/author&gt;&lt;author&gt;Beri, Silvana&lt;/author&gt;&lt;author&gt;Cardarelli, Laura&lt;/author&gt;&lt;author&gt;Merico, Maurizio&lt;/author&gt;&lt;author&gt;Manolakos, Emmanouil&lt;/author&gt;&lt;author&gt;Parada-Bustamante, Alexis&lt;/author&gt;&lt;author&gt;Castro, Andrea&lt;/author&gt;&lt;author&gt;Radi, Orietta&lt;/author&gt;&lt;author&gt;Camerino, Giovanna&lt;/author&gt;&lt;author&gt;Brusco, Alfredo&lt;/author&gt;&lt;author&gt;Sabaghian, Marjan&lt;/author&gt;&lt;author&gt;Sofocleous, Crystalena&lt;/author&gt;&lt;author&gt;Forzano, Francesca&lt;/author&gt;&lt;author&gt;Palumbo, Pietro&lt;/author&gt;&lt;author&gt;Palumbo, Orazio&lt;/author&gt;&lt;author&gt;Calvano, Savino&lt;/author&gt;&lt;author&gt;Zelante, Leopoldo&lt;/author&gt;&lt;author&gt;Grammatico, Paola&lt;/author&gt;&lt;author&gt;Giglio, Sabrina&lt;/author&gt;&lt;author&gt;Basly, Mohamed&lt;/author&gt;&lt;author&gt;Chaabouni, Myriam&lt;/author&gt;&lt;author&gt;Carella, Massimo&lt;/author&gt;&lt;author&gt;Russo, Gianni&lt;/author&gt;&lt;author&gt;Bonaglia, Maria Clara&lt;/author&gt;&lt;author&gt;Zuffardi, Orsetta&lt;/author&gt;&lt;/authors&gt;&lt;/contributors&gt;&lt;titles&gt;&lt;title&gt;Testis development in the absence of SRY: chromosomal rearrangements at SOX9 and SOX3&lt;/title&gt;&lt;secondary-title&gt;European Journal of Human Genetics&lt;/secondary-title&gt;&lt;/titles&gt;&lt;periodical&gt;&lt;full-title&gt;European Journal of Human Genetics&lt;/full-title&gt;&lt;/periodical&gt;&lt;pages&gt;1025-1032&lt;/pages&gt;&lt;volume&gt;23&lt;/volume&gt;&lt;number&gt;8&lt;/number&gt;&lt;dates&gt;&lt;year&gt;2015&lt;/year&gt;&lt;pub-dates&gt;&lt;date&gt;2015/08/01&lt;/date&gt;&lt;/pub-dates&gt;&lt;/dates&gt;&lt;isbn&gt;1476-5438&lt;/isbn&gt;&lt;urls&gt;&lt;related-urls&gt;&lt;url&gt;https://doi.org/10.1038/ejhg.2014.237&lt;/url&gt;&lt;/related-urls&gt;&lt;/urls&gt;&lt;electronic-resource-num&gt;10.1038/ejhg.2014.237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Tasic_2019</w:t>
            </w:r>
            <w:hyperlink w:anchor="_ENREF_504" w:tooltip="Tasic, 2019 #61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Tasic&lt;/Author&gt;&lt;Year&gt;2019&lt;/Year&gt;&lt;RecNum&gt;613&lt;/RecNum&gt;&lt;DisplayText&gt;&lt;style face="superscript"&gt;504&lt;/style&gt;&lt;/DisplayText&gt;&lt;record&gt;&lt;rec-number&gt;613&lt;/rec-number&gt;&lt;foreign-keys&gt;&lt;key app="EN" db-id="p9wv00a5yez0v1et5awv9pfoepd0x5dtwwpt" timestamp="1626970209"&gt;613&lt;/key&gt;&lt;/foreign-keys&gt;&lt;ref-type name="Journal Article"&gt;17&lt;/ref-type&gt;&lt;contributors&gt;&lt;authors&gt;&lt;author&gt;Tasic, V.&lt;/author&gt;&lt;author&gt;Mitrotti, A.&lt;/author&gt;&lt;author&gt;Riepe, F. G.&lt;/author&gt;&lt;author&gt;Kulle, A. E.&lt;/author&gt;&lt;author&gt;Laban, N.&lt;/author&gt;&lt;author&gt;Polenakovic, M.&lt;/author&gt;&lt;author&gt;Plaseska-Karanfilska, D.&lt;/author&gt;&lt;author&gt;Sanna-Cherchi, S.&lt;/author&gt;&lt;author&gt;Kostovski, M.&lt;/author&gt;&lt;author&gt;Gucev, Z.&lt;/author&gt;&lt;/authors&gt;&lt;/contributors&gt;&lt;titles&gt;&lt;title&gt;Duplication of The SOX3 Gene in an Sry-negative 46,XX Male with Associated Congenital Anomalies of Kidneys and the Urinary Tract: Case Report and Review of the Literature&lt;/title&gt;&lt;secondary-title&gt;Balkan journal of medical genetics : BJMG&lt;/secondary-title&gt;&lt;alt-title&gt;Balkan J Med Genet&lt;/alt-title&gt;&lt;/titles&gt;&lt;periodical&gt;&lt;full-title&gt;Balkan journal of medical genetics : BJMG&lt;/full-title&gt;&lt;abbr-1&gt;Balkan J Med Genet&lt;/abbr-1&gt;&lt;/periodical&gt;&lt;alt-periodical&gt;&lt;full-title&gt;Balkan journal of medical genetics : BJMG&lt;/full-title&gt;&lt;abbr-1&gt;Balkan J Med Genet&lt;/abbr-1&gt;&lt;/alt-periodical&gt;&lt;pages&gt;81-88&lt;/pages&gt;&lt;volume&gt;22&lt;/volume&gt;&lt;number&gt;1&lt;/number&gt;&lt;keywords&gt;&lt;keyword&gt;Congenital anomalies of kidneys and the urinary tract (CAKUT)&lt;/keyword&gt;&lt;keyword&gt;Copy number variations (CNVs)&lt;/keyword&gt;&lt;keyword&gt;Disorders of sex development (DSD)&lt;/keyword&gt;&lt;/keywords&gt;&lt;dates&gt;&lt;year&gt;2019&lt;/year&gt;&lt;/dates&gt;&lt;publisher&gt;Sciendo&lt;/publisher&gt;&lt;isbn&gt;1311-0160&amp;#xD;2199-5761&lt;/isbn&gt;&lt;accession-num&gt;31523625&lt;/accession-num&gt;&lt;urls&gt;&lt;related-urls&gt;&lt;url&gt;https://pubmed.ncbi.nlm.nih.gov/31523625&lt;/url&gt;&lt;url&gt;https://www.ncbi.nlm.nih.gov/pmc/articles/PMC6714342/&lt;/url&gt;&lt;/related-urls&gt;&lt;/urls&gt;&lt;electronic-resource-num&gt;10.2478/bjmg-2019-0006&lt;/electronic-resource-num&gt;&lt;remote-database-name&gt;PubMed&lt;/remote-database-name&gt;&lt;language&gt;eng&lt;/languag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0709E99" w14:textId="38E65B19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532854-140080654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81101F" w14:textId="09443590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Tasic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4170A7B7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0D0AB80" w14:textId="77777777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0502000" w14:textId="6488ED78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178566-139675085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E852F4" w14:textId="4E24C9BD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7C321E6" w14:textId="310DEB09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Bowl_2005</w:t>
            </w:r>
            <w:hyperlink w:anchor="_ENREF_505" w:tooltip="Bowl, 2005 #619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sPC9BdXRob3I+PFllYXI+MjAwNTwvWWVhcj48UmVj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Cb3dsPC9BdXRob3I+PFllYXI+MjAwNTwvWWVhcj48UmVj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Arya_2019</w:t>
            </w:r>
            <w:hyperlink w:anchor="_ENREF_506" w:tooltip="Arya, 2019 #66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nlhPC9BdXRob3I+PFllYXI+MjAxOTwvWWVhcj48UmVj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cnlhPC9BdXRob3I+PFllYXI+MjAxOTwvWWVhcj48UmVj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osolowsky_2020</w:t>
            </w:r>
            <w:hyperlink w:anchor="_ENREF_507" w:tooltip="Rosolowsky, 2020 #661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vbG93c2t5PC9BdXRob3I+PFllYXI+MjAyMDwvWWVh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b3NvbG93c2t5PC9BdXRob3I+PFllYXI+MjAyMDwvWWVh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7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3F8446D" w14:textId="24A8ABD5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39178566-139675085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665FB90" w14:textId="47255EE7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Rosolowsky</w:t>
            </w:r>
            <w:proofErr w:type="spell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711C2FE6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DC923C1" w14:textId="54E6F80E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Xq27.3-q28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86D7F5A" w14:textId="5244A8DA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1" w:name="_Hlk78283693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789031-147152262</w:t>
            </w:r>
            <w:bookmarkEnd w:id="131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BB6A2C" w14:textId="7C9DEEF7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FE508F4" w14:textId="1A058970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Rio_2009</w:t>
            </w:r>
            <w:hyperlink w:anchor="_ENREF_508" w:tooltip="Rio, 2010 #615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88L0F1dGhvcj48WWVhcj4yMDEwPC9ZZWFyPjxSZWNO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yODUtOTA8L3BhZ2VzPjx2b2x1bWU+MTg8L3ZvbHVtZT48bnVtYmVyPjM8L251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SaW88L0F1dGhvcj48WWVhcj4yMDEwPC9ZZWFyPjxSZWNO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8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Nagamani_2012</w:t>
            </w:r>
            <w:hyperlink w:anchor="_ENREF_509" w:tooltip="Nagamani, 2012 #617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Nagamani&lt;/Author&gt;&lt;Year&gt;2012&lt;/Year&gt;&lt;RecNum&gt;617&lt;/RecNum&gt;&lt;DisplayText&gt;&lt;style face="superscript"&gt;509&lt;/style&gt;&lt;/DisplayText&gt;&lt;record&gt;&lt;rec-number&gt;617&lt;/rec-number&gt;&lt;foreign-keys&gt;&lt;key app="EN" db-id="p9wv00a5yez0v1et5awv9pfoepd0x5dtwwpt" timestamp="1626970899"&gt;617&lt;/key&gt;&lt;/foreign-keys&gt;&lt;ref-type name="Journal Article"&gt;17&lt;/ref-type&gt;&lt;contributors&gt;&lt;authors&gt;&lt;author&gt;Nagamani, Sandesh C. S.&lt;/author&gt;&lt;author&gt;Erez, Ayelet&lt;/author&gt;&lt;author&gt;Probst, Frank J.&lt;/author&gt;&lt;author&gt;Bader, Patricia&lt;/author&gt;&lt;author&gt;Evans, Patricia&lt;/author&gt;&lt;author&gt;Baker, Linda A.&lt;/author&gt;&lt;author&gt;Fang, Ping&lt;/author&gt;&lt;author&gt;Bertin, Terry&lt;/author&gt;&lt;author&gt;Hixson, Patricia&lt;/author&gt;&lt;author&gt;Stankiewicz, Pawel&lt;/author&gt;&lt;author&gt;Nelson, David&lt;/author&gt;&lt;author&gt;Patel, Ankita&lt;/author&gt;&lt;author&gt;Cheung, Sau Wai&lt;/author&gt;&lt;/authors&gt;&lt;/contributors&gt;&lt;titles&gt;&lt;title&gt;Small genomic rearrangements involving FMR1 support the importance of its gene dosage for normal neurocognitive function&lt;/title&gt;&lt;secondary-title&gt;neurogenetics&lt;/secondary-title&gt;&lt;/titles&gt;&lt;periodical&gt;&lt;full-title&gt;neurogenetics&lt;/full-title&gt;&lt;/periodical&gt;&lt;pages&gt;333-339&lt;/pages&gt;&lt;volume&gt;13&lt;/volume&gt;&lt;number&gt;4&lt;/number&gt;&lt;dates&gt;&lt;year&gt;2012&lt;/year&gt;&lt;pub-dates&gt;&lt;date&gt;2012/11/01&lt;/date&gt;&lt;/pub-dates&gt;&lt;/dates&gt;&lt;isbn&gt;1364-6753&lt;/isbn&gt;&lt;urls&gt;&lt;related-urls&gt;&lt;url&gt;https://doi.org/10.1007/s10048-012-0340-y&lt;/url&gt;&lt;/related-urls&gt;&lt;/urls&gt;&lt;electronic-resource-num&gt;10.1007/s10048-012-0340-y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09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Vengoechea_2012</w:t>
            </w:r>
            <w:hyperlink w:anchor="_ENREF_510" w:tooltip="Vengoechea, 2012 #616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engoechea&lt;/Author&gt;&lt;Year&gt;2012&lt;/Year&gt;&lt;RecNum&gt;616&lt;/RecNum&gt;&lt;DisplayText&gt;&lt;style face="superscript"&gt;510&lt;/style&gt;&lt;/DisplayText&gt;&lt;record&gt;&lt;rec-number&gt;616&lt;/rec-number&gt;&lt;foreign-keys&gt;&lt;key app="EN" db-id="p9wv00a5yez0v1et5awv9pfoepd0x5dtwwpt" timestamp="1626970875"&gt;616&lt;/key&gt;&lt;/foreign-keys&gt;&lt;ref-type name="Journal Article"&gt;17&lt;/ref-type&gt;&lt;contributors&gt;&lt;authors&gt;&lt;author&gt;Vengoechea, Jaime&lt;/author&gt;&lt;author&gt;Parikh, Aditi S.&lt;/author&gt;&lt;author&gt;Zhang, Shulin&lt;/author&gt;&lt;author&gt;Tassone, Flora&lt;/author&gt;&lt;/authors&gt;&lt;/contributors&gt;&lt;titles&gt;&lt;title&gt;De novo microduplication of the FMR1 gene in a patient with developmental delay, epilepsy and hyperactivity&lt;/title&gt;&lt;secondary-title&gt;European Journal of Human Genetics&lt;/secondary-title&gt;&lt;/titles&gt;&lt;periodical&gt;&lt;full-title&gt;European Journal of Human Genetics&lt;/full-title&gt;&lt;/periodical&gt;&lt;pages&gt;1197-1200&lt;/pages&gt;&lt;volume&gt;20&lt;/volume&gt;&lt;number&gt;11&lt;/number&gt;&lt;dates&gt;&lt;year&gt;2012&lt;/year&gt;&lt;pub-dates&gt;&lt;date&gt;2012/11/01&lt;/date&gt;&lt;/pub-dates&gt;&lt;/dates&gt;&lt;isbn&gt;1476-5438&lt;/isbn&gt;&lt;urls&gt;&lt;related-urls&gt;&lt;url&gt;https://doi.org/10.1038/ejhg.2012.78&lt;/url&gt;&lt;/related-urls&gt;&lt;/urls&gt;&lt;electronic-resource-num&gt;10.1038/ejhg.2012.78&lt;/electronic-resource-num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0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ickey_2013</w:t>
            </w:r>
            <w:hyperlink w:anchor="_ENREF_511" w:tooltip="Hickey, 2013 #618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Hickey&lt;/Author&gt;&lt;Year&gt;2013&lt;/Year&gt;&lt;RecNum&gt;618&lt;/RecNum&gt;&lt;DisplayText&gt;&lt;style face="superscript"&gt;511&lt;/style&gt;&lt;/DisplayText&gt;&lt;record&gt;&lt;rec-number&gt;618&lt;/rec-number&gt;&lt;foreign-keys&gt;&lt;key app="EN" db-id="p9wv00a5yez0v1et5awv9pfoepd0x5dtwwpt" timestamp="1626970933"&gt;618&lt;/key&gt;&lt;/foreign-keys&gt;&lt;ref-type name="Journal Article"&gt;17&lt;/ref-type&gt;&lt;contributors&gt;&lt;authors&gt;&lt;author&gt;Hickey, Scott E.&lt;/author&gt;&lt;author&gt;Walters-Sen, Lauren&lt;/author&gt;&lt;author&gt;Mosher, Theresa Mihalic&lt;/author&gt;&lt;author&gt;Pfau, Ruthann B.&lt;/author&gt;&lt;author&gt;Pyatt, Robert&lt;/author&gt;&lt;author&gt;Snyder, Pamela J.&lt;/author&gt;&lt;author&gt;Sotos, Juan F.&lt;/author&gt;&lt;author&gt;Prior, Thomas W.&lt;/author&gt;&lt;/authors&gt;&lt;/contributors&gt;&lt;titles&gt;&lt;title&gt;Duplication of the Xq27.3–q28 region, including the FMR1 gene, in an X-linked hypogonadism, gynecomastia, intellectual disability, short stature, and obesity syndrome&lt;/title&gt;&lt;secondary-title&gt;American Journal of Medical Genetics Part A&lt;/secondary-title&gt;&lt;/titles&gt;&lt;periodical&gt;&lt;full-title&gt;American Journal of Medical Genetics Part A&lt;/full-title&gt;&lt;/periodical&gt;&lt;pages&gt;2294-2299&lt;/pages&gt;&lt;volume&gt;161&lt;/volume&gt;&lt;number&gt;9&lt;/number&gt;&lt;keywords&gt;&lt;keyword&gt;FMR1&lt;/keyword&gt;&lt;keyword&gt;chromosomal duplication&lt;/keyword&gt;&lt;keyword&gt;developmental delay&lt;/keyword&gt;&lt;keyword&gt;copy number&lt;/keyword&gt;&lt;/keywords&gt;&lt;dates&gt;&lt;year&gt;2013&lt;/year&gt;&lt;pub-dates&gt;&lt;date&gt;2013/09/01&lt;/date&gt;&lt;/pub-dates&gt;&lt;/dates&gt;&lt;publisher&gt;John Wiley &amp;amp; Sons, Ltd&lt;/publisher&gt;&lt;isbn&gt;1552-4825&lt;/isbn&gt;&lt;work-type&gt;https://doi.org/10.1002/ajmg.a.36034&lt;/work-type&gt;&lt;urls&gt;&lt;related-urls&gt;&lt;url&gt;https://doi.org/10.1002/ajmg.a.36034&lt;/url&gt;&lt;/related-urls&gt;&lt;/urls&gt;&lt;electronic-resource-num&gt;https://doi.org/10.1002/ajmg.a.36034&lt;/electronic-resource-num&gt;&lt;access-date&gt;2021/07/22&lt;/access-date&gt;&lt;/record&gt;&lt;/Cite&gt;&lt;/EndNote&gt;</w:instrTex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1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09552DB" w14:textId="6E4F0DB3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789031-14715226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B9869B6" w14:textId="11B3A9D4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 of Nagamani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CA5CC0" w14:paraId="49C093E8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C09F755" w14:textId="77777777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6245F4" w14:textId="4F1E02A4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2" w:name="_Hlk78283709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993469-147032647</w:t>
            </w:r>
            <w:bookmarkEnd w:id="132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2285D3" w14:textId="4FF8CA1C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749D81" w14:textId="77777777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5CB645D" w14:textId="5BD75DE4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46993469-14703264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6D5F90F" w14:textId="0AB1F487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 xml:space="preserve">FMR1 </w:t>
            </w: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oordinates</w:t>
            </w:r>
          </w:p>
        </w:tc>
      </w:tr>
      <w:tr w:rsidR="006043A9" w:rsidRPr="00E30B18" w14:paraId="7DB703A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05B26F42" w14:textId="1EAE59C9" w:rsidR="00E30B18" w:rsidRPr="00E30B18" w:rsidRDefault="00E30B18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MECP2 (Xq28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962EFD9" w14:textId="52A0BA5C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3" w:name="_Hlk83990417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3287264-153363188</w:t>
            </w:r>
            <w:bookmarkEnd w:id="133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53982C80" w14:textId="77777777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362C5C0" w14:textId="3733D057" w:rsidR="00E30B18" w:rsidRPr="00E30B18" w:rsidRDefault="00E30B18" w:rsidP="00E30B1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Amir_1999</w:t>
            </w:r>
            <w:hyperlink w:anchor="_ENREF_512" w:tooltip="Amir, 1999 #543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lyPC9BdXRob3I+PFllYXI+MTk5OTwvWWVhcj48UmVj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BbWlyPC9BdXRob3I+PFllYXI+MTk5OTwvWWVhcj48UmVj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2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Van_Esch_2012</w:t>
            </w:r>
            <w:hyperlink w:anchor="_ENREF_513" w:tooltip="Van Esch, 2012 #541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/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&lt;EndNote&gt;&lt;Cite&gt;&lt;Author&gt;Van Esch&lt;/Author&gt;&lt;Year&gt;2012&lt;/Year&gt;&lt;RecNum&gt;541&lt;/RecNum&gt;&lt;DisplayText&gt;&lt;style face="superscript"&gt;513&lt;/style&gt;&lt;/DisplayText&gt;&lt;record&gt;&lt;rec-number&gt;541&lt;/rec-number&gt;&lt;foreign-keys&gt;&lt;key app="EN" db-id="p9wv00a5yez0v1et5awv9pfoepd0x5dtwwpt" timestamp="1625678996"&gt;541&lt;/key&gt;&lt;/foreign-keys&gt;&lt;ref-type name="Journal Article"&gt;17&lt;/ref-type&gt;&lt;contributors&gt;&lt;authors&gt;&lt;author&gt;Van Esch, H.&lt;/author&gt;&lt;/authors&gt;&lt;/contributors&gt;&lt;auth-address&gt;Centre for Human Genetics, University Hospitals Leuven, Leuven, Belgium.&lt;/auth-address&gt;&lt;titles&gt;&lt;title&gt;MECP2 Duplication Syndrome&lt;/title&gt;&lt;secondary-title&gt;Mol Syndromol&lt;/secondary-title&gt;&lt;alt-title&gt;Molecular syndromology&lt;/alt-title&gt;&lt;/titles&gt;&lt;alt-periodical&gt;&lt;full-title&gt;Molecular Syndromology&lt;/full-title&gt;&lt;/alt-periodical&gt;&lt;pages&gt;128-136&lt;/pages&gt;&lt;volume&gt;2&lt;/volume&gt;&lt;number&gt;3-5&lt;/number&gt;&lt;edition&gt;2012/06/09&lt;/edition&gt;&lt;dates&gt;&lt;year&gt;2012&lt;/year&gt;&lt;pub-dates&gt;&lt;date&gt;Apr&lt;/date&gt;&lt;/pub-dates&gt;&lt;/dates&gt;&lt;isbn&gt;1661-8769 (Print)&amp;#xD;1661-8769&lt;/isbn&gt;&lt;accession-num&gt;22679399&lt;/accession-num&gt;&lt;urls&gt;&lt;/urls&gt;&lt;custom2&gt;PMC3366699&lt;/custom2&gt;&lt;electronic-resource-num&gt;10.1159/000329580&lt;/electronic-resource-num&gt;&lt;remote-database-provider&gt;NLM&lt;/remote-database-provider&gt;&lt;language&gt;eng&lt;/language&gt;&lt;/record&gt;&lt;/Cite&gt;&lt;/EndNote&gt;</w:instrTex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3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</w:t>
            </w:r>
          </w:p>
          <w:p w14:paraId="0FF00E15" w14:textId="7BF65976" w:rsidR="00E30B18" w:rsidRPr="00E30B18" w:rsidRDefault="00E30B18" w:rsidP="00E30B18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Vidal_2019</w:t>
            </w:r>
            <w:hyperlink w:anchor="_ENREF_514" w:tooltip="Vidal, 2019 #542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RhbDwvQXV0aG9yPjxZZWFyPjIwMTk8L1llYXI+PFJl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aWRhbDwvQXV0aG9yPjxZZWFyPjIwMTk8L1llYXI+PFJl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4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Pascual-Alonso_2020</w:t>
            </w:r>
            <w:hyperlink w:anchor="_ENREF_515" w:tooltip="Pascual-Alonso, 2020 #545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NjdWFsLUFsb25zbzwvQXV0aG9yPjxZZWFyPjIwMjA8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QYXNjdWFsLUFsb25zbzwvQXV0aG9yPjxZZWFyPjIwMjA8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5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758FE78" w14:textId="0583EE37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3287264-15336318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C26F5F7" w14:textId="11E1F12F" w:rsidR="00E30B18" w:rsidRPr="00E30B18" w:rsidRDefault="00E30B18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6043A9" w:rsidRPr="00E30B18" w14:paraId="573DBB52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5E7B77E" w14:textId="77777777" w:rsidR="00E30B18" w:rsidRPr="00E30B18" w:rsidRDefault="00E30B18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57744A1" w14:textId="49C2C124" w:rsidR="00E30B18" w:rsidRPr="00E30B18" w:rsidRDefault="00E30B18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2957295-153594098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907E86" w14:textId="660AE54B" w:rsidR="00E30B18" w:rsidRPr="00E30B18" w:rsidRDefault="00E30B18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152B0B4" w14:textId="77777777" w:rsidR="00E30B18" w:rsidRPr="00E30B18" w:rsidRDefault="00E30B18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C518A95" w14:textId="48EC3138" w:rsidR="00E30B18" w:rsidRPr="00E30B18" w:rsidRDefault="00E30B18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2957295-153594098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F3E61E1" w14:textId="46B2E899" w:rsidR="00E30B18" w:rsidRPr="00E30B18" w:rsidRDefault="00E30B18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</w:t>
            </w:r>
            <w:proofErr w:type="gramStart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Patient</w:t>
            </w:r>
            <w:proofErr w:type="gramEnd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14 of </w:t>
            </w:r>
            <w:bookmarkStart w:id="134" w:name="_Hlk83990568"/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Pascual-Alonso</w:t>
            </w:r>
            <w:bookmarkEnd w:id="134"/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 </w:t>
            </w:r>
            <w:r w:rsidRPr="00E30B18">
              <w:rPr>
                <w:rFonts w:asciiTheme="minorHAnsi" w:eastAsia="Times New Roman" w:hAnsiTheme="minorHAnsi" w:cstheme="minorHAnsi"/>
                <w:i/>
                <w:iCs/>
                <w:sz w:val="15"/>
                <w:szCs w:val="15"/>
              </w:rPr>
              <w:t>et al</w:t>
            </w: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.</w:t>
            </w:r>
          </w:p>
        </w:tc>
      </w:tr>
      <w:tr w:rsidR="00276DF4" w:rsidRPr="00E30B18" w14:paraId="2C1F74E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711438D7" w14:textId="4DF266C0" w:rsidR="00276DF4" w:rsidRPr="00E30B18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Xq28 (GDI1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D59734" w14:textId="6FB067D7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5" w:name="_Hlk83990262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4396222-154653579</w:t>
            </w:r>
            <w:bookmarkEnd w:id="135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  <w:hideMark/>
          </w:tcPr>
          <w:p w14:paraId="30166C8D" w14:textId="172FCD8D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6B0097D" w14:textId="20BED2D1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Froyen_2007</w:t>
            </w:r>
            <w:hyperlink w:anchor="_ENREF_516" w:tooltip="Froyen, 2007 #547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A3PC9ZZWFyPjxS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Gcm95ZW48L0F1dGhvcj48WWVhcj4yMDA3PC9ZZWFyPjxS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6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Madrigal_2007</w:t>
            </w:r>
            <w:hyperlink w:anchor="_ENREF_517" w:tooltip="Madrigal, 2007 #548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RyaWdhbDwvQXV0aG9yPjxZZWFyPjIwMDc8L1llYXI+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YWRyaWdhbDwvQXV0aG9yPjxZZWFyPjIwMDc8L1llYXI+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7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</w:p>
          <w:p w14:paraId="674F1BB6" w14:textId="3DD697D8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Vandewalle_2009</w:t>
            </w:r>
            <w:hyperlink w:anchor="_ENREF_518" w:tooltip="Vandewalle, 2009 #546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kZXdhbGxlPC9BdXRob3I+PFllYXI+MjAwOTwvWWVh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kZXdhbGxlPC9BdXRob3I+PFllYXI+MjAwOTwvWWVh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8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Sinibaldi_2019</w:t>
            </w:r>
            <w:hyperlink w:anchor="_ENREF_519" w:tooltip="Sinibaldi, 2019 #549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pYmFsZGk8L0F1dGhvcj48WWVhcj4yMDE5PC9ZZWFy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TaW5pYmFsZGk8L0F1dGhvcj48WWVhcj4yMDE5PC9ZZWFy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19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0E701B0" w14:textId="6696ABA8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3624563-153881853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19389E59" w14:textId="5E8CC106" w:rsidR="00276DF4" w:rsidRPr="00E30B18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276DF4" w:rsidRPr="00CA5CC0" w14:paraId="4814C0D6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D8D565D" w14:textId="5047D746" w:rsidR="00276DF4" w:rsidRPr="00E30B18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Xq28 (RAB39B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36D700" w14:textId="6FD2D86A" w:rsidR="00276DF4" w:rsidRPr="00E30B18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bookmarkStart w:id="136" w:name="_Hlk83990235"/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4118603-154564401</w:t>
            </w:r>
            <w:bookmarkEnd w:id="136"/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CE2CABC" w14:textId="3EF773EC" w:rsidR="00276DF4" w:rsidRPr="00E30B18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3883675" w14:textId="539593E8" w:rsidR="00276DF4" w:rsidRPr="00E30B18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El-Hattab_2011</w:t>
            </w:r>
            <w:hyperlink w:anchor="_ENREF_520" w:tooltip="El-Hattab, 2011 #551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xPC9ZZWFy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xPC9ZZWFy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0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Vanmarsenille_2014</w:t>
            </w:r>
            <w:hyperlink w:anchor="_ENREF_521" w:tooltip="Vanmarsenille, 2014 #550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tYXJzZW5pbGxlPC9BdXRob3I+PFllYXI+MjAxNDwv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WYW5tYXJzZW5pbGxlPC9BdXRob3I+PFllYXI+MjAxNDwv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1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 w:rsidRPr="00E30B18">
              <w:rPr>
                <w:rFonts w:asciiTheme="minorHAnsi" w:eastAsia="Times New Roman" w:hAnsiTheme="minorHAnsi" w:cstheme="minorHAnsi"/>
                <w:sz w:val="15"/>
                <w:szCs w:val="15"/>
              </w:rPr>
              <w:t>; El-Hattab_2015</w:t>
            </w:r>
            <w:hyperlink w:anchor="_ENREF_522" w:tooltip="El-Hattab, 2015 #552" w:history="1"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1PC9ZZWFy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FbC1IYXR0YWI8L0F1dGhvcj48WWVhcj4yMDE1PC9ZZWFy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2</w:t>
              </w:r>
              <w:r w:rsidR="005907C9" w:rsidRPr="00E30B18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9E251F" w14:textId="12279A02" w:rsidR="00276DF4" w:rsidRPr="00E30B18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hrX:154118603-154564401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D030648" w14:textId="1BF6ED6B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16"/>
                <w:szCs w:val="16"/>
              </w:rPr>
            </w:pPr>
            <w:r w:rsidRPr="00E30B18">
              <w:rPr>
                <w:rFonts w:asciiTheme="minorHAnsi" w:eastAsia="Times New Roman" w:hAnsiTheme="minorHAnsi" w:cstheme="minorHAnsi"/>
                <w:sz w:val="16"/>
                <w:szCs w:val="16"/>
              </w:rPr>
              <w:t>ClinGen Coordinates</w:t>
            </w:r>
          </w:p>
        </w:tc>
      </w:tr>
      <w:tr w:rsidR="00276DF4" w:rsidRPr="00CA5CC0" w14:paraId="777F80EF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 w:val="restart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1C7EBF7" w14:textId="0C61BF2A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Xq28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Moyamoya</w:t>
            </w:r>
            <w:proofErr w:type="spellEnd"/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DB44C02" w14:textId="2FF9EA6D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10613-15436436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8D4A411" w14:textId="076FA921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 w:val="restart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0A71AFD" w14:textId="5A942A65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Hervé_2010</w:t>
            </w:r>
            <w:hyperlink w:anchor="_ENREF_523" w:tooltip="Hervé, 2010 #572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XJ2w6k8L0F1dGhvcj48WWVhcj4yMDEwPC9ZZWFyPjxS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IZXJ2w6k8L0F1dGhvcj48WWVhcj4yMDEwPC9ZZWFyPjxS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3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Miskinyte_2011</w:t>
            </w:r>
            <w:hyperlink w:anchor="_ENREF_524" w:tooltip="Miskinyte, 2011 #570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NraW55dGU8L0F1dGhvcj48WWVhcj4yMDExPC9ZZWFy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NaXNraW55dGU8L0F1dGhvcj48WWVhcj4yMDExPC9ZZWFy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4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anczar_2016</w:t>
            </w:r>
            <w:hyperlink w:anchor="_ENREF_525" w:tooltip="Janczar, 2016 #573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5jemFyPC9BdXRob3I+PFllYXI+MjAxNjwvWWVhcj48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QzLTc8L3Bh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YW5jemFyPC9BdXRob3I+PFllYXI+MjAxNjwvWWVhcj48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5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  <w:r>
              <w:rPr>
                <w:rFonts w:asciiTheme="minorHAnsi" w:eastAsia="Times New Roman" w:hAnsiTheme="minorHAnsi" w:cstheme="minorHAnsi"/>
                <w:sz w:val="15"/>
                <w:szCs w:val="15"/>
              </w:rPr>
              <w:t xml:space="preserve">; </w:t>
            </w:r>
            <w:r w:rsidRPr="00B9777F">
              <w:rPr>
                <w:rFonts w:asciiTheme="minorHAnsi" w:eastAsia="Times New Roman" w:hAnsiTheme="minorHAnsi" w:cstheme="minorHAnsi"/>
                <w:sz w:val="15"/>
                <w:szCs w:val="15"/>
              </w:rPr>
              <w:t>Jourdy_2017</w:t>
            </w:r>
            <w:hyperlink w:anchor="_ENREF_526" w:tooltip="Jourdy, 2017 #574" w:history="1"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3VyZHk8L0F1dGhvcj48WWVhcj4yMDE3PC9ZZWFyPjxS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begin">
                  <w:fldData xml:space="preserve">PEVuZE5vdGU+PENpdGU+PEF1dGhvcj5Kb3VyZHk8L0F1dGhvcj48WWVhcj4yMDE3PC9ZZWFyPjxS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</w:fldData>
                </w:fldCha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instrText xml:space="preserve"> ADDIN EN.CITE.DATA </w:instrText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separate"/>
              </w:r>
              <w:r w:rsidR="005907C9" w:rsidRPr="000729E7">
                <w:rPr>
                  <w:rFonts w:asciiTheme="minorHAnsi" w:eastAsia="Times New Roman" w:hAnsiTheme="minorHAnsi" w:cstheme="minorHAnsi"/>
                  <w:noProof/>
                  <w:sz w:val="15"/>
                  <w:szCs w:val="15"/>
                  <w:vertAlign w:val="superscript"/>
                </w:rPr>
                <w:t>526</w:t>
              </w:r>
              <w:r w:rsidR="005907C9" w:rsidRPr="00B9777F">
                <w:rPr>
                  <w:rFonts w:asciiTheme="minorHAnsi" w:eastAsia="Times New Roman" w:hAnsiTheme="minorHAnsi" w:cstheme="minorHAnsi"/>
                  <w:sz w:val="15"/>
                  <w:szCs w:val="15"/>
                </w:rPr>
                <w:fldChar w:fldCharType="end"/>
              </w:r>
            </w:hyperlink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5C3044B" w14:textId="5E1F9F39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10613-154364362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588ADC7" w14:textId="593C6D30" w:rsidR="00276DF4" w:rsidRPr="00CA5CC0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Coordinates correspond to patient reported in </w:t>
            </w:r>
            <w:proofErr w:type="spellStart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Janczar</w:t>
            </w:r>
            <w:proofErr w:type="spellEnd"/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</w:t>
            </w: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et al.</w:t>
            </w:r>
          </w:p>
        </w:tc>
      </w:tr>
      <w:tr w:rsidR="00276DF4" w:rsidRPr="003038C5" w14:paraId="0BD565A5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vMerge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44978E4" w14:textId="175855E4" w:rsidR="00276DF4" w:rsidRPr="00CA5CC0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AF8045" w14:textId="13D4D082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99695-154351349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4D8AECF" w14:textId="057E8FB1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hg19</w:t>
            </w:r>
          </w:p>
        </w:tc>
        <w:tc>
          <w:tcPr>
            <w:tcW w:w="4591" w:type="dxa"/>
            <w:vMerge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77B70992" w14:textId="6DFC310B" w:rsidR="00276DF4" w:rsidRPr="00B9777F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F72617" w14:textId="000D5BF0" w:rsidR="00276DF4" w:rsidRPr="00CA5CC0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>chrX:154299695-15435134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B7D2A87" w14:textId="4DB5F8E3" w:rsidR="00276DF4" w:rsidRPr="009369B6" w:rsidRDefault="00276DF4" w:rsidP="00276DF4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CA5CC0">
              <w:rPr>
                <w:rFonts w:asciiTheme="minorHAnsi" w:eastAsia="Times New Roman" w:hAnsiTheme="minorHAnsi" w:cstheme="minorHAnsi"/>
                <w:i/>
                <w:iCs/>
                <w:sz w:val="16"/>
                <w:szCs w:val="16"/>
              </w:rPr>
              <w:t>BRCC3</w:t>
            </w:r>
            <w:r w:rsidRPr="00CA5CC0">
              <w:rPr>
                <w:rFonts w:asciiTheme="minorHAnsi" w:eastAsia="Times New Roman" w:hAnsiTheme="minorHAnsi" w:cstheme="minorHAnsi"/>
                <w:sz w:val="16"/>
                <w:szCs w:val="16"/>
              </w:rPr>
              <w:t xml:space="preserve"> Coordinates</w:t>
            </w:r>
          </w:p>
        </w:tc>
      </w:tr>
      <w:tr w:rsidR="00276DF4" w:rsidRPr="003038C5" w14:paraId="06B4C21E" w14:textId="77777777" w:rsidTr="0063376E">
        <w:tblPrEx>
          <w:tblLook w:val="04A0" w:firstRow="1" w:lastRow="0" w:firstColumn="1" w:lastColumn="0" w:noHBand="0" w:noVBand="1"/>
        </w:tblPrEx>
        <w:trPr>
          <w:trHeight w:val="21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F10519B" w14:textId="77777777" w:rsidR="00276DF4" w:rsidRPr="009369B6" w:rsidRDefault="00276DF4" w:rsidP="00276DF4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21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2017713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E5E1C06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45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3B65E700" w14:textId="77777777" w:rsidR="00276DF4" w:rsidRPr="00B9777F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</w:p>
        </w:tc>
        <w:tc>
          <w:tcPr>
            <w:tcW w:w="22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4F5BB627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  <w:tc>
          <w:tcPr>
            <w:tcW w:w="68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FFFFFF" w:themeFill="background1"/>
            <w:noWrap/>
            <w:vAlign w:val="center"/>
          </w:tcPr>
          <w:p w14:paraId="0C67D721" w14:textId="77777777" w:rsidR="00276DF4" w:rsidRPr="009369B6" w:rsidRDefault="00276DF4" w:rsidP="00276DF4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</w:p>
        </w:tc>
      </w:tr>
      <w:tr w:rsidR="000A5D47" w:rsidRPr="00474F4B" w14:paraId="269D766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auto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4C81A6A" w14:textId="5CB6ED35" w:rsidR="000A5D47" w:rsidRPr="00474F4B" w:rsidRDefault="000A5D47" w:rsidP="000A5D4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a</w:t>
            </w:r>
            <w:proofErr w:type="spellEnd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 xml:space="preserve"> (Yq11.21)</w:t>
            </w:r>
          </w:p>
        </w:tc>
        <w:tc>
          <w:tcPr>
            <w:tcW w:w="216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BAA3192" w14:textId="1D414872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2232056-13042949</w:t>
            </w:r>
          </w:p>
        </w:tc>
        <w:tc>
          <w:tcPr>
            <w:tcW w:w="1080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B3C7871" w14:textId="6C4E3827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39E56F0D" w14:textId="0981C718" w:rsidR="000A5D47" w:rsidRPr="00B9777F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1E2240F" w14:textId="567E3262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4352761-15154862</w:t>
            </w:r>
          </w:p>
        </w:tc>
        <w:tc>
          <w:tcPr>
            <w:tcW w:w="6842" w:type="dxa"/>
            <w:tcBorders>
              <w:top w:val="single" w:sz="4" w:space="0" w:color="auto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4B8E2139" w14:textId="69CC1845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0A5D47" w:rsidRPr="00474F4B" w14:paraId="6A58ED94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09969CF" w14:textId="3444F3C9" w:rsidR="000A5D47" w:rsidRPr="00474F4B" w:rsidRDefault="000A5D47" w:rsidP="000A5D4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b</w:t>
            </w:r>
            <w:proofErr w:type="spellEnd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 xml:space="preserve"> (Yq11.222-q11.2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87CC95F" w14:textId="6000FB31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8006165-23919050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6460A92" w14:textId="587E5D24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481045D6" w14:textId="1D850EE7" w:rsidR="000A5D47" w:rsidRPr="00B9777F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3540D2E" w14:textId="425FCC18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20118045-26065197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A8A6531" w14:textId="5B627FC9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0A5D47" w:rsidRPr="00474F4B" w14:paraId="50D3DBD1" w14:textId="77777777" w:rsidTr="0063376E">
        <w:tblPrEx>
          <w:tblLook w:val="04A0" w:firstRow="1" w:lastRow="0" w:firstColumn="1" w:lastColumn="0" w:noHBand="0" w:noVBand="1"/>
        </w:tblPrEx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6B4E1F99" w14:textId="57402D8D" w:rsidR="000A5D47" w:rsidRPr="00474F4B" w:rsidRDefault="000A5D47" w:rsidP="000A5D47">
            <w:pPr>
              <w:contextualSpacing/>
              <w:jc w:val="center"/>
              <w:rPr>
                <w:rFonts w:asciiTheme="minorHAnsi" w:hAnsiTheme="minorHAnsi" w:cstheme="minorHAnsi"/>
                <w:b w:val="0"/>
                <w:bCs w:val="0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b+AZFc</w:t>
            </w:r>
            <w:proofErr w:type="spellEnd"/>
            <w:r w:rsidRPr="00474F4B">
              <w:rPr>
                <w:rFonts w:asciiTheme="minorHAnsi" w:hAnsiTheme="minorHAnsi" w:cstheme="minorHAnsi"/>
                <w:b w:val="0"/>
                <w:bCs w:val="0"/>
                <w:sz w:val="16"/>
                <w:szCs w:val="16"/>
              </w:rPr>
              <w:t xml:space="preserve"> </w:t>
            </w: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(Yq11.222-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2F1F1C2E" w14:textId="77777777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7852946-25647683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88E441" w14:textId="02C81E8D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39A97FC2" w14:textId="60A3EB5F" w:rsidR="000A5D47" w:rsidRPr="00B9777F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36970FC4" w14:textId="70257D2C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19964826-27793830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808080" w:themeColor="background1" w:themeShade="80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C44A752" w14:textId="6CCD2BD1" w:rsidR="000A5D47" w:rsidRPr="00474F4B" w:rsidRDefault="000A5D47" w:rsidP="000A5D47">
            <w:pPr>
              <w:contextualSpacing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  <w:tr w:rsidR="000A5D47" w:rsidRPr="009369B6" w14:paraId="201E20C8" w14:textId="77777777" w:rsidTr="0063376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0" w:type="dxa"/>
            <w:tcBorders>
              <w:top w:val="single" w:sz="4" w:space="0" w:color="808080" w:themeColor="background1" w:themeShade="80"/>
              <w:left w:val="single" w:sz="4" w:space="0" w:color="auto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139CD752" w14:textId="7859AF11" w:rsidR="000A5D47" w:rsidRPr="00474F4B" w:rsidRDefault="000A5D47" w:rsidP="000A5D47">
            <w:pPr>
              <w:contextualSpacing/>
              <w:jc w:val="center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proofErr w:type="spellStart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AZFc</w:t>
            </w:r>
            <w:proofErr w:type="spellEnd"/>
            <w:r w:rsidRPr="00474F4B">
              <w:rPr>
                <w:rFonts w:asciiTheme="minorHAnsi" w:hAnsiTheme="minorHAnsi" w:cstheme="minorHAnsi"/>
                <w:sz w:val="16"/>
                <w:szCs w:val="16"/>
              </w:rPr>
              <w:t xml:space="preserve"> (Yq11.223-q11.23)</w:t>
            </w:r>
          </w:p>
        </w:tc>
        <w:tc>
          <w:tcPr>
            <w:tcW w:w="216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02FD1E43" w14:textId="479C49C4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22831278-25887782</w:t>
            </w:r>
          </w:p>
        </w:tc>
        <w:tc>
          <w:tcPr>
            <w:tcW w:w="1080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437EB007" w14:textId="5248ACFC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GRCh38</w:t>
            </w:r>
          </w:p>
        </w:tc>
        <w:tc>
          <w:tcPr>
            <w:tcW w:w="4591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</w:tcPr>
          <w:p w14:paraId="6E33E584" w14:textId="38081A16" w:rsidR="000A5D47" w:rsidRPr="00B9777F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5"/>
                <w:szCs w:val="15"/>
              </w:rPr>
            </w:pPr>
            <w:r w:rsidRPr="005A6B7D">
              <w:rPr>
                <w:rFonts w:asciiTheme="minorHAnsi" w:eastAsia="Times New Roman" w:hAnsiTheme="minorHAnsi" w:cstheme="minorHAnsi"/>
                <w:sz w:val="15"/>
                <w:szCs w:val="15"/>
              </w:rPr>
              <w:t>DECIPHER</w:t>
            </w:r>
          </w:p>
        </w:tc>
        <w:tc>
          <w:tcPr>
            <w:tcW w:w="2217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808080" w:themeColor="background1" w:themeShade="80"/>
            </w:tcBorders>
            <w:shd w:val="clear" w:color="auto" w:fill="FFFFFF" w:themeFill="background1"/>
            <w:noWrap/>
            <w:vAlign w:val="center"/>
          </w:tcPr>
          <w:p w14:paraId="57F8FC27" w14:textId="693FF39F" w:rsidR="000A5D47" w:rsidRPr="00474F4B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hAnsiTheme="minorHAnsi" w:cstheme="minorHAnsi"/>
                <w:sz w:val="16"/>
                <w:szCs w:val="16"/>
              </w:rPr>
              <w:t>chrY:24977425-28033929</w:t>
            </w:r>
          </w:p>
        </w:tc>
        <w:tc>
          <w:tcPr>
            <w:tcW w:w="6842" w:type="dxa"/>
            <w:tcBorders>
              <w:top w:val="single" w:sz="4" w:space="0" w:color="808080" w:themeColor="background1" w:themeShade="80"/>
              <w:left w:val="single" w:sz="4" w:space="0" w:color="808080" w:themeColor="background1" w:themeShade="80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5EE401C" w14:textId="1616DD0D" w:rsidR="000A5D47" w:rsidRPr="009369B6" w:rsidRDefault="000A5D47" w:rsidP="000A5D47">
            <w:pPr>
              <w:contextualSpacing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eastAsia="Times New Roman" w:hAnsiTheme="minorHAnsi" w:cstheme="minorHAnsi"/>
                <w:sz w:val="16"/>
                <w:szCs w:val="16"/>
              </w:rPr>
            </w:pPr>
            <w:r w:rsidRPr="00474F4B">
              <w:rPr>
                <w:rFonts w:asciiTheme="minorHAnsi" w:eastAsia="Times New Roman" w:hAnsiTheme="minorHAnsi" w:cstheme="minorHAnsi"/>
                <w:sz w:val="16"/>
                <w:szCs w:val="16"/>
              </w:rPr>
              <w:t>DECIPHER Coordinates</w:t>
            </w:r>
          </w:p>
        </w:tc>
      </w:tr>
    </w:tbl>
    <w:p w14:paraId="6AA3B2FB" w14:textId="77777777" w:rsidR="006407B4" w:rsidRDefault="006407B4" w:rsidP="004A12D7">
      <w:pPr>
        <w:pStyle w:val="EndNoteBibliographyTitle"/>
        <w:jc w:val="left"/>
        <w:sectPr w:rsidR="006407B4" w:rsidSect="00780463">
          <w:footerReference w:type="default" r:id="rId8"/>
          <w:pgSz w:w="20160" w:h="12240" w:orient="landscape" w:code="1"/>
          <w:pgMar w:top="720" w:right="4493" w:bottom="720" w:left="720" w:header="720" w:footer="720" w:gutter="0"/>
          <w:cols w:space="720"/>
          <w:docGrid w:linePitch="360"/>
        </w:sectPr>
      </w:pPr>
      <w:bookmarkStart w:id="137" w:name="_Hlk74655983"/>
      <w:bookmarkEnd w:id="3"/>
    </w:p>
    <w:bookmarkEnd w:id="2"/>
    <w:bookmarkEnd w:id="137"/>
    <w:p w14:paraId="27AAE1C0" w14:textId="77777777" w:rsidR="005907C9" w:rsidRPr="005907C9" w:rsidRDefault="00EF4351" w:rsidP="005907C9">
      <w:pPr>
        <w:pStyle w:val="EndNoteBibliographyTitle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5907C9" w:rsidRPr="005907C9">
        <w:t>Literature Cited</w:t>
      </w:r>
    </w:p>
    <w:p w14:paraId="5215AAAF" w14:textId="77777777" w:rsidR="005907C9" w:rsidRPr="005907C9" w:rsidRDefault="005907C9" w:rsidP="005907C9">
      <w:pPr>
        <w:pStyle w:val="EndNoteBibliographyTitle"/>
      </w:pPr>
    </w:p>
    <w:p w14:paraId="334A0665" w14:textId="6BFC3ECC" w:rsidR="005907C9" w:rsidRPr="005907C9" w:rsidRDefault="005907C9" w:rsidP="005907C9">
      <w:pPr>
        <w:pStyle w:val="EndNoteBibliography"/>
        <w:ind w:left="720" w:hanging="720"/>
      </w:pPr>
      <w:bookmarkStart w:id="138" w:name="_ENREF_1"/>
      <w:r w:rsidRPr="005907C9">
        <w:t>1.</w:t>
      </w:r>
      <w:r w:rsidRPr="005907C9">
        <w:tab/>
        <w:t>Desai R, Frazier AE, Durigon R, Patel H, Jones AW, Dalla Rosa I, Lake NJ, Compton AG, Mountford HS, Tucker E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TAD3 gene cluster deletions cause cerebellar dysfunction associated with altered mitochondrial DNA and cholesterol metabolism</w:t>
      </w:r>
      <w:r w:rsidRPr="005907C9">
        <w:t xml:space="preserve">. </w:t>
      </w:r>
      <w:r w:rsidRPr="005907C9">
        <w:rPr>
          <w:i/>
        </w:rPr>
        <w:t xml:space="preserve">Brain </w:t>
      </w:r>
      <w:r w:rsidRPr="005907C9">
        <w:t xml:space="preserve">2017, </w:t>
      </w:r>
      <w:r w:rsidRPr="005907C9">
        <w:rPr>
          <w:b/>
        </w:rPr>
        <w:t>140</w:t>
      </w:r>
      <w:r w:rsidRPr="005907C9">
        <w:t xml:space="preserve">(6):1595-1610 </w:t>
      </w:r>
      <w:hyperlink r:id="rId9" w:history="1">
        <w:r w:rsidRPr="005907C9">
          <w:rPr>
            <w:rStyle w:val="Hyperlink"/>
          </w:rPr>
          <w:t>https://doi.org/10.1093/brain/awx094</w:t>
        </w:r>
      </w:hyperlink>
      <w:r w:rsidRPr="005907C9">
        <w:t>.</w:t>
      </w:r>
      <w:bookmarkEnd w:id="138"/>
    </w:p>
    <w:p w14:paraId="77CF9E59" w14:textId="36DA54B2" w:rsidR="005907C9" w:rsidRPr="005907C9" w:rsidRDefault="005907C9" w:rsidP="005907C9">
      <w:pPr>
        <w:pStyle w:val="EndNoteBibliography"/>
        <w:ind w:left="720" w:hanging="720"/>
      </w:pPr>
      <w:bookmarkStart w:id="139" w:name="_ENREF_2"/>
      <w:r w:rsidRPr="005907C9">
        <w:t>2.</w:t>
      </w:r>
      <w:r w:rsidRPr="005907C9">
        <w:tab/>
        <w:t>Gunning AC, Strucinska K, Muñoz Oreja M, Parrish A, Caswell R, Stals KL, Durigon R, Durlacher-Betzer K, Cunningham MH, Grochowski C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De Novo NAHR Reciprocal Duplications in the ATAD3 Gene Cluster Cause a Neurogenetic Trait with Perturbed Cholesterol and Mitochondrial Metabolism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20, </w:t>
      </w:r>
      <w:r w:rsidRPr="005907C9">
        <w:rPr>
          <w:b/>
        </w:rPr>
        <w:t>106</w:t>
      </w:r>
      <w:r w:rsidRPr="005907C9">
        <w:t xml:space="preserve">(2):272-279 </w:t>
      </w:r>
      <w:hyperlink r:id="rId10" w:history="1">
        <w:r w:rsidRPr="005907C9">
          <w:rPr>
            <w:rStyle w:val="Hyperlink"/>
          </w:rPr>
          <w:t>https://doi.org/10.1016/j.ajhg.2020.01.007</w:t>
        </w:r>
      </w:hyperlink>
      <w:r w:rsidRPr="005907C9">
        <w:t>.</w:t>
      </w:r>
      <w:bookmarkEnd w:id="139"/>
    </w:p>
    <w:p w14:paraId="758437A2" w14:textId="3D58C75E" w:rsidR="005907C9" w:rsidRPr="005907C9" w:rsidRDefault="005907C9" w:rsidP="005907C9">
      <w:pPr>
        <w:pStyle w:val="EndNoteBibliography"/>
        <w:ind w:left="720" w:hanging="720"/>
      </w:pPr>
      <w:bookmarkStart w:id="140" w:name="_ENREF_3"/>
      <w:r w:rsidRPr="005907C9">
        <w:t>3.</w:t>
      </w:r>
      <w:r w:rsidRPr="005907C9">
        <w:tab/>
        <w:t xml:space="preserve">Wilson BT, Omer M, Hellens SW, Zwolinski SA, Yates LM, Lynch SA: </w:t>
      </w:r>
      <w:r w:rsidRPr="005907C9">
        <w:rPr>
          <w:b/>
        </w:rPr>
        <w:t>Microdeletion 1p35.2: a recognizable facial phenotype with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8):1916-1920 </w:t>
      </w:r>
      <w:hyperlink r:id="rId11" w:history="1">
        <w:r w:rsidRPr="005907C9">
          <w:rPr>
            <w:rStyle w:val="Hyperlink"/>
          </w:rPr>
          <w:t>https://doi.org/10.1002/ajmg.a.37114</w:t>
        </w:r>
      </w:hyperlink>
      <w:r w:rsidRPr="005907C9">
        <w:t>.</w:t>
      </w:r>
      <w:bookmarkEnd w:id="140"/>
    </w:p>
    <w:p w14:paraId="1B8E9207" w14:textId="16CF44F1" w:rsidR="005907C9" w:rsidRPr="005907C9" w:rsidRDefault="005907C9" w:rsidP="005907C9">
      <w:pPr>
        <w:pStyle w:val="EndNoteBibliography"/>
        <w:ind w:left="720" w:hanging="720"/>
      </w:pPr>
      <w:bookmarkStart w:id="141" w:name="_ENREF_4"/>
      <w:r w:rsidRPr="005907C9">
        <w:t>4.</w:t>
      </w:r>
      <w:r w:rsidRPr="005907C9">
        <w:tab/>
        <w:t>Gennarino VA, Palmer EE, McDonell LM, Wang L, Adamski CJ, Koire A, See L, Chen C-A, Schaaf CP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Mild PUM1 Mutation Is Associated with Adult-Onset Ataxia, whereas Haploinsufficiency Causes Developmental Delay and Seizures</w:t>
      </w:r>
      <w:r w:rsidRPr="005907C9">
        <w:t xml:space="preserve">. </w:t>
      </w:r>
      <w:r w:rsidRPr="005907C9">
        <w:rPr>
          <w:i/>
        </w:rPr>
        <w:t xml:space="preserve">Cell </w:t>
      </w:r>
      <w:r w:rsidRPr="005907C9">
        <w:t xml:space="preserve">2018, </w:t>
      </w:r>
      <w:r w:rsidRPr="005907C9">
        <w:rPr>
          <w:b/>
        </w:rPr>
        <w:t>172</w:t>
      </w:r>
      <w:r w:rsidRPr="005907C9">
        <w:t xml:space="preserve">(5):924-936.e911 </w:t>
      </w:r>
      <w:hyperlink r:id="rId12" w:history="1">
        <w:r w:rsidRPr="005907C9">
          <w:rPr>
            <w:rStyle w:val="Hyperlink"/>
          </w:rPr>
          <w:t>https://doi.org/10.1016/j.cell.2018.02.006</w:t>
        </w:r>
      </w:hyperlink>
      <w:r w:rsidRPr="005907C9">
        <w:t>.</w:t>
      </w:r>
      <w:bookmarkEnd w:id="141"/>
    </w:p>
    <w:p w14:paraId="494446DC" w14:textId="792A5129" w:rsidR="005907C9" w:rsidRPr="005907C9" w:rsidRDefault="005907C9" w:rsidP="005907C9">
      <w:pPr>
        <w:pStyle w:val="EndNoteBibliography"/>
        <w:ind w:left="720" w:hanging="720"/>
      </w:pPr>
      <w:bookmarkStart w:id="142" w:name="_ENREF_5"/>
      <w:r w:rsidRPr="005907C9">
        <w:t>5.</w:t>
      </w:r>
      <w:r w:rsidRPr="005907C9">
        <w:tab/>
        <w:t>Lu W, Quintero-Rivera F, Fan Y, Alkuraya FS, Donovan DJ, Xi Q, Turbe-Doan A, Li Q-G, Campbell CG, Shanske A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FIA Haploinsufficiency Is Associated with a CNS Malformation Syndrome and Urinary Tract Defects</w:t>
      </w:r>
      <w:r w:rsidRPr="005907C9">
        <w:t xml:space="preserve">. </w:t>
      </w:r>
      <w:r w:rsidRPr="005907C9">
        <w:rPr>
          <w:i/>
        </w:rPr>
        <w:t xml:space="preserve">PLOS Genetics </w:t>
      </w:r>
      <w:r w:rsidRPr="005907C9">
        <w:t xml:space="preserve">2007, </w:t>
      </w:r>
      <w:r w:rsidRPr="005907C9">
        <w:rPr>
          <w:b/>
        </w:rPr>
        <w:t>3</w:t>
      </w:r>
      <w:r w:rsidRPr="005907C9">
        <w:t xml:space="preserve">(5):e80 </w:t>
      </w:r>
      <w:hyperlink r:id="rId13" w:history="1">
        <w:r w:rsidRPr="005907C9">
          <w:rPr>
            <w:rStyle w:val="Hyperlink"/>
          </w:rPr>
          <w:t>https://doi.org/10.1371/journal.pgen.0030080</w:t>
        </w:r>
      </w:hyperlink>
      <w:r w:rsidRPr="005907C9">
        <w:t>.</w:t>
      </w:r>
      <w:bookmarkEnd w:id="142"/>
    </w:p>
    <w:p w14:paraId="40DD5641" w14:textId="27FCD82E" w:rsidR="005907C9" w:rsidRPr="005907C9" w:rsidRDefault="005907C9" w:rsidP="005907C9">
      <w:pPr>
        <w:pStyle w:val="EndNoteBibliography"/>
        <w:ind w:left="720" w:hanging="720"/>
      </w:pPr>
      <w:bookmarkStart w:id="143" w:name="_ENREF_6"/>
      <w:r w:rsidRPr="005907C9">
        <w:t>6.</w:t>
      </w:r>
      <w:r w:rsidRPr="005907C9">
        <w:tab/>
        <w:t xml:space="preserve">Koehler U, Holinski-Feder E, Ertl-Wagner B, Kunz J, von Moers A, von Voss H, Schell-Apacik C: </w:t>
      </w:r>
      <w:r w:rsidRPr="005907C9">
        <w:rPr>
          <w:b/>
        </w:rPr>
        <w:t>A novel 1p31.3p32.2 deletion involving the NFIA gene detected by array CGH in a patient with macrocephaly and hypoplasia of the corpus callosum</w:t>
      </w:r>
      <w:r w:rsidRPr="005907C9">
        <w:t xml:space="preserve">. </w:t>
      </w:r>
      <w:r w:rsidRPr="005907C9">
        <w:rPr>
          <w:i/>
        </w:rPr>
        <w:t xml:space="preserve">European journal of pediatrics </w:t>
      </w:r>
      <w:r w:rsidRPr="005907C9">
        <w:t xml:space="preserve">2010, </w:t>
      </w:r>
      <w:r w:rsidRPr="005907C9">
        <w:rPr>
          <w:b/>
        </w:rPr>
        <w:t>169</w:t>
      </w:r>
      <w:r w:rsidRPr="005907C9">
        <w:t xml:space="preserve">(4):463-468 </w:t>
      </w:r>
      <w:hyperlink r:id="rId14" w:history="1">
        <w:r w:rsidRPr="005907C9">
          <w:rPr>
            <w:rStyle w:val="Hyperlink"/>
          </w:rPr>
          <w:t>https://doi.org/10.1007/s00431-009-1057-2</w:t>
        </w:r>
      </w:hyperlink>
      <w:r w:rsidRPr="005907C9">
        <w:t>.</w:t>
      </w:r>
      <w:bookmarkEnd w:id="143"/>
    </w:p>
    <w:p w14:paraId="5B6D3436" w14:textId="66EFE9DA" w:rsidR="005907C9" w:rsidRPr="005907C9" w:rsidRDefault="005907C9" w:rsidP="005907C9">
      <w:pPr>
        <w:pStyle w:val="EndNoteBibliography"/>
        <w:ind w:left="720" w:hanging="720"/>
      </w:pPr>
      <w:bookmarkStart w:id="144" w:name="_ENREF_7"/>
      <w:r w:rsidRPr="005907C9">
        <w:t>7.</w:t>
      </w:r>
      <w:r w:rsidRPr="005907C9">
        <w:tab/>
        <w:t xml:space="preserve">Chen C-P, Su Y-N, Chen Y-Y, Chern S-R, Liu Y-P, Wu P-C, Lee C-C, Chen Y-T, Wang W: </w:t>
      </w:r>
      <w:r w:rsidRPr="005907C9">
        <w:rPr>
          <w:b/>
        </w:rPr>
        <w:t>Chromosome 1p32-p31 deletion syndrome: Prenatal diagnosis by array comparative genomic hybridization using uncultured amniocytes and association with NFIA haploinsufficiency, ventriculomegaly, corpus callosum hypogenesis, abnormal external genitalia, and intrauterine growth restriction</w:t>
      </w:r>
      <w:r w:rsidRPr="005907C9">
        <w:t xml:space="preserve">. </w:t>
      </w:r>
      <w:r w:rsidRPr="005907C9">
        <w:rPr>
          <w:i/>
        </w:rPr>
        <w:t xml:space="preserve">Taiwanese Journal of Obstetrics and Gynecology </w:t>
      </w:r>
      <w:r w:rsidRPr="005907C9">
        <w:t xml:space="preserve">2011, </w:t>
      </w:r>
      <w:r w:rsidRPr="005907C9">
        <w:rPr>
          <w:b/>
        </w:rPr>
        <w:t>50</w:t>
      </w:r>
      <w:r w:rsidRPr="005907C9">
        <w:t xml:space="preserve">(3):345-352 </w:t>
      </w:r>
      <w:hyperlink r:id="rId1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tjog.2011.07.014</w:t>
        </w:r>
      </w:hyperlink>
      <w:r w:rsidRPr="005907C9">
        <w:t>.</w:t>
      </w:r>
      <w:bookmarkEnd w:id="144"/>
    </w:p>
    <w:p w14:paraId="2F97125D" w14:textId="76EB5222" w:rsidR="005907C9" w:rsidRPr="005907C9" w:rsidRDefault="005907C9" w:rsidP="005907C9">
      <w:pPr>
        <w:pStyle w:val="EndNoteBibliography"/>
        <w:ind w:left="720" w:hanging="720"/>
      </w:pPr>
      <w:bookmarkStart w:id="145" w:name="_ENREF_8"/>
      <w:r w:rsidRPr="005907C9">
        <w:t>8.</w:t>
      </w:r>
      <w:r w:rsidRPr="005907C9">
        <w:tab/>
        <w:t xml:space="preserve">Ji J, Salamon N, Quintero-Rivera F: </w:t>
      </w:r>
      <w:r w:rsidRPr="005907C9">
        <w:rPr>
          <w:b/>
        </w:rPr>
        <w:t>Microdeletion of 1p32-p31 involving NFIA in a patient with hypoplastic corpus callosum, ventriculomegaly, seizures and urinary tract defect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6):267-268 </w:t>
      </w:r>
      <w:hyperlink r:id="rId16" w:history="1">
        <w:r w:rsidRPr="005907C9">
          <w:rPr>
            <w:rStyle w:val="Hyperlink"/>
          </w:rPr>
          <w:t>https://doi.org/10.1016/j.ejmg.2014.03.004</w:t>
        </w:r>
      </w:hyperlink>
      <w:r w:rsidRPr="005907C9">
        <w:t>.</w:t>
      </w:r>
      <w:bookmarkEnd w:id="145"/>
    </w:p>
    <w:p w14:paraId="1F7BF295" w14:textId="42E49ECB" w:rsidR="005907C9" w:rsidRPr="005907C9" w:rsidRDefault="005907C9" w:rsidP="005907C9">
      <w:pPr>
        <w:pStyle w:val="EndNoteBibliography"/>
        <w:ind w:left="720" w:hanging="720"/>
      </w:pPr>
      <w:bookmarkStart w:id="146" w:name="_ENREF_9"/>
      <w:r w:rsidRPr="005907C9">
        <w:t>9.</w:t>
      </w:r>
      <w:r w:rsidRPr="005907C9">
        <w:tab/>
        <w:t xml:space="preserve">Rao A, O'Donnell S, Bain N, Meldrum C, Shorter D, Goel H: </w:t>
      </w:r>
      <w:r w:rsidRPr="005907C9">
        <w:rPr>
          <w:b/>
        </w:rPr>
        <w:t>An intragenic deletion of the NFIA gene in a patient with a hypoplastic corpus callosum, craniofacial abnormalities and urinary tract defect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2-3):65-70 </w:t>
      </w:r>
      <w:hyperlink r:id="rId17" w:history="1">
        <w:r w:rsidRPr="005907C9">
          <w:rPr>
            <w:rStyle w:val="Hyperlink"/>
          </w:rPr>
          <w:t>https://doi.org/10.1016/j.ejmg.2013.12.011</w:t>
        </w:r>
      </w:hyperlink>
      <w:r w:rsidRPr="005907C9">
        <w:t>.</w:t>
      </w:r>
      <w:bookmarkEnd w:id="146"/>
    </w:p>
    <w:p w14:paraId="4454A2EB" w14:textId="29A40B5A" w:rsidR="005907C9" w:rsidRPr="005907C9" w:rsidRDefault="005907C9" w:rsidP="005907C9">
      <w:pPr>
        <w:pStyle w:val="EndNoteBibliography"/>
        <w:ind w:left="720" w:hanging="720"/>
      </w:pPr>
      <w:bookmarkStart w:id="147" w:name="_ENREF_10"/>
      <w:r w:rsidRPr="005907C9">
        <w:t>10.</w:t>
      </w:r>
      <w:r w:rsidRPr="005907C9">
        <w:tab/>
        <w:t xml:space="preserve">Kehrer M, Schäferhoff K, Bonin M, Jauch A, Bevot A, Tzschach A: </w:t>
      </w:r>
      <w:r w:rsidRPr="005907C9">
        <w:rPr>
          <w:b/>
        </w:rPr>
        <w:t>Interstitial 1p32.1p32.3 deletion in a patient with multiple congeni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0):2406-2410 </w:t>
      </w:r>
      <w:hyperlink r:id="rId18" w:history="1">
        <w:r w:rsidRPr="005907C9">
          <w:rPr>
            <w:rStyle w:val="Hyperlink"/>
          </w:rPr>
          <w:t>https://doi.org/10.1002/ajmg.a.37178</w:t>
        </w:r>
      </w:hyperlink>
      <w:r w:rsidRPr="005907C9">
        <w:t>.</w:t>
      </w:r>
      <w:bookmarkEnd w:id="147"/>
    </w:p>
    <w:p w14:paraId="3FCB2B24" w14:textId="1E2BD2F7" w:rsidR="005907C9" w:rsidRPr="005907C9" w:rsidRDefault="005907C9" w:rsidP="005907C9">
      <w:pPr>
        <w:pStyle w:val="EndNoteBibliography"/>
        <w:ind w:left="720" w:hanging="720"/>
      </w:pPr>
      <w:bookmarkStart w:id="148" w:name="_ENREF_11"/>
      <w:r w:rsidRPr="005907C9">
        <w:t>11.</w:t>
      </w:r>
      <w:r w:rsidRPr="005907C9">
        <w:tab/>
        <w:t xml:space="preserve">Labonne JD, Shen Y, Kong IK, Diamond MP, Layman LC, Kim HG: </w:t>
      </w:r>
      <w:r w:rsidRPr="005907C9">
        <w:rPr>
          <w:b/>
        </w:rPr>
        <w:t>Comparative deletion mapping at 1p31.3-p32.2 implies NFIA responsible for intellectual disability coupled with macrocephaly and the presence of several other genes for syndromic intellectual disability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6, </w:t>
      </w:r>
      <w:r w:rsidRPr="005907C9">
        <w:rPr>
          <w:b/>
        </w:rPr>
        <w:t>9</w:t>
      </w:r>
      <w:r w:rsidRPr="005907C9">
        <w:t xml:space="preserve">:24 </w:t>
      </w:r>
      <w:hyperlink r:id="rId19" w:history="1">
        <w:r w:rsidRPr="005907C9">
          <w:rPr>
            <w:rStyle w:val="Hyperlink"/>
          </w:rPr>
          <w:t>https://doi.org/10.1186/s13039-016-0234-z</w:t>
        </w:r>
      </w:hyperlink>
      <w:r w:rsidRPr="005907C9">
        <w:t>.</w:t>
      </w:r>
      <w:bookmarkEnd w:id="148"/>
    </w:p>
    <w:p w14:paraId="392F8176" w14:textId="6476ABD8" w:rsidR="005907C9" w:rsidRPr="005907C9" w:rsidRDefault="005907C9" w:rsidP="005907C9">
      <w:pPr>
        <w:pStyle w:val="EndNoteBibliography"/>
        <w:ind w:left="720" w:hanging="720"/>
      </w:pPr>
      <w:bookmarkStart w:id="149" w:name="_ENREF_12"/>
      <w:r w:rsidRPr="005907C9">
        <w:t>12.</w:t>
      </w:r>
      <w:r w:rsidRPr="005907C9">
        <w:tab/>
        <w:t xml:space="preserve">Bayat A, Kirchhoff M, Madsen CG, Roos L, Kreiborg S: </w:t>
      </w:r>
      <w:r w:rsidRPr="005907C9">
        <w:rPr>
          <w:b/>
        </w:rPr>
        <w:t>Familial craniofacial abnormality and polymicrogyria associated with a microdeletion affecting the NFIA gene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7, </w:t>
      </w:r>
      <w:r w:rsidRPr="005907C9">
        <w:rPr>
          <w:b/>
        </w:rPr>
        <w:t>26</w:t>
      </w:r>
      <w:r w:rsidRPr="005907C9">
        <w:t xml:space="preserve">(3):148-153 </w:t>
      </w:r>
      <w:hyperlink r:id="rId20" w:history="1">
        <w:r w:rsidRPr="005907C9">
          <w:rPr>
            <w:rStyle w:val="Hyperlink"/>
          </w:rPr>
          <w:t>https://doi.org/10.1097/mcd.0000000000000182</w:t>
        </w:r>
      </w:hyperlink>
      <w:r w:rsidRPr="005907C9">
        <w:t>.</w:t>
      </w:r>
      <w:bookmarkEnd w:id="149"/>
    </w:p>
    <w:p w14:paraId="58EA4B5D" w14:textId="09D1723B" w:rsidR="005907C9" w:rsidRPr="005907C9" w:rsidRDefault="005907C9" w:rsidP="005907C9">
      <w:pPr>
        <w:pStyle w:val="EndNoteBibliography"/>
        <w:ind w:left="720" w:hanging="720"/>
      </w:pPr>
      <w:bookmarkStart w:id="150" w:name="_ENREF_13"/>
      <w:r w:rsidRPr="005907C9">
        <w:t>13.</w:t>
      </w:r>
      <w:r w:rsidRPr="005907C9">
        <w:tab/>
        <w:t>Carter MT, Nikkel SM, Fernandez BA, Marshall CR, Noor A, Lionel AC, Prasad A, Pinto D, Joseph-George AM, Noakes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emizygous deletions on chromosome 1p21.3 involving the DPYD gene in individuals with autism spectrum disorder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11, </w:t>
      </w:r>
      <w:r w:rsidRPr="005907C9">
        <w:rPr>
          <w:b/>
        </w:rPr>
        <w:t>80</w:t>
      </w:r>
      <w:r w:rsidRPr="005907C9">
        <w:t xml:space="preserve">(5):435-443 </w:t>
      </w:r>
      <w:hyperlink r:id="rId2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j.1399-0004.2010.01578.x</w:t>
        </w:r>
      </w:hyperlink>
      <w:r w:rsidRPr="005907C9">
        <w:t>.</w:t>
      </w:r>
      <w:bookmarkEnd w:id="150"/>
    </w:p>
    <w:p w14:paraId="3E8950C3" w14:textId="309732B1" w:rsidR="005907C9" w:rsidRPr="005907C9" w:rsidRDefault="005907C9" w:rsidP="005907C9">
      <w:pPr>
        <w:pStyle w:val="EndNoteBibliography"/>
        <w:ind w:left="720" w:hanging="720"/>
      </w:pPr>
      <w:bookmarkStart w:id="151" w:name="_ENREF_14"/>
      <w:r w:rsidRPr="005907C9">
        <w:t>14.</w:t>
      </w:r>
      <w:r w:rsidRPr="005907C9">
        <w:tab/>
        <w:t>Willemsen MH, Vallès A, Kirkels LA, Mastebroek M, Olde Loohuis N, Kos A, Wissink-Lindhout WM, de Brouwer AP, Nillesen WM, Pfundt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e 1p21.3 microdeletions comprising DPYD and MIR137 are associated with intellectual disability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2):810-818 </w:t>
      </w:r>
      <w:hyperlink r:id="rId22" w:history="1">
        <w:r w:rsidRPr="005907C9">
          <w:rPr>
            <w:rStyle w:val="Hyperlink"/>
          </w:rPr>
          <w:t>https://doi.org/10.1136/jmedgenet-2011-100294</w:t>
        </w:r>
      </w:hyperlink>
      <w:r w:rsidRPr="005907C9">
        <w:t>.</w:t>
      </w:r>
      <w:bookmarkEnd w:id="151"/>
    </w:p>
    <w:p w14:paraId="2D9699D9" w14:textId="18085286" w:rsidR="005907C9" w:rsidRPr="005907C9" w:rsidRDefault="005907C9" w:rsidP="005907C9">
      <w:pPr>
        <w:pStyle w:val="EndNoteBibliography"/>
        <w:ind w:left="720" w:hanging="720"/>
      </w:pPr>
      <w:bookmarkStart w:id="152" w:name="_ENREF_15"/>
      <w:r w:rsidRPr="005907C9">
        <w:t>15.</w:t>
      </w:r>
      <w:r w:rsidRPr="005907C9">
        <w:tab/>
        <w:t>D’Angelo CS, Varela MC, de Castro CIE, Otto PA, Perez ABA, Lourenço CM, Kim CA, Bertola DR, Kok F, Garcia-Alonso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rray analysis in the genetic evaluation of 279 patients with syndromic obesity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8, </w:t>
      </w:r>
      <w:r w:rsidRPr="005907C9">
        <w:rPr>
          <w:b/>
        </w:rPr>
        <w:t>11</w:t>
      </w:r>
      <w:r w:rsidRPr="005907C9">
        <w:t xml:space="preserve">(1):14 </w:t>
      </w:r>
      <w:hyperlink r:id="rId23" w:history="1">
        <w:r w:rsidRPr="005907C9">
          <w:rPr>
            <w:rStyle w:val="Hyperlink"/>
          </w:rPr>
          <w:t>https://doi.org/10.1186/s13039-018-0363-7</w:t>
        </w:r>
      </w:hyperlink>
      <w:r w:rsidRPr="005907C9">
        <w:t>.</w:t>
      </w:r>
      <w:bookmarkEnd w:id="152"/>
    </w:p>
    <w:p w14:paraId="42976443" w14:textId="3F1A7330" w:rsidR="005907C9" w:rsidRPr="005907C9" w:rsidRDefault="005907C9" w:rsidP="005907C9">
      <w:pPr>
        <w:pStyle w:val="EndNoteBibliography"/>
        <w:ind w:left="720" w:hanging="720"/>
      </w:pPr>
      <w:bookmarkStart w:id="153" w:name="_ENREF_16"/>
      <w:r w:rsidRPr="005907C9">
        <w:t>16.</w:t>
      </w:r>
      <w:r w:rsidRPr="005907C9">
        <w:tab/>
        <w:t>Klopocki E, Schulze H, Strauss G, Ott C-E, Hall J, Trotier F, Fleischhauer S, Greenhalgh L, Newbury-Ecob RA, Neumann L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mplex inheritance pattern resembling autosomal recessive inheritance involving a microdeletion in thrombocytopenia-absent radius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7, </w:t>
      </w:r>
      <w:r w:rsidRPr="005907C9">
        <w:rPr>
          <w:b/>
        </w:rPr>
        <w:t>80</w:t>
      </w:r>
      <w:r w:rsidRPr="005907C9">
        <w:t xml:space="preserve">(2):232-240 </w:t>
      </w:r>
      <w:hyperlink r:id="rId24" w:history="1">
        <w:r w:rsidRPr="005907C9">
          <w:rPr>
            <w:rStyle w:val="Hyperlink"/>
          </w:rPr>
          <w:t>https://doi.org/10.1086/510919</w:t>
        </w:r>
      </w:hyperlink>
      <w:r w:rsidRPr="005907C9">
        <w:t>.</w:t>
      </w:r>
      <w:bookmarkEnd w:id="153"/>
    </w:p>
    <w:p w14:paraId="2913F8A8" w14:textId="66F0A3B8" w:rsidR="005907C9" w:rsidRPr="005907C9" w:rsidRDefault="005907C9" w:rsidP="005907C9">
      <w:pPr>
        <w:pStyle w:val="EndNoteBibliography"/>
        <w:ind w:left="720" w:hanging="720"/>
      </w:pPr>
      <w:bookmarkStart w:id="154" w:name="_ENREF_17"/>
      <w:r w:rsidRPr="005907C9">
        <w:t>17.</w:t>
      </w:r>
      <w:r w:rsidRPr="005907C9">
        <w:tab/>
        <w:t>Brunetti-Pierri N, Berg JS, Scaglia F, Belmont J, Bacino CA, Sahoo T, Lalani SR, Graham B, Lee B, Shinawi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reciprocal 1q21.1 deletions and duplications associated with microcephaly or macrocephaly and developmental and behavioral abnormalitie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8, </w:t>
      </w:r>
      <w:r w:rsidRPr="005907C9">
        <w:rPr>
          <w:b/>
        </w:rPr>
        <w:t>40</w:t>
      </w:r>
      <w:r w:rsidRPr="005907C9">
        <w:t xml:space="preserve">(12):1466-1471 </w:t>
      </w:r>
      <w:hyperlink r:id="rId25" w:history="1">
        <w:r w:rsidRPr="005907C9">
          <w:rPr>
            <w:rStyle w:val="Hyperlink"/>
          </w:rPr>
          <w:t>https://doi.org/10.1038/ng.279</w:t>
        </w:r>
      </w:hyperlink>
      <w:r w:rsidRPr="005907C9">
        <w:t>.</w:t>
      </w:r>
      <w:bookmarkEnd w:id="154"/>
    </w:p>
    <w:p w14:paraId="6F5BA069" w14:textId="334CA632" w:rsidR="005907C9" w:rsidRPr="005907C9" w:rsidRDefault="005907C9" w:rsidP="005907C9">
      <w:pPr>
        <w:pStyle w:val="EndNoteBibliography"/>
        <w:ind w:left="720" w:hanging="720"/>
      </w:pPr>
      <w:bookmarkStart w:id="155" w:name="_ENREF_18"/>
      <w:r w:rsidRPr="005907C9">
        <w:t>18.</w:t>
      </w:r>
      <w:r w:rsidRPr="005907C9">
        <w:tab/>
        <w:t>Mefford HC, Sharp AJ, Baker C, Itsara A, Jiang Z, Buysse K, Huang S, Maloney VK, Crolla JA, Baralle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Rearrangements of Chromosome 1q21.1 and Variable Pediatric Phenotypes</w:t>
      </w:r>
      <w:r w:rsidRPr="005907C9">
        <w:t xml:space="preserve">. </w:t>
      </w:r>
      <w:r w:rsidRPr="005907C9">
        <w:rPr>
          <w:i/>
        </w:rPr>
        <w:t xml:space="preserve">New England Journal of Medicine </w:t>
      </w:r>
      <w:r w:rsidRPr="005907C9">
        <w:t xml:space="preserve">2008, </w:t>
      </w:r>
      <w:r w:rsidRPr="005907C9">
        <w:rPr>
          <w:b/>
        </w:rPr>
        <w:t>359</w:t>
      </w:r>
      <w:r w:rsidRPr="005907C9">
        <w:t xml:space="preserve">(16):1685-1699 </w:t>
      </w:r>
      <w:hyperlink r:id="rId26" w:history="1">
        <w:r w:rsidRPr="005907C9">
          <w:rPr>
            <w:rStyle w:val="Hyperlink"/>
          </w:rPr>
          <w:t>https://doi.org/10.1056/NEJMoa0805384</w:t>
        </w:r>
      </w:hyperlink>
      <w:r w:rsidRPr="005907C9">
        <w:t>.</w:t>
      </w:r>
      <w:bookmarkEnd w:id="155"/>
    </w:p>
    <w:p w14:paraId="0BDA8161" w14:textId="6CFCEA99" w:rsidR="005907C9" w:rsidRPr="005907C9" w:rsidRDefault="005907C9" w:rsidP="005907C9">
      <w:pPr>
        <w:pStyle w:val="EndNoteBibliography"/>
        <w:ind w:left="720" w:hanging="720"/>
      </w:pPr>
      <w:bookmarkStart w:id="156" w:name="_ENREF_19"/>
      <w:r w:rsidRPr="005907C9">
        <w:t>19.</w:t>
      </w:r>
      <w:r w:rsidRPr="005907C9">
        <w:tab/>
        <w:t xml:space="preserve">Rosenfeld JA, Traylor RN, Schaefer GB, McPherson EW, Ballif BC, Klopocki E, Mundlos S, Shaffer LG, Aylsworth AS, q21.1 Study G: </w:t>
      </w:r>
      <w:r w:rsidRPr="005907C9">
        <w:rPr>
          <w:b/>
        </w:rPr>
        <w:t>Proximal microdeletions and microduplications of 1q21.1 contribute to variable abnormal phenotyp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7):754-761 </w:t>
      </w:r>
      <w:hyperlink r:id="rId27" w:history="1">
        <w:r w:rsidRPr="005907C9">
          <w:rPr>
            <w:rStyle w:val="Hyperlink"/>
          </w:rPr>
          <w:t>https://doi.org/10.1038/ejhg.2012.6</w:t>
        </w:r>
      </w:hyperlink>
      <w:r w:rsidRPr="005907C9">
        <w:t>.</w:t>
      </w:r>
      <w:bookmarkEnd w:id="156"/>
    </w:p>
    <w:p w14:paraId="61000DC7" w14:textId="3BC4319B" w:rsidR="005907C9" w:rsidRPr="005907C9" w:rsidRDefault="005907C9" w:rsidP="005907C9">
      <w:pPr>
        <w:pStyle w:val="EndNoteBibliography"/>
        <w:ind w:left="720" w:hanging="720"/>
      </w:pPr>
      <w:bookmarkStart w:id="157" w:name="_ENREF_20"/>
      <w:r w:rsidRPr="005907C9">
        <w:lastRenderedPageBreak/>
        <w:t>20.</w:t>
      </w:r>
      <w:r w:rsidRPr="005907C9">
        <w:tab/>
        <w:t xml:space="preserve">Pang H, Yu X, Kim YM, Wang X, Jinkins JK, Yin J, Li S, Gu H: </w:t>
      </w:r>
      <w:r w:rsidRPr="005907C9">
        <w:rPr>
          <w:b/>
        </w:rPr>
        <w:t>Disorders Associated With Diverse, Recurrent Deletions and Duplications at 1q21.1</w:t>
      </w:r>
      <w:r w:rsidRPr="005907C9">
        <w:t xml:space="preserve">. </w:t>
      </w:r>
      <w:r w:rsidRPr="005907C9">
        <w:rPr>
          <w:i/>
        </w:rPr>
        <w:t xml:space="preserve">Frontiers in Genetics </w:t>
      </w:r>
      <w:r w:rsidRPr="005907C9">
        <w:t xml:space="preserve">2020, </w:t>
      </w:r>
      <w:r w:rsidRPr="005907C9">
        <w:rPr>
          <w:b/>
        </w:rPr>
        <w:t>11</w:t>
      </w:r>
      <w:r w:rsidRPr="005907C9">
        <w:t xml:space="preserve">(577) </w:t>
      </w:r>
      <w:hyperlink r:id="rId28" w:history="1">
        <w:r w:rsidRPr="005907C9">
          <w:rPr>
            <w:rStyle w:val="Hyperlink"/>
          </w:rPr>
          <w:t>https://doi.org/10.3389/fgene.2020.00577</w:t>
        </w:r>
      </w:hyperlink>
      <w:r w:rsidRPr="005907C9">
        <w:t>.</w:t>
      </w:r>
      <w:bookmarkEnd w:id="157"/>
    </w:p>
    <w:p w14:paraId="2323AF63" w14:textId="06209180" w:rsidR="005907C9" w:rsidRPr="005907C9" w:rsidRDefault="005907C9" w:rsidP="005907C9">
      <w:pPr>
        <w:pStyle w:val="EndNoteBibliography"/>
        <w:ind w:left="720" w:hanging="720"/>
      </w:pPr>
      <w:bookmarkStart w:id="158" w:name="_ENREF_21"/>
      <w:r w:rsidRPr="005907C9">
        <w:t>21.</w:t>
      </w:r>
      <w:r w:rsidRPr="005907C9">
        <w:tab/>
        <w:t>Burkardt DD, Rosenfeld JA, Helgeson ML, Angle B, Banks V, Smith WE, Gripp KW, Moline J, Moran RT, Niyazov D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tinctive phenotype in 9 patients with deletion of chromosome 1q24-q25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6):1336-1351 </w:t>
      </w:r>
      <w:hyperlink r:id="rId29" w:history="1">
        <w:r w:rsidRPr="005907C9">
          <w:rPr>
            <w:rStyle w:val="Hyperlink"/>
          </w:rPr>
          <w:t>https://doi.org/10.1002/ajmg.a.34049</w:t>
        </w:r>
      </w:hyperlink>
      <w:r w:rsidRPr="005907C9">
        <w:t>.</w:t>
      </w:r>
      <w:bookmarkEnd w:id="158"/>
    </w:p>
    <w:p w14:paraId="7A742DF9" w14:textId="1C8C1AB6" w:rsidR="005907C9" w:rsidRPr="005907C9" w:rsidRDefault="005907C9" w:rsidP="005907C9">
      <w:pPr>
        <w:pStyle w:val="EndNoteBibliography"/>
        <w:ind w:left="720" w:hanging="720"/>
      </w:pPr>
      <w:bookmarkStart w:id="159" w:name="_ENREF_22"/>
      <w:r w:rsidRPr="005907C9">
        <w:t>22.</w:t>
      </w:r>
      <w:r w:rsidRPr="005907C9">
        <w:tab/>
        <w:t>Chatron N, Haddad V, Andrieux J, Désir J, Boute O, Dieux A, Baumann C, Drunat S, Gérard M, Bonnet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finement of genotype-phenotype correlation in 18 patients carrying a 1q24q25 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5):1008-1017 </w:t>
      </w:r>
      <w:hyperlink r:id="rId30" w:history="1">
        <w:r w:rsidRPr="005907C9">
          <w:rPr>
            <w:rStyle w:val="Hyperlink"/>
          </w:rPr>
          <w:t>https://doi.org/10.1002/ajmg.a.36856</w:t>
        </w:r>
      </w:hyperlink>
      <w:r w:rsidRPr="005907C9">
        <w:t>.</w:t>
      </w:r>
      <w:bookmarkEnd w:id="159"/>
    </w:p>
    <w:p w14:paraId="1EFAFF66" w14:textId="0A5D51D6" w:rsidR="005907C9" w:rsidRPr="005907C9" w:rsidRDefault="005907C9" w:rsidP="005907C9">
      <w:pPr>
        <w:pStyle w:val="EndNoteBibliography"/>
        <w:ind w:left="720" w:hanging="720"/>
      </w:pPr>
      <w:bookmarkStart w:id="160" w:name="_ENREF_23"/>
      <w:r w:rsidRPr="005907C9">
        <w:t>23.</w:t>
      </w:r>
      <w:r w:rsidRPr="005907C9">
        <w:tab/>
        <w:t xml:space="preserve">Lam F, Morris C: </w:t>
      </w:r>
      <w:r w:rsidRPr="005907C9">
        <w:rPr>
          <w:b/>
        </w:rPr>
        <w:t>Nine year old boy with chromosome 1q23.3-q25.1 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11):3013-3017 </w:t>
      </w:r>
      <w:hyperlink r:id="rId3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843</w:t>
        </w:r>
      </w:hyperlink>
      <w:r w:rsidRPr="005907C9">
        <w:t>.</w:t>
      </w:r>
      <w:bookmarkEnd w:id="160"/>
    </w:p>
    <w:p w14:paraId="1EA6448B" w14:textId="064CF8E1" w:rsidR="005907C9" w:rsidRPr="005907C9" w:rsidRDefault="005907C9" w:rsidP="005907C9">
      <w:pPr>
        <w:pStyle w:val="EndNoteBibliography"/>
        <w:ind w:left="720" w:hanging="720"/>
      </w:pPr>
      <w:bookmarkStart w:id="161" w:name="_ENREF_24"/>
      <w:r w:rsidRPr="005907C9">
        <w:t>24.</w:t>
      </w:r>
      <w:r w:rsidRPr="005907C9">
        <w:tab/>
        <w:t xml:space="preserve">Mackenroth L, Hackmann K, Klink B, Weber JS, Mayer B, Schröck E, Tzschach A: </w:t>
      </w:r>
      <w:r w:rsidRPr="005907C9">
        <w:rPr>
          <w:b/>
        </w:rPr>
        <w:t>Interstitial 1q23.3q24.1 deletion in a patient with renal malformation, congenital heart disease, and mild intellectual disabilit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9):2394-2399 </w:t>
      </w:r>
      <w:hyperlink r:id="rId32" w:history="1">
        <w:r w:rsidRPr="005907C9">
          <w:rPr>
            <w:rStyle w:val="Hyperlink"/>
          </w:rPr>
          <w:t>https://doi.org/10.1002/ajmg.a.37785</w:t>
        </w:r>
      </w:hyperlink>
      <w:r w:rsidRPr="005907C9">
        <w:t>.</w:t>
      </w:r>
      <w:bookmarkEnd w:id="161"/>
    </w:p>
    <w:p w14:paraId="5F364CFB" w14:textId="020A1FB3" w:rsidR="005907C9" w:rsidRPr="005907C9" w:rsidRDefault="005907C9" w:rsidP="005907C9">
      <w:pPr>
        <w:pStyle w:val="EndNoteBibliography"/>
        <w:ind w:left="720" w:hanging="720"/>
      </w:pPr>
      <w:bookmarkStart w:id="162" w:name="_ENREF_25"/>
      <w:r w:rsidRPr="005907C9">
        <w:t>25.</w:t>
      </w:r>
      <w:r w:rsidRPr="005907C9">
        <w:tab/>
        <w:t>Fichera M, Saccuzzo L, Bertuzzo S, Marelli S, Cavallini A, Romaniello R, Kocova M, Citterio A, Fanizza I, Trabacca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igning single clinical features to their disease-locus in large deletions: the example of chromosome 1q23-25 deletion syndrome</w:t>
      </w:r>
      <w:r w:rsidRPr="005907C9">
        <w:t xml:space="preserve">. </w:t>
      </w:r>
      <w:r w:rsidRPr="005907C9">
        <w:rPr>
          <w:i/>
        </w:rPr>
        <w:t xml:space="preserve">Journal of Translational Genetics and Genomics </w:t>
      </w:r>
      <w:r w:rsidRPr="005907C9">
        <w:t xml:space="preserve">2020, </w:t>
      </w:r>
      <w:r w:rsidRPr="005907C9">
        <w:rPr>
          <w:b/>
        </w:rPr>
        <w:t>4</w:t>
      </w:r>
      <w:r w:rsidRPr="005907C9">
        <w:t xml:space="preserve">(3):114-132 </w:t>
      </w:r>
      <w:hyperlink r:id="rId33" w:history="1">
        <w:r w:rsidRPr="005907C9">
          <w:rPr>
            <w:rStyle w:val="Hyperlink"/>
          </w:rPr>
          <w:t>https://doi.org/10.20517/jtgg.2020.16</w:t>
        </w:r>
      </w:hyperlink>
      <w:r w:rsidRPr="005907C9">
        <w:t>.</w:t>
      </w:r>
      <w:bookmarkEnd w:id="162"/>
    </w:p>
    <w:p w14:paraId="7CC9D8DF" w14:textId="2E6FE2B2" w:rsidR="005907C9" w:rsidRPr="005907C9" w:rsidRDefault="005907C9" w:rsidP="005907C9">
      <w:pPr>
        <w:pStyle w:val="EndNoteBibliography"/>
        <w:ind w:left="720" w:hanging="720"/>
      </w:pPr>
      <w:bookmarkStart w:id="163" w:name="_ENREF_26"/>
      <w:r w:rsidRPr="005907C9">
        <w:t>26.</w:t>
      </w:r>
      <w:r w:rsidRPr="005907C9">
        <w:tab/>
        <w:t>Rosenfeld JA, Lacassie Y, El-Khechen D, Escobar LF, Reggin J, Heuer C, Chen E, Jenkins LS, Collins AT, Zinner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ew cases and refinement of the critical region in the 1q41q42 microdeletion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1):42-49 </w:t>
      </w:r>
      <w:hyperlink r:id="rId34" w:history="1">
        <w:r w:rsidRPr="005907C9">
          <w:rPr>
            <w:rStyle w:val="Hyperlink"/>
          </w:rPr>
          <w:t>https://doi.org/10.1016/j.ejmg.2010.10.002</w:t>
        </w:r>
      </w:hyperlink>
      <w:r w:rsidRPr="005907C9">
        <w:t>.</w:t>
      </w:r>
      <w:bookmarkEnd w:id="163"/>
    </w:p>
    <w:p w14:paraId="4DF5F04C" w14:textId="6761FE17" w:rsidR="005907C9" w:rsidRPr="005907C9" w:rsidRDefault="005907C9" w:rsidP="005907C9">
      <w:pPr>
        <w:pStyle w:val="EndNoteBibliography"/>
        <w:ind w:left="720" w:hanging="720"/>
      </w:pPr>
      <w:bookmarkStart w:id="164" w:name="_ENREF_27"/>
      <w:r w:rsidRPr="005907C9">
        <w:t>27.</w:t>
      </w:r>
      <w:r w:rsidRPr="005907C9">
        <w:tab/>
        <w:t xml:space="preserve">Au PY, Argiropoulos B, Parboosingh JS, Micheil Innes A: </w:t>
      </w:r>
      <w:r w:rsidRPr="005907C9">
        <w:rPr>
          <w:b/>
        </w:rPr>
        <w:t>Refinement of the critical region of 1q41q42 microdeletion syndrome identifies FBXO28 as a candidate causative gene for intellectual disability and seiz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2):441-448 </w:t>
      </w:r>
      <w:hyperlink r:id="rId35" w:history="1">
        <w:r w:rsidRPr="005907C9">
          <w:rPr>
            <w:rStyle w:val="Hyperlink"/>
          </w:rPr>
          <w:t>https://doi.org/10.1002/ajmg.a.36320</w:t>
        </w:r>
      </w:hyperlink>
      <w:r w:rsidRPr="005907C9">
        <w:t>.</w:t>
      </w:r>
      <w:bookmarkEnd w:id="164"/>
    </w:p>
    <w:p w14:paraId="5F2EA202" w14:textId="166922DD" w:rsidR="005907C9" w:rsidRPr="005907C9" w:rsidRDefault="005907C9" w:rsidP="005907C9">
      <w:pPr>
        <w:pStyle w:val="EndNoteBibliography"/>
        <w:ind w:left="720" w:hanging="720"/>
      </w:pPr>
      <w:bookmarkStart w:id="165" w:name="_ENREF_28"/>
      <w:r w:rsidRPr="005907C9">
        <w:t>28.</w:t>
      </w:r>
      <w:r w:rsidRPr="005907C9">
        <w:tab/>
        <w:t>Spreiz A, Haberlandt E, Baumann M, Baumgartner Sigl S, Fauth C, Gautsch K, Karall D, Janetschek C, Rostasy K, Scholl-Bürgi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berrations in patients with epilepsy, intellectual disability, and congenital anomalies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14, </w:t>
      </w:r>
      <w:r w:rsidRPr="005907C9">
        <w:rPr>
          <w:b/>
        </w:rPr>
        <w:t>86</w:t>
      </w:r>
      <w:r w:rsidRPr="005907C9">
        <w:t xml:space="preserve">(4):361-366 </w:t>
      </w:r>
      <w:hyperlink r:id="rId3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2288</w:t>
        </w:r>
      </w:hyperlink>
      <w:r w:rsidRPr="005907C9">
        <w:t>.</w:t>
      </w:r>
      <w:bookmarkEnd w:id="165"/>
    </w:p>
    <w:p w14:paraId="7CB8F0E6" w14:textId="0A4869AA" w:rsidR="005907C9" w:rsidRPr="005907C9" w:rsidRDefault="005907C9" w:rsidP="005907C9">
      <w:pPr>
        <w:pStyle w:val="EndNoteBibliography"/>
        <w:ind w:left="720" w:hanging="720"/>
      </w:pPr>
      <w:bookmarkStart w:id="166" w:name="_ENREF_29"/>
      <w:r w:rsidRPr="005907C9">
        <w:t>29.</w:t>
      </w:r>
      <w:r w:rsidRPr="005907C9">
        <w:tab/>
        <w:t xml:space="preserve">Cassina M, Rigon C, Casarin A, Vicenzi V, Salviati L, Clementi M: </w:t>
      </w:r>
      <w:r w:rsidRPr="005907C9">
        <w:rPr>
          <w:b/>
        </w:rPr>
        <w:t>FBXO28 is a critical gene of the 1q41q42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6):1418-1420 </w:t>
      </w:r>
      <w:hyperlink r:id="rId37" w:history="1">
        <w:r w:rsidRPr="005907C9">
          <w:rPr>
            <w:rStyle w:val="Hyperlink"/>
          </w:rPr>
          <w:t>https://doi.org/10.1002/ajmg.a.37033</w:t>
        </w:r>
      </w:hyperlink>
      <w:r w:rsidRPr="005907C9">
        <w:t>.</w:t>
      </w:r>
      <w:bookmarkEnd w:id="166"/>
    </w:p>
    <w:p w14:paraId="24472AE1" w14:textId="6EA505B0" w:rsidR="005907C9" w:rsidRPr="005907C9" w:rsidRDefault="005907C9" w:rsidP="005907C9">
      <w:pPr>
        <w:pStyle w:val="EndNoteBibliography"/>
        <w:ind w:left="720" w:hanging="720"/>
      </w:pPr>
      <w:bookmarkStart w:id="167" w:name="_ENREF_30"/>
      <w:r w:rsidRPr="005907C9">
        <w:t>30.</w:t>
      </w:r>
      <w:r w:rsidRPr="005907C9">
        <w:tab/>
        <w:t xml:space="preserve">Yanagishita T, Yamamoto-Shimojima K, Nakano S, Sasaki T, Shigematsu H, Imai K, Yamamoto T: </w:t>
      </w:r>
      <w:r w:rsidRPr="005907C9">
        <w:rPr>
          <w:b/>
        </w:rPr>
        <w:t>Phenotypic features of 1q41q42 microdeletion including WDR26 and FBXO28 are clinically recognizable: The first case from Japan</w:t>
      </w:r>
      <w:r w:rsidRPr="005907C9">
        <w:t xml:space="preserve">. </w:t>
      </w:r>
      <w:r w:rsidRPr="005907C9">
        <w:rPr>
          <w:i/>
        </w:rPr>
        <w:t xml:space="preserve">Brain &amp; development </w:t>
      </w:r>
      <w:r w:rsidRPr="005907C9">
        <w:t xml:space="preserve">2019, </w:t>
      </w:r>
      <w:r w:rsidRPr="005907C9">
        <w:rPr>
          <w:b/>
        </w:rPr>
        <w:t>41</w:t>
      </w:r>
      <w:r w:rsidRPr="005907C9">
        <w:t xml:space="preserve">(5):452-455 </w:t>
      </w:r>
      <w:hyperlink r:id="rId38" w:history="1">
        <w:r w:rsidRPr="005907C9">
          <w:rPr>
            <w:rStyle w:val="Hyperlink"/>
          </w:rPr>
          <w:t>https://doi.org/10.1016/j.braindev.2018.12.006</w:t>
        </w:r>
      </w:hyperlink>
      <w:r w:rsidRPr="005907C9">
        <w:t>.</w:t>
      </w:r>
      <w:bookmarkEnd w:id="167"/>
    </w:p>
    <w:p w14:paraId="229E464E" w14:textId="7A809024" w:rsidR="005907C9" w:rsidRPr="005907C9" w:rsidRDefault="005907C9" w:rsidP="005907C9">
      <w:pPr>
        <w:pStyle w:val="EndNoteBibliography"/>
        <w:ind w:left="720" w:hanging="720"/>
      </w:pPr>
      <w:bookmarkStart w:id="168" w:name="_ENREF_31"/>
      <w:r w:rsidRPr="005907C9">
        <w:t>31.</w:t>
      </w:r>
      <w:r w:rsidRPr="005907C9">
        <w:tab/>
        <w:t>Ballif BC, Rosenfeld JA, Traylor R, Theisen A, Bader PI, Ladda RL, Sell SL, Steinraths M, Surti U, McGuire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igh-resolution array CGH defines critical regions and candidate genes for microcephaly, abnormalities of the corpus callosum, and seizure phenotypes in patients with microdeletions of 1q43q44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2, </w:t>
      </w:r>
      <w:r w:rsidRPr="005907C9">
        <w:rPr>
          <w:b/>
        </w:rPr>
        <w:t>131</w:t>
      </w:r>
      <w:r w:rsidRPr="005907C9">
        <w:t xml:space="preserve">(1):145-156 </w:t>
      </w:r>
      <w:hyperlink r:id="rId39" w:history="1">
        <w:r w:rsidRPr="005907C9">
          <w:rPr>
            <w:rStyle w:val="Hyperlink"/>
          </w:rPr>
          <w:t>https://doi.org/10.1007/s00439-011-1073-y</w:t>
        </w:r>
      </w:hyperlink>
      <w:r w:rsidRPr="005907C9">
        <w:t>.</w:t>
      </w:r>
      <w:bookmarkEnd w:id="168"/>
    </w:p>
    <w:p w14:paraId="6E7D2F48" w14:textId="5E80123B" w:rsidR="005907C9" w:rsidRPr="005907C9" w:rsidRDefault="005907C9" w:rsidP="005907C9">
      <w:pPr>
        <w:pStyle w:val="EndNoteBibliography"/>
        <w:ind w:left="720" w:hanging="720"/>
      </w:pPr>
      <w:bookmarkStart w:id="169" w:name="_ENREF_32"/>
      <w:r w:rsidRPr="005907C9">
        <w:t>32.</w:t>
      </w:r>
      <w:r w:rsidRPr="005907C9">
        <w:tab/>
        <w:t>Thierry G, Bénéteau C, Pichon O, Flori E, Isidor B, Popelard F, Delrue M-A, Duboscq-Bidot L, Thuresson A-C, van Bon BW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characterization of 1q44 microdeletion in 11 patients reveals three candidate genes for intellectual disability and seiz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7):1633-1640 </w:t>
      </w:r>
      <w:hyperlink r:id="rId4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423</w:t>
        </w:r>
      </w:hyperlink>
      <w:r w:rsidRPr="005907C9">
        <w:t>.</w:t>
      </w:r>
      <w:bookmarkEnd w:id="169"/>
    </w:p>
    <w:p w14:paraId="3EE0E1AE" w14:textId="5252B4C9" w:rsidR="005907C9" w:rsidRPr="005907C9" w:rsidRDefault="005907C9" w:rsidP="005907C9">
      <w:pPr>
        <w:pStyle w:val="EndNoteBibliography"/>
        <w:ind w:left="720" w:hanging="720"/>
      </w:pPr>
      <w:bookmarkStart w:id="170" w:name="_ENREF_33"/>
      <w:r w:rsidRPr="005907C9">
        <w:t>33.</w:t>
      </w:r>
      <w:r w:rsidRPr="005907C9">
        <w:tab/>
        <w:t>Depienne C, Nava C, Keren B, Heide S, Rastetter A, Passemard S, Chantot-Bastaraud S, Moutard ML, Agrawal PB, VanNoy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etic and phenotypic dissection of 1q43q44 microdeletion syndrome and neurodevelopmental phenotypes associated with mutations in ZBTB18 and HNRNPU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7, </w:t>
      </w:r>
      <w:r w:rsidRPr="005907C9">
        <w:rPr>
          <w:b/>
        </w:rPr>
        <w:t>136</w:t>
      </w:r>
      <w:r w:rsidRPr="005907C9">
        <w:t xml:space="preserve">(4):463-479 </w:t>
      </w:r>
      <w:hyperlink r:id="rId41" w:history="1">
        <w:r w:rsidRPr="005907C9">
          <w:rPr>
            <w:rStyle w:val="Hyperlink"/>
          </w:rPr>
          <w:t>https://doi.org/10.1007/s00439-017-1772-0</w:t>
        </w:r>
      </w:hyperlink>
      <w:r w:rsidRPr="005907C9">
        <w:t>.</w:t>
      </w:r>
      <w:bookmarkEnd w:id="170"/>
    </w:p>
    <w:p w14:paraId="7AC0EEB8" w14:textId="2A5173D7" w:rsidR="005907C9" w:rsidRPr="005907C9" w:rsidRDefault="005907C9" w:rsidP="005907C9">
      <w:pPr>
        <w:pStyle w:val="EndNoteBibliography"/>
        <w:ind w:left="720" w:hanging="720"/>
      </w:pPr>
      <w:bookmarkStart w:id="171" w:name="_ENREF_34"/>
      <w:r w:rsidRPr="005907C9">
        <w:t>34.</w:t>
      </w:r>
      <w:r w:rsidRPr="005907C9">
        <w:tab/>
        <w:t xml:space="preserve">Chen CP, Ko TM, Wang LK, Chern SR, Wu PS, Chen SW, Wu FT, Chen YY, Chen WL, Wang W: </w:t>
      </w:r>
      <w:r w:rsidRPr="005907C9">
        <w:rPr>
          <w:b/>
        </w:rPr>
        <w:t>Prenatal diagnosis and molecular cytogenetic characterization of a chromosome 1q42.3-q44 deletion in a fetus associated with ventriculomegaly on prenatal ultrasound</w:t>
      </w:r>
      <w:r w:rsidRPr="005907C9">
        <w:t xml:space="preserve">. </w:t>
      </w:r>
      <w:r w:rsidRPr="005907C9">
        <w:rPr>
          <w:i/>
        </w:rPr>
        <w:t xml:space="preserve">Taiwanese journal of obstetrics &amp; gynecology </w:t>
      </w:r>
      <w:r w:rsidRPr="005907C9">
        <w:t xml:space="preserve">2020, </w:t>
      </w:r>
      <w:r w:rsidRPr="005907C9">
        <w:rPr>
          <w:b/>
        </w:rPr>
        <w:t>59</w:t>
      </w:r>
      <w:r w:rsidRPr="005907C9">
        <w:t xml:space="preserve">(4):598-603 </w:t>
      </w:r>
      <w:hyperlink r:id="rId42" w:history="1">
        <w:r w:rsidRPr="005907C9">
          <w:rPr>
            <w:rStyle w:val="Hyperlink"/>
          </w:rPr>
          <w:t>https://doi.org/10.1016/j.tjog.2020.05.022</w:t>
        </w:r>
      </w:hyperlink>
      <w:r w:rsidRPr="005907C9">
        <w:t>.</w:t>
      </w:r>
      <w:bookmarkEnd w:id="171"/>
    </w:p>
    <w:p w14:paraId="1DAC9D54" w14:textId="5D5458F6" w:rsidR="005907C9" w:rsidRPr="005907C9" w:rsidRDefault="005907C9" w:rsidP="005907C9">
      <w:pPr>
        <w:pStyle w:val="EndNoteBibliography"/>
        <w:ind w:left="720" w:hanging="720"/>
      </w:pPr>
      <w:bookmarkStart w:id="172" w:name="_ENREF_35"/>
      <w:r w:rsidRPr="005907C9">
        <w:t>35.</w:t>
      </w:r>
      <w:r w:rsidRPr="005907C9">
        <w:tab/>
        <w:t>Doco-Fenzy M, Leroy C, Schneider A, Petit F, Delrue M-A, Andrieux J, Perrin-Sabourin L, Landais E, Aboura A, Puechberty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Early-onset obesity and paternal 2pter deletion encompassing the ACP1, TMEM18, and MYT1L gen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4, </w:t>
      </w:r>
      <w:r w:rsidRPr="005907C9">
        <w:rPr>
          <w:b/>
        </w:rPr>
        <w:t>22</w:t>
      </w:r>
      <w:r w:rsidRPr="005907C9">
        <w:t xml:space="preserve">(4):471-479 </w:t>
      </w:r>
      <w:hyperlink r:id="rId43" w:history="1">
        <w:r w:rsidRPr="005907C9">
          <w:rPr>
            <w:rStyle w:val="Hyperlink"/>
          </w:rPr>
          <w:t>https://doi.org/10.1038/ejhg.2013.189</w:t>
        </w:r>
      </w:hyperlink>
      <w:r w:rsidRPr="005907C9">
        <w:t>.</w:t>
      </w:r>
      <w:bookmarkEnd w:id="172"/>
    </w:p>
    <w:p w14:paraId="2ADC8211" w14:textId="432DE6A8" w:rsidR="005907C9" w:rsidRPr="005907C9" w:rsidRDefault="005907C9" w:rsidP="005907C9">
      <w:pPr>
        <w:pStyle w:val="EndNoteBibliography"/>
        <w:ind w:left="720" w:hanging="720"/>
      </w:pPr>
      <w:bookmarkStart w:id="173" w:name="_ENREF_36"/>
      <w:r w:rsidRPr="005907C9">
        <w:t>36.</w:t>
      </w:r>
      <w:r w:rsidRPr="005907C9">
        <w:tab/>
        <w:t>De Rocker N, Vergult S, Koolen D, Jacobs E, Hoischen A, Zeesman S, Bang B, Béna F, Bockaert N, Bongers E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finement of the critical 2p25.3 deletion region: the role of MYT1L in intellectual disability and obesity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5, </w:t>
      </w:r>
      <w:r w:rsidRPr="005907C9">
        <w:rPr>
          <w:b/>
        </w:rPr>
        <w:t>17</w:t>
      </w:r>
      <w:r w:rsidRPr="005907C9">
        <w:t xml:space="preserve">(6):460-466 </w:t>
      </w:r>
      <w:hyperlink r:id="rId44" w:history="1">
        <w:r w:rsidRPr="005907C9">
          <w:rPr>
            <w:rStyle w:val="Hyperlink"/>
          </w:rPr>
          <w:t>https://doi.org/10.1038/gim.2014.124</w:t>
        </w:r>
      </w:hyperlink>
      <w:r w:rsidRPr="005907C9">
        <w:t>.</w:t>
      </w:r>
      <w:bookmarkEnd w:id="173"/>
    </w:p>
    <w:p w14:paraId="41F3D65F" w14:textId="15A77DCD" w:rsidR="005907C9" w:rsidRPr="005907C9" w:rsidRDefault="005907C9" w:rsidP="005907C9">
      <w:pPr>
        <w:pStyle w:val="EndNoteBibliography"/>
        <w:ind w:left="720" w:hanging="720"/>
      </w:pPr>
      <w:bookmarkStart w:id="174" w:name="_ENREF_37"/>
      <w:r w:rsidRPr="005907C9">
        <w:t>37.</w:t>
      </w:r>
      <w:r w:rsidRPr="005907C9">
        <w:tab/>
        <w:t>Béna F, Bruno DL, Eriksson M, van Ravenswaaij-Arts C, Stark Z, Dijkhuizen T, Gerkes E, Gimelli S, Ganesamoorthy D, Thuresson A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and clinical characterization of 25 individuals with exonic deletions of NRXN1 and comprehensive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B, Neuropsychiatric genetics : the official publication of the International Society of Psychiatric Genetics </w:t>
      </w:r>
      <w:r w:rsidRPr="005907C9">
        <w:t xml:space="preserve">2013, </w:t>
      </w:r>
      <w:r w:rsidRPr="005907C9">
        <w:rPr>
          <w:b/>
        </w:rPr>
        <w:t>162b</w:t>
      </w:r>
      <w:r w:rsidRPr="005907C9">
        <w:t xml:space="preserve">(4):388-403 </w:t>
      </w:r>
      <w:hyperlink r:id="rId45" w:history="1">
        <w:r w:rsidRPr="005907C9">
          <w:rPr>
            <w:rStyle w:val="Hyperlink"/>
          </w:rPr>
          <w:t>https://doi.org/10.1002/ajmg.b.32148</w:t>
        </w:r>
      </w:hyperlink>
      <w:r w:rsidRPr="005907C9">
        <w:t>.</w:t>
      </w:r>
      <w:bookmarkEnd w:id="174"/>
    </w:p>
    <w:p w14:paraId="39C83FF5" w14:textId="10BC60EF" w:rsidR="005907C9" w:rsidRPr="005907C9" w:rsidRDefault="005907C9" w:rsidP="005907C9">
      <w:pPr>
        <w:pStyle w:val="EndNoteBibliography"/>
        <w:ind w:left="720" w:hanging="720"/>
      </w:pPr>
      <w:bookmarkStart w:id="175" w:name="_ENREF_38"/>
      <w:r w:rsidRPr="005907C9">
        <w:t>38.</w:t>
      </w:r>
      <w:r w:rsidRPr="005907C9">
        <w:tab/>
        <w:t>Lowther C, Speevak M, Armour CM, Goh ES, Graham GE, Li C, Zeesman S, Nowaczyk MJM, Schultz L-A, Morra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characterization of NRXN1 deletions from 19,263 clinical microarray cases identifies exons important for neurodevelopmental disease expression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7, </w:t>
      </w:r>
      <w:r w:rsidRPr="005907C9">
        <w:rPr>
          <w:b/>
        </w:rPr>
        <w:t>19</w:t>
      </w:r>
      <w:r w:rsidRPr="005907C9">
        <w:t xml:space="preserve">(1):53-61 </w:t>
      </w:r>
      <w:hyperlink r:id="rId46" w:history="1">
        <w:r w:rsidRPr="005907C9">
          <w:rPr>
            <w:rStyle w:val="Hyperlink"/>
          </w:rPr>
          <w:t>https://doi.org/10.1038/gim.2016.54</w:t>
        </w:r>
      </w:hyperlink>
      <w:r w:rsidRPr="005907C9">
        <w:t>.</w:t>
      </w:r>
      <w:bookmarkEnd w:id="175"/>
    </w:p>
    <w:p w14:paraId="03F30F8E" w14:textId="5BD6D2E8" w:rsidR="005907C9" w:rsidRPr="005907C9" w:rsidRDefault="005907C9" w:rsidP="005907C9">
      <w:pPr>
        <w:pStyle w:val="EndNoteBibliography"/>
        <w:ind w:left="720" w:hanging="720"/>
      </w:pPr>
      <w:bookmarkStart w:id="176" w:name="_ENREF_39"/>
      <w:r w:rsidRPr="005907C9">
        <w:t>39.</w:t>
      </w:r>
      <w:r w:rsidRPr="005907C9">
        <w:tab/>
        <w:t>Al Shehhi M, Forman EB, Fitzgerald JE, McInerney V, Krawczyk J, Shen S, Betts DR, Ardle LM, Gorman KM, King M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RXN1 deletion syndrome; phenotypic and penetrance data from 34 familie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9, </w:t>
      </w:r>
      <w:r w:rsidRPr="005907C9">
        <w:rPr>
          <w:b/>
        </w:rPr>
        <w:t>62</w:t>
      </w:r>
      <w:r w:rsidRPr="005907C9">
        <w:t xml:space="preserve">(3):204-209 </w:t>
      </w:r>
      <w:hyperlink r:id="rId4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8.07.015</w:t>
        </w:r>
      </w:hyperlink>
      <w:r w:rsidRPr="005907C9">
        <w:t>.</w:t>
      </w:r>
      <w:bookmarkEnd w:id="176"/>
    </w:p>
    <w:p w14:paraId="21B650C7" w14:textId="706A1DA7" w:rsidR="005907C9" w:rsidRPr="005907C9" w:rsidRDefault="005907C9" w:rsidP="005907C9">
      <w:pPr>
        <w:pStyle w:val="EndNoteBibliography"/>
        <w:ind w:left="720" w:hanging="720"/>
      </w:pPr>
      <w:bookmarkStart w:id="177" w:name="_ENREF_40"/>
      <w:r w:rsidRPr="005907C9">
        <w:t>40.</w:t>
      </w:r>
      <w:r w:rsidRPr="005907C9">
        <w:tab/>
        <w:t>Kaminsky EB, Kaul V, Paschall J, Church DM, Bunke B, Kunig D, Moreno-De-Luca D, Moreno-De-Luca A, Mulle JG, Warren S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An evidence-based approach to establish the functional and clinical significance of copy number </w:t>
      </w:r>
      <w:r w:rsidRPr="005907C9">
        <w:rPr>
          <w:b/>
        </w:rPr>
        <w:lastRenderedPageBreak/>
        <w:t>variants in intellectual and developmental disabilities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1, </w:t>
      </w:r>
      <w:r w:rsidRPr="005907C9">
        <w:rPr>
          <w:b/>
        </w:rPr>
        <w:t>13</w:t>
      </w:r>
      <w:r w:rsidRPr="005907C9">
        <w:t xml:space="preserve">(9):777-784 </w:t>
      </w:r>
      <w:hyperlink r:id="rId48" w:history="1">
        <w:r w:rsidRPr="005907C9">
          <w:rPr>
            <w:rStyle w:val="Hyperlink"/>
          </w:rPr>
          <w:t>https://doi.org/10.1097/GIM.0b013e31822c79f9</w:t>
        </w:r>
      </w:hyperlink>
      <w:r w:rsidRPr="005907C9">
        <w:t>.</w:t>
      </w:r>
      <w:bookmarkEnd w:id="177"/>
    </w:p>
    <w:p w14:paraId="4A1F34F7" w14:textId="7027B7B0" w:rsidR="005907C9" w:rsidRPr="005907C9" w:rsidRDefault="005907C9" w:rsidP="005907C9">
      <w:pPr>
        <w:pStyle w:val="EndNoteBibliography"/>
        <w:ind w:left="720" w:hanging="720"/>
      </w:pPr>
      <w:bookmarkStart w:id="178" w:name="_ENREF_41"/>
      <w:r w:rsidRPr="005907C9">
        <w:t>41.</w:t>
      </w:r>
      <w:r w:rsidRPr="005907C9">
        <w:tab/>
        <w:t xml:space="preserve">Piccione M, Piro E, Serraino F, Cavani S, Ciccone R, Malacarne M, Pierluigi M, Vitaloni M, Zuffardi O, Corsello G: </w:t>
      </w:r>
      <w:r w:rsidRPr="005907C9">
        <w:rPr>
          <w:b/>
        </w:rPr>
        <w:t>Interstitial deletion of chromosome 2p15-16.1: Report of two patients and critical review of current genotype–phenotype correlation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4):238-244 </w:t>
      </w:r>
      <w:hyperlink r:id="rId4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2.01.014</w:t>
        </w:r>
      </w:hyperlink>
      <w:r w:rsidRPr="005907C9">
        <w:t>.</w:t>
      </w:r>
      <w:bookmarkEnd w:id="178"/>
    </w:p>
    <w:p w14:paraId="67A6207C" w14:textId="3AC187A3" w:rsidR="005907C9" w:rsidRPr="005907C9" w:rsidRDefault="005907C9" w:rsidP="005907C9">
      <w:pPr>
        <w:pStyle w:val="EndNoteBibliography"/>
        <w:ind w:left="720" w:hanging="720"/>
      </w:pPr>
      <w:bookmarkStart w:id="179" w:name="_ENREF_42"/>
      <w:r w:rsidRPr="005907C9">
        <w:t>42.</w:t>
      </w:r>
      <w:r w:rsidRPr="005907C9">
        <w:tab/>
        <w:t xml:space="preserve">Hancarova M, Simandlova M, Drabova J, Mannik K, Kurg A, Sedlacek Z: </w:t>
      </w:r>
      <w:r w:rsidRPr="005907C9">
        <w:rPr>
          <w:b/>
        </w:rPr>
        <w:t>A patient with de novo 0.45 Mb deletion of 2p16.1: The role of BCL11A, PAPOLG, REL, and FLJ16341 in the 2p15-p16.1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4):865-870 </w:t>
      </w:r>
      <w:hyperlink r:id="rId5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783</w:t>
        </w:r>
      </w:hyperlink>
      <w:r w:rsidRPr="005907C9">
        <w:t>.</w:t>
      </w:r>
      <w:bookmarkEnd w:id="179"/>
    </w:p>
    <w:p w14:paraId="4A9C4D26" w14:textId="39E1AA5B" w:rsidR="005907C9" w:rsidRPr="005907C9" w:rsidRDefault="005907C9" w:rsidP="005907C9">
      <w:pPr>
        <w:pStyle w:val="EndNoteBibliography"/>
        <w:ind w:left="720" w:hanging="720"/>
      </w:pPr>
      <w:bookmarkStart w:id="180" w:name="_ENREF_43"/>
      <w:r w:rsidRPr="005907C9">
        <w:t>43.</w:t>
      </w:r>
      <w:r w:rsidRPr="005907C9">
        <w:tab/>
        <w:t xml:space="preserve">Mimouni-Bloch A, Yeshaya J, Kahana S, Maya I, Basel-Vanagaite L: </w:t>
      </w:r>
      <w:r w:rsidRPr="005907C9">
        <w:rPr>
          <w:b/>
        </w:rPr>
        <w:t>A de-novo interstitial microduplication involving 2p16.1-p15 and mirroring 2p16.1-p15 microdeletion syndrome: Clinical and molecular analysis</w:t>
      </w:r>
      <w:r w:rsidRPr="005907C9">
        <w:t xml:space="preserve">. </w:t>
      </w:r>
      <w:r w:rsidRPr="005907C9">
        <w:rPr>
          <w:i/>
        </w:rPr>
        <w:t xml:space="preserve">European Journal of Paediatric Neurology </w:t>
      </w:r>
      <w:r w:rsidRPr="005907C9">
        <w:t xml:space="preserve">2015, </w:t>
      </w:r>
      <w:r w:rsidRPr="005907C9">
        <w:rPr>
          <w:b/>
        </w:rPr>
        <w:t>19</w:t>
      </w:r>
      <w:r w:rsidRPr="005907C9">
        <w:t xml:space="preserve">(6):711-715 </w:t>
      </w:r>
      <w:hyperlink r:id="rId5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pn.2015.07.013</w:t>
        </w:r>
      </w:hyperlink>
      <w:r w:rsidRPr="005907C9">
        <w:t>.</w:t>
      </w:r>
      <w:bookmarkEnd w:id="180"/>
    </w:p>
    <w:p w14:paraId="7E88E8FF" w14:textId="380B7996" w:rsidR="005907C9" w:rsidRPr="005907C9" w:rsidRDefault="005907C9" w:rsidP="005907C9">
      <w:pPr>
        <w:pStyle w:val="EndNoteBibliography"/>
        <w:ind w:left="720" w:hanging="720"/>
      </w:pPr>
      <w:bookmarkStart w:id="181" w:name="_ENREF_44"/>
      <w:r w:rsidRPr="005907C9">
        <w:t>44.</w:t>
      </w:r>
      <w:r w:rsidRPr="005907C9">
        <w:tab/>
        <w:t xml:space="preserve">Wohlleber E, Kirchhoff M, Zink AM, Kreiss-Nachtsheim M, Küchler A, Jepsen B, Kjaergaard S, Engels H: </w:t>
      </w:r>
      <w:r w:rsidRPr="005907C9">
        <w:rPr>
          <w:b/>
        </w:rPr>
        <w:t>Clinical and molecular characterization of two patients with overlapping de novo microdeletions in 2p14-p15 and mild mental retardation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1):67-72 </w:t>
      </w:r>
      <w:hyperlink r:id="rId52" w:history="1">
        <w:r w:rsidRPr="005907C9">
          <w:rPr>
            <w:rStyle w:val="Hyperlink"/>
          </w:rPr>
          <w:t>https://doi.org/10.1016/j.ejmg.2010.09.012</w:t>
        </w:r>
      </w:hyperlink>
      <w:r w:rsidRPr="005907C9">
        <w:t>.</w:t>
      </w:r>
      <w:bookmarkEnd w:id="181"/>
    </w:p>
    <w:p w14:paraId="71B20AB5" w14:textId="447C7403" w:rsidR="005907C9" w:rsidRPr="005907C9" w:rsidRDefault="005907C9" w:rsidP="005907C9">
      <w:pPr>
        <w:pStyle w:val="EndNoteBibliography"/>
        <w:ind w:left="720" w:hanging="720"/>
      </w:pPr>
      <w:bookmarkStart w:id="182" w:name="_ENREF_45"/>
      <w:r w:rsidRPr="005907C9">
        <w:t>45.</w:t>
      </w:r>
      <w:r w:rsidRPr="005907C9">
        <w:tab/>
        <w:t xml:space="preserve">Hancarova M, Vejvalkova S, Trkova M, Drabova J, Dleskova A, Vlckova M, Sedlacek Z: </w:t>
      </w:r>
      <w:r w:rsidRPr="005907C9">
        <w:rPr>
          <w:b/>
        </w:rPr>
        <w:t>Identification of a patient with intellectual disability and de novo 3.7Mb deletion supports the existence of a novel microdeletion syndrome in 2p14–p15</w:t>
      </w:r>
      <w:r w:rsidRPr="005907C9">
        <w:t xml:space="preserve">. </w:t>
      </w:r>
      <w:r w:rsidRPr="005907C9">
        <w:rPr>
          <w:i/>
        </w:rPr>
        <w:t xml:space="preserve">Gene </w:t>
      </w:r>
      <w:r w:rsidRPr="005907C9">
        <w:t xml:space="preserve">2013, </w:t>
      </w:r>
      <w:r w:rsidRPr="005907C9">
        <w:rPr>
          <w:b/>
        </w:rPr>
        <w:t>516</w:t>
      </w:r>
      <w:r w:rsidRPr="005907C9">
        <w:t xml:space="preserve">(1):158-161 </w:t>
      </w:r>
      <w:hyperlink r:id="rId5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gene.2012.12.027</w:t>
        </w:r>
      </w:hyperlink>
      <w:r w:rsidRPr="005907C9">
        <w:t>.</w:t>
      </w:r>
      <w:bookmarkEnd w:id="182"/>
    </w:p>
    <w:p w14:paraId="5BAA6F92" w14:textId="3196DECA" w:rsidR="005907C9" w:rsidRPr="005907C9" w:rsidRDefault="005907C9" w:rsidP="005907C9">
      <w:pPr>
        <w:pStyle w:val="EndNoteBibliography"/>
        <w:ind w:left="720" w:hanging="720"/>
      </w:pPr>
      <w:bookmarkStart w:id="183" w:name="_ENREF_46"/>
      <w:r w:rsidRPr="005907C9">
        <w:t>46.</w:t>
      </w:r>
      <w:r w:rsidRPr="005907C9">
        <w:tab/>
        <w:t>Mathieu ML, Demily C, Chantot-Bastaraud S, Afenjar A, Mignot C, Andrieux J, Gerard M, Catala-Mora J, Jouk PS, Labalme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molecular cytogenetic characterization of four unrelated patients carrying 2p14 micro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8):2268-2274 </w:t>
      </w:r>
      <w:hyperlink r:id="rId54" w:history="1">
        <w:r w:rsidRPr="005907C9">
          <w:rPr>
            <w:rStyle w:val="Hyperlink"/>
          </w:rPr>
          <w:t>https://doi.org/10.1002/ajmg.a.38307</w:t>
        </w:r>
      </w:hyperlink>
      <w:r w:rsidRPr="005907C9">
        <w:t>.</w:t>
      </w:r>
      <w:bookmarkEnd w:id="183"/>
    </w:p>
    <w:p w14:paraId="24197CDC" w14:textId="1B718E98" w:rsidR="005907C9" w:rsidRPr="005907C9" w:rsidRDefault="005907C9" w:rsidP="005907C9">
      <w:pPr>
        <w:pStyle w:val="EndNoteBibliography"/>
        <w:ind w:left="720" w:hanging="720"/>
      </w:pPr>
      <w:bookmarkStart w:id="184" w:name="_ENREF_47"/>
      <w:r w:rsidRPr="005907C9">
        <w:t>47.</w:t>
      </w:r>
      <w:r w:rsidRPr="005907C9">
        <w:tab/>
        <w:t xml:space="preserve">Pavone P, Falsaperla R, Rizzo R, Praticò AD, Ruggieri M: </w:t>
      </w:r>
      <w:r w:rsidRPr="005907C9">
        <w:rPr>
          <w:b/>
        </w:rPr>
        <w:t>Chromosome 2p15-p16.1 microduplication in a boy with congenital anomalies: Is it a distinctive syndrome?</w:t>
      </w:r>
      <w:r w:rsidRPr="005907C9">
        <w:t xml:space="preserve"> </w:t>
      </w:r>
      <w:r w:rsidRPr="005907C9">
        <w:rPr>
          <w:i/>
        </w:rPr>
        <w:t xml:space="preserve">European journal of medical genetics </w:t>
      </w:r>
      <w:r w:rsidRPr="005907C9">
        <w:t xml:space="preserve">2019, </w:t>
      </w:r>
      <w:r w:rsidRPr="005907C9">
        <w:rPr>
          <w:b/>
        </w:rPr>
        <w:t>62</w:t>
      </w:r>
      <w:r w:rsidRPr="005907C9">
        <w:t xml:space="preserve">(1):47-54 </w:t>
      </w:r>
      <w:hyperlink r:id="rId5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8.05.001</w:t>
        </w:r>
      </w:hyperlink>
      <w:r w:rsidRPr="005907C9">
        <w:t>.</w:t>
      </w:r>
      <w:bookmarkEnd w:id="184"/>
    </w:p>
    <w:p w14:paraId="59F66472" w14:textId="4491C238" w:rsidR="005907C9" w:rsidRPr="005907C9" w:rsidRDefault="005907C9" w:rsidP="005907C9">
      <w:pPr>
        <w:pStyle w:val="EndNoteBibliography"/>
        <w:ind w:left="720" w:hanging="720"/>
      </w:pPr>
      <w:bookmarkStart w:id="185" w:name="_ENREF_48"/>
      <w:r w:rsidRPr="005907C9">
        <w:t>48.</w:t>
      </w:r>
      <w:r w:rsidRPr="005907C9">
        <w:tab/>
        <w:t>Barber JC, Thomas NS, Collinson MN, Dennis NR, Liehr T, Weise A, Belitz B, Pfeiffer L, Kirchhoff M, Krag-Olsen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egmental haplosufficiency: transmitted deletions of 2p12 include a pancreatic regeneration gene cluster and have no apparent phenotypic consequenc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05, </w:t>
      </w:r>
      <w:r w:rsidRPr="005907C9">
        <w:rPr>
          <w:b/>
        </w:rPr>
        <w:t>13</w:t>
      </w:r>
      <w:r w:rsidRPr="005907C9">
        <w:t xml:space="preserve">(3):283-291 </w:t>
      </w:r>
      <w:hyperlink r:id="rId56" w:history="1">
        <w:r w:rsidRPr="005907C9">
          <w:rPr>
            <w:rStyle w:val="Hyperlink"/>
          </w:rPr>
          <w:t>https://doi.org/10.1038/sj.ejhg.5201267</w:t>
        </w:r>
      </w:hyperlink>
      <w:r w:rsidRPr="005907C9">
        <w:t>.</w:t>
      </w:r>
      <w:bookmarkEnd w:id="185"/>
    </w:p>
    <w:p w14:paraId="481FD6C4" w14:textId="1C0E7208" w:rsidR="005907C9" w:rsidRPr="005907C9" w:rsidRDefault="005907C9" w:rsidP="005907C9">
      <w:pPr>
        <w:pStyle w:val="EndNoteBibliography"/>
        <w:ind w:left="720" w:hanging="720"/>
      </w:pPr>
      <w:bookmarkStart w:id="186" w:name="_ENREF_49"/>
      <w:r w:rsidRPr="005907C9">
        <w:t>49.</w:t>
      </w:r>
      <w:r w:rsidRPr="005907C9">
        <w:tab/>
        <w:t xml:space="preserve">Tzschach A, Graul-Neumann LM, Konrat K, Richter R, Ebert G, Ullmann R, Neitzel H: </w:t>
      </w:r>
      <w:r w:rsidRPr="005907C9">
        <w:rPr>
          <w:b/>
        </w:rPr>
        <w:t>Interstitial deletion 2p11.2-p12: report of a patient with mental retardation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2):242-245 </w:t>
      </w:r>
      <w:hyperlink r:id="rId57" w:history="1">
        <w:r w:rsidRPr="005907C9">
          <w:rPr>
            <w:rStyle w:val="Hyperlink"/>
          </w:rPr>
          <w:t>https://doi.org/10.1002/ajmg.a.32637</w:t>
        </w:r>
      </w:hyperlink>
      <w:r w:rsidRPr="005907C9">
        <w:t>.</w:t>
      </w:r>
      <w:bookmarkEnd w:id="186"/>
    </w:p>
    <w:p w14:paraId="18E8C8C3" w14:textId="2B02DF22" w:rsidR="005907C9" w:rsidRPr="005907C9" w:rsidRDefault="005907C9" w:rsidP="005907C9">
      <w:pPr>
        <w:pStyle w:val="EndNoteBibliography"/>
        <w:ind w:left="720" w:hanging="720"/>
      </w:pPr>
      <w:bookmarkStart w:id="187" w:name="_ENREF_50"/>
      <w:r w:rsidRPr="005907C9">
        <w:t>50.</w:t>
      </w:r>
      <w:r w:rsidRPr="005907C9">
        <w:tab/>
        <w:t xml:space="preserve">Writzl K, Lovrecić L, Peterlin B: </w:t>
      </w:r>
      <w:r w:rsidRPr="005907C9">
        <w:rPr>
          <w:b/>
        </w:rPr>
        <w:t>Interstitial deletion 2p11.2-p12: further deline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0):2324-2326 </w:t>
      </w:r>
      <w:hyperlink r:id="rId58" w:history="1">
        <w:r w:rsidRPr="005907C9">
          <w:rPr>
            <w:rStyle w:val="Hyperlink"/>
          </w:rPr>
          <w:t>https://doi.org/10.1002/ajmg.a.33064</w:t>
        </w:r>
      </w:hyperlink>
      <w:r w:rsidRPr="005907C9">
        <w:t>.</w:t>
      </w:r>
      <w:bookmarkEnd w:id="187"/>
    </w:p>
    <w:p w14:paraId="19A032AF" w14:textId="0CE6B74E" w:rsidR="005907C9" w:rsidRPr="005907C9" w:rsidRDefault="005907C9" w:rsidP="005907C9">
      <w:pPr>
        <w:pStyle w:val="EndNoteBibliography"/>
        <w:ind w:left="720" w:hanging="720"/>
      </w:pPr>
      <w:bookmarkStart w:id="188" w:name="_ENREF_51"/>
      <w:r w:rsidRPr="005907C9">
        <w:t>51.</w:t>
      </w:r>
      <w:r w:rsidRPr="005907C9">
        <w:tab/>
        <w:t xml:space="preserve">Riley KN, Catalano LM, Bernat JA, Adams SD, Martin DM, Lalani SR, Patel A, Burnside RD, Innis JW, Rudd MK: </w:t>
      </w:r>
      <w:r w:rsidRPr="005907C9">
        <w:rPr>
          <w:b/>
        </w:rPr>
        <w:t>Recurrent deletions and duplications of chromosome 2q11.2 and 2q13 are associated with variable outcom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1):2664-2673 </w:t>
      </w:r>
      <w:hyperlink r:id="rId59" w:history="1">
        <w:r w:rsidRPr="005907C9">
          <w:rPr>
            <w:rStyle w:val="Hyperlink"/>
          </w:rPr>
          <w:t>https://doi.org/10.1002/ajmg.a.37269</w:t>
        </w:r>
      </w:hyperlink>
      <w:r w:rsidRPr="005907C9">
        <w:t>.</w:t>
      </w:r>
      <w:bookmarkEnd w:id="188"/>
    </w:p>
    <w:p w14:paraId="564E264D" w14:textId="0F534C45" w:rsidR="005907C9" w:rsidRPr="005907C9" w:rsidRDefault="005907C9" w:rsidP="005907C9">
      <w:pPr>
        <w:pStyle w:val="EndNoteBibliography"/>
        <w:ind w:left="720" w:hanging="720"/>
      </w:pPr>
      <w:bookmarkStart w:id="189" w:name="_ENREF_52"/>
      <w:r w:rsidRPr="005907C9">
        <w:t>52.</w:t>
      </w:r>
      <w:r w:rsidRPr="005907C9">
        <w:tab/>
        <w:t>Wolfe K, McQuillin A, Alesi V, Boudry Labis E, Cutajar P, Dallapiccola B, Dentici ML, Dieux-Coeslier A, Duban-Bedu B, Duelund Hjortshøj 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ineating the psychiatric and behavioral phenotype of recurrent 2q13 deletions and duplications</w:t>
      </w:r>
      <w:r w:rsidRPr="005907C9">
        <w:t xml:space="preserve">. </w:t>
      </w:r>
      <w:r w:rsidRPr="005907C9">
        <w:rPr>
          <w:i/>
        </w:rPr>
        <w:t xml:space="preserve">American Journal of Medical Genetics Part B: Neuropsychiatric Genetics </w:t>
      </w:r>
      <w:r w:rsidRPr="005907C9">
        <w:t xml:space="preserve">2018, </w:t>
      </w:r>
      <w:r w:rsidRPr="005907C9">
        <w:rPr>
          <w:b/>
        </w:rPr>
        <w:t>177</w:t>
      </w:r>
      <w:r w:rsidRPr="005907C9">
        <w:t xml:space="preserve">(4):397-405 </w:t>
      </w:r>
      <w:hyperlink r:id="rId6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b.32627</w:t>
        </w:r>
      </w:hyperlink>
      <w:r w:rsidRPr="005907C9">
        <w:t>.</w:t>
      </w:r>
      <w:bookmarkEnd w:id="189"/>
    </w:p>
    <w:p w14:paraId="17349C0E" w14:textId="64F25D35" w:rsidR="005907C9" w:rsidRPr="005907C9" w:rsidRDefault="005907C9" w:rsidP="005907C9">
      <w:pPr>
        <w:pStyle w:val="EndNoteBibliography"/>
        <w:ind w:left="720" w:hanging="720"/>
      </w:pPr>
      <w:bookmarkStart w:id="190" w:name="_ENREF_53"/>
      <w:r w:rsidRPr="005907C9">
        <w:t>53.</w:t>
      </w:r>
      <w:r w:rsidRPr="005907C9">
        <w:tab/>
        <w:t>Wilson M, Mowat D, Dastot-Le Moal F, Cacheux V, Kääriäinen H, Cass D, Donnai D, Clayton-Smith J, Townshend S, Curry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lineation of the phenotype associated with heterozygous mutations in ZFHX1B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3, </w:t>
      </w:r>
      <w:r w:rsidRPr="005907C9">
        <w:rPr>
          <w:b/>
        </w:rPr>
        <w:t>119a</w:t>
      </w:r>
      <w:r w:rsidRPr="005907C9">
        <w:t xml:space="preserve">(3):257-265 </w:t>
      </w:r>
      <w:hyperlink r:id="rId61" w:history="1">
        <w:r w:rsidRPr="005907C9">
          <w:rPr>
            <w:rStyle w:val="Hyperlink"/>
          </w:rPr>
          <w:t>https://doi.org/10.1002/ajmg.a.20053</w:t>
        </w:r>
      </w:hyperlink>
      <w:r w:rsidRPr="005907C9">
        <w:t>.</w:t>
      </w:r>
      <w:bookmarkEnd w:id="190"/>
    </w:p>
    <w:p w14:paraId="2C068F32" w14:textId="5D04E114" w:rsidR="005907C9" w:rsidRPr="005907C9" w:rsidRDefault="005907C9" w:rsidP="005907C9">
      <w:pPr>
        <w:pStyle w:val="EndNoteBibliography"/>
        <w:ind w:left="720" w:hanging="720"/>
      </w:pPr>
      <w:bookmarkStart w:id="191" w:name="_ENREF_54"/>
      <w:r w:rsidRPr="005907C9">
        <w:t>54.</w:t>
      </w:r>
      <w:r w:rsidRPr="005907C9">
        <w:tab/>
        <w:t xml:space="preserve">Zweier C, Temple IK, Beemer F, Zackai E, Lerman-Sagie T, Weschke B, Anderson CE, Rauch A: </w:t>
      </w:r>
      <w:r w:rsidRPr="005907C9">
        <w:rPr>
          <w:b/>
        </w:rPr>
        <w:t>Characterisation of deletions of the ZFHX1B region and genotype-phenotype analysis in Mowat-Wilso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3, </w:t>
      </w:r>
      <w:r w:rsidRPr="005907C9">
        <w:rPr>
          <w:b/>
        </w:rPr>
        <w:t>40</w:t>
      </w:r>
      <w:r w:rsidRPr="005907C9">
        <w:t xml:space="preserve">(8):601-605 </w:t>
      </w:r>
      <w:hyperlink r:id="rId62" w:history="1">
        <w:r w:rsidRPr="005907C9">
          <w:rPr>
            <w:rStyle w:val="Hyperlink"/>
          </w:rPr>
          <w:t>https://doi.org/10.1136/jmg.40.8.601</w:t>
        </w:r>
      </w:hyperlink>
      <w:r w:rsidRPr="005907C9">
        <w:t>.</w:t>
      </w:r>
      <w:bookmarkEnd w:id="191"/>
    </w:p>
    <w:p w14:paraId="4422AEDB" w14:textId="2842DA0F" w:rsidR="005907C9" w:rsidRPr="005907C9" w:rsidRDefault="005907C9" w:rsidP="005907C9">
      <w:pPr>
        <w:pStyle w:val="EndNoteBibliography"/>
        <w:ind w:left="720" w:hanging="720"/>
      </w:pPr>
      <w:bookmarkStart w:id="192" w:name="_ENREF_55"/>
      <w:r w:rsidRPr="005907C9">
        <w:t>55.</w:t>
      </w:r>
      <w:r w:rsidRPr="005907C9">
        <w:tab/>
        <w:t>Ishihara N, Yamada K, Yamada Y, Miura K, Kato J, Kuwabara N, Hara Y, Kobayashi Y, Hoshino K, Nomura Y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molecular analysis of Mowat-Wilson syndrome associated with ZFHX1B mutations and deletions at 2q22-q24.1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4, </w:t>
      </w:r>
      <w:r w:rsidRPr="005907C9">
        <w:rPr>
          <w:b/>
        </w:rPr>
        <w:t>41</w:t>
      </w:r>
      <w:r w:rsidRPr="005907C9">
        <w:t xml:space="preserve">(5):387-393 </w:t>
      </w:r>
      <w:hyperlink r:id="rId63" w:history="1">
        <w:r w:rsidRPr="005907C9">
          <w:rPr>
            <w:rStyle w:val="Hyperlink"/>
          </w:rPr>
          <w:t>https://doi.org/10.1136/jmg.2003.016154</w:t>
        </w:r>
      </w:hyperlink>
      <w:r w:rsidRPr="005907C9">
        <w:t>.</w:t>
      </w:r>
      <w:bookmarkEnd w:id="192"/>
    </w:p>
    <w:p w14:paraId="0DCDCCF1" w14:textId="03999389" w:rsidR="005907C9" w:rsidRPr="005907C9" w:rsidRDefault="005907C9" w:rsidP="005907C9">
      <w:pPr>
        <w:pStyle w:val="EndNoteBibliography"/>
        <w:ind w:left="720" w:hanging="720"/>
      </w:pPr>
      <w:bookmarkStart w:id="193" w:name="_ENREF_56"/>
      <w:r w:rsidRPr="005907C9">
        <w:t>56.</w:t>
      </w:r>
      <w:r w:rsidRPr="005907C9">
        <w:tab/>
        <w:t>Ivanovski I, Djuric O, Caraffi SG, Santodirocco D, Pollazzon M, Rosato S, Cordelli DM, Abdalla E, Accorsi P, Adam M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e and genotype of 87 patients with Mowat-Wilson syndrome and recommendations for care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8, </w:t>
      </w:r>
      <w:r w:rsidRPr="005907C9">
        <w:rPr>
          <w:b/>
        </w:rPr>
        <w:t>20</w:t>
      </w:r>
      <w:r w:rsidRPr="005907C9">
        <w:t xml:space="preserve">(9):965-975 </w:t>
      </w:r>
      <w:hyperlink r:id="rId64" w:history="1">
        <w:r w:rsidRPr="005907C9">
          <w:rPr>
            <w:rStyle w:val="Hyperlink"/>
          </w:rPr>
          <w:t>https://doi.org/10.1038/gim.2017.221</w:t>
        </w:r>
      </w:hyperlink>
      <w:r w:rsidRPr="005907C9">
        <w:t>.</w:t>
      </w:r>
      <w:bookmarkEnd w:id="193"/>
    </w:p>
    <w:p w14:paraId="6F709D34" w14:textId="7970DD08" w:rsidR="005907C9" w:rsidRPr="005907C9" w:rsidRDefault="005907C9" w:rsidP="005907C9">
      <w:pPr>
        <w:pStyle w:val="EndNoteBibliography"/>
        <w:ind w:left="720" w:hanging="720"/>
      </w:pPr>
      <w:bookmarkStart w:id="194" w:name="_ENREF_57"/>
      <w:r w:rsidRPr="005907C9">
        <w:t>57.</w:t>
      </w:r>
      <w:r w:rsidRPr="005907C9">
        <w:tab/>
        <w:t>Jaillard S, Dubourg C, Gérard-Blanluet M, Delahaye A, Pasquier L, Dupont C, Henry C, Tabet AC, Lucas J, Aboura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q23.1 microdeletion identified by array comparative genomic hybridisation: an emerging phenotype with Angelman-like features?</w:t>
      </w:r>
      <w:r w:rsidRPr="005907C9">
        <w:t xml:space="preserve">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12):847-855 </w:t>
      </w:r>
      <w:hyperlink r:id="rId65" w:history="1">
        <w:r w:rsidRPr="005907C9">
          <w:rPr>
            <w:rStyle w:val="Hyperlink"/>
          </w:rPr>
          <w:t>https://doi.org/10.1136/jmg.2008.058156</w:t>
        </w:r>
      </w:hyperlink>
      <w:r w:rsidRPr="005907C9">
        <w:t>.</w:t>
      </w:r>
      <w:bookmarkEnd w:id="194"/>
    </w:p>
    <w:p w14:paraId="0ACC95DA" w14:textId="1DD1D87E" w:rsidR="005907C9" w:rsidRPr="005907C9" w:rsidRDefault="005907C9" w:rsidP="005907C9">
      <w:pPr>
        <w:pStyle w:val="EndNoteBibliography"/>
        <w:ind w:left="720" w:hanging="720"/>
      </w:pPr>
      <w:bookmarkStart w:id="195" w:name="_ENREF_58"/>
      <w:r w:rsidRPr="005907C9">
        <w:t>58.</w:t>
      </w:r>
      <w:r w:rsidRPr="005907C9">
        <w:tab/>
        <w:t>van Bon BWM, Koolen DA, Brueton L, McMullan D, Lichtenbelt KD, Adès LC, Peters G, Gibson K, Moloney S, Novara F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2q23.1 microdeletion syndrome: clinical and behavioural phenotype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2):163-170 </w:t>
      </w:r>
      <w:hyperlink r:id="rId66" w:history="1">
        <w:r w:rsidRPr="005907C9">
          <w:rPr>
            <w:rStyle w:val="Hyperlink"/>
          </w:rPr>
          <w:t>https://doi.org/10.1038/ejhg.2009.152</w:t>
        </w:r>
      </w:hyperlink>
      <w:r w:rsidRPr="005907C9">
        <w:t>.</w:t>
      </w:r>
      <w:bookmarkEnd w:id="195"/>
    </w:p>
    <w:p w14:paraId="5DF7F0DA" w14:textId="652AF655" w:rsidR="005907C9" w:rsidRPr="005907C9" w:rsidRDefault="005907C9" w:rsidP="005907C9">
      <w:pPr>
        <w:pStyle w:val="EndNoteBibliography"/>
        <w:ind w:left="720" w:hanging="720"/>
      </w:pPr>
      <w:bookmarkStart w:id="196" w:name="_ENREF_59"/>
      <w:r w:rsidRPr="005907C9">
        <w:t>59.</w:t>
      </w:r>
      <w:r w:rsidRPr="005907C9">
        <w:tab/>
        <w:t xml:space="preserve">Williams SR, Mullegama SV, Rosenfeld JA, Dagli AI, Hatchwell E, Allen WP, Williams CA, Elsea SH: </w:t>
      </w:r>
      <w:r w:rsidRPr="005907C9">
        <w:rPr>
          <w:b/>
        </w:rPr>
        <w:t>Haploinsufficiency of MBD5 associated with a syndrome involving microcephaly, intellectual disabilities, severe speech impairment, and seizur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4):436-441 </w:t>
      </w:r>
      <w:hyperlink r:id="rId67" w:history="1">
        <w:r w:rsidRPr="005907C9">
          <w:rPr>
            <w:rStyle w:val="Hyperlink"/>
          </w:rPr>
          <w:t>https://doi.org/10.1038/ejhg.2009.199</w:t>
        </w:r>
      </w:hyperlink>
      <w:r w:rsidRPr="005907C9">
        <w:t>.</w:t>
      </w:r>
      <w:bookmarkEnd w:id="196"/>
    </w:p>
    <w:p w14:paraId="1B0126B7" w14:textId="423A708D" w:rsidR="005907C9" w:rsidRPr="005907C9" w:rsidRDefault="005907C9" w:rsidP="005907C9">
      <w:pPr>
        <w:pStyle w:val="EndNoteBibliography"/>
        <w:ind w:left="720" w:hanging="720"/>
      </w:pPr>
      <w:bookmarkStart w:id="197" w:name="_ENREF_60"/>
      <w:r w:rsidRPr="005907C9">
        <w:t>60.</w:t>
      </w:r>
      <w:r w:rsidRPr="005907C9">
        <w:tab/>
        <w:t>Talkowski ME, Mullegama SV, Rosenfeld JA, van Bon BWM, Shen Y, Repnikova EA, Gastier-Foster J, Thrush DL, Kathiresan S, Ruderfer D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essment of 2q23.1 microdeletion syndrome implicates MBD5 as a single causal locus of intellectual disability, epilepsy, and autism spectrum disorder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9</w:t>
      </w:r>
      <w:r w:rsidRPr="005907C9">
        <w:t xml:space="preserve">(4):551-563 </w:t>
      </w:r>
      <w:hyperlink r:id="rId68" w:history="1">
        <w:r w:rsidRPr="005907C9">
          <w:rPr>
            <w:rStyle w:val="Hyperlink"/>
          </w:rPr>
          <w:t>https://doi.org/10.1016/j.ajhg.2011.09.011</w:t>
        </w:r>
      </w:hyperlink>
      <w:r w:rsidRPr="005907C9">
        <w:t>.</w:t>
      </w:r>
      <w:bookmarkEnd w:id="197"/>
    </w:p>
    <w:p w14:paraId="6068CDB1" w14:textId="1C29FFE1" w:rsidR="005907C9" w:rsidRPr="005907C9" w:rsidRDefault="005907C9" w:rsidP="005907C9">
      <w:pPr>
        <w:pStyle w:val="EndNoteBibliography"/>
        <w:ind w:left="720" w:hanging="720"/>
      </w:pPr>
      <w:bookmarkStart w:id="198" w:name="_ENREF_61"/>
      <w:r w:rsidRPr="005907C9">
        <w:lastRenderedPageBreak/>
        <w:t>61.</w:t>
      </w:r>
      <w:r w:rsidRPr="005907C9">
        <w:tab/>
        <w:t xml:space="preserve">Cho TJ, Kim OH, Choi IH, Nishimura G, Superti-Furga A, Kim KS, Lee YJ, Park WY: </w:t>
      </w:r>
      <w:r w:rsidRPr="005907C9">
        <w:rPr>
          <w:b/>
        </w:rPr>
        <w:t>A dominant mesomelic dysplasia associated with a 1.0-Mb microduplication of HOXD gene cluster at 2q31.1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9):638-639 </w:t>
      </w:r>
      <w:hyperlink r:id="rId69" w:history="1">
        <w:r w:rsidRPr="005907C9">
          <w:rPr>
            <w:rStyle w:val="Hyperlink"/>
          </w:rPr>
          <w:t>https://doi.org/10.1136/jmg.2009.074690</w:t>
        </w:r>
      </w:hyperlink>
      <w:r w:rsidRPr="005907C9">
        <w:t>.</w:t>
      </w:r>
      <w:bookmarkEnd w:id="198"/>
    </w:p>
    <w:p w14:paraId="3A0C355E" w14:textId="70205115" w:rsidR="005907C9" w:rsidRPr="005907C9" w:rsidRDefault="005907C9" w:rsidP="005907C9">
      <w:pPr>
        <w:pStyle w:val="EndNoteBibliography"/>
        <w:ind w:left="720" w:hanging="720"/>
      </w:pPr>
      <w:bookmarkStart w:id="199" w:name="_ENREF_62"/>
      <w:r w:rsidRPr="005907C9">
        <w:t>62.</w:t>
      </w:r>
      <w:r w:rsidRPr="005907C9">
        <w:tab/>
        <w:t xml:space="preserve">Kantaputra PN, Klopocki E, Hennig BP, Praphanphoj V, Le Caignec C, Isidor B, Kwee ML, Shears DJ, Mundlos S: </w:t>
      </w:r>
      <w:r w:rsidRPr="005907C9">
        <w:rPr>
          <w:b/>
        </w:rPr>
        <w:t>Mesomelic dysplasia Kantaputra type is associated with duplications of the HOXD locus on chromosome 2q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12):1310-1314 </w:t>
      </w:r>
      <w:hyperlink r:id="rId70" w:history="1">
        <w:r w:rsidRPr="005907C9">
          <w:rPr>
            <w:rStyle w:val="Hyperlink"/>
          </w:rPr>
          <w:t>https://doi.org/10.1038/ejhg.2010.116</w:t>
        </w:r>
      </w:hyperlink>
      <w:r w:rsidRPr="005907C9">
        <w:t>.</w:t>
      </w:r>
      <w:bookmarkEnd w:id="199"/>
    </w:p>
    <w:p w14:paraId="3594138F" w14:textId="1B116211" w:rsidR="005907C9" w:rsidRPr="005907C9" w:rsidRDefault="005907C9" w:rsidP="005907C9">
      <w:pPr>
        <w:pStyle w:val="EndNoteBibliography"/>
        <w:ind w:left="720" w:hanging="720"/>
      </w:pPr>
      <w:bookmarkStart w:id="200" w:name="_ENREF_63"/>
      <w:r w:rsidRPr="005907C9">
        <w:t>63.</w:t>
      </w:r>
      <w:r w:rsidRPr="005907C9">
        <w:tab/>
        <w:t>Mitter D, Chiaie BD, Lüdecke H-J, Gillessen-Kaesbach G, Bohring A, Kohlhase J, Caliebe A, Siebert R, Roepke A, Ramos-Arroyo M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–phenotype correlation in eight new patients with a deletion encompassing 2q31.1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5):1213-1224 </w:t>
      </w:r>
      <w:hyperlink r:id="rId7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344</w:t>
        </w:r>
      </w:hyperlink>
      <w:r w:rsidRPr="005907C9">
        <w:t>.</w:t>
      </w:r>
      <w:bookmarkEnd w:id="200"/>
    </w:p>
    <w:p w14:paraId="13812FCF" w14:textId="09D9FF52" w:rsidR="005907C9" w:rsidRPr="005907C9" w:rsidRDefault="005907C9" w:rsidP="005907C9">
      <w:pPr>
        <w:pStyle w:val="EndNoteBibliography"/>
        <w:ind w:left="720" w:hanging="720"/>
      </w:pPr>
      <w:bookmarkStart w:id="201" w:name="_ENREF_64"/>
      <w:r w:rsidRPr="005907C9">
        <w:t>64.</w:t>
      </w:r>
      <w:r w:rsidRPr="005907C9">
        <w:tab/>
        <w:t>Theisen A, Rosenfeld JA, Shane K, McBride KL, Atkin JF, Gaba C, Hoo J, Kurczynski TW, Schnur RE, Coffey L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finement of the Region for Split Hand/Foot Malformation 5 on 2q31.1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0, </w:t>
      </w:r>
      <w:r w:rsidRPr="005907C9">
        <w:rPr>
          <w:b/>
        </w:rPr>
        <w:t>1</w:t>
      </w:r>
      <w:r w:rsidRPr="005907C9">
        <w:t xml:space="preserve">(5):262-271 </w:t>
      </w:r>
      <w:hyperlink r:id="rId72" w:history="1">
        <w:r w:rsidRPr="005907C9">
          <w:rPr>
            <w:rStyle w:val="Hyperlink"/>
          </w:rPr>
          <w:t>https://doi.org/10.1159/000328405</w:t>
        </w:r>
      </w:hyperlink>
      <w:r w:rsidRPr="005907C9">
        <w:t>.</w:t>
      </w:r>
      <w:bookmarkEnd w:id="201"/>
    </w:p>
    <w:p w14:paraId="066405A9" w14:textId="1E3680A9" w:rsidR="005907C9" w:rsidRPr="005907C9" w:rsidRDefault="005907C9" w:rsidP="005907C9">
      <w:pPr>
        <w:pStyle w:val="EndNoteBibliography"/>
        <w:ind w:left="720" w:hanging="720"/>
      </w:pPr>
      <w:bookmarkStart w:id="202" w:name="_ENREF_65"/>
      <w:r w:rsidRPr="005907C9">
        <w:t>65.</w:t>
      </w:r>
      <w:r w:rsidRPr="005907C9">
        <w:tab/>
        <w:t>Dimitrov B, Balikova I, de Ravel T, Van Esch H, De Smedt M, Baten E, Vermeesch JR, Bradinova I, Simeonov E, Devriendt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q31.1 microdeletion syndrome: redefining the associated clinical phenotyp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2):98 </w:t>
      </w:r>
      <w:hyperlink r:id="rId73" w:history="1">
        <w:r w:rsidRPr="005907C9">
          <w:rPr>
            <w:rStyle w:val="Hyperlink"/>
          </w:rPr>
          <w:t>https://doi.org/10.1136/jmg.2010.079491</w:t>
        </w:r>
      </w:hyperlink>
      <w:r w:rsidRPr="005907C9">
        <w:t>.</w:t>
      </w:r>
      <w:bookmarkEnd w:id="202"/>
    </w:p>
    <w:p w14:paraId="390F81B1" w14:textId="66BEF0B3" w:rsidR="005907C9" w:rsidRPr="005907C9" w:rsidRDefault="005907C9" w:rsidP="005907C9">
      <w:pPr>
        <w:pStyle w:val="EndNoteBibliography"/>
        <w:ind w:left="720" w:hanging="720"/>
      </w:pPr>
      <w:bookmarkStart w:id="203" w:name="_ENREF_66"/>
      <w:r w:rsidRPr="005907C9">
        <w:t>66.</w:t>
      </w:r>
      <w:r w:rsidRPr="005907C9">
        <w:tab/>
        <w:t xml:space="preserve">Gurrieri F, Everman DB: </w:t>
      </w:r>
      <w:r w:rsidRPr="005907C9">
        <w:rPr>
          <w:b/>
        </w:rPr>
        <w:t>Clinical, genetic, and molecular aspects of split-hand/foot malformation: An updat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11):2860-2872 </w:t>
      </w:r>
      <w:hyperlink r:id="rId74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239</w:t>
        </w:r>
      </w:hyperlink>
      <w:r w:rsidRPr="005907C9">
        <w:t>.</w:t>
      </w:r>
      <w:bookmarkEnd w:id="203"/>
    </w:p>
    <w:p w14:paraId="7CB097AE" w14:textId="7FA1FECD" w:rsidR="005907C9" w:rsidRPr="005907C9" w:rsidRDefault="005907C9" w:rsidP="005907C9">
      <w:pPr>
        <w:pStyle w:val="EndNoteBibliography"/>
        <w:ind w:left="720" w:hanging="720"/>
      </w:pPr>
      <w:bookmarkStart w:id="204" w:name="_ENREF_67"/>
      <w:r w:rsidRPr="005907C9">
        <w:t>67.</w:t>
      </w:r>
      <w:r w:rsidRPr="005907C9">
        <w:tab/>
        <w:t xml:space="preserve">Sowińska-Seidler A, Socha M, Jamsheer A: </w:t>
      </w:r>
      <w:r w:rsidRPr="005907C9">
        <w:rPr>
          <w:b/>
        </w:rPr>
        <w:t>Split-hand/foot malformation - molecular cause and implications in genetic counseling</w:t>
      </w:r>
      <w:r w:rsidRPr="005907C9">
        <w:t xml:space="preserve">. </w:t>
      </w:r>
      <w:r w:rsidRPr="005907C9">
        <w:rPr>
          <w:i/>
        </w:rPr>
        <w:t xml:space="preserve">Journal of Applied Genetics </w:t>
      </w:r>
      <w:r w:rsidRPr="005907C9">
        <w:t xml:space="preserve">2014, </w:t>
      </w:r>
      <w:r w:rsidRPr="005907C9">
        <w:rPr>
          <w:b/>
        </w:rPr>
        <w:t>55</w:t>
      </w:r>
      <w:r w:rsidRPr="005907C9">
        <w:t xml:space="preserve">(1):105-115 </w:t>
      </w:r>
      <w:hyperlink r:id="rId75" w:history="1">
        <w:r w:rsidRPr="005907C9">
          <w:rPr>
            <w:rStyle w:val="Hyperlink"/>
          </w:rPr>
          <w:t>https://doi.org/10.1007/s13353-013-0178-5</w:t>
        </w:r>
      </w:hyperlink>
      <w:r w:rsidRPr="005907C9">
        <w:t>.</w:t>
      </w:r>
      <w:bookmarkEnd w:id="204"/>
    </w:p>
    <w:p w14:paraId="14A8D6A9" w14:textId="1D21D725" w:rsidR="005907C9" w:rsidRPr="005907C9" w:rsidRDefault="005907C9" w:rsidP="005907C9">
      <w:pPr>
        <w:pStyle w:val="EndNoteBibliography"/>
        <w:ind w:left="720" w:hanging="720"/>
      </w:pPr>
      <w:bookmarkStart w:id="205" w:name="_ENREF_68"/>
      <w:r w:rsidRPr="005907C9">
        <w:t>68.</w:t>
      </w:r>
      <w:r w:rsidRPr="005907C9">
        <w:tab/>
        <w:t xml:space="preserve">Prontera P, Bernardini L, Stangoni G, Capalbo A, Rogaia D, Ardisia C, Novelli A, Dallapiccola B, Donti E: </w:t>
      </w:r>
      <w:r w:rsidRPr="005907C9">
        <w:rPr>
          <w:b/>
        </w:rPr>
        <w:t>2q31.2q32.3 deletion syndrome: report of an adult pati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4):706-712 </w:t>
      </w:r>
      <w:hyperlink r:id="rId76" w:history="1">
        <w:r w:rsidRPr="005907C9">
          <w:rPr>
            <w:rStyle w:val="Hyperlink"/>
          </w:rPr>
          <w:t>https://doi.org/10.1002/ajmg.a.32688</w:t>
        </w:r>
      </w:hyperlink>
      <w:r w:rsidRPr="005907C9">
        <w:t>.</w:t>
      </w:r>
      <w:bookmarkEnd w:id="205"/>
    </w:p>
    <w:p w14:paraId="66F0B55B" w14:textId="68B24E78" w:rsidR="005907C9" w:rsidRPr="005907C9" w:rsidRDefault="005907C9" w:rsidP="005907C9">
      <w:pPr>
        <w:pStyle w:val="EndNoteBibliography"/>
        <w:ind w:left="720" w:hanging="720"/>
      </w:pPr>
      <w:bookmarkStart w:id="206" w:name="_ENREF_69"/>
      <w:r w:rsidRPr="005907C9">
        <w:t>69.</w:t>
      </w:r>
      <w:r w:rsidRPr="005907C9">
        <w:tab/>
        <w:t xml:space="preserve">Cocchella A, Malacarne M, Forzano F, Marciano C, Pierluigi M, Perroni L, Faravelli F, Di Maria E: </w:t>
      </w:r>
      <w:r w:rsidRPr="005907C9">
        <w:rPr>
          <w:b/>
        </w:rPr>
        <w:t>The refinement of the critical region for the 2q31.2q32.3 deletion syndrome indicates candidate genes for mental retardation and speech impairment</w:t>
      </w:r>
      <w:r w:rsidRPr="005907C9">
        <w:t xml:space="preserve">. </w:t>
      </w:r>
      <w:r w:rsidRPr="005907C9">
        <w:rPr>
          <w:i/>
        </w:rPr>
        <w:t xml:space="preserve">American journal of medical genetics Part B, Neuropsychiatric genetics : the official publication of the International Society of Psychiatric Genetics </w:t>
      </w:r>
      <w:r w:rsidRPr="005907C9">
        <w:t xml:space="preserve">2010, </w:t>
      </w:r>
      <w:r w:rsidRPr="005907C9">
        <w:rPr>
          <w:b/>
        </w:rPr>
        <w:t>153b</w:t>
      </w:r>
      <w:r w:rsidRPr="005907C9">
        <w:t xml:space="preserve">(7):1342-1346 </w:t>
      </w:r>
      <w:hyperlink r:id="rId77" w:history="1">
        <w:r w:rsidRPr="005907C9">
          <w:rPr>
            <w:rStyle w:val="Hyperlink"/>
          </w:rPr>
          <w:t>https://doi.org/10.1002/ajmg.b.31107</w:t>
        </w:r>
      </w:hyperlink>
      <w:r w:rsidRPr="005907C9">
        <w:t>.</w:t>
      </w:r>
      <w:bookmarkEnd w:id="206"/>
    </w:p>
    <w:p w14:paraId="553529EF" w14:textId="64F737AE" w:rsidR="005907C9" w:rsidRPr="005907C9" w:rsidRDefault="005907C9" w:rsidP="005907C9">
      <w:pPr>
        <w:pStyle w:val="EndNoteBibliography"/>
        <w:ind w:left="720" w:hanging="720"/>
      </w:pPr>
      <w:bookmarkStart w:id="207" w:name="_ENREF_70"/>
      <w:r w:rsidRPr="005907C9">
        <w:t>70.</w:t>
      </w:r>
      <w:r w:rsidRPr="005907C9">
        <w:tab/>
        <w:t>Manolakos E, Vetro A, Kefalas K, Rapti SM, Louizou E, Garas A, Kitsos G, Vasileiadis L, Tsoplou P, Eleftheriades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use of array-CGH in a cohort of Greek children with developmental delay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0, </w:t>
      </w:r>
      <w:r w:rsidRPr="005907C9">
        <w:rPr>
          <w:b/>
        </w:rPr>
        <w:t>3</w:t>
      </w:r>
      <w:r w:rsidRPr="005907C9">
        <w:t xml:space="preserve">:22 </w:t>
      </w:r>
      <w:hyperlink r:id="rId78" w:history="1">
        <w:r w:rsidRPr="005907C9">
          <w:rPr>
            <w:rStyle w:val="Hyperlink"/>
          </w:rPr>
          <w:t>https://doi.org/10.1186/1755-8166-3-22</w:t>
        </w:r>
      </w:hyperlink>
      <w:r w:rsidRPr="005907C9">
        <w:t>.</w:t>
      </w:r>
      <w:bookmarkEnd w:id="207"/>
    </w:p>
    <w:p w14:paraId="0D106BB4" w14:textId="52BA262C" w:rsidR="005907C9" w:rsidRPr="005907C9" w:rsidRDefault="005907C9" w:rsidP="005907C9">
      <w:pPr>
        <w:pStyle w:val="EndNoteBibliography"/>
        <w:ind w:left="720" w:hanging="720"/>
      </w:pPr>
      <w:bookmarkStart w:id="208" w:name="_ENREF_71"/>
      <w:r w:rsidRPr="005907C9">
        <w:t>71.</w:t>
      </w:r>
      <w:r w:rsidRPr="005907C9">
        <w:tab/>
        <w:t xml:space="preserve">Ferreira SI, Matoso E, Venâncio M, Saraiva J, Melo JB, Carreira IM: </w:t>
      </w:r>
      <w:r w:rsidRPr="005907C9">
        <w:rPr>
          <w:b/>
        </w:rPr>
        <w:t>Critical region in 2q31.2q32.3 deletion syndrome: Report of two phenotypically distinct patients, one with an additional deletion in Alagille syndrome reg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2, </w:t>
      </w:r>
      <w:r w:rsidRPr="005907C9">
        <w:rPr>
          <w:b/>
        </w:rPr>
        <w:t>5</w:t>
      </w:r>
      <w:r w:rsidRPr="005907C9">
        <w:t xml:space="preserve">(1):25-25 </w:t>
      </w:r>
      <w:hyperlink r:id="rId79" w:history="1">
        <w:r w:rsidRPr="005907C9">
          <w:rPr>
            <w:rStyle w:val="Hyperlink"/>
          </w:rPr>
          <w:t>https://doi.org/10.1186/1755-8166-5-25</w:t>
        </w:r>
      </w:hyperlink>
      <w:r w:rsidRPr="005907C9">
        <w:t>.</w:t>
      </w:r>
      <w:bookmarkEnd w:id="208"/>
    </w:p>
    <w:p w14:paraId="2711F9A1" w14:textId="4F3D499E" w:rsidR="005907C9" w:rsidRPr="005907C9" w:rsidRDefault="005907C9" w:rsidP="005907C9">
      <w:pPr>
        <w:pStyle w:val="EndNoteBibliography"/>
        <w:ind w:left="720" w:hanging="720"/>
      </w:pPr>
      <w:bookmarkStart w:id="209" w:name="_ENREF_72"/>
      <w:r w:rsidRPr="005907C9">
        <w:t>72.</w:t>
      </w:r>
      <w:r w:rsidRPr="005907C9">
        <w:tab/>
        <w:t xml:space="preserve">Rosenfeld JA, Ballif BC, Lucas A, Spence EJ, Powell C, Aylsworth AS, Torchia BA, Shaffer LG: </w:t>
      </w:r>
      <w:r w:rsidRPr="005907C9">
        <w:rPr>
          <w:b/>
        </w:rPr>
        <w:t>Small Deletions of SATB2 Cause Some of the Clinical Features of the 2q33.1 Microdeletion Syndrome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09, </w:t>
      </w:r>
      <w:r w:rsidRPr="005907C9">
        <w:rPr>
          <w:b/>
        </w:rPr>
        <w:t>4</w:t>
      </w:r>
      <w:r w:rsidRPr="005907C9">
        <w:t xml:space="preserve">(8):e6568 </w:t>
      </w:r>
      <w:hyperlink r:id="rId80" w:history="1">
        <w:r w:rsidRPr="005907C9">
          <w:rPr>
            <w:rStyle w:val="Hyperlink"/>
          </w:rPr>
          <w:t>https://doi.org/10.1371/journal.pone.0006568</w:t>
        </w:r>
      </w:hyperlink>
      <w:r w:rsidRPr="005907C9">
        <w:t>.</w:t>
      </w:r>
      <w:bookmarkEnd w:id="209"/>
    </w:p>
    <w:p w14:paraId="577B219A" w14:textId="10FD1386" w:rsidR="005907C9" w:rsidRPr="005907C9" w:rsidRDefault="005907C9" w:rsidP="005907C9">
      <w:pPr>
        <w:pStyle w:val="EndNoteBibliography"/>
        <w:ind w:left="720" w:hanging="720"/>
      </w:pPr>
      <w:bookmarkStart w:id="210" w:name="_ENREF_73"/>
      <w:r w:rsidRPr="005907C9">
        <w:t>73.</w:t>
      </w:r>
      <w:r w:rsidRPr="005907C9">
        <w:tab/>
        <w:t>Balasubramanian M, Smith K, Basel-Vanagaite L, Feingold MF, Brock P, Gowans GC, Vasudevan PC, Cresswell L, Taylor EJ, Harris C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ase series: 2q33.1 microdeletion syndrome—further delineation of the phenotyp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5):290 </w:t>
      </w:r>
      <w:hyperlink r:id="rId81" w:history="1">
        <w:r w:rsidRPr="005907C9">
          <w:rPr>
            <w:rStyle w:val="Hyperlink"/>
          </w:rPr>
          <w:t>https://doi.org/10.1136/jmg.2010.084491</w:t>
        </w:r>
      </w:hyperlink>
      <w:r w:rsidRPr="005907C9">
        <w:t>.</w:t>
      </w:r>
      <w:bookmarkEnd w:id="210"/>
    </w:p>
    <w:p w14:paraId="4469ADAC" w14:textId="13B7CE98" w:rsidR="005907C9" w:rsidRPr="005907C9" w:rsidRDefault="005907C9" w:rsidP="005907C9">
      <w:pPr>
        <w:pStyle w:val="EndNoteBibliography"/>
        <w:ind w:left="720" w:hanging="720"/>
      </w:pPr>
      <w:bookmarkStart w:id="211" w:name="_ENREF_74"/>
      <w:r w:rsidRPr="005907C9">
        <w:t>74.</w:t>
      </w:r>
      <w:r w:rsidRPr="005907C9">
        <w:tab/>
        <w:t xml:space="preserve">Zarate YA, Fish JL: </w:t>
      </w:r>
      <w:r w:rsidRPr="005907C9">
        <w:rPr>
          <w:b/>
        </w:rPr>
        <w:t>SATB2-associated syndrome: Mechanisms, phenotype, and practical recommenda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2):327-337 </w:t>
      </w:r>
      <w:hyperlink r:id="rId8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022</w:t>
        </w:r>
      </w:hyperlink>
      <w:r w:rsidRPr="005907C9">
        <w:t>.</w:t>
      </w:r>
      <w:bookmarkEnd w:id="211"/>
    </w:p>
    <w:p w14:paraId="44E694D8" w14:textId="0126EF04" w:rsidR="005907C9" w:rsidRPr="005907C9" w:rsidRDefault="005907C9" w:rsidP="005907C9">
      <w:pPr>
        <w:pStyle w:val="EndNoteBibliography"/>
        <w:ind w:left="720" w:hanging="720"/>
      </w:pPr>
      <w:bookmarkStart w:id="212" w:name="_ENREF_75"/>
      <w:r w:rsidRPr="005907C9">
        <w:t>75.</w:t>
      </w:r>
      <w:r w:rsidRPr="005907C9">
        <w:tab/>
        <w:t>Klopocki E, Lohan S, Brancati F, Koll R, Brehm A, Seemann P, Dathe K, Stricker S, Hecht J, Bosse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-number variations involving the IHH locus are associated with syndactyly and craniosynostosi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8</w:t>
      </w:r>
      <w:r w:rsidRPr="005907C9">
        <w:t xml:space="preserve">(1):70-75 </w:t>
      </w:r>
      <w:hyperlink r:id="rId83" w:history="1">
        <w:r w:rsidRPr="005907C9">
          <w:rPr>
            <w:rStyle w:val="Hyperlink"/>
          </w:rPr>
          <w:t>https://doi.org/10.1016/j.ajhg.2010.11.006</w:t>
        </w:r>
      </w:hyperlink>
      <w:r w:rsidRPr="005907C9">
        <w:t>.</w:t>
      </w:r>
      <w:bookmarkEnd w:id="212"/>
    </w:p>
    <w:p w14:paraId="24AD8ED7" w14:textId="41D7C376" w:rsidR="005907C9" w:rsidRPr="005907C9" w:rsidRDefault="005907C9" w:rsidP="005907C9">
      <w:pPr>
        <w:pStyle w:val="EndNoteBibliography"/>
        <w:ind w:left="720" w:hanging="720"/>
      </w:pPr>
      <w:bookmarkStart w:id="213" w:name="_ENREF_76"/>
      <w:r w:rsidRPr="005907C9">
        <w:t>76.</w:t>
      </w:r>
      <w:r w:rsidRPr="005907C9">
        <w:tab/>
        <w:t>Yuksel-Apak M, Bögershausen N, Pawlik B, Li Y, Apak S, Uyguner O, Milz E, Nürnberg G, Karaman B, Gülgören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large duplication involving the IHH locus mimics acrocallosal syndrome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6):639-644 </w:t>
      </w:r>
      <w:hyperlink r:id="rId84" w:history="1">
        <w:r w:rsidRPr="005907C9">
          <w:rPr>
            <w:rStyle w:val="Hyperlink"/>
          </w:rPr>
          <w:t>https://doi.org/10.1038/ejhg.2011.250</w:t>
        </w:r>
      </w:hyperlink>
      <w:r w:rsidRPr="005907C9">
        <w:t>.</w:t>
      </w:r>
      <w:bookmarkEnd w:id="213"/>
    </w:p>
    <w:p w14:paraId="607F4969" w14:textId="1BAA4D0C" w:rsidR="005907C9" w:rsidRPr="005907C9" w:rsidRDefault="005907C9" w:rsidP="005907C9">
      <w:pPr>
        <w:pStyle w:val="EndNoteBibliography"/>
        <w:ind w:left="720" w:hanging="720"/>
      </w:pPr>
      <w:bookmarkStart w:id="214" w:name="_ENREF_77"/>
      <w:r w:rsidRPr="005907C9">
        <w:t>77.</w:t>
      </w:r>
      <w:r w:rsidRPr="005907C9">
        <w:tab/>
        <w:t xml:space="preserve">Spielmann M, Klopocki E: </w:t>
      </w:r>
      <w:r w:rsidRPr="005907C9">
        <w:rPr>
          <w:b/>
        </w:rPr>
        <w:t>CNVs of noncoding cis-regulatory elements in human disease</w:t>
      </w:r>
      <w:r w:rsidRPr="005907C9">
        <w:t xml:space="preserve">. </w:t>
      </w:r>
      <w:r w:rsidRPr="005907C9">
        <w:rPr>
          <w:i/>
        </w:rPr>
        <w:t xml:space="preserve">Current Opinion in Genetics &amp; Development </w:t>
      </w:r>
      <w:r w:rsidRPr="005907C9">
        <w:t xml:space="preserve">2013, </w:t>
      </w:r>
      <w:r w:rsidRPr="005907C9">
        <w:rPr>
          <w:b/>
        </w:rPr>
        <w:t>23</w:t>
      </w:r>
      <w:r w:rsidRPr="005907C9">
        <w:t xml:space="preserve">(3):249-256 </w:t>
      </w:r>
      <w:hyperlink r:id="rId8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gde.2013.02.013</w:t>
        </w:r>
      </w:hyperlink>
      <w:r w:rsidRPr="005907C9">
        <w:t>.</w:t>
      </w:r>
      <w:bookmarkEnd w:id="214"/>
    </w:p>
    <w:p w14:paraId="2C7A7F5B" w14:textId="6051A797" w:rsidR="005907C9" w:rsidRPr="005907C9" w:rsidRDefault="005907C9" w:rsidP="005907C9">
      <w:pPr>
        <w:pStyle w:val="EndNoteBibliography"/>
        <w:ind w:left="720" w:hanging="720"/>
      </w:pPr>
      <w:bookmarkStart w:id="215" w:name="_ENREF_78"/>
      <w:r w:rsidRPr="005907C9">
        <w:t>78.</w:t>
      </w:r>
      <w:r w:rsidRPr="005907C9">
        <w:tab/>
        <w:t xml:space="preserve">Barroso E, Berges-Soria J, Benito-Sanz S, Rivera-Pedroza CI, Ballesta-Martínez MJ, López-González V, Guillen-Navarro E, Heath KE: </w:t>
      </w:r>
      <w:r w:rsidRPr="005907C9">
        <w:rPr>
          <w:b/>
        </w:rPr>
        <w:t>Identification of the fourth duplication of upstream IHH regulatory elements, in a family with craniosynostosis Philadelphia type, helps to define the phenotypic characterization of these regulatory elemen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4):902-906 </w:t>
      </w:r>
      <w:hyperlink r:id="rId86" w:history="1">
        <w:r w:rsidRPr="005907C9">
          <w:rPr>
            <w:rStyle w:val="Hyperlink"/>
          </w:rPr>
          <w:t>https://doi.org/10.1002/ajmg.a.36811</w:t>
        </w:r>
      </w:hyperlink>
      <w:r w:rsidRPr="005907C9">
        <w:t>.</w:t>
      </w:r>
      <w:bookmarkEnd w:id="215"/>
    </w:p>
    <w:p w14:paraId="75A796FF" w14:textId="7B93A268" w:rsidR="005907C9" w:rsidRPr="005907C9" w:rsidRDefault="005907C9" w:rsidP="005907C9">
      <w:pPr>
        <w:pStyle w:val="EndNoteBibliography"/>
        <w:ind w:left="720" w:hanging="720"/>
      </w:pPr>
      <w:bookmarkStart w:id="216" w:name="_ENREF_79"/>
      <w:r w:rsidRPr="005907C9">
        <w:t>79.</w:t>
      </w:r>
      <w:r w:rsidRPr="005907C9">
        <w:tab/>
        <w:t xml:space="preserve">Williams SR, Aldred MA, Der Kaloustian VM, Halal F, Gowans G, McLeod DR, Zondag S, Toriello HV, Magenis RE, Elsea SH: </w:t>
      </w:r>
      <w:r w:rsidRPr="005907C9">
        <w:rPr>
          <w:b/>
        </w:rPr>
        <w:t>Haploinsufficiency of HDAC4 causes brachydactyly mental retardation syndrome, with brachydactyly type E, developmental delays, and behavioral problem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2):219-228 </w:t>
      </w:r>
      <w:hyperlink r:id="rId87" w:history="1">
        <w:r w:rsidRPr="005907C9">
          <w:rPr>
            <w:rStyle w:val="Hyperlink"/>
          </w:rPr>
          <w:t>https://doi.org/10.1016/j.ajhg.2010.07.011</w:t>
        </w:r>
      </w:hyperlink>
      <w:r w:rsidRPr="005907C9">
        <w:t>.</w:t>
      </w:r>
      <w:bookmarkEnd w:id="216"/>
    </w:p>
    <w:p w14:paraId="71731CD8" w14:textId="6714F6B4" w:rsidR="005907C9" w:rsidRPr="005907C9" w:rsidRDefault="005907C9" w:rsidP="005907C9">
      <w:pPr>
        <w:pStyle w:val="EndNoteBibliography"/>
        <w:ind w:left="720" w:hanging="720"/>
      </w:pPr>
      <w:bookmarkStart w:id="217" w:name="_ENREF_80"/>
      <w:r w:rsidRPr="005907C9">
        <w:t>80.</w:t>
      </w:r>
      <w:r w:rsidRPr="005907C9">
        <w:tab/>
        <w:t xml:space="preserve">Villavicencio-Lorini P, Klopocki E, Trimborn M, Koll R, Mundlos S, Horn D: </w:t>
      </w:r>
      <w:r w:rsidRPr="005907C9">
        <w:rPr>
          <w:b/>
        </w:rPr>
        <w:t>Phenotypic variant of Brachydactyly-mental retardation syndrome in a family with an inherited interstitial 2q37.3 microdeletion including HDAC4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7):743-748 </w:t>
      </w:r>
      <w:hyperlink r:id="rId88" w:history="1">
        <w:r w:rsidRPr="005907C9">
          <w:rPr>
            <w:rStyle w:val="Hyperlink"/>
          </w:rPr>
          <w:t>https://doi.org/10.1038/ejhg.2012.240</w:t>
        </w:r>
      </w:hyperlink>
      <w:r w:rsidRPr="005907C9">
        <w:t>.</w:t>
      </w:r>
      <w:bookmarkEnd w:id="217"/>
    </w:p>
    <w:p w14:paraId="140F26E3" w14:textId="5650E63A" w:rsidR="005907C9" w:rsidRPr="005907C9" w:rsidRDefault="005907C9" w:rsidP="005907C9">
      <w:pPr>
        <w:pStyle w:val="EndNoteBibliography"/>
        <w:ind w:left="720" w:hanging="720"/>
      </w:pPr>
      <w:bookmarkStart w:id="218" w:name="_ENREF_81"/>
      <w:r w:rsidRPr="005907C9">
        <w:t>81.</w:t>
      </w:r>
      <w:r w:rsidRPr="005907C9">
        <w:tab/>
        <w:t xml:space="preserve">Wheeler PG, Huang D, Dai Z: </w:t>
      </w:r>
      <w:r w:rsidRPr="005907C9">
        <w:rPr>
          <w:b/>
        </w:rPr>
        <w:t>Haploinsufficiency of HDAC4 does not cause intellectual disability in all affected individual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826-1829 </w:t>
      </w:r>
      <w:hyperlink r:id="rId89" w:history="1">
        <w:r w:rsidRPr="005907C9">
          <w:rPr>
            <w:rStyle w:val="Hyperlink"/>
          </w:rPr>
          <w:t>https://doi.org/10.1002/ajmg.a.36542</w:t>
        </w:r>
      </w:hyperlink>
      <w:r w:rsidRPr="005907C9">
        <w:t>.</w:t>
      </w:r>
      <w:bookmarkEnd w:id="218"/>
    </w:p>
    <w:p w14:paraId="366AE08B" w14:textId="6B06B7FD" w:rsidR="005907C9" w:rsidRPr="005907C9" w:rsidRDefault="005907C9" w:rsidP="005907C9">
      <w:pPr>
        <w:pStyle w:val="EndNoteBibliography"/>
        <w:ind w:left="720" w:hanging="720"/>
      </w:pPr>
      <w:bookmarkStart w:id="219" w:name="_ENREF_82"/>
      <w:r w:rsidRPr="005907C9">
        <w:t>82.</w:t>
      </w:r>
      <w:r w:rsidRPr="005907C9">
        <w:tab/>
        <w:t xml:space="preserve">Jean-Marçais N, Decamp M, Gérard M, Ribault V, Andrieux J, Kottler ML, Plessis G: </w:t>
      </w:r>
      <w:r w:rsidRPr="005907C9">
        <w:rPr>
          <w:b/>
        </w:rPr>
        <w:t>The first familial case of inherited 2q37.3 interstitial deletion with isolated skeletal abnormalities including brachydactyly type E and short st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):185-189 </w:t>
      </w:r>
      <w:hyperlink r:id="rId90" w:history="1">
        <w:r w:rsidRPr="005907C9">
          <w:rPr>
            <w:rStyle w:val="Hyperlink"/>
          </w:rPr>
          <w:t>https://doi.org/10.1002/ajmg.a.36428</w:t>
        </w:r>
      </w:hyperlink>
      <w:r w:rsidRPr="005907C9">
        <w:t>.</w:t>
      </w:r>
      <w:bookmarkEnd w:id="219"/>
    </w:p>
    <w:p w14:paraId="5F7113B4" w14:textId="0C36282E" w:rsidR="005907C9" w:rsidRPr="005907C9" w:rsidRDefault="005907C9" w:rsidP="005907C9">
      <w:pPr>
        <w:pStyle w:val="EndNoteBibliography"/>
        <w:ind w:left="720" w:hanging="720"/>
      </w:pPr>
      <w:bookmarkStart w:id="220" w:name="_ENREF_83"/>
      <w:r w:rsidRPr="005907C9">
        <w:lastRenderedPageBreak/>
        <w:t>83.</w:t>
      </w:r>
      <w:r w:rsidRPr="005907C9">
        <w:tab/>
        <w:t xml:space="preserve">Le TN, Williams SR, Alaimo JT, Elsea SH: </w:t>
      </w:r>
      <w:r w:rsidRPr="005907C9">
        <w:rPr>
          <w:b/>
        </w:rPr>
        <w:t>Genotype and phenotype correlation in 103 individuals with 2q37 deletion syndrome reveals incomplete penetrance and supports HDAC4 as the primary genetic contributo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9, </w:t>
      </w:r>
      <w:r w:rsidRPr="005907C9">
        <w:rPr>
          <w:b/>
        </w:rPr>
        <w:t>179</w:t>
      </w:r>
      <w:r w:rsidRPr="005907C9">
        <w:t xml:space="preserve">(5):782-791 </w:t>
      </w:r>
      <w:hyperlink r:id="rId91" w:history="1">
        <w:r w:rsidRPr="005907C9">
          <w:rPr>
            <w:rStyle w:val="Hyperlink"/>
          </w:rPr>
          <w:t>https://doi.org/10.1002/ajmg.a.61089</w:t>
        </w:r>
      </w:hyperlink>
      <w:r w:rsidRPr="005907C9">
        <w:t>.</w:t>
      </w:r>
      <w:bookmarkEnd w:id="220"/>
    </w:p>
    <w:p w14:paraId="2DE61B28" w14:textId="71F0779D" w:rsidR="005907C9" w:rsidRPr="005907C9" w:rsidRDefault="005907C9" w:rsidP="005907C9">
      <w:pPr>
        <w:pStyle w:val="EndNoteBibliography"/>
        <w:ind w:left="720" w:hanging="720"/>
      </w:pPr>
      <w:bookmarkStart w:id="221" w:name="_ENREF_84"/>
      <w:r w:rsidRPr="005907C9">
        <w:t>84.</w:t>
      </w:r>
      <w:r w:rsidRPr="005907C9">
        <w:tab/>
        <w:t xml:space="preserve">Gunnarsson C, Foyn Bruun C: </w:t>
      </w:r>
      <w:r w:rsidRPr="005907C9">
        <w:rPr>
          <w:b/>
        </w:rPr>
        <w:t>Molecular characterization and clinical features of a patient with an interstitial deletion of 3p25.3-p26.1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12):3110-3114 </w:t>
      </w:r>
      <w:hyperlink r:id="rId92" w:history="1">
        <w:r w:rsidRPr="005907C9">
          <w:rPr>
            <w:rStyle w:val="Hyperlink"/>
          </w:rPr>
          <w:t>https://doi.org/10.1002/ajmg.a.33353</w:t>
        </w:r>
      </w:hyperlink>
      <w:r w:rsidRPr="005907C9">
        <w:t>.</w:t>
      </w:r>
      <w:bookmarkEnd w:id="221"/>
    </w:p>
    <w:p w14:paraId="4AD3EB1B" w14:textId="441C8FC5" w:rsidR="005907C9" w:rsidRPr="005907C9" w:rsidRDefault="005907C9" w:rsidP="005907C9">
      <w:pPr>
        <w:pStyle w:val="EndNoteBibliography"/>
        <w:ind w:left="720" w:hanging="720"/>
      </w:pPr>
      <w:bookmarkStart w:id="222" w:name="_ENREF_85"/>
      <w:r w:rsidRPr="005907C9">
        <w:t>85.</w:t>
      </w:r>
      <w:r w:rsidRPr="005907C9">
        <w:tab/>
        <w:t xml:space="preserve">Bownass L, Lunt P, Williams C, Woodbridge T, Ellis M, Scurr I: </w:t>
      </w:r>
      <w:r w:rsidRPr="005907C9">
        <w:rPr>
          <w:b/>
        </w:rPr>
        <w:t>A report of a new case of an interstitial deletion at 3p25.3 and expansion of the clinical phenotype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4, </w:t>
      </w:r>
      <w:r w:rsidRPr="005907C9">
        <w:rPr>
          <w:b/>
        </w:rPr>
        <w:t>23</w:t>
      </w:r>
      <w:r w:rsidRPr="005907C9">
        <w:t xml:space="preserve">(2):63-66 </w:t>
      </w:r>
      <w:hyperlink r:id="rId93" w:history="1">
        <w:r w:rsidRPr="005907C9">
          <w:rPr>
            <w:rStyle w:val="Hyperlink"/>
          </w:rPr>
          <w:t>https://doi.org/10.1097/mcd.0000000000000030</w:t>
        </w:r>
      </w:hyperlink>
      <w:r w:rsidRPr="005907C9">
        <w:t>.</w:t>
      </w:r>
      <w:bookmarkEnd w:id="222"/>
    </w:p>
    <w:p w14:paraId="335D7B54" w14:textId="7E63B8B1" w:rsidR="005907C9" w:rsidRPr="005907C9" w:rsidRDefault="005907C9" w:rsidP="005907C9">
      <w:pPr>
        <w:pStyle w:val="EndNoteBibliography"/>
        <w:ind w:left="720" w:hanging="720"/>
      </w:pPr>
      <w:bookmarkStart w:id="223" w:name="_ENREF_86"/>
      <w:r w:rsidRPr="005907C9">
        <w:t>86.</w:t>
      </w:r>
      <w:r w:rsidRPr="005907C9">
        <w:tab/>
        <w:t>Dikow N, Maas B, Karch S, Granzow M, Janssen JW, Jauch A, Hinderhofer K, Sutter C, Schubert-Bast S, Anderlid B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3p25.3 microdeletion of GABA transporters SLC6A1 and SLC6A11 results in intellectual disability, epilepsy and stereotypic behavio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2):3061-3068 </w:t>
      </w:r>
      <w:hyperlink r:id="rId94" w:history="1">
        <w:r w:rsidRPr="005907C9">
          <w:rPr>
            <w:rStyle w:val="Hyperlink"/>
          </w:rPr>
          <w:t>https://doi.org/10.1002/ajmg.a.36761</w:t>
        </w:r>
      </w:hyperlink>
      <w:r w:rsidRPr="005907C9">
        <w:t>.</w:t>
      </w:r>
      <w:bookmarkEnd w:id="223"/>
    </w:p>
    <w:p w14:paraId="43F90FD4" w14:textId="16E91CCA" w:rsidR="005907C9" w:rsidRPr="005907C9" w:rsidRDefault="005907C9" w:rsidP="005907C9">
      <w:pPr>
        <w:pStyle w:val="EndNoteBibliography"/>
        <w:ind w:left="720" w:hanging="720"/>
      </w:pPr>
      <w:bookmarkStart w:id="224" w:name="_ENREF_87"/>
      <w:r w:rsidRPr="005907C9">
        <w:t>87.</w:t>
      </w:r>
      <w:r w:rsidRPr="005907C9">
        <w:tab/>
        <w:t>Kuechler A, Zink AM, Wieland T, Lüdecke H-J, Cremer K, Salviati L, Magini P, Najafi K, Zweier C, Czeschik J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oss-of-function variants of SETD5 cause intellectual disability and the core phenotype of microdeletion 3p25.3 syndrome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6):753-760 </w:t>
      </w:r>
      <w:hyperlink r:id="rId95" w:history="1">
        <w:r w:rsidRPr="005907C9">
          <w:rPr>
            <w:rStyle w:val="Hyperlink"/>
          </w:rPr>
          <w:t>https://doi.org/10.1038/ejhg.2014.165</w:t>
        </w:r>
      </w:hyperlink>
      <w:r w:rsidRPr="005907C9">
        <w:t>.</w:t>
      </w:r>
      <w:bookmarkEnd w:id="224"/>
    </w:p>
    <w:p w14:paraId="174816F7" w14:textId="157EFC8D" w:rsidR="005907C9" w:rsidRPr="005907C9" w:rsidRDefault="005907C9" w:rsidP="005907C9">
      <w:pPr>
        <w:pStyle w:val="EndNoteBibliography"/>
        <w:ind w:left="720" w:hanging="720"/>
      </w:pPr>
      <w:bookmarkStart w:id="225" w:name="_ENREF_88"/>
      <w:r w:rsidRPr="005907C9">
        <w:t>88.</w:t>
      </w:r>
      <w:r w:rsidRPr="005907C9">
        <w:tab/>
        <w:t xml:space="preserve">Haldeman-Englert CR, Gai X, Perin JC, Ciano M, Halbach SS, Geiger EA, McDonald-McGinn DM, Hakonarson H, Zackai EH, Shaikh TH: </w:t>
      </w:r>
      <w:r w:rsidRPr="005907C9">
        <w:rPr>
          <w:b/>
        </w:rPr>
        <w:t>A 3.1-Mb microdeletion of 3p21.31 associated with cortical blindness, cleft lip, CNS abnormalities, and developmental dela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4):265-268 </w:t>
      </w:r>
      <w:hyperlink r:id="rId96" w:history="1">
        <w:r w:rsidRPr="005907C9">
          <w:rPr>
            <w:rStyle w:val="Hyperlink"/>
          </w:rPr>
          <w:t>https://doi.org/10.1016/j.ejmg.2008.11.005</w:t>
        </w:r>
      </w:hyperlink>
      <w:r w:rsidRPr="005907C9">
        <w:t>.</w:t>
      </w:r>
      <w:bookmarkEnd w:id="225"/>
    </w:p>
    <w:p w14:paraId="26EE59C0" w14:textId="55D30B69" w:rsidR="005907C9" w:rsidRPr="005907C9" w:rsidRDefault="005907C9" w:rsidP="005907C9">
      <w:pPr>
        <w:pStyle w:val="EndNoteBibliography"/>
        <w:ind w:left="720" w:hanging="720"/>
      </w:pPr>
      <w:bookmarkStart w:id="226" w:name="_ENREF_89"/>
      <w:r w:rsidRPr="005907C9">
        <w:t>89.</w:t>
      </w:r>
      <w:r w:rsidRPr="005907C9">
        <w:tab/>
        <w:t>Eto K, Sakai N, Shimada S, Shioda M, Ishigaki K, Hamada Y, Shinpo M, Azuma J, Tominaga K, Shimojima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of 3p21.31 characterized by developmental delay, distinctive features, elevated serum creatine kinase levels, and white matter involvem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12):3049-3056 </w:t>
      </w:r>
      <w:hyperlink r:id="rId97" w:history="1">
        <w:r w:rsidRPr="005907C9">
          <w:rPr>
            <w:rStyle w:val="Hyperlink"/>
          </w:rPr>
          <w:t>https://doi.org/10.1002/ajmg.a.36156</w:t>
        </w:r>
      </w:hyperlink>
      <w:r w:rsidRPr="005907C9">
        <w:t>.</w:t>
      </w:r>
      <w:bookmarkEnd w:id="226"/>
    </w:p>
    <w:p w14:paraId="2CB8B7B6" w14:textId="6F37B34A" w:rsidR="005907C9" w:rsidRPr="005907C9" w:rsidRDefault="005907C9" w:rsidP="005907C9">
      <w:pPr>
        <w:pStyle w:val="EndNoteBibliography"/>
        <w:ind w:left="720" w:hanging="720"/>
      </w:pPr>
      <w:bookmarkStart w:id="227" w:name="_ENREF_90"/>
      <w:r w:rsidRPr="005907C9">
        <w:t>90.</w:t>
      </w:r>
      <w:r w:rsidRPr="005907C9">
        <w:tab/>
        <w:t xml:space="preserve">Lovrecic L, Bertok S, Žerjav Tanšek M: </w:t>
      </w:r>
      <w:r w:rsidRPr="005907C9">
        <w:rPr>
          <w:b/>
        </w:rPr>
        <w:t>A New Case of an Extremely Rare 3p21.31 Interstitial Deletion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6, </w:t>
      </w:r>
      <w:r w:rsidRPr="005907C9">
        <w:rPr>
          <w:b/>
        </w:rPr>
        <w:t>7</w:t>
      </w:r>
      <w:r w:rsidRPr="005907C9">
        <w:t xml:space="preserve">(2):93-98 </w:t>
      </w:r>
      <w:hyperlink r:id="rId98" w:history="1">
        <w:r w:rsidRPr="005907C9">
          <w:rPr>
            <w:rStyle w:val="Hyperlink"/>
          </w:rPr>
          <w:t>https://doi.org/10.1159/000445227</w:t>
        </w:r>
      </w:hyperlink>
      <w:r w:rsidRPr="005907C9">
        <w:t>.</w:t>
      </w:r>
      <w:bookmarkEnd w:id="227"/>
    </w:p>
    <w:p w14:paraId="6732FD94" w14:textId="4E032723" w:rsidR="005907C9" w:rsidRPr="005907C9" w:rsidRDefault="005907C9" w:rsidP="005907C9">
      <w:pPr>
        <w:pStyle w:val="EndNoteBibliography"/>
        <w:ind w:left="720" w:hanging="720"/>
      </w:pPr>
      <w:bookmarkStart w:id="228" w:name="_ENREF_91"/>
      <w:r w:rsidRPr="005907C9">
        <w:t>91.</w:t>
      </w:r>
      <w:r w:rsidRPr="005907C9">
        <w:tab/>
        <w:t>Molin AM, Andrieux J, Koolen DA, Malan V, Carella M, Colleaux L, Cormier-Daire V, David A, de Leeuw N, Delobel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novel microdeletion syndrome at 3q13.31 characterised by developmental delay, postnatal overgrowth, hypoplastic male genitals, and characteristic facial feature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2):104-109 </w:t>
      </w:r>
      <w:hyperlink r:id="rId99" w:history="1">
        <w:r w:rsidRPr="005907C9">
          <w:rPr>
            <w:rStyle w:val="Hyperlink"/>
          </w:rPr>
          <w:t>https://doi.org/10.1136/jmedgenet-2011-100534</w:t>
        </w:r>
      </w:hyperlink>
      <w:r w:rsidRPr="005907C9">
        <w:t>.</w:t>
      </w:r>
      <w:bookmarkEnd w:id="228"/>
    </w:p>
    <w:p w14:paraId="4085374B" w14:textId="7C5C011A" w:rsidR="005907C9" w:rsidRPr="005907C9" w:rsidRDefault="005907C9" w:rsidP="005907C9">
      <w:pPr>
        <w:pStyle w:val="EndNoteBibliography"/>
        <w:ind w:left="720" w:hanging="720"/>
      </w:pPr>
      <w:bookmarkStart w:id="229" w:name="_ENREF_92"/>
      <w:r w:rsidRPr="005907C9">
        <w:t>92.</w:t>
      </w:r>
      <w:r w:rsidRPr="005907C9">
        <w:tab/>
        <w:t xml:space="preserve">Vuillaume M-L, Delrue M-A, Naudion S, Toutain J, Fergelot P, Arveiler B, Lacombe D, Rooryck C: </w:t>
      </w:r>
      <w:r w:rsidRPr="005907C9">
        <w:rPr>
          <w:b/>
        </w:rPr>
        <w:t>Expanding the clinical phenotype at the 3q13.31 locus with a new case of microdeletion and first characterization of the reciprocal duplication</w:t>
      </w:r>
      <w:r w:rsidRPr="005907C9">
        <w:t xml:space="preserve">. </w:t>
      </w:r>
      <w:r w:rsidRPr="005907C9">
        <w:rPr>
          <w:i/>
        </w:rPr>
        <w:t xml:space="preserve">Molecular Genetics and Metabolism </w:t>
      </w:r>
      <w:r w:rsidRPr="005907C9">
        <w:t xml:space="preserve">2013, </w:t>
      </w:r>
      <w:r w:rsidRPr="005907C9">
        <w:rPr>
          <w:b/>
        </w:rPr>
        <w:t>110</w:t>
      </w:r>
      <w:r w:rsidRPr="005907C9">
        <w:t xml:space="preserve">(1):90-97 </w:t>
      </w:r>
      <w:hyperlink r:id="rId10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ymgme.2013.07.013</w:t>
        </w:r>
      </w:hyperlink>
      <w:r w:rsidRPr="005907C9">
        <w:t>.</w:t>
      </w:r>
      <w:bookmarkEnd w:id="229"/>
    </w:p>
    <w:p w14:paraId="56A99C73" w14:textId="40A2BEAD" w:rsidR="005907C9" w:rsidRPr="005907C9" w:rsidRDefault="005907C9" w:rsidP="005907C9">
      <w:pPr>
        <w:pStyle w:val="EndNoteBibliography"/>
        <w:ind w:left="720" w:hanging="720"/>
      </w:pPr>
      <w:bookmarkStart w:id="230" w:name="_ENREF_93"/>
      <w:r w:rsidRPr="005907C9">
        <w:t>93.</w:t>
      </w:r>
      <w:r w:rsidRPr="005907C9">
        <w:tab/>
        <w:t xml:space="preserve">Hervé B, Fauvert D, Dard R, Roume J, Cognard S, Goidin D, Lozach F, Molina-Gomes D, Vialard F: </w:t>
      </w:r>
      <w:r w:rsidRPr="005907C9">
        <w:rPr>
          <w:b/>
        </w:rPr>
        <w:t>The emerging microduplication 3q13.31: Expanding the genotype-phenotype correlations of the reciprocal microdeletion 3q13.31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9):463-469 </w:t>
      </w:r>
      <w:hyperlink r:id="rId10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6.08.010</w:t>
        </w:r>
      </w:hyperlink>
      <w:r w:rsidRPr="005907C9">
        <w:t>.</w:t>
      </w:r>
      <w:bookmarkEnd w:id="230"/>
    </w:p>
    <w:p w14:paraId="3CBA8CE3" w14:textId="47F6C60B" w:rsidR="005907C9" w:rsidRPr="005907C9" w:rsidRDefault="005907C9" w:rsidP="005907C9">
      <w:pPr>
        <w:pStyle w:val="EndNoteBibliography"/>
        <w:ind w:left="720" w:hanging="720"/>
      </w:pPr>
      <w:bookmarkStart w:id="231" w:name="_ENREF_94"/>
      <w:r w:rsidRPr="005907C9">
        <w:t>94.</w:t>
      </w:r>
      <w:r w:rsidRPr="005907C9">
        <w:tab/>
        <w:t xml:space="preserve">Lim BC, Park WY, Seo E-J, Kim KJ, Hwang YS, Chae JH: </w:t>
      </w:r>
      <w:r w:rsidRPr="005907C9">
        <w:rPr>
          <w:b/>
        </w:rPr>
        <w:t>De Novo Interstitial Deletion of 3q22.3-q25.2 Encompassing FOXL2, ATR, ZIC1, and ZIC4 in a Patient With Blepharophimosis/Ptosis/Epicanthus Inversus Syndrome, Dandy-Walker Malformation, and Global Developmental Delay</w:t>
      </w:r>
      <w:r w:rsidRPr="005907C9">
        <w:t xml:space="preserve">. </w:t>
      </w:r>
      <w:r w:rsidRPr="005907C9">
        <w:rPr>
          <w:i/>
        </w:rPr>
        <w:t xml:space="preserve">Journal of Child Neurology </w:t>
      </w:r>
      <w:r w:rsidRPr="005907C9">
        <w:t xml:space="preserve">2011, </w:t>
      </w:r>
      <w:r w:rsidRPr="005907C9">
        <w:rPr>
          <w:b/>
        </w:rPr>
        <w:t>26</w:t>
      </w:r>
      <w:r w:rsidRPr="005907C9">
        <w:t xml:space="preserve">(5):615-618 </w:t>
      </w:r>
      <w:hyperlink r:id="rId102" w:history="1">
        <w:r w:rsidRPr="005907C9">
          <w:rPr>
            <w:rStyle w:val="Hyperlink"/>
          </w:rPr>
          <w:t>https://doi.org/10.1177/0883073810384996</w:t>
        </w:r>
      </w:hyperlink>
      <w:r w:rsidRPr="005907C9">
        <w:t>.</w:t>
      </w:r>
      <w:bookmarkEnd w:id="231"/>
    </w:p>
    <w:p w14:paraId="69BA486F" w14:textId="4C7710A6" w:rsidR="005907C9" w:rsidRPr="005907C9" w:rsidRDefault="005907C9" w:rsidP="005907C9">
      <w:pPr>
        <w:pStyle w:val="EndNoteBibliography"/>
        <w:ind w:left="720" w:hanging="720"/>
      </w:pPr>
      <w:bookmarkStart w:id="232" w:name="_ENREF_95"/>
      <w:r w:rsidRPr="005907C9">
        <w:t>95.</w:t>
      </w:r>
      <w:r w:rsidRPr="005907C9">
        <w:tab/>
        <w:t xml:space="preserve">Moortgat S, Verellen-Dumoulin C, Maystadt I, Parmentier B, Grisart B, Hennecker JL, Destree A: </w:t>
      </w:r>
      <w:r w:rsidRPr="005907C9">
        <w:rPr>
          <w:b/>
        </w:rPr>
        <w:t>Developmental delay and facial dysmorphism in a child with an 8.9 Mb de novo interstitial deletion of 3q25.1-q25.32: Genotype-phenotype correlations of chromosome 3q25 deletion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2):177-180 </w:t>
      </w:r>
      <w:hyperlink r:id="rId103" w:history="1">
        <w:r w:rsidRPr="005907C9">
          <w:rPr>
            <w:rStyle w:val="Hyperlink"/>
          </w:rPr>
          <w:t>https://doi.org/10.1016/j.ejmg.2010.11.011</w:t>
        </w:r>
      </w:hyperlink>
      <w:r w:rsidRPr="005907C9">
        <w:t>.</w:t>
      </w:r>
      <w:bookmarkEnd w:id="232"/>
    </w:p>
    <w:p w14:paraId="150F31DC" w14:textId="5838ABF6" w:rsidR="005907C9" w:rsidRPr="005907C9" w:rsidRDefault="005907C9" w:rsidP="005907C9">
      <w:pPr>
        <w:pStyle w:val="EndNoteBibliography"/>
        <w:ind w:left="720" w:hanging="720"/>
      </w:pPr>
      <w:bookmarkStart w:id="233" w:name="_ENREF_96"/>
      <w:r w:rsidRPr="005907C9">
        <w:t>96.</w:t>
      </w:r>
      <w:r w:rsidRPr="005907C9">
        <w:tab/>
        <w:t>Ferraris A, Bernardini L, Sabolic Avramovska V, Zanni G, Loddo S, Sukarova-Angelovska E, Parisi V, Capalbo A, Tumini S, Travaglini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andy-Walker malformation and Wisconsin syndrome: novel cases add further insight into the genotype-phenotype correlations of 3q23q25 deletions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13, </w:t>
      </w:r>
      <w:r w:rsidRPr="005907C9">
        <w:rPr>
          <w:b/>
        </w:rPr>
        <w:t>8</w:t>
      </w:r>
      <w:r w:rsidRPr="005907C9">
        <w:t xml:space="preserve">(1):75 </w:t>
      </w:r>
      <w:hyperlink r:id="rId104" w:history="1">
        <w:r w:rsidRPr="005907C9">
          <w:rPr>
            <w:rStyle w:val="Hyperlink"/>
          </w:rPr>
          <w:t>https://doi.org/10.1186/1750-1172-8-75</w:t>
        </w:r>
      </w:hyperlink>
      <w:r w:rsidRPr="005907C9">
        <w:t>.</w:t>
      </w:r>
      <w:bookmarkEnd w:id="233"/>
    </w:p>
    <w:p w14:paraId="41E0BDA2" w14:textId="5F9D6567" w:rsidR="005907C9" w:rsidRPr="005907C9" w:rsidRDefault="005907C9" w:rsidP="005907C9">
      <w:pPr>
        <w:pStyle w:val="EndNoteBibliography"/>
        <w:ind w:left="720" w:hanging="720"/>
      </w:pPr>
      <w:bookmarkStart w:id="234" w:name="_ENREF_97"/>
      <w:r w:rsidRPr="005907C9">
        <w:t>97.</w:t>
      </w:r>
      <w:r w:rsidRPr="005907C9">
        <w:tab/>
        <w:t xml:space="preserve">Bertini V, Orsini A, Mazza R, Mandava V, Saggese G, Azzara’ A, Bonuccelli A, Valetto A: </w:t>
      </w:r>
      <w:r w:rsidRPr="005907C9">
        <w:rPr>
          <w:b/>
        </w:rPr>
        <w:t>A 6.5 mb deletion at 3q24q25.2 narrows Wisconsin syndrome critical region to a 750 kb interval: A potential role for MBNLI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1):280-284 </w:t>
      </w:r>
      <w:hyperlink r:id="rId10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002</w:t>
        </w:r>
      </w:hyperlink>
      <w:r w:rsidRPr="005907C9">
        <w:t>.</w:t>
      </w:r>
      <w:bookmarkEnd w:id="234"/>
    </w:p>
    <w:p w14:paraId="76921A80" w14:textId="2190741C" w:rsidR="005907C9" w:rsidRPr="005907C9" w:rsidRDefault="005907C9" w:rsidP="005907C9">
      <w:pPr>
        <w:pStyle w:val="EndNoteBibliography"/>
        <w:ind w:left="720" w:hanging="720"/>
      </w:pPr>
      <w:bookmarkStart w:id="235" w:name="_ENREF_98"/>
      <w:r w:rsidRPr="005907C9">
        <w:t>98.</w:t>
      </w:r>
      <w:r w:rsidRPr="005907C9">
        <w:tab/>
        <w:t xml:space="preserve">Ramineni A, Coman D: </w:t>
      </w:r>
      <w:r w:rsidRPr="005907C9">
        <w:rPr>
          <w:b/>
        </w:rPr>
        <w:t>De Novo 3q22.3q24 Microdeletion in a Patient With Blepharophimosis-Ptosis-Epicanthus Inversus Syndrome, Dandy-Walker Malformation, and Wisconsin Syndrome</w:t>
      </w:r>
      <w:r w:rsidRPr="005907C9">
        <w:t xml:space="preserve">. </w:t>
      </w:r>
      <w:r w:rsidRPr="005907C9">
        <w:rPr>
          <w:i/>
        </w:rPr>
        <w:t xml:space="preserve">Child neurology open </w:t>
      </w:r>
      <w:r w:rsidRPr="005907C9">
        <w:t xml:space="preserve">2016, </w:t>
      </w:r>
      <w:r w:rsidRPr="005907C9">
        <w:rPr>
          <w:b/>
        </w:rPr>
        <w:t>3</w:t>
      </w:r>
      <w:r w:rsidRPr="005907C9">
        <w:t xml:space="preserve">:2329048x16666362 </w:t>
      </w:r>
      <w:hyperlink r:id="rId106" w:history="1">
        <w:r w:rsidRPr="005907C9">
          <w:rPr>
            <w:rStyle w:val="Hyperlink"/>
          </w:rPr>
          <w:t>https://doi.org/10.1177/2329048x16666362</w:t>
        </w:r>
      </w:hyperlink>
      <w:r w:rsidRPr="005907C9">
        <w:t>.</w:t>
      </w:r>
      <w:bookmarkEnd w:id="235"/>
    </w:p>
    <w:p w14:paraId="732DD82B" w14:textId="0D326D3E" w:rsidR="005907C9" w:rsidRPr="005907C9" w:rsidRDefault="005907C9" w:rsidP="005907C9">
      <w:pPr>
        <w:pStyle w:val="EndNoteBibliography"/>
        <w:ind w:left="720" w:hanging="720"/>
      </w:pPr>
      <w:bookmarkStart w:id="236" w:name="_ENREF_99"/>
      <w:r w:rsidRPr="005907C9">
        <w:t>99.</w:t>
      </w:r>
      <w:r w:rsidRPr="005907C9">
        <w:tab/>
        <w:t>Thevenon J, Callier P, Poquet H, Bache I, Menten B, Malan V, Cavaliere ML, Girod JP, Thauvin-Robinet C, El Chehadeh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3q27.3 microdeletional syndrome: a recognisable clinical entity associating dysmorphic features, marfanoid habitus, intellectual disability and psychosis with mood disorder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4, </w:t>
      </w:r>
      <w:r w:rsidRPr="005907C9">
        <w:rPr>
          <w:b/>
        </w:rPr>
        <w:t>51</w:t>
      </w:r>
      <w:r w:rsidRPr="005907C9">
        <w:t xml:space="preserve">(1):21-27 </w:t>
      </w:r>
      <w:hyperlink r:id="rId107" w:history="1">
        <w:r w:rsidRPr="005907C9">
          <w:rPr>
            <w:rStyle w:val="Hyperlink"/>
          </w:rPr>
          <w:t>https://doi.org/10.1136/jmedgenet-2013-101939</w:t>
        </w:r>
      </w:hyperlink>
      <w:r w:rsidRPr="005907C9">
        <w:t>.</w:t>
      </w:r>
      <w:bookmarkEnd w:id="236"/>
    </w:p>
    <w:p w14:paraId="08840CF5" w14:textId="4CAE15BA" w:rsidR="005907C9" w:rsidRPr="005907C9" w:rsidRDefault="005907C9" w:rsidP="005907C9">
      <w:pPr>
        <w:pStyle w:val="EndNoteBibliography"/>
        <w:ind w:left="720" w:hanging="720"/>
      </w:pPr>
      <w:bookmarkStart w:id="237" w:name="_ENREF_100"/>
      <w:r w:rsidRPr="005907C9">
        <w:t>100.</w:t>
      </w:r>
      <w:r w:rsidRPr="005907C9">
        <w:tab/>
        <w:t xml:space="preserve">Ponzi E, Asaro A, Orteschi D, Genuardi M, Zollino M, Gurrieri F: </w:t>
      </w:r>
      <w:r w:rsidRPr="005907C9">
        <w:rPr>
          <w:b/>
        </w:rPr>
        <w:t>Variable expressivity of a familial 1.9 Mb microdeletion in 3q28 leading to haploinsufficiency of TP63: Refinement of the critical region for a new microdeletion phenotyp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8):400-405 </w:t>
      </w:r>
      <w:hyperlink r:id="rId10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5.06.001</w:t>
        </w:r>
      </w:hyperlink>
      <w:r w:rsidRPr="005907C9">
        <w:t>.</w:t>
      </w:r>
      <w:bookmarkEnd w:id="237"/>
    </w:p>
    <w:p w14:paraId="752FF71D" w14:textId="518F29CD" w:rsidR="005907C9" w:rsidRPr="005907C9" w:rsidRDefault="005907C9" w:rsidP="005907C9">
      <w:pPr>
        <w:pStyle w:val="EndNoteBibliography"/>
        <w:ind w:left="720" w:hanging="720"/>
      </w:pPr>
      <w:bookmarkStart w:id="238" w:name="_ENREF_101"/>
      <w:r w:rsidRPr="005907C9">
        <w:t>101.</w:t>
      </w:r>
      <w:r w:rsidRPr="005907C9">
        <w:tab/>
        <w:t>Maas NMC, Van Buggenhout G, Hannes F, Thienpont B, Sanlaville D, Kok K, Midro A, Andrieux J, Anderlid BM, Schoumans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–phenotype correlation in 21 patients with Wolf–Hirschhorn syndrome using high resolution array comparative genome hybridisation (CGH)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8, </w:t>
      </w:r>
      <w:r w:rsidRPr="005907C9">
        <w:rPr>
          <w:b/>
        </w:rPr>
        <w:t>45</w:t>
      </w:r>
      <w:r w:rsidRPr="005907C9">
        <w:t xml:space="preserve">(2):71 </w:t>
      </w:r>
      <w:hyperlink r:id="rId109" w:history="1">
        <w:r w:rsidRPr="005907C9">
          <w:rPr>
            <w:rStyle w:val="Hyperlink"/>
          </w:rPr>
          <w:t>https://doi.org/10.1136/jmg.2007.052910</w:t>
        </w:r>
      </w:hyperlink>
      <w:r w:rsidRPr="005907C9">
        <w:t>.</w:t>
      </w:r>
      <w:bookmarkEnd w:id="238"/>
    </w:p>
    <w:p w14:paraId="5CEEFABA" w14:textId="45918D1C" w:rsidR="005907C9" w:rsidRPr="005907C9" w:rsidRDefault="005907C9" w:rsidP="005907C9">
      <w:pPr>
        <w:pStyle w:val="EndNoteBibliography"/>
        <w:ind w:left="720" w:hanging="720"/>
      </w:pPr>
      <w:bookmarkStart w:id="239" w:name="_ENREF_102"/>
      <w:r w:rsidRPr="005907C9">
        <w:lastRenderedPageBreak/>
        <w:t>102.</w:t>
      </w:r>
      <w:r w:rsidRPr="005907C9">
        <w:tab/>
        <w:t>Ho KS, South ST, Lortz A, Hensel CH, Sdano MR, Vanzo RJ, Martin MM, Peiffer A, Lambert CG, Calhoun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rray testing identifies a 4p terminal region associated with seizures in Wolf-Hirschhor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6, </w:t>
      </w:r>
      <w:r w:rsidRPr="005907C9">
        <w:rPr>
          <w:b/>
        </w:rPr>
        <w:t>53</w:t>
      </w:r>
      <w:r w:rsidRPr="005907C9">
        <w:t xml:space="preserve">(4):256-263 </w:t>
      </w:r>
      <w:hyperlink r:id="rId110" w:history="1">
        <w:r w:rsidRPr="005907C9">
          <w:rPr>
            <w:rStyle w:val="Hyperlink"/>
          </w:rPr>
          <w:t>https://doi.org/10.1136/jmedgenet-2015-103626</w:t>
        </w:r>
      </w:hyperlink>
      <w:r w:rsidRPr="005907C9">
        <w:t>.</w:t>
      </w:r>
      <w:bookmarkEnd w:id="239"/>
    </w:p>
    <w:p w14:paraId="5194D0A4" w14:textId="43FF7255" w:rsidR="005907C9" w:rsidRPr="005907C9" w:rsidRDefault="005907C9" w:rsidP="005907C9">
      <w:pPr>
        <w:pStyle w:val="EndNoteBibliography"/>
        <w:ind w:left="720" w:hanging="720"/>
      </w:pPr>
      <w:bookmarkStart w:id="240" w:name="_ENREF_103"/>
      <w:r w:rsidRPr="005907C9">
        <w:t>103.</w:t>
      </w:r>
      <w:r w:rsidRPr="005907C9">
        <w:tab/>
        <w:t xml:space="preserve">Corrêa T, Mergener R, Leite JC, Galera MF, Moreira LM, Vargas JE, Riegel M: </w:t>
      </w:r>
      <w:r w:rsidRPr="005907C9">
        <w:rPr>
          <w:b/>
        </w:rPr>
        <w:t>Cytogenomic Integrative Network Analysis of the Critical Region Associated with Wolf-Hirschhorn Syndrome</w:t>
      </w:r>
      <w:r w:rsidRPr="005907C9">
        <w:t xml:space="preserve">. </w:t>
      </w:r>
      <w:r w:rsidRPr="005907C9">
        <w:rPr>
          <w:i/>
        </w:rPr>
        <w:t xml:space="preserve">BioMed Research International </w:t>
      </w:r>
      <w:r w:rsidRPr="005907C9">
        <w:t xml:space="preserve">2018, </w:t>
      </w:r>
      <w:r w:rsidRPr="005907C9">
        <w:rPr>
          <w:b/>
        </w:rPr>
        <w:t>2018</w:t>
      </w:r>
      <w:r w:rsidRPr="005907C9">
        <w:t xml:space="preserve"> </w:t>
      </w:r>
      <w:hyperlink r:id="rId111" w:history="1">
        <w:r w:rsidRPr="005907C9">
          <w:rPr>
            <w:rStyle w:val="Hyperlink"/>
          </w:rPr>
          <w:t>https://doi.org/10.1155/2018/5436187</w:t>
        </w:r>
      </w:hyperlink>
      <w:r w:rsidRPr="005907C9">
        <w:t>.</w:t>
      </w:r>
      <w:bookmarkEnd w:id="240"/>
    </w:p>
    <w:p w14:paraId="218FC071" w14:textId="516DA4E8" w:rsidR="005907C9" w:rsidRPr="005907C9" w:rsidRDefault="005907C9" w:rsidP="005907C9">
      <w:pPr>
        <w:pStyle w:val="EndNoteBibliography"/>
        <w:ind w:left="720" w:hanging="720"/>
      </w:pPr>
      <w:bookmarkStart w:id="241" w:name="_ENREF_104"/>
      <w:r w:rsidRPr="005907C9">
        <w:t>104.</w:t>
      </w:r>
      <w:r w:rsidRPr="005907C9">
        <w:tab/>
        <w:t xml:space="preserve">Harada N, Nagai T, Shimokawa O, Niikawa N, Matsumoto N: </w:t>
      </w:r>
      <w:r w:rsidRPr="005907C9">
        <w:rPr>
          <w:b/>
        </w:rPr>
        <w:t>A 4q21-q22 deletion in a girl with severe growth retardation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02, </w:t>
      </w:r>
      <w:r w:rsidRPr="005907C9">
        <w:rPr>
          <w:b/>
        </w:rPr>
        <w:t>61</w:t>
      </w:r>
      <w:r w:rsidRPr="005907C9">
        <w:t xml:space="preserve">(3):226-228 </w:t>
      </w:r>
      <w:hyperlink r:id="rId112" w:history="1">
        <w:r w:rsidRPr="005907C9">
          <w:rPr>
            <w:rStyle w:val="Hyperlink"/>
          </w:rPr>
          <w:t>https://doi.org/10.1034/j.1399-0004.2002.610311.x</w:t>
        </w:r>
      </w:hyperlink>
      <w:r w:rsidRPr="005907C9">
        <w:t>.</w:t>
      </w:r>
      <w:bookmarkEnd w:id="241"/>
    </w:p>
    <w:p w14:paraId="3F356AD1" w14:textId="1D377CD0" w:rsidR="005907C9" w:rsidRPr="005907C9" w:rsidRDefault="005907C9" w:rsidP="005907C9">
      <w:pPr>
        <w:pStyle w:val="EndNoteBibliography"/>
        <w:ind w:left="720" w:hanging="720"/>
      </w:pPr>
      <w:bookmarkStart w:id="242" w:name="_ENREF_105"/>
      <w:r w:rsidRPr="005907C9">
        <w:t>105.</w:t>
      </w:r>
      <w:r w:rsidRPr="005907C9">
        <w:tab/>
        <w:t>Bonnet C, Andrieux J, Béri-Dexheimer M, Leheup B, Boute O, Manouvrier S, Delobel B, Copin H, Receveur A, Mathieu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 at chromosome 4q21 defines a new emerging syndrome with marked growth restriction, mental retardation and absent or severely delayed speech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6):377-384 </w:t>
      </w:r>
      <w:hyperlink r:id="rId113" w:history="1">
        <w:r w:rsidRPr="005907C9">
          <w:rPr>
            <w:rStyle w:val="Hyperlink"/>
          </w:rPr>
          <w:t>https://doi.org/10.1136/jmg.2009.071902</w:t>
        </w:r>
      </w:hyperlink>
      <w:r w:rsidRPr="005907C9">
        <w:t>.</w:t>
      </w:r>
      <w:bookmarkEnd w:id="242"/>
    </w:p>
    <w:p w14:paraId="7DF8F7DD" w14:textId="21940377" w:rsidR="005907C9" w:rsidRPr="005907C9" w:rsidRDefault="005907C9" w:rsidP="005907C9">
      <w:pPr>
        <w:pStyle w:val="EndNoteBibliography"/>
        <w:ind w:left="720" w:hanging="720"/>
      </w:pPr>
      <w:bookmarkStart w:id="243" w:name="_ENREF_106"/>
      <w:r w:rsidRPr="005907C9">
        <w:t>106.</w:t>
      </w:r>
      <w:r w:rsidRPr="005907C9">
        <w:tab/>
        <w:t xml:space="preserve">Dukes-Rimsky L, Guzauskas GF, Holden KR, Griggs R, Ladd S, Montoya MdC, DuPont BR, Srivastava AK: </w:t>
      </w:r>
      <w:r w:rsidRPr="005907C9">
        <w:rPr>
          <w:b/>
        </w:rPr>
        <w:t>Microdeletion at 4q21.3 is associated with intellectual disability, dysmorphic facies, hypotonia, and short st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9):2146-2153 </w:t>
      </w:r>
      <w:hyperlink r:id="rId114" w:history="1">
        <w:r w:rsidRPr="005907C9">
          <w:rPr>
            <w:rStyle w:val="Hyperlink"/>
          </w:rPr>
          <w:t>https://doi.org/10.1002/ajmg.a.34137</w:t>
        </w:r>
      </w:hyperlink>
      <w:r w:rsidRPr="005907C9">
        <w:t>.</w:t>
      </w:r>
      <w:bookmarkEnd w:id="243"/>
    </w:p>
    <w:p w14:paraId="15AD142D" w14:textId="15214C29" w:rsidR="005907C9" w:rsidRPr="005907C9" w:rsidRDefault="005907C9" w:rsidP="005907C9">
      <w:pPr>
        <w:pStyle w:val="EndNoteBibliography"/>
        <w:ind w:left="720" w:hanging="720"/>
      </w:pPr>
      <w:bookmarkStart w:id="244" w:name="_ENREF_107"/>
      <w:r w:rsidRPr="005907C9">
        <w:t>107.</w:t>
      </w:r>
      <w:r w:rsidRPr="005907C9">
        <w:tab/>
        <w:t xml:space="preserve">Hu X, Chen X, Wu B, Soler IM, Chen S, Shen Y: </w:t>
      </w:r>
      <w:r w:rsidRPr="005907C9">
        <w:rPr>
          <w:b/>
        </w:rPr>
        <w:t>Further defining the critical genes for the 4q21 microdeletion disord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1):120-125 </w:t>
      </w:r>
      <w:hyperlink r:id="rId11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965</w:t>
        </w:r>
      </w:hyperlink>
      <w:r w:rsidRPr="005907C9">
        <w:t>.</w:t>
      </w:r>
      <w:bookmarkEnd w:id="244"/>
    </w:p>
    <w:p w14:paraId="24AE71B8" w14:textId="13421E45" w:rsidR="005907C9" w:rsidRPr="005907C9" w:rsidRDefault="005907C9" w:rsidP="005907C9">
      <w:pPr>
        <w:pStyle w:val="EndNoteBibliography"/>
        <w:ind w:left="720" w:hanging="720"/>
      </w:pPr>
      <w:bookmarkStart w:id="245" w:name="_ENREF_108"/>
      <w:r w:rsidRPr="005907C9">
        <w:t>108.</w:t>
      </w:r>
      <w:r w:rsidRPr="005907C9">
        <w:tab/>
        <w:t>Yan J, Zhang F, Brundage E, Scheuerle A, Lanpher B, Erickson RP, Powis Z, Robinson HB, Trapane PL, Stachiw-Hietpas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mic duplication resulting in increased copy number of genes encoding the sister chromatid cohesion complex conveys clinical consequences distinct from Cornelia de Lang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9):626-634 </w:t>
      </w:r>
      <w:hyperlink r:id="rId116" w:history="1">
        <w:r w:rsidRPr="005907C9">
          <w:rPr>
            <w:rStyle w:val="Hyperlink"/>
          </w:rPr>
          <w:t>https://doi.org/10.1136/jmg.2008.062471</w:t>
        </w:r>
      </w:hyperlink>
      <w:r w:rsidRPr="005907C9">
        <w:t>.</w:t>
      </w:r>
      <w:bookmarkEnd w:id="245"/>
    </w:p>
    <w:p w14:paraId="0032AE6D" w14:textId="5AB0E0AA" w:rsidR="005907C9" w:rsidRPr="005907C9" w:rsidRDefault="005907C9" w:rsidP="005907C9">
      <w:pPr>
        <w:pStyle w:val="EndNoteBibliography"/>
        <w:ind w:left="720" w:hanging="720"/>
      </w:pPr>
      <w:bookmarkStart w:id="246" w:name="_ENREF_109"/>
      <w:r w:rsidRPr="005907C9">
        <w:t>109.</w:t>
      </w:r>
      <w:r w:rsidRPr="005907C9">
        <w:tab/>
        <w:t xml:space="preserve">Romero MCC, Hoyo RG, Calvente M, Cano MB, Castillo LG, Suela J: </w:t>
      </w:r>
      <w:r w:rsidRPr="005907C9">
        <w:rPr>
          <w:b/>
        </w:rPr>
        <w:t>Neonatal detection of 5p13.2 duplication and delineation of th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4):877-881 </w:t>
      </w:r>
      <w:hyperlink r:id="rId11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237</w:t>
        </w:r>
      </w:hyperlink>
      <w:r w:rsidRPr="005907C9">
        <w:t>.</w:t>
      </w:r>
      <w:bookmarkEnd w:id="246"/>
    </w:p>
    <w:p w14:paraId="5FF357E8" w14:textId="1336E90A" w:rsidR="005907C9" w:rsidRPr="005907C9" w:rsidRDefault="005907C9" w:rsidP="005907C9">
      <w:pPr>
        <w:pStyle w:val="EndNoteBibliography"/>
        <w:ind w:left="720" w:hanging="720"/>
      </w:pPr>
      <w:bookmarkStart w:id="247" w:name="_ENREF_110"/>
      <w:r w:rsidRPr="005907C9">
        <w:t>110.</w:t>
      </w:r>
      <w:r w:rsidRPr="005907C9">
        <w:tab/>
        <w:t xml:space="preserve">Lucarelli E, Pasca MG, Fanizza I, Trabacca A: </w:t>
      </w:r>
      <w:r w:rsidRPr="005907C9">
        <w:rPr>
          <w:b/>
        </w:rPr>
        <w:t>Electroclinical characteristics and neuropsychological profile of a female child with chromosome 5p13.2 duplication syndrome</w:t>
      </w:r>
      <w:r w:rsidRPr="005907C9">
        <w:t xml:space="preserve">. </w:t>
      </w:r>
      <w:r w:rsidRPr="005907C9">
        <w:rPr>
          <w:i/>
        </w:rPr>
        <w:t xml:space="preserve">Neurological sciences : official journal of the Italian Neurological Society and of the Italian Society of Clinical Neurophysiology </w:t>
      </w:r>
      <w:r w:rsidRPr="005907C9">
        <w:t xml:space="preserve">2017, </w:t>
      </w:r>
      <w:r w:rsidRPr="005907C9">
        <w:rPr>
          <w:b/>
        </w:rPr>
        <w:t>38</w:t>
      </w:r>
      <w:r w:rsidRPr="005907C9">
        <w:t xml:space="preserve">(5):915-917 </w:t>
      </w:r>
      <w:hyperlink r:id="rId118" w:history="1">
        <w:r w:rsidRPr="005907C9">
          <w:rPr>
            <w:rStyle w:val="Hyperlink"/>
          </w:rPr>
          <w:t>https://doi.org/10.1007/s10072-017-2825-9</w:t>
        </w:r>
      </w:hyperlink>
      <w:r w:rsidRPr="005907C9">
        <w:t>.</w:t>
      </w:r>
      <w:bookmarkEnd w:id="247"/>
    </w:p>
    <w:p w14:paraId="2DD331DB" w14:textId="0841B88D" w:rsidR="005907C9" w:rsidRPr="005907C9" w:rsidRDefault="005907C9" w:rsidP="005907C9">
      <w:pPr>
        <w:pStyle w:val="EndNoteBibliography"/>
        <w:ind w:left="720" w:hanging="720"/>
      </w:pPr>
      <w:bookmarkStart w:id="248" w:name="_ENREF_111"/>
      <w:r w:rsidRPr="005907C9">
        <w:t>111.</w:t>
      </w:r>
      <w:r w:rsidRPr="005907C9">
        <w:tab/>
        <w:t>Jaillard S, Andrieux J, Plessis G, Krepischi AC, Lucas J, David V, Le Brun M, Bertola DR, David A, Belaud-Rotureau M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5q12.1 deletion: delineation of a phenotype including mental retardation and ocular defec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4):725-731 </w:t>
      </w:r>
      <w:hyperlink r:id="rId119" w:history="1">
        <w:r w:rsidRPr="005907C9">
          <w:rPr>
            <w:rStyle w:val="Hyperlink"/>
          </w:rPr>
          <w:t>https://doi.org/10.1002/ajmg.a.33758</w:t>
        </w:r>
      </w:hyperlink>
      <w:r w:rsidRPr="005907C9">
        <w:t>.</w:t>
      </w:r>
      <w:bookmarkEnd w:id="248"/>
    </w:p>
    <w:p w14:paraId="6D575414" w14:textId="65030DCF" w:rsidR="005907C9" w:rsidRPr="005907C9" w:rsidRDefault="005907C9" w:rsidP="005907C9">
      <w:pPr>
        <w:pStyle w:val="EndNoteBibliography"/>
        <w:ind w:left="720" w:hanging="720"/>
      </w:pPr>
      <w:bookmarkStart w:id="249" w:name="_ENREF_112"/>
      <w:r w:rsidRPr="005907C9">
        <w:t>112.</w:t>
      </w:r>
      <w:r w:rsidRPr="005907C9">
        <w:tab/>
        <w:t>Lindstrand A, Grigelioniene G, Nilsson D, Pettersson M, Hofmeister W, Anderlid BM, Kant SG, Ruivenkamp CA, Gustavsson P, Valta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fferent mutations in PDE4D associated with developmental disorders with mirror phenotype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4, </w:t>
      </w:r>
      <w:r w:rsidRPr="005907C9">
        <w:rPr>
          <w:b/>
        </w:rPr>
        <w:t>51</w:t>
      </w:r>
      <w:r w:rsidRPr="005907C9">
        <w:t xml:space="preserve">(1):45-54 </w:t>
      </w:r>
      <w:hyperlink r:id="rId120" w:history="1">
        <w:r w:rsidRPr="005907C9">
          <w:rPr>
            <w:rStyle w:val="Hyperlink"/>
          </w:rPr>
          <w:t>https://doi.org/10.1136/jmedgenet-2013-101937</w:t>
        </w:r>
      </w:hyperlink>
      <w:r w:rsidRPr="005907C9">
        <w:t>.</w:t>
      </w:r>
      <w:bookmarkEnd w:id="249"/>
    </w:p>
    <w:p w14:paraId="6A68CBFC" w14:textId="52CC45AA" w:rsidR="005907C9" w:rsidRPr="005907C9" w:rsidRDefault="005907C9" w:rsidP="005907C9">
      <w:pPr>
        <w:pStyle w:val="EndNoteBibliography"/>
        <w:ind w:left="720" w:hanging="720"/>
      </w:pPr>
      <w:bookmarkStart w:id="250" w:name="_ENREF_113"/>
      <w:r w:rsidRPr="005907C9">
        <w:t>113.</w:t>
      </w:r>
      <w:r w:rsidRPr="005907C9">
        <w:tab/>
        <w:t>Snijders Blok C, Corsten-Janssen N, FitzPatrick DR, Romano C, Fichera M, Vitello GA, Willemsen MH, Schoots J, Pfundt R, van Ravenswaaij-Arts C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finition of 5q11.2 microdeletion syndrome reveals overlap with CHARGE syndrome and 22q11 deletion syndrome phenotyp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1):2843-2848 </w:t>
      </w:r>
      <w:hyperlink r:id="rId121" w:history="1">
        <w:r w:rsidRPr="005907C9">
          <w:rPr>
            <w:rStyle w:val="Hyperlink"/>
          </w:rPr>
          <w:t>https://doi.org/10.1002/ajmg.a.36680</w:t>
        </w:r>
      </w:hyperlink>
      <w:r w:rsidRPr="005907C9">
        <w:t>.</w:t>
      </w:r>
      <w:bookmarkEnd w:id="250"/>
    </w:p>
    <w:p w14:paraId="43AD6EBC" w14:textId="3DB8BC09" w:rsidR="005907C9" w:rsidRPr="005907C9" w:rsidRDefault="005907C9" w:rsidP="005907C9">
      <w:pPr>
        <w:pStyle w:val="EndNoteBibliography"/>
        <w:ind w:left="720" w:hanging="720"/>
      </w:pPr>
      <w:bookmarkStart w:id="251" w:name="_ENREF_114"/>
      <w:r w:rsidRPr="005907C9">
        <w:t>114.</w:t>
      </w:r>
      <w:r w:rsidRPr="005907C9">
        <w:tab/>
        <w:t xml:space="preserve">Fontana P, Tortora C, Petillo R, Falco M, Miniero M, De Brasi D, Pisanti MA: </w:t>
      </w:r>
      <w:r w:rsidRPr="005907C9">
        <w:rPr>
          <w:b/>
        </w:rPr>
        <w:t>A novel 5q11.2 microdeletion in a child with mild developmental delay and dysmorphic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9):2445-2448 </w:t>
      </w:r>
      <w:hyperlink r:id="rId122" w:history="1">
        <w:r w:rsidRPr="005907C9">
          <w:rPr>
            <w:rStyle w:val="Hyperlink"/>
          </w:rPr>
          <w:t>https://doi.org/10.1002/ajmg.a.37824</w:t>
        </w:r>
      </w:hyperlink>
      <w:r w:rsidRPr="005907C9">
        <w:t>.</w:t>
      </w:r>
      <w:bookmarkEnd w:id="251"/>
    </w:p>
    <w:p w14:paraId="4995BC02" w14:textId="61A8DABB" w:rsidR="005907C9" w:rsidRPr="005907C9" w:rsidRDefault="005907C9" w:rsidP="005907C9">
      <w:pPr>
        <w:pStyle w:val="EndNoteBibliography"/>
        <w:ind w:left="720" w:hanging="720"/>
      </w:pPr>
      <w:bookmarkStart w:id="252" w:name="_ENREF_115"/>
      <w:r w:rsidRPr="005907C9">
        <w:t>115.</w:t>
      </w:r>
      <w:r w:rsidRPr="005907C9">
        <w:tab/>
        <w:t xml:space="preserve">Arora V, Aggarwal S, Bijarnia S, Lall M, Joshi A, Dua-Puri R, Arora U, Verma I: </w:t>
      </w:r>
      <w:r w:rsidRPr="005907C9">
        <w:rPr>
          <w:b/>
        </w:rPr>
        <w:t>Extending the Phenotype and Identification of a Novel Candidate Gene for Immunodeficiency in 5q11 Microdeletion Syndrome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9, </w:t>
      </w:r>
      <w:r w:rsidRPr="005907C9">
        <w:rPr>
          <w:b/>
        </w:rPr>
        <w:t>9</w:t>
      </w:r>
      <w:r w:rsidRPr="005907C9">
        <w:t xml:space="preserve">(6):312-318 </w:t>
      </w:r>
      <w:hyperlink r:id="rId123" w:history="1">
        <w:r w:rsidRPr="005907C9">
          <w:rPr>
            <w:rStyle w:val="Hyperlink"/>
          </w:rPr>
          <w:t>https://doi.org/10.1159/000494995</w:t>
        </w:r>
      </w:hyperlink>
      <w:r w:rsidRPr="005907C9">
        <w:t>.</w:t>
      </w:r>
      <w:bookmarkEnd w:id="252"/>
    </w:p>
    <w:p w14:paraId="14DAB10B" w14:textId="01A89DA1" w:rsidR="005907C9" w:rsidRPr="005907C9" w:rsidRDefault="005907C9" w:rsidP="005907C9">
      <w:pPr>
        <w:pStyle w:val="EndNoteBibliography"/>
        <w:ind w:left="720" w:hanging="720"/>
      </w:pPr>
      <w:bookmarkStart w:id="253" w:name="_ENREF_116"/>
      <w:r w:rsidRPr="005907C9">
        <w:t>116.</w:t>
      </w:r>
      <w:r w:rsidRPr="005907C9">
        <w:tab/>
        <w:t>Cellamare A, Coccaro N, Nuzzi MC, Casieri P, Tampoia M, Maggiolini FA, Gentile M, Ficarella R, Ponzi E, Conserva M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ytogenetic and Array-CGH Characterization of a Simple Case of Reciprocal t(3;10) Translocation Reveals a Hidden Deletion at 5q12</w:t>
      </w:r>
      <w:r w:rsidRPr="005907C9">
        <w:t xml:space="preserve">. </w:t>
      </w:r>
      <w:r w:rsidRPr="005907C9">
        <w:rPr>
          <w:i/>
        </w:rPr>
        <w:t xml:space="preserve">Genes </w:t>
      </w:r>
      <w:r w:rsidRPr="005907C9">
        <w:t xml:space="preserve">2021, </w:t>
      </w:r>
      <w:r w:rsidRPr="005907C9">
        <w:rPr>
          <w:b/>
        </w:rPr>
        <w:t>12</w:t>
      </w:r>
      <w:r w:rsidRPr="005907C9">
        <w:t xml:space="preserve">(6) </w:t>
      </w:r>
      <w:hyperlink r:id="rId124" w:history="1">
        <w:r w:rsidRPr="005907C9">
          <w:rPr>
            <w:rStyle w:val="Hyperlink"/>
          </w:rPr>
          <w:t>https://doi.org/10.3390/genes12060877</w:t>
        </w:r>
      </w:hyperlink>
      <w:r w:rsidRPr="005907C9">
        <w:t>.</w:t>
      </w:r>
      <w:bookmarkEnd w:id="253"/>
    </w:p>
    <w:p w14:paraId="445148DF" w14:textId="09DC75AF" w:rsidR="005907C9" w:rsidRPr="005907C9" w:rsidRDefault="005907C9" w:rsidP="005907C9">
      <w:pPr>
        <w:pStyle w:val="EndNoteBibliography"/>
        <w:ind w:left="720" w:hanging="720"/>
      </w:pPr>
      <w:bookmarkStart w:id="254" w:name="_ENREF_117"/>
      <w:r w:rsidRPr="005907C9">
        <w:t>117.</w:t>
      </w:r>
      <w:r w:rsidRPr="005907C9">
        <w:tab/>
        <w:t>Cardoso C, Boys A, Parrini E, Mignon-Ravix C, McMahon JM, Khantane S, Bertini E, Pallesi E, Missirian C, Zuffardi O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eriventricular heterotopia, mental retardation, and epilepsy associated with 5q14.3-q15 deletion</w:t>
      </w:r>
      <w:r w:rsidRPr="005907C9">
        <w:t xml:space="preserve">. </w:t>
      </w:r>
      <w:r w:rsidRPr="005907C9">
        <w:rPr>
          <w:i/>
        </w:rPr>
        <w:t xml:space="preserve">Neurology </w:t>
      </w:r>
      <w:r w:rsidRPr="005907C9">
        <w:t xml:space="preserve">2009, </w:t>
      </w:r>
      <w:r w:rsidRPr="005907C9">
        <w:rPr>
          <w:b/>
        </w:rPr>
        <w:t>72</w:t>
      </w:r>
      <w:r w:rsidRPr="005907C9">
        <w:t xml:space="preserve">(9):784-792 </w:t>
      </w:r>
      <w:hyperlink r:id="rId125" w:history="1">
        <w:r w:rsidRPr="005907C9">
          <w:rPr>
            <w:rStyle w:val="Hyperlink"/>
          </w:rPr>
          <w:t>https://doi.org/10.1212/01.wnl.0000336339.08878.2d</w:t>
        </w:r>
      </w:hyperlink>
      <w:r w:rsidRPr="005907C9">
        <w:t>.</w:t>
      </w:r>
      <w:bookmarkEnd w:id="254"/>
    </w:p>
    <w:p w14:paraId="6BDCC30D" w14:textId="338BD7A7" w:rsidR="005907C9" w:rsidRPr="005907C9" w:rsidRDefault="005907C9" w:rsidP="005907C9">
      <w:pPr>
        <w:pStyle w:val="EndNoteBibliography"/>
        <w:ind w:left="720" w:hanging="720"/>
      </w:pPr>
      <w:bookmarkStart w:id="255" w:name="_ENREF_118"/>
      <w:r w:rsidRPr="005907C9">
        <w:t>118.</w:t>
      </w:r>
      <w:r w:rsidRPr="005907C9">
        <w:tab/>
        <w:t>Engels H, Wohlleber E, Zink A, Hoyer J, Ludwig KU, Brockschmidt FF, Wieczorek D, Moog U, Hellmann-Mersch B, Weber R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novel microdeletion syndrome involving 5q14.3-q15: clinical and molecular cytogenetic characterization of three patient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09, </w:t>
      </w:r>
      <w:r w:rsidRPr="005907C9">
        <w:rPr>
          <w:b/>
        </w:rPr>
        <w:t>17</w:t>
      </w:r>
      <w:r w:rsidRPr="005907C9">
        <w:t xml:space="preserve">(12):1592-1599 </w:t>
      </w:r>
      <w:hyperlink r:id="rId126" w:history="1">
        <w:r w:rsidRPr="005907C9">
          <w:rPr>
            <w:rStyle w:val="Hyperlink"/>
          </w:rPr>
          <w:t>https://doi.org/10.1038/ejhg.2009.90</w:t>
        </w:r>
      </w:hyperlink>
      <w:r w:rsidRPr="005907C9">
        <w:t>.</w:t>
      </w:r>
      <w:bookmarkEnd w:id="255"/>
    </w:p>
    <w:p w14:paraId="238733AC" w14:textId="1D260D52" w:rsidR="005907C9" w:rsidRPr="005907C9" w:rsidRDefault="005907C9" w:rsidP="005907C9">
      <w:pPr>
        <w:pStyle w:val="EndNoteBibliography"/>
        <w:ind w:left="720" w:hanging="720"/>
      </w:pPr>
      <w:bookmarkStart w:id="256" w:name="_ENREF_119"/>
      <w:r w:rsidRPr="005907C9">
        <w:t>119.</w:t>
      </w:r>
      <w:r w:rsidRPr="005907C9">
        <w:tab/>
        <w:t xml:space="preserve">Sobreira N, Walsh MF, Batista D, Wang T: </w:t>
      </w:r>
      <w:r w:rsidRPr="005907C9">
        <w:rPr>
          <w:b/>
        </w:rPr>
        <w:t>Interstitial deletion 5q14.3-q21 associated with iris coloboma, hearing loss, dental anomaly, moderate intellectual disability, and attention deficit and hyperactivity disord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1):2581-2583 </w:t>
      </w:r>
      <w:hyperlink r:id="rId127" w:history="1">
        <w:r w:rsidRPr="005907C9">
          <w:rPr>
            <w:rStyle w:val="Hyperlink"/>
          </w:rPr>
          <w:t>https://doi.org/10.1002/ajmg.a.33079</w:t>
        </w:r>
      </w:hyperlink>
      <w:r w:rsidRPr="005907C9">
        <w:t>.</w:t>
      </w:r>
      <w:bookmarkEnd w:id="256"/>
    </w:p>
    <w:p w14:paraId="2864ED59" w14:textId="33C91EA8" w:rsidR="005907C9" w:rsidRPr="005907C9" w:rsidRDefault="005907C9" w:rsidP="005907C9">
      <w:pPr>
        <w:pStyle w:val="EndNoteBibliography"/>
        <w:ind w:left="720" w:hanging="720"/>
      </w:pPr>
      <w:bookmarkStart w:id="257" w:name="_ENREF_120"/>
      <w:r w:rsidRPr="005907C9">
        <w:t>120.</w:t>
      </w:r>
      <w:r w:rsidRPr="005907C9">
        <w:tab/>
        <w:t>Le Meur N, Holder-Espinasse M, Jaillard S, Goldenberg A, Joriot S, Amati-Bonneau P, Guichet A, Barth M, Charollais A, Journel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F2C haploinsufficiency caused by either microdeletion of the 5q14.3 region or mutation is responsible for severe mental retardation with stereotypic movements, epilepsy and/or cerebral malformation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1):22-29 </w:t>
      </w:r>
      <w:hyperlink r:id="rId128" w:history="1">
        <w:r w:rsidRPr="005907C9">
          <w:rPr>
            <w:rStyle w:val="Hyperlink"/>
          </w:rPr>
          <w:t>https://doi.org/10.1136/jmg.2009.069732</w:t>
        </w:r>
      </w:hyperlink>
      <w:r w:rsidRPr="005907C9">
        <w:t>.</w:t>
      </w:r>
      <w:bookmarkEnd w:id="257"/>
    </w:p>
    <w:p w14:paraId="55C63FAD" w14:textId="241E3628" w:rsidR="005907C9" w:rsidRPr="005907C9" w:rsidRDefault="005907C9" w:rsidP="005907C9">
      <w:pPr>
        <w:pStyle w:val="EndNoteBibliography"/>
        <w:ind w:left="720" w:hanging="720"/>
      </w:pPr>
      <w:bookmarkStart w:id="258" w:name="_ENREF_121"/>
      <w:r w:rsidRPr="005907C9">
        <w:t>121.</w:t>
      </w:r>
      <w:r w:rsidRPr="005907C9">
        <w:tab/>
        <w:t>Hotz A, Hellenbroich Y, Sperner J, Linder-Lucht M, Tacke U, Walter C, Caliebe A, Nagel I, Saunders DE, Wolff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 5q14.3 and anomalies of brain developm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9):2124-2133 </w:t>
      </w:r>
      <w:hyperlink r:id="rId129" w:history="1">
        <w:r w:rsidRPr="005907C9">
          <w:rPr>
            <w:rStyle w:val="Hyperlink"/>
          </w:rPr>
          <w:t>https://doi.org/10.1002/ajmg.a.36020</w:t>
        </w:r>
      </w:hyperlink>
      <w:r w:rsidRPr="005907C9">
        <w:t>.</w:t>
      </w:r>
      <w:bookmarkEnd w:id="258"/>
    </w:p>
    <w:p w14:paraId="4CEA8BD8" w14:textId="7A3A7EA1" w:rsidR="005907C9" w:rsidRPr="005907C9" w:rsidRDefault="005907C9" w:rsidP="005907C9">
      <w:pPr>
        <w:pStyle w:val="EndNoteBibliography"/>
        <w:ind w:left="720" w:hanging="720"/>
      </w:pPr>
      <w:bookmarkStart w:id="259" w:name="_ENREF_122"/>
      <w:r w:rsidRPr="005907C9">
        <w:t>122.</w:t>
      </w:r>
      <w:r w:rsidRPr="005907C9">
        <w:tab/>
        <w:t xml:space="preserve">Brown KK, Alkuraya FS, Matos M, Robertson RL, Kimonis VE, Morton CC: </w:t>
      </w:r>
      <w:r w:rsidRPr="005907C9">
        <w:rPr>
          <w:b/>
        </w:rPr>
        <w:t>NR2F1 deletion in a patient with a de novo paracentric inversion, inv(5)(q15q33.2), and syndromic deafnes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5):931-938 </w:t>
      </w:r>
      <w:hyperlink r:id="rId130" w:history="1">
        <w:r w:rsidRPr="005907C9">
          <w:rPr>
            <w:rStyle w:val="Hyperlink"/>
          </w:rPr>
          <w:t>https://doi.org/10.1002/ajmg.a.32764</w:t>
        </w:r>
      </w:hyperlink>
      <w:r w:rsidRPr="005907C9">
        <w:t>.</w:t>
      </w:r>
      <w:bookmarkEnd w:id="259"/>
    </w:p>
    <w:p w14:paraId="636A3CA5" w14:textId="1BE1BFC0" w:rsidR="005907C9" w:rsidRPr="005907C9" w:rsidRDefault="005907C9" w:rsidP="005907C9">
      <w:pPr>
        <w:pStyle w:val="EndNoteBibliography"/>
        <w:ind w:left="720" w:hanging="720"/>
      </w:pPr>
      <w:bookmarkStart w:id="260" w:name="_ENREF_123"/>
      <w:r w:rsidRPr="005907C9">
        <w:lastRenderedPageBreak/>
        <w:t>123.</w:t>
      </w:r>
      <w:r w:rsidRPr="005907C9">
        <w:tab/>
        <w:t xml:space="preserve">Al-Kateb H, Shimony JS, Vineyard M, Manwaring L, Kulkarni S, Shinawi M: </w:t>
      </w:r>
      <w:r w:rsidRPr="005907C9">
        <w:rPr>
          <w:b/>
        </w:rPr>
        <w:t>NR2F1 haploinsufficiency is associated with optic atrophy, dysmorphism and global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2):377-381 </w:t>
      </w:r>
      <w:hyperlink r:id="rId131" w:history="1">
        <w:r w:rsidRPr="005907C9">
          <w:rPr>
            <w:rStyle w:val="Hyperlink"/>
          </w:rPr>
          <w:t>https://doi.org/10.1002/ajmg.a.35650</w:t>
        </w:r>
      </w:hyperlink>
      <w:r w:rsidRPr="005907C9">
        <w:t>.</w:t>
      </w:r>
      <w:bookmarkEnd w:id="260"/>
    </w:p>
    <w:p w14:paraId="3DCB58EC" w14:textId="3C8E3A62" w:rsidR="005907C9" w:rsidRPr="005907C9" w:rsidRDefault="005907C9" w:rsidP="005907C9">
      <w:pPr>
        <w:pStyle w:val="EndNoteBibliography"/>
        <w:ind w:left="720" w:hanging="720"/>
      </w:pPr>
      <w:bookmarkStart w:id="261" w:name="_ENREF_124"/>
      <w:r w:rsidRPr="005907C9">
        <w:t>124.</w:t>
      </w:r>
      <w:r w:rsidRPr="005907C9">
        <w:tab/>
        <w:t xml:space="preserve">Shimojima K, Isidor B, Le Caignec C, Kondo A, Sakata S, Ohno K, Yamamoto T: </w:t>
      </w:r>
      <w:r w:rsidRPr="005907C9">
        <w:rPr>
          <w:b/>
        </w:rPr>
        <w:t>A new microdeletion syndrome of 5q31.3 characterized by severe developmental delays, distinctive facial features, and delayed myelin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4):732-736 </w:t>
      </w:r>
      <w:hyperlink r:id="rId132" w:history="1">
        <w:r w:rsidRPr="005907C9">
          <w:rPr>
            <w:rStyle w:val="Hyperlink"/>
          </w:rPr>
          <w:t>https://doi.org/10.1002/ajmg.a.33891</w:t>
        </w:r>
      </w:hyperlink>
      <w:r w:rsidRPr="005907C9">
        <w:t>.</w:t>
      </w:r>
      <w:bookmarkEnd w:id="261"/>
    </w:p>
    <w:p w14:paraId="0FDC79F3" w14:textId="7A8F40C9" w:rsidR="005907C9" w:rsidRPr="005907C9" w:rsidRDefault="005907C9" w:rsidP="005907C9">
      <w:pPr>
        <w:pStyle w:val="EndNoteBibliography"/>
        <w:ind w:left="720" w:hanging="720"/>
      </w:pPr>
      <w:bookmarkStart w:id="262" w:name="_ENREF_125"/>
      <w:r w:rsidRPr="005907C9">
        <w:t>125.</w:t>
      </w:r>
      <w:r w:rsidRPr="005907C9">
        <w:tab/>
        <w:t>Hosoki K, Ohta T, Natsume J, Imai S, Okumura A, Matsui T, Harada N, Bacino CA, Scaglia F, Jones JY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phenotype and candidate genes for the 5q31.3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8):1891-1896 </w:t>
      </w:r>
      <w:hyperlink r:id="rId133" w:history="1">
        <w:r w:rsidRPr="005907C9">
          <w:rPr>
            <w:rStyle w:val="Hyperlink"/>
          </w:rPr>
          <w:t>https://doi.org/10.1002/ajmg.a.35439</w:t>
        </w:r>
      </w:hyperlink>
      <w:r w:rsidRPr="005907C9">
        <w:t>.</w:t>
      </w:r>
      <w:bookmarkEnd w:id="262"/>
    </w:p>
    <w:p w14:paraId="25651289" w14:textId="6FD27A55" w:rsidR="005907C9" w:rsidRPr="005907C9" w:rsidRDefault="005907C9" w:rsidP="005907C9">
      <w:pPr>
        <w:pStyle w:val="EndNoteBibliography"/>
        <w:ind w:left="720" w:hanging="720"/>
      </w:pPr>
      <w:bookmarkStart w:id="263" w:name="_ENREF_126"/>
      <w:r w:rsidRPr="005907C9">
        <w:t>126.</w:t>
      </w:r>
      <w:r w:rsidRPr="005907C9">
        <w:tab/>
        <w:t xml:space="preserve">Brown N, Burgess T, Forbes R, McGillivray G, Kornberg A, Mandelstam S, Stark Z: </w:t>
      </w:r>
      <w:r w:rsidRPr="005907C9">
        <w:rPr>
          <w:b/>
        </w:rPr>
        <w:t>5q31.3 Microdeletion syndrome: clinical and molecular characterization of two further cas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10):2604-2608 </w:t>
      </w:r>
      <w:hyperlink r:id="rId134" w:history="1">
        <w:r w:rsidRPr="005907C9">
          <w:rPr>
            <w:rStyle w:val="Hyperlink"/>
          </w:rPr>
          <w:t>https://doi.org/10.1002/ajmg.a.36108</w:t>
        </w:r>
      </w:hyperlink>
      <w:r w:rsidRPr="005907C9">
        <w:t>.</w:t>
      </w:r>
      <w:bookmarkEnd w:id="263"/>
    </w:p>
    <w:p w14:paraId="24E624EF" w14:textId="4ED5BB42" w:rsidR="005907C9" w:rsidRPr="005907C9" w:rsidRDefault="005907C9" w:rsidP="005907C9">
      <w:pPr>
        <w:pStyle w:val="EndNoteBibliography"/>
        <w:ind w:left="720" w:hanging="720"/>
      </w:pPr>
      <w:bookmarkStart w:id="264" w:name="_ENREF_127"/>
      <w:r w:rsidRPr="005907C9">
        <w:t>127.</w:t>
      </w:r>
      <w:r w:rsidRPr="005907C9">
        <w:tab/>
        <w:t xml:space="preserve">Shimojima K, Okamoto N, Ohmura K, Nagase H, Yamamoto T: </w:t>
      </w:r>
      <w:r w:rsidRPr="005907C9">
        <w:rPr>
          <w:b/>
        </w:rPr>
        <w:t>Infantile spasms related to a 5q31.2-q31.3 microdeletion including PURA</w:t>
      </w:r>
      <w:r w:rsidRPr="005907C9">
        <w:t xml:space="preserve">. </w:t>
      </w:r>
      <w:r w:rsidRPr="005907C9">
        <w:rPr>
          <w:i/>
        </w:rPr>
        <w:t xml:space="preserve">Human Genome Variation </w:t>
      </w:r>
      <w:r w:rsidRPr="005907C9">
        <w:t xml:space="preserve">2018, </w:t>
      </w:r>
      <w:r w:rsidRPr="005907C9">
        <w:rPr>
          <w:b/>
        </w:rPr>
        <w:t>5</w:t>
      </w:r>
      <w:r w:rsidRPr="005907C9">
        <w:t xml:space="preserve">(1):18007 </w:t>
      </w:r>
      <w:hyperlink r:id="rId135" w:history="1">
        <w:r w:rsidRPr="005907C9">
          <w:rPr>
            <w:rStyle w:val="Hyperlink"/>
          </w:rPr>
          <w:t>https://doi.org/10.1038/hgv.2018.7</w:t>
        </w:r>
      </w:hyperlink>
      <w:r w:rsidRPr="005907C9">
        <w:t>.</w:t>
      </w:r>
      <w:bookmarkEnd w:id="264"/>
    </w:p>
    <w:p w14:paraId="0C889630" w14:textId="147322FC" w:rsidR="005907C9" w:rsidRPr="005907C9" w:rsidRDefault="005907C9" w:rsidP="005907C9">
      <w:pPr>
        <w:pStyle w:val="EndNoteBibliography"/>
        <w:ind w:left="720" w:hanging="720"/>
      </w:pPr>
      <w:bookmarkStart w:id="265" w:name="_ENREF_128"/>
      <w:r w:rsidRPr="005907C9">
        <w:t>128.</w:t>
      </w:r>
      <w:r w:rsidRPr="005907C9">
        <w:tab/>
        <w:t xml:space="preserve">Aldinger KA, Lehmann OJ, Hudgins L, Chizhikov VV, Bassuk AG, Ades LC, Krantz ID, Dobyns WB, Millen KJ: </w:t>
      </w:r>
      <w:r w:rsidRPr="005907C9">
        <w:rPr>
          <w:b/>
        </w:rPr>
        <w:t>FOXC1 is required for normal cerebellar development and is a major contributor to chromosome 6p25.3 Dandy-Walker malformation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9):1037-1042 </w:t>
      </w:r>
      <w:hyperlink r:id="rId136" w:history="1">
        <w:r w:rsidRPr="005907C9">
          <w:rPr>
            <w:rStyle w:val="Hyperlink"/>
          </w:rPr>
          <w:t>https://doi.org/10.1038/ng.422</w:t>
        </w:r>
      </w:hyperlink>
      <w:r w:rsidRPr="005907C9">
        <w:t>.</w:t>
      </w:r>
      <w:bookmarkEnd w:id="265"/>
    </w:p>
    <w:p w14:paraId="0335C0D4" w14:textId="667C4BE1" w:rsidR="005907C9" w:rsidRPr="005907C9" w:rsidRDefault="005907C9" w:rsidP="005907C9">
      <w:pPr>
        <w:pStyle w:val="EndNoteBibliography"/>
        <w:ind w:left="720" w:hanging="720"/>
      </w:pPr>
      <w:bookmarkStart w:id="266" w:name="_ENREF_129"/>
      <w:r w:rsidRPr="005907C9">
        <w:t>129.</w:t>
      </w:r>
      <w:r w:rsidRPr="005907C9">
        <w:tab/>
        <w:t>Delahaye A, Khung-Savatovsky S, Aboura A, Guimiot F, Drunat S, Alessandri J-L, Gérard M, Bitoun P, Boumendil J, Robin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re- and postnatal phenotype of 6p25 deletions involving the FOXC1 gen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0):2430-2438 </w:t>
      </w:r>
      <w:hyperlink r:id="rId13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548</w:t>
        </w:r>
      </w:hyperlink>
      <w:r w:rsidRPr="005907C9">
        <w:t>.</w:t>
      </w:r>
      <w:bookmarkEnd w:id="266"/>
    </w:p>
    <w:p w14:paraId="4A1B75E8" w14:textId="03BD8B4B" w:rsidR="005907C9" w:rsidRPr="005907C9" w:rsidRDefault="005907C9" w:rsidP="005907C9">
      <w:pPr>
        <w:pStyle w:val="EndNoteBibliography"/>
        <w:ind w:left="720" w:hanging="720"/>
      </w:pPr>
      <w:bookmarkStart w:id="267" w:name="_ENREF_130"/>
      <w:r w:rsidRPr="005907C9">
        <w:t>130.</w:t>
      </w:r>
      <w:r w:rsidRPr="005907C9">
        <w:tab/>
        <w:t xml:space="preserve">Vernon HJ, Bytyci Telegrafi A, Batista D, Owegi M, Leigh R: </w:t>
      </w:r>
      <w:r w:rsidRPr="005907C9">
        <w:rPr>
          <w:b/>
        </w:rPr>
        <w:t>6p25 microdeletion: white matter abnormalities in an adult pati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7):1686-1689 </w:t>
      </w:r>
      <w:hyperlink r:id="rId138" w:history="1">
        <w:r w:rsidRPr="005907C9">
          <w:rPr>
            <w:rStyle w:val="Hyperlink"/>
          </w:rPr>
          <w:t>https://doi.org/10.1002/ajmg.a.35937</w:t>
        </w:r>
      </w:hyperlink>
      <w:r w:rsidRPr="005907C9">
        <w:t>.</w:t>
      </w:r>
      <w:bookmarkEnd w:id="267"/>
    </w:p>
    <w:p w14:paraId="5A8123DB" w14:textId="3B58A927" w:rsidR="005907C9" w:rsidRPr="005907C9" w:rsidRDefault="005907C9" w:rsidP="005907C9">
      <w:pPr>
        <w:pStyle w:val="EndNoteBibliography"/>
        <w:ind w:left="720" w:hanging="720"/>
      </w:pPr>
      <w:bookmarkStart w:id="268" w:name="_ENREF_131"/>
      <w:r w:rsidRPr="005907C9">
        <w:t>131.</w:t>
      </w:r>
      <w:r w:rsidRPr="005907C9">
        <w:tab/>
        <w:t xml:space="preserve">Linhares ND, Svartman M, Rodrigues TC, Rosenberg C, Valadares ER: </w:t>
      </w:r>
      <w:r w:rsidRPr="005907C9">
        <w:rPr>
          <w:b/>
        </w:rPr>
        <w:t>Subtelomeric 6p25 deletion/duplication: Report of a patient with new clinical findings and genotype–phenotype correlation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5):310-318 </w:t>
      </w:r>
      <w:hyperlink r:id="rId13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5.02.011</w:t>
        </w:r>
      </w:hyperlink>
      <w:r w:rsidRPr="005907C9">
        <w:t>.</w:t>
      </w:r>
      <w:bookmarkEnd w:id="268"/>
    </w:p>
    <w:p w14:paraId="7A6209D7" w14:textId="482AB264" w:rsidR="005907C9" w:rsidRPr="005907C9" w:rsidRDefault="005907C9" w:rsidP="005907C9">
      <w:pPr>
        <w:pStyle w:val="EndNoteBibliography"/>
        <w:ind w:left="720" w:hanging="720"/>
      </w:pPr>
      <w:bookmarkStart w:id="269" w:name="_ENREF_132"/>
      <w:r w:rsidRPr="005907C9">
        <w:t>132.</w:t>
      </w:r>
      <w:r w:rsidRPr="005907C9">
        <w:tab/>
        <w:t xml:space="preserve">Kuipers BC, Vulto-van Silfhout AT, Marcelis C, Pfundt R, de Leeuw N, de Vries BB: </w:t>
      </w:r>
      <w:r w:rsidRPr="005907C9">
        <w:rPr>
          <w:b/>
        </w:rPr>
        <w:t>Two patients with intellectual disability, overlapping facial features, and overlapping deletions in 6p25.1p24.3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3, </w:t>
      </w:r>
      <w:r w:rsidRPr="005907C9">
        <w:rPr>
          <w:b/>
        </w:rPr>
        <w:t>22</w:t>
      </w:r>
      <w:r w:rsidRPr="005907C9">
        <w:t xml:space="preserve">(1):18-21 </w:t>
      </w:r>
      <w:hyperlink r:id="rId140" w:history="1">
        <w:r w:rsidRPr="005907C9">
          <w:rPr>
            <w:rStyle w:val="Hyperlink"/>
          </w:rPr>
          <w:t>https://doi.org/10.1097/MCD.0b013e32835b6e39</w:t>
        </w:r>
      </w:hyperlink>
      <w:r w:rsidRPr="005907C9">
        <w:t>.</w:t>
      </w:r>
      <w:bookmarkEnd w:id="269"/>
    </w:p>
    <w:p w14:paraId="5BD67B16" w14:textId="1A6E9950" w:rsidR="005907C9" w:rsidRPr="005907C9" w:rsidRDefault="005907C9" w:rsidP="005907C9">
      <w:pPr>
        <w:pStyle w:val="EndNoteBibliography"/>
        <w:ind w:left="720" w:hanging="720"/>
      </w:pPr>
      <w:bookmarkStart w:id="270" w:name="_ENREF_133"/>
      <w:r w:rsidRPr="005907C9">
        <w:t>133.</w:t>
      </w:r>
      <w:r w:rsidRPr="005907C9">
        <w:tab/>
        <w:t xml:space="preserve">Qi Z, Jeng LJB, Slavotinek A, Yu J: </w:t>
      </w:r>
      <w:r w:rsidRPr="005907C9">
        <w:rPr>
          <w:b/>
        </w:rPr>
        <w:t>Haploinsufficiency and triploinsensitivity of the same 6p25.1p24.3 region in a family</w:t>
      </w:r>
      <w:r w:rsidRPr="005907C9">
        <w:t xml:space="preserve">. </w:t>
      </w:r>
      <w:r w:rsidRPr="005907C9">
        <w:rPr>
          <w:i/>
        </w:rPr>
        <w:t xml:space="preserve">BMC Medical Genom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(1):38 </w:t>
      </w:r>
      <w:hyperlink r:id="rId141" w:history="1">
        <w:r w:rsidRPr="005907C9">
          <w:rPr>
            <w:rStyle w:val="Hyperlink"/>
          </w:rPr>
          <w:t>https://doi.org/10.1186/s12920-015-0113-1</w:t>
        </w:r>
      </w:hyperlink>
      <w:r w:rsidRPr="005907C9">
        <w:t>.</w:t>
      </w:r>
      <w:bookmarkEnd w:id="270"/>
    </w:p>
    <w:p w14:paraId="4E28AAA3" w14:textId="74FB5B46" w:rsidR="005907C9" w:rsidRPr="005907C9" w:rsidRDefault="005907C9" w:rsidP="005907C9">
      <w:pPr>
        <w:pStyle w:val="EndNoteBibliography"/>
        <w:ind w:left="720" w:hanging="720"/>
      </w:pPr>
      <w:bookmarkStart w:id="271" w:name="_ENREF_134"/>
      <w:r w:rsidRPr="005907C9">
        <w:t>134.</w:t>
      </w:r>
      <w:r w:rsidRPr="005907C9">
        <w:tab/>
        <w:t>Kent OA, Saha M, Coyaud E, Burston HE, Law N, Dadson K, Chen S, Laurent EM, St-Germain J, Sun RX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RREB1 causes a Noonan-like RASopathy via epigenetic reprogramming of RAS-MAPK pathway genes</w:t>
      </w:r>
      <w:r w:rsidRPr="005907C9">
        <w:t xml:space="preserve">. </w:t>
      </w:r>
      <w:r w:rsidRPr="005907C9">
        <w:rPr>
          <w:i/>
        </w:rPr>
        <w:t xml:space="preserve">Nature communications </w:t>
      </w:r>
      <w:r w:rsidRPr="005907C9">
        <w:t xml:space="preserve">2020, </w:t>
      </w:r>
      <w:r w:rsidRPr="005907C9">
        <w:rPr>
          <w:b/>
        </w:rPr>
        <w:t>11</w:t>
      </w:r>
      <w:r w:rsidRPr="005907C9">
        <w:t xml:space="preserve">(1):4673 </w:t>
      </w:r>
      <w:hyperlink r:id="rId142" w:history="1">
        <w:r w:rsidRPr="005907C9">
          <w:rPr>
            <w:rStyle w:val="Hyperlink"/>
          </w:rPr>
          <w:t>https://doi.org/10.1038/s41467-020-18483-9</w:t>
        </w:r>
      </w:hyperlink>
      <w:r w:rsidRPr="005907C9">
        <w:t>.</w:t>
      </w:r>
      <w:bookmarkEnd w:id="271"/>
    </w:p>
    <w:p w14:paraId="11E1DD22" w14:textId="73FCD5FA" w:rsidR="005907C9" w:rsidRPr="005907C9" w:rsidRDefault="005907C9" w:rsidP="005907C9">
      <w:pPr>
        <w:pStyle w:val="EndNoteBibliography"/>
        <w:ind w:left="720" w:hanging="720"/>
      </w:pPr>
      <w:bookmarkStart w:id="272" w:name="_ENREF_135"/>
      <w:r w:rsidRPr="005907C9">
        <w:t>135.</w:t>
      </w:r>
      <w:r w:rsidRPr="005907C9">
        <w:tab/>
        <w:t xml:space="preserve">Tassano E, Uccella S, Severino M, Giacomini T, Nardi F, Gimelli G, Tavella E, Ronchetto P, Malacarne M, Coviello D: </w:t>
      </w:r>
      <w:r w:rsidRPr="005907C9">
        <w:rPr>
          <w:b/>
        </w:rPr>
        <w:t>Expanding the phenotype associated with interstitial 6p25.1p24.3 microdeletion: a new case and review of the literature</w:t>
      </w:r>
      <w:r w:rsidRPr="005907C9">
        <w:t xml:space="preserve">. </w:t>
      </w:r>
      <w:r w:rsidRPr="005907C9">
        <w:rPr>
          <w:i/>
        </w:rPr>
        <w:t xml:space="preserve">Journal of Genetics </w:t>
      </w:r>
      <w:r w:rsidRPr="005907C9">
        <w:t xml:space="preserve">2021, </w:t>
      </w:r>
      <w:r w:rsidRPr="005907C9">
        <w:rPr>
          <w:b/>
        </w:rPr>
        <w:t>100</w:t>
      </w:r>
      <w:r w:rsidRPr="005907C9">
        <w:t xml:space="preserve">(1):9 </w:t>
      </w:r>
      <w:hyperlink r:id="rId143" w:history="1">
        <w:r w:rsidRPr="005907C9">
          <w:rPr>
            <w:rStyle w:val="Hyperlink"/>
          </w:rPr>
          <w:t>https://doi.org/10.1007/s12041-021-01261-x</w:t>
        </w:r>
      </w:hyperlink>
      <w:r w:rsidRPr="005907C9">
        <w:t>.</w:t>
      </w:r>
      <w:bookmarkEnd w:id="272"/>
    </w:p>
    <w:p w14:paraId="2F156D9E" w14:textId="08D5EE24" w:rsidR="005907C9" w:rsidRPr="005907C9" w:rsidRDefault="005907C9" w:rsidP="005907C9">
      <w:pPr>
        <w:pStyle w:val="EndNoteBibliography"/>
        <w:ind w:left="720" w:hanging="720"/>
      </w:pPr>
      <w:bookmarkStart w:id="273" w:name="_ENREF_136"/>
      <w:r w:rsidRPr="005907C9">
        <w:t>136.</w:t>
      </w:r>
      <w:r w:rsidRPr="005907C9">
        <w:tab/>
        <w:t>Wang JC, Dang L, Lomax B, Turner L, Shago M, Teebi AS, Klatt R, MacLeod PM, Yong SL, Nowaczyk M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breakpoint mapping of 6q11-q14 interstitial deletions in seven patien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3):372-379 </w:t>
      </w:r>
      <w:hyperlink r:id="rId144" w:history="1">
        <w:r w:rsidRPr="005907C9">
          <w:rPr>
            <w:rStyle w:val="Hyperlink"/>
          </w:rPr>
          <w:t>https://doi.org/10.1002/ajmg.a.32675</w:t>
        </w:r>
      </w:hyperlink>
      <w:r w:rsidRPr="005907C9">
        <w:t>.</w:t>
      </w:r>
      <w:bookmarkEnd w:id="273"/>
    </w:p>
    <w:p w14:paraId="40F2441D" w14:textId="7EF206CA" w:rsidR="005907C9" w:rsidRPr="005907C9" w:rsidRDefault="005907C9" w:rsidP="005907C9">
      <w:pPr>
        <w:pStyle w:val="EndNoteBibliography"/>
        <w:ind w:left="720" w:hanging="720"/>
      </w:pPr>
      <w:bookmarkStart w:id="274" w:name="_ENREF_137"/>
      <w:r w:rsidRPr="005907C9">
        <w:t>137.</w:t>
      </w:r>
      <w:r w:rsidRPr="005907C9">
        <w:tab/>
        <w:t xml:space="preserve">Engwerda A, Frentz B, den Ouden AL, Flapper BCT, Swertz MA, Gerkes EH, Plantinga M, Dijkhuizen T, van Ravenswaaij-Arts CMA: </w:t>
      </w:r>
      <w:r w:rsidRPr="005907C9">
        <w:rPr>
          <w:b/>
        </w:rPr>
        <w:t>The phenotypic spectrum of proximal 6q deletions based on a large cohort derived from social media and literature report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8, </w:t>
      </w:r>
      <w:r w:rsidRPr="005907C9">
        <w:rPr>
          <w:b/>
        </w:rPr>
        <w:t>26</w:t>
      </w:r>
      <w:r w:rsidRPr="005907C9">
        <w:t xml:space="preserve">(10):1478-1489 </w:t>
      </w:r>
      <w:hyperlink r:id="rId145" w:history="1">
        <w:r w:rsidRPr="005907C9">
          <w:rPr>
            <w:rStyle w:val="Hyperlink"/>
          </w:rPr>
          <w:t>https://doi.org/10.1038/s41431-018-0172-9</w:t>
        </w:r>
      </w:hyperlink>
      <w:r w:rsidRPr="005907C9">
        <w:t>.</w:t>
      </w:r>
      <w:bookmarkEnd w:id="274"/>
    </w:p>
    <w:p w14:paraId="01352901" w14:textId="07AF325D" w:rsidR="005907C9" w:rsidRPr="005907C9" w:rsidRDefault="005907C9" w:rsidP="005907C9">
      <w:pPr>
        <w:pStyle w:val="EndNoteBibliography"/>
        <w:ind w:left="720" w:hanging="720"/>
      </w:pPr>
      <w:bookmarkStart w:id="275" w:name="_ENREF_138"/>
      <w:r w:rsidRPr="005907C9">
        <w:t>138.</w:t>
      </w:r>
      <w:r w:rsidRPr="005907C9">
        <w:tab/>
        <w:t xml:space="preserve">Lowry RB, Chernos JE, Connelly MS, Wyse JPH: </w:t>
      </w:r>
      <w:r w:rsidRPr="005907C9">
        <w:rPr>
          <w:b/>
        </w:rPr>
        <w:t>Interstitial deletions at 6q14.1q15 associated with developmental delay and a marfanoid phenotype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3, </w:t>
      </w:r>
      <w:r w:rsidRPr="005907C9">
        <w:rPr>
          <w:b/>
        </w:rPr>
        <w:t>4</w:t>
      </w:r>
      <w:r w:rsidRPr="005907C9">
        <w:t xml:space="preserve">(6):280-284 </w:t>
      </w:r>
      <w:hyperlink r:id="rId146" w:history="1">
        <w:r w:rsidRPr="005907C9">
          <w:rPr>
            <w:rStyle w:val="Hyperlink"/>
          </w:rPr>
          <w:t>https://doi.org/10.1159/000354038</w:t>
        </w:r>
      </w:hyperlink>
      <w:r w:rsidRPr="005907C9">
        <w:t>.</w:t>
      </w:r>
      <w:bookmarkEnd w:id="275"/>
    </w:p>
    <w:p w14:paraId="21CC1AFE" w14:textId="5E54D93A" w:rsidR="005907C9" w:rsidRPr="005907C9" w:rsidRDefault="005907C9" w:rsidP="005907C9">
      <w:pPr>
        <w:pStyle w:val="EndNoteBibliography"/>
        <w:ind w:left="720" w:hanging="720"/>
      </w:pPr>
      <w:bookmarkStart w:id="276" w:name="_ENREF_139"/>
      <w:r w:rsidRPr="005907C9">
        <w:t>139.</w:t>
      </w:r>
      <w:r w:rsidRPr="005907C9">
        <w:tab/>
        <w:t>Dworschak GC, Draaken M, Hilger AC, Schramm C, Bartels E, Schmiedeke E, Grasshoff-Derr S, Märzheuser S, Holland-Cunz S, Lacher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me-wide mapping of copy number variations in patients with both anorectal malformations and central nervous system abnormalities</w:t>
      </w:r>
      <w:r w:rsidRPr="005907C9">
        <w:t xml:space="preserve">. </w:t>
      </w:r>
      <w:r w:rsidRPr="005907C9">
        <w:rPr>
          <w:i/>
        </w:rPr>
        <w:t xml:space="preserve">Birth defects research Part A, Clinical and molecular teratology </w:t>
      </w:r>
      <w:r w:rsidRPr="005907C9">
        <w:t xml:space="preserve">2015, </w:t>
      </w:r>
      <w:r w:rsidRPr="005907C9">
        <w:rPr>
          <w:b/>
        </w:rPr>
        <w:t>103</w:t>
      </w:r>
      <w:r w:rsidRPr="005907C9">
        <w:t xml:space="preserve">(4):235-242 </w:t>
      </w:r>
      <w:hyperlink r:id="rId147" w:history="1">
        <w:r w:rsidRPr="005907C9">
          <w:rPr>
            <w:rStyle w:val="Hyperlink"/>
          </w:rPr>
          <w:t>https://doi.org/10.1002/bdra.23321</w:t>
        </w:r>
      </w:hyperlink>
      <w:r w:rsidRPr="005907C9">
        <w:t>.</w:t>
      </w:r>
      <w:bookmarkEnd w:id="276"/>
    </w:p>
    <w:p w14:paraId="240F8E91" w14:textId="11F848C8" w:rsidR="005907C9" w:rsidRPr="005907C9" w:rsidRDefault="005907C9" w:rsidP="005907C9">
      <w:pPr>
        <w:pStyle w:val="EndNoteBibliography"/>
        <w:ind w:left="720" w:hanging="720"/>
      </w:pPr>
      <w:bookmarkStart w:id="277" w:name="_ENREF_140"/>
      <w:r w:rsidRPr="005907C9">
        <w:t>140.</w:t>
      </w:r>
      <w:r w:rsidRPr="005907C9">
        <w:tab/>
        <w:t xml:space="preserve">Van Esch H, Rosser EM, Janssens S, Van Ingelghem I, Loeys B, Menten B: </w:t>
      </w:r>
      <w:r w:rsidRPr="005907C9">
        <w:rPr>
          <w:b/>
        </w:rPr>
        <w:t>Developmental delay and connective tissue disorder in four patients sharing a common microdeletion at 6q13-14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10):717-720 </w:t>
      </w:r>
      <w:hyperlink r:id="rId148" w:history="1">
        <w:r w:rsidRPr="005907C9">
          <w:rPr>
            <w:rStyle w:val="Hyperlink"/>
          </w:rPr>
          <w:t>https://doi.org/10.1136/jmg.2010.077586</w:t>
        </w:r>
      </w:hyperlink>
      <w:r w:rsidRPr="005907C9">
        <w:t>.</w:t>
      </w:r>
      <w:bookmarkEnd w:id="277"/>
    </w:p>
    <w:p w14:paraId="486AC326" w14:textId="516D04D7" w:rsidR="005907C9" w:rsidRPr="005907C9" w:rsidRDefault="005907C9" w:rsidP="005907C9">
      <w:pPr>
        <w:pStyle w:val="EndNoteBibliography"/>
        <w:ind w:left="720" w:hanging="720"/>
      </w:pPr>
      <w:bookmarkStart w:id="278" w:name="_ENREF_141"/>
      <w:r w:rsidRPr="005907C9">
        <w:t>141.</w:t>
      </w:r>
      <w:r w:rsidRPr="005907C9">
        <w:tab/>
        <w:t>Thienpont B, Zhang L, Postma AV, Breckpot J, Tranchevent L-C, Van Loo P, Møllgård K, Tommerup N, Bache I, Tümer Z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TAB2 causes congenital heart defects in human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6):839-849 </w:t>
      </w:r>
      <w:hyperlink r:id="rId149" w:history="1">
        <w:r w:rsidRPr="005907C9">
          <w:rPr>
            <w:rStyle w:val="Hyperlink"/>
          </w:rPr>
          <w:t>https://doi.org/10.1016/j.ajhg.2010.04.011</w:t>
        </w:r>
      </w:hyperlink>
      <w:r w:rsidRPr="005907C9">
        <w:t>.</w:t>
      </w:r>
      <w:bookmarkEnd w:id="278"/>
    </w:p>
    <w:p w14:paraId="3B5D2793" w14:textId="6E05009D" w:rsidR="005907C9" w:rsidRPr="005907C9" w:rsidRDefault="005907C9" w:rsidP="005907C9">
      <w:pPr>
        <w:pStyle w:val="EndNoteBibliography"/>
        <w:ind w:left="720" w:hanging="720"/>
      </w:pPr>
      <w:bookmarkStart w:id="279" w:name="_ENREF_142"/>
      <w:r w:rsidRPr="005907C9">
        <w:t>142.</w:t>
      </w:r>
      <w:r w:rsidRPr="005907C9">
        <w:tab/>
        <w:t>Nagamani SCS, Erez A, Eng C, Ou Z, Chinault C, Workman L, Coldwell J, Stankiewicz P, Patel A, Lupski J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rstitial deletion of 6q25.2-q25.3: a novel microdeletion syndrome associated with microcephaly, developmental delay, dysmorphic features and hearing los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09, </w:t>
      </w:r>
      <w:r w:rsidRPr="005907C9">
        <w:rPr>
          <w:b/>
        </w:rPr>
        <w:t>17</w:t>
      </w:r>
      <w:r w:rsidRPr="005907C9">
        <w:t xml:space="preserve">(5):573-581 </w:t>
      </w:r>
      <w:hyperlink r:id="rId150" w:history="1">
        <w:r w:rsidRPr="005907C9">
          <w:rPr>
            <w:rStyle w:val="Hyperlink"/>
          </w:rPr>
          <w:t>https://doi.org/10.1038/ejhg.2008.220</w:t>
        </w:r>
      </w:hyperlink>
      <w:r w:rsidRPr="005907C9">
        <w:t>.</w:t>
      </w:r>
      <w:bookmarkEnd w:id="279"/>
    </w:p>
    <w:p w14:paraId="08C8115E" w14:textId="519CEED7" w:rsidR="005907C9" w:rsidRPr="005907C9" w:rsidRDefault="005907C9" w:rsidP="005907C9">
      <w:pPr>
        <w:pStyle w:val="EndNoteBibliography"/>
        <w:ind w:left="720" w:hanging="720"/>
      </w:pPr>
      <w:bookmarkStart w:id="280" w:name="_ENREF_143"/>
      <w:r w:rsidRPr="005907C9">
        <w:t>143.</w:t>
      </w:r>
      <w:r w:rsidRPr="005907C9">
        <w:tab/>
        <w:t xml:space="preserve">Santen GW, Clayton-Smith J: </w:t>
      </w:r>
      <w:r w:rsidRPr="005907C9">
        <w:rPr>
          <w:b/>
        </w:rPr>
        <w:t>The ARID1B phenotype: what we have learned so far</w:t>
      </w:r>
      <w:r w:rsidRPr="005907C9">
        <w:t xml:space="preserve">. </w:t>
      </w:r>
      <w:r w:rsidRPr="005907C9">
        <w:rPr>
          <w:i/>
        </w:rPr>
        <w:t xml:space="preserve">American journal of medical genetics Part C, Seminars in medical genetics </w:t>
      </w:r>
      <w:r w:rsidRPr="005907C9">
        <w:t xml:space="preserve">2014, </w:t>
      </w:r>
      <w:r w:rsidRPr="005907C9">
        <w:rPr>
          <w:b/>
        </w:rPr>
        <w:t>166c</w:t>
      </w:r>
      <w:r w:rsidRPr="005907C9">
        <w:t xml:space="preserve">(3):276-289 </w:t>
      </w:r>
      <w:hyperlink r:id="rId151" w:history="1">
        <w:r w:rsidRPr="005907C9">
          <w:rPr>
            <w:rStyle w:val="Hyperlink"/>
          </w:rPr>
          <w:t>https://doi.org/10.1002/ajmg.c.31414</w:t>
        </w:r>
      </w:hyperlink>
      <w:r w:rsidRPr="005907C9">
        <w:t>.</w:t>
      </w:r>
      <w:bookmarkEnd w:id="280"/>
    </w:p>
    <w:p w14:paraId="39DD5408" w14:textId="15DB6340" w:rsidR="005907C9" w:rsidRPr="005907C9" w:rsidRDefault="005907C9" w:rsidP="005907C9">
      <w:pPr>
        <w:pStyle w:val="EndNoteBibliography"/>
        <w:ind w:left="720" w:hanging="720"/>
      </w:pPr>
      <w:bookmarkStart w:id="281" w:name="_ENREF_144"/>
      <w:r w:rsidRPr="005907C9">
        <w:t>144.</w:t>
      </w:r>
      <w:r w:rsidRPr="005907C9">
        <w:tab/>
        <w:t xml:space="preserve">Ronzoni L, Tagliaferri F, Tucci A, Baccarin M, Esposito S, Milani D: </w:t>
      </w:r>
      <w:r w:rsidRPr="005907C9">
        <w:rPr>
          <w:b/>
        </w:rPr>
        <w:t>Interstitial 6q25 microdeletion syndrome: ARID1B is the key gen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5):1257-1261 </w:t>
      </w:r>
      <w:hyperlink r:id="rId15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553</w:t>
        </w:r>
      </w:hyperlink>
      <w:r w:rsidRPr="005907C9">
        <w:t>.</w:t>
      </w:r>
      <w:bookmarkEnd w:id="281"/>
    </w:p>
    <w:p w14:paraId="2AC0D9F7" w14:textId="334CA811" w:rsidR="005907C9" w:rsidRPr="005907C9" w:rsidRDefault="005907C9" w:rsidP="005907C9">
      <w:pPr>
        <w:pStyle w:val="EndNoteBibliography"/>
        <w:ind w:left="720" w:hanging="720"/>
      </w:pPr>
      <w:bookmarkStart w:id="282" w:name="_ENREF_145"/>
      <w:r w:rsidRPr="005907C9">
        <w:t>145.</w:t>
      </w:r>
      <w:r w:rsidRPr="005907C9">
        <w:tab/>
        <w:t xml:space="preserve">Zhong M-L, Song Y-M, Zou C-C: </w:t>
      </w:r>
      <w:r w:rsidRPr="005907C9">
        <w:rPr>
          <w:b/>
        </w:rPr>
        <w:t>6q25.1-q25.3 Microdeletion in a Chinese Girl</w:t>
      </w:r>
      <w:r w:rsidRPr="005907C9">
        <w:t xml:space="preserve">. </w:t>
      </w:r>
      <w:r w:rsidRPr="005907C9">
        <w:rPr>
          <w:i/>
        </w:rPr>
        <w:t xml:space="preserve">J Clin Res Pediatr Endocrinol </w:t>
      </w:r>
      <w:r w:rsidRPr="005907C9">
        <w:t xml:space="preserve">2021, </w:t>
      </w:r>
      <w:r w:rsidRPr="005907C9">
        <w:rPr>
          <w:b/>
        </w:rPr>
        <w:t>13</w:t>
      </w:r>
      <w:r w:rsidRPr="005907C9">
        <w:t xml:space="preserve">(1):109-113 </w:t>
      </w:r>
      <w:hyperlink r:id="rId153" w:history="1">
        <w:r w:rsidRPr="005907C9">
          <w:rPr>
            <w:rStyle w:val="Hyperlink"/>
          </w:rPr>
          <w:t>https://doi.org/10.4274/jcrpe.galenos.2020.2020.0008</w:t>
        </w:r>
      </w:hyperlink>
      <w:r w:rsidRPr="005907C9">
        <w:t>.</w:t>
      </w:r>
      <w:bookmarkEnd w:id="282"/>
    </w:p>
    <w:p w14:paraId="420F5285" w14:textId="2B040A9C" w:rsidR="005907C9" w:rsidRPr="005907C9" w:rsidRDefault="005907C9" w:rsidP="005907C9">
      <w:pPr>
        <w:pStyle w:val="EndNoteBibliography"/>
        <w:ind w:left="720" w:hanging="720"/>
      </w:pPr>
      <w:bookmarkStart w:id="283" w:name="_ENREF_146"/>
      <w:r w:rsidRPr="005907C9">
        <w:lastRenderedPageBreak/>
        <w:t>146.</w:t>
      </w:r>
      <w:r w:rsidRPr="005907C9">
        <w:tab/>
        <w:t xml:space="preserve">Caselli R, Ballarati L, Vignoli A, Peron A, Recalcati MP, Catusi I, Larizza L, Giardino D: </w:t>
      </w:r>
      <w:r w:rsidRPr="005907C9">
        <w:rPr>
          <w:b/>
        </w:rPr>
        <w:t>7p22.1 microduplication syndrome: Clinical and molecular characterization of an adult case and review of the literatur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11):578-583 </w:t>
      </w:r>
      <w:hyperlink r:id="rId154" w:history="1">
        <w:r w:rsidRPr="005907C9">
          <w:rPr>
            <w:rStyle w:val="Hyperlink"/>
          </w:rPr>
          <w:t>https://doi.org/10.1016/j.ejmg.2015.08.003</w:t>
        </w:r>
      </w:hyperlink>
      <w:r w:rsidRPr="005907C9">
        <w:t>.</w:t>
      </w:r>
      <w:bookmarkEnd w:id="283"/>
    </w:p>
    <w:p w14:paraId="1AB5C620" w14:textId="2720560E" w:rsidR="005907C9" w:rsidRPr="005907C9" w:rsidRDefault="005907C9" w:rsidP="005907C9">
      <w:pPr>
        <w:pStyle w:val="EndNoteBibliography"/>
        <w:ind w:left="720" w:hanging="720"/>
      </w:pPr>
      <w:bookmarkStart w:id="284" w:name="_ENREF_147"/>
      <w:r w:rsidRPr="005907C9">
        <w:t>147.</w:t>
      </w:r>
      <w:r w:rsidRPr="005907C9">
        <w:tab/>
        <w:t>Shimojima K, Narai S, Togawa M, Doumoto T, Sangu N, Vanakker OM, de Paepe A, Edwards M, Whitehall J, Brescianini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7p22.1 microdeletions involving ACTB associated with developmental delay, short stature, and microcephal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10):502-506 </w:t>
      </w:r>
      <w:hyperlink r:id="rId155" w:history="1">
        <w:r w:rsidRPr="005907C9">
          <w:rPr>
            <w:rStyle w:val="Hyperlink"/>
          </w:rPr>
          <w:t>https://doi.org/10.1016/j.ejmg.2016.09.008</w:t>
        </w:r>
      </w:hyperlink>
      <w:r w:rsidRPr="005907C9">
        <w:t>.</w:t>
      </w:r>
      <w:bookmarkEnd w:id="284"/>
    </w:p>
    <w:p w14:paraId="09B42965" w14:textId="716C17EF" w:rsidR="005907C9" w:rsidRPr="005907C9" w:rsidRDefault="005907C9" w:rsidP="005907C9">
      <w:pPr>
        <w:pStyle w:val="EndNoteBibliography"/>
        <w:ind w:left="720" w:hanging="720"/>
      </w:pPr>
      <w:bookmarkStart w:id="285" w:name="_ENREF_148"/>
      <w:r w:rsidRPr="005907C9">
        <w:t>148.</w:t>
      </w:r>
      <w:r w:rsidRPr="005907C9">
        <w:tab/>
        <w:t xml:space="preserve">Del Campo M, Antonell A, Magano LF, Muñoz FJ, Flores R, Bayés M, Pérez Jurado LA: </w:t>
      </w:r>
      <w:r w:rsidRPr="005907C9">
        <w:rPr>
          <w:b/>
        </w:rPr>
        <w:t>Hemizygosity at the NCF1 gene in patients with Williams-Beuren syndrome decreases their risk of hypertension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6, </w:t>
      </w:r>
      <w:r w:rsidRPr="005907C9">
        <w:rPr>
          <w:b/>
        </w:rPr>
        <w:t>78</w:t>
      </w:r>
      <w:r w:rsidRPr="005907C9">
        <w:t xml:space="preserve">(4):533-542 </w:t>
      </w:r>
      <w:hyperlink r:id="rId156" w:history="1">
        <w:r w:rsidRPr="005907C9">
          <w:rPr>
            <w:rStyle w:val="Hyperlink"/>
          </w:rPr>
          <w:t>https://doi.org/10.1086/501073</w:t>
        </w:r>
      </w:hyperlink>
      <w:r w:rsidRPr="005907C9">
        <w:t>.</w:t>
      </w:r>
      <w:bookmarkEnd w:id="285"/>
    </w:p>
    <w:p w14:paraId="6EBCC2F3" w14:textId="415D4366" w:rsidR="005907C9" w:rsidRPr="005907C9" w:rsidRDefault="005907C9" w:rsidP="005907C9">
      <w:pPr>
        <w:pStyle w:val="EndNoteBibliography"/>
        <w:ind w:left="720" w:hanging="720"/>
      </w:pPr>
      <w:bookmarkStart w:id="286" w:name="_ENREF_149"/>
      <w:r w:rsidRPr="005907C9">
        <w:t>149.</w:t>
      </w:r>
      <w:r w:rsidRPr="005907C9">
        <w:tab/>
        <w:t>Van der Aa N, Rooms L, Vandeweyer G, van den Ende J, Reyniers E, Fichera M, Romano C, Delle Chiaie B, Mortier G, Menten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ourteen new cases contribute to the characterization of the 7q11.23 microduplication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2):94-100 </w:t>
      </w:r>
      <w:hyperlink r:id="rId15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09.02.006</w:t>
        </w:r>
      </w:hyperlink>
      <w:r w:rsidRPr="005907C9">
        <w:t>.</w:t>
      </w:r>
      <w:bookmarkEnd w:id="286"/>
    </w:p>
    <w:p w14:paraId="5C8A477A" w14:textId="1715CE82" w:rsidR="005907C9" w:rsidRPr="005907C9" w:rsidRDefault="005907C9" w:rsidP="005907C9">
      <w:pPr>
        <w:pStyle w:val="EndNoteBibliography"/>
        <w:ind w:left="720" w:hanging="720"/>
      </w:pPr>
      <w:bookmarkStart w:id="287" w:name="_ENREF_150"/>
      <w:r w:rsidRPr="005907C9">
        <w:t>150.</w:t>
      </w:r>
      <w:r w:rsidRPr="005907C9">
        <w:tab/>
        <w:t>Ramocki MB, Bartnik M, Szafranski P, Kołodziejska KE, Xia Z, Bravo J, Miller GS, Rodriguez DL, Williams CA, Bader P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distal 7q11.23 deletion including HIP1 and YWHAG identified in patients with intellectual disabilities, epilepsy, and neurobehavioral problem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6):857-865 </w:t>
      </w:r>
      <w:hyperlink r:id="rId158" w:history="1">
        <w:r w:rsidRPr="005907C9">
          <w:rPr>
            <w:rStyle w:val="Hyperlink"/>
          </w:rPr>
          <w:t>https://doi.org/10.1016/j.ajhg.2010.10.019</w:t>
        </w:r>
      </w:hyperlink>
      <w:r w:rsidRPr="005907C9">
        <w:t>.</w:t>
      </w:r>
      <w:bookmarkEnd w:id="287"/>
    </w:p>
    <w:p w14:paraId="776DC964" w14:textId="12ACAA53" w:rsidR="005907C9" w:rsidRPr="005907C9" w:rsidRDefault="005907C9" w:rsidP="005907C9">
      <w:pPr>
        <w:pStyle w:val="EndNoteBibliography"/>
        <w:ind w:left="720" w:hanging="720"/>
      </w:pPr>
      <w:bookmarkStart w:id="288" w:name="_ENREF_151"/>
      <w:r w:rsidRPr="005907C9">
        <w:t>151.</w:t>
      </w:r>
      <w:r w:rsidRPr="005907C9">
        <w:tab/>
        <w:t xml:space="preserve">Faundes V, Santa María L, Morales P, Curotto B, Parraguez MM: </w:t>
      </w:r>
      <w:r w:rsidRPr="005907C9">
        <w:rPr>
          <w:b/>
        </w:rPr>
        <w:t>Distal 7q11.23 Duplication, an Emerging Microduplication Syndrome: A Case Report and Further Characterisation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6, </w:t>
      </w:r>
      <w:r w:rsidRPr="005907C9">
        <w:rPr>
          <w:b/>
        </w:rPr>
        <w:t>7</w:t>
      </w:r>
      <w:r w:rsidRPr="005907C9">
        <w:t xml:space="preserve">(5):287-291 </w:t>
      </w:r>
      <w:hyperlink r:id="rId159" w:history="1">
        <w:r w:rsidRPr="005907C9">
          <w:rPr>
            <w:rStyle w:val="Hyperlink"/>
          </w:rPr>
          <w:t>https://doi.org/10.1159/000448698</w:t>
        </w:r>
      </w:hyperlink>
      <w:r w:rsidRPr="005907C9">
        <w:t>.</w:t>
      </w:r>
      <w:bookmarkEnd w:id="288"/>
    </w:p>
    <w:p w14:paraId="6423B71C" w14:textId="49B1E34A" w:rsidR="005907C9" w:rsidRPr="005907C9" w:rsidRDefault="005907C9" w:rsidP="005907C9">
      <w:pPr>
        <w:pStyle w:val="EndNoteBibliography"/>
        <w:ind w:left="720" w:hanging="720"/>
      </w:pPr>
      <w:bookmarkStart w:id="289" w:name="_ENREF_152"/>
      <w:r w:rsidRPr="005907C9">
        <w:t>152.</w:t>
      </w:r>
      <w:r w:rsidRPr="005907C9">
        <w:tab/>
        <w:t xml:space="preserve">Porter MA, Dobson-Stone C, Kwok JBJ, Schofield PR, Beckett W, Tassabehji M: </w:t>
      </w:r>
      <w:r w:rsidRPr="005907C9">
        <w:rPr>
          <w:b/>
        </w:rPr>
        <w:t>A Role for Transcription Factor GTF2IRD2 in Executive Function in Williams-Beuren Syndrome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2, </w:t>
      </w:r>
      <w:r w:rsidRPr="005907C9">
        <w:rPr>
          <w:b/>
        </w:rPr>
        <w:t>7</w:t>
      </w:r>
      <w:r w:rsidRPr="005907C9">
        <w:t xml:space="preserve">(10):e47457 </w:t>
      </w:r>
      <w:hyperlink r:id="rId160" w:history="1">
        <w:r w:rsidRPr="005907C9">
          <w:rPr>
            <w:rStyle w:val="Hyperlink"/>
          </w:rPr>
          <w:t>https://doi.org/10.1371/journal.pone.0047457</w:t>
        </w:r>
      </w:hyperlink>
      <w:r w:rsidRPr="005907C9">
        <w:t>.</w:t>
      </w:r>
      <w:bookmarkEnd w:id="289"/>
    </w:p>
    <w:p w14:paraId="6CE9A92F" w14:textId="77CC69DA" w:rsidR="005907C9" w:rsidRPr="005907C9" w:rsidRDefault="005907C9" w:rsidP="005907C9">
      <w:pPr>
        <w:pStyle w:val="EndNoteBibliography"/>
        <w:ind w:left="720" w:hanging="720"/>
      </w:pPr>
      <w:bookmarkStart w:id="290" w:name="_ENREF_153"/>
      <w:r w:rsidRPr="005907C9">
        <w:t>153.</w:t>
      </w:r>
      <w:r w:rsidRPr="005907C9">
        <w:tab/>
        <w:t>Komoike Y, Fujii K, Nishimura A, Hiraki Y, Hayashidani M, Shimojima K, Nishizawa T, Higashi K, Yasukawa K, Saitsu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Zebrafish gene knockdowns imply roles for human YWHAG in infantile spasms and cardiomegaly</w:t>
      </w:r>
      <w:r w:rsidRPr="005907C9">
        <w:t xml:space="preserve">. </w:t>
      </w:r>
      <w:r w:rsidRPr="005907C9">
        <w:rPr>
          <w:i/>
        </w:rPr>
        <w:t xml:space="preserve">Genesis (New York, NY : 2000) </w:t>
      </w:r>
      <w:r w:rsidRPr="005907C9">
        <w:t xml:space="preserve">2010, </w:t>
      </w:r>
      <w:r w:rsidRPr="005907C9">
        <w:rPr>
          <w:b/>
        </w:rPr>
        <w:t>48</w:t>
      </w:r>
      <w:r w:rsidRPr="005907C9">
        <w:t xml:space="preserve">(4):233-243 </w:t>
      </w:r>
      <w:hyperlink r:id="rId161" w:history="1">
        <w:r w:rsidRPr="005907C9">
          <w:rPr>
            <w:rStyle w:val="Hyperlink"/>
          </w:rPr>
          <w:t>https://doi.org/10.1002/dvg.20607</w:t>
        </w:r>
      </w:hyperlink>
      <w:r w:rsidRPr="005907C9">
        <w:t>.</w:t>
      </w:r>
      <w:bookmarkEnd w:id="290"/>
    </w:p>
    <w:p w14:paraId="5B518E3F" w14:textId="6A9C8C0B" w:rsidR="005907C9" w:rsidRPr="005907C9" w:rsidRDefault="005907C9" w:rsidP="005907C9">
      <w:pPr>
        <w:pStyle w:val="EndNoteBibliography"/>
        <w:ind w:left="720" w:hanging="720"/>
      </w:pPr>
      <w:bookmarkStart w:id="291" w:name="_ENREF_154"/>
      <w:r w:rsidRPr="005907C9">
        <w:t>154.</w:t>
      </w:r>
      <w:r w:rsidRPr="005907C9">
        <w:tab/>
        <w:t xml:space="preserve">Velinov M, Ahmad A, Brown-Kipphut B, Shafiq M, Blau J, Cooma R, Roth P, Iqbal MA: </w:t>
      </w:r>
      <w:r w:rsidRPr="005907C9">
        <w:rPr>
          <w:b/>
        </w:rPr>
        <w:t>A 0.7 Mb de novo duplication at 7q21.3 including the genes DLX5 and DLX6 in a patient with split-hand/split-foot malform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2):3201-3206 </w:t>
      </w:r>
      <w:hyperlink r:id="rId162" w:history="1">
        <w:r w:rsidRPr="005907C9">
          <w:rPr>
            <w:rStyle w:val="Hyperlink"/>
          </w:rPr>
          <w:t>https://doi.org/10.1002/ajmg.a.35644</w:t>
        </w:r>
      </w:hyperlink>
      <w:r w:rsidRPr="005907C9">
        <w:t>.</w:t>
      </w:r>
      <w:bookmarkEnd w:id="291"/>
    </w:p>
    <w:p w14:paraId="63C47D13" w14:textId="36051D18" w:rsidR="005907C9" w:rsidRPr="005907C9" w:rsidRDefault="005907C9" w:rsidP="005907C9">
      <w:pPr>
        <w:pStyle w:val="EndNoteBibliography"/>
        <w:ind w:left="720" w:hanging="720"/>
      </w:pPr>
      <w:bookmarkStart w:id="292" w:name="_ENREF_155"/>
      <w:r w:rsidRPr="005907C9">
        <w:t>155.</w:t>
      </w:r>
      <w:r w:rsidRPr="005907C9">
        <w:tab/>
        <w:t xml:space="preserve">Rattanasopha S, Tongkobpetch S, Srichomthong C, Kitidumrongsook P, Suphapeetiporn K, Shotelersuk V: </w:t>
      </w:r>
      <w:r w:rsidRPr="005907C9">
        <w:rPr>
          <w:b/>
        </w:rPr>
        <w:t>Absent expression of the osteoblast-specific maternally imprinted genes, DLX5 and DLX6, causes split hand/split foot malformation type I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4, </w:t>
      </w:r>
      <w:r w:rsidRPr="005907C9">
        <w:rPr>
          <w:b/>
        </w:rPr>
        <w:t>51</w:t>
      </w:r>
      <w:r w:rsidRPr="005907C9">
        <w:t xml:space="preserve">(12):817-823 </w:t>
      </w:r>
      <w:hyperlink r:id="rId163" w:history="1">
        <w:r w:rsidRPr="005907C9">
          <w:rPr>
            <w:rStyle w:val="Hyperlink"/>
          </w:rPr>
          <w:t>https://doi.org/10.1136/jmedgenet-2014-102576</w:t>
        </w:r>
      </w:hyperlink>
      <w:r w:rsidRPr="005907C9">
        <w:t>.</w:t>
      </w:r>
      <w:bookmarkEnd w:id="292"/>
    </w:p>
    <w:p w14:paraId="7087BC14" w14:textId="5EE2FB09" w:rsidR="005907C9" w:rsidRPr="005907C9" w:rsidRDefault="005907C9" w:rsidP="005907C9">
      <w:pPr>
        <w:pStyle w:val="EndNoteBibliography"/>
        <w:ind w:left="720" w:hanging="720"/>
      </w:pPr>
      <w:bookmarkStart w:id="293" w:name="_ENREF_156"/>
      <w:r w:rsidRPr="005907C9">
        <w:t>156.</w:t>
      </w:r>
      <w:r w:rsidRPr="005907C9">
        <w:tab/>
        <w:t>Tayebi N, Jamsheer A, Flöttmann R, Sowinska-Seidler A, Doelken SC, Oehl-Jaschkowitz B, Hülsemann W, Habenicht R, Klopocki E, Mundlos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s of exons with regulatory activity at the DYNC1I1 locus are associated with split-hand/split-foot malformation: array CGH screening of 134 unrelated families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14, </w:t>
      </w:r>
      <w:r w:rsidRPr="005907C9">
        <w:rPr>
          <w:b/>
        </w:rPr>
        <w:t>9</w:t>
      </w:r>
      <w:r w:rsidRPr="005907C9">
        <w:t xml:space="preserve">:108 </w:t>
      </w:r>
      <w:hyperlink r:id="rId164" w:history="1">
        <w:r w:rsidRPr="005907C9">
          <w:rPr>
            <w:rStyle w:val="Hyperlink"/>
          </w:rPr>
          <w:t>https://doi.org/10.1186/s13023-014-0108-6</w:t>
        </w:r>
      </w:hyperlink>
      <w:r w:rsidRPr="005907C9">
        <w:t>.</w:t>
      </w:r>
      <w:bookmarkEnd w:id="293"/>
    </w:p>
    <w:p w14:paraId="758FE8E5" w14:textId="717F47B0" w:rsidR="005907C9" w:rsidRPr="005907C9" w:rsidRDefault="005907C9" w:rsidP="005907C9">
      <w:pPr>
        <w:pStyle w:val="EndNoteBibliography"/>
        <w:ind w:left="720" w:hanging="720"/>
      </w:pPr>
      <w:bookmarkStart w:id="294" w:name="_ENREF_157"/>
      <w:r w:rsidRPr="005907C9">
        <w:t>157.</w:t>
      </w:r>
      <w:r w:rsidRPr="005907C9">
        <w:tab/>
        <w:t xml:space="preserve">Delgado S, Velinov M: </w:t>
      </w:r>
      <w:r w:rsidRPr="005907C9">
        <w:rPr>
          <w:b/>
        </w:rPr>
        <w:t>7q21.3 Deletion involving enhancer sequences within the gene DYNC1I1 presents with intellectual disability and split hand-split foot malformation with decreased penetrance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37-37 </w:t>
      </w:r>
      <w:hyperlink r:id="rId165" w:history="1">
        <w:r w:rsidRPr="005907C9">
          <w:rPr>
            <w:rStyle w:val="Hyperlink"/>
          </w:rPr>
          <w:t>https://doi.org/10.1186/s13039-015-0139-2</w:t>
        </w:r>
      </w:hyperlink>
      <w:r w:rsidRPr="005907C9">
        <w:t>.</w:t>
      </w:r>
      <w:bookmarkEnd w:id="294"/>
    </w:p>
    <w:p w14:paraId="770A87B1" w14:textId="689FDB13" w:rsidR="005907C9" w:rsidRPr="005907C9" w:rsidRDefault="005907C9" w:rsidP="005907C9">
      <w:pPr>
        <w:pStyle w:val="EndNoteBibliography"/>
        <w:ind w:left="720" w:hanging="720"/>
      </w:pPr>
      <w:bookmarkStart w:id="295" w:name="_ENREF_158"/>
      <w:r w:rsidRPr="005907C9">
        <w:t>158.</w:t>
      </w:r>
      <w:r w:rsidRPr="005907C9">
        <w:tab/>
        <w:t xml:space="preserve">Rasmussen MB, Kreiborg S, Jensen P, Bak M, Mang Y, Lodahl M, Budtz-Jørgensen E, Tommerup N, Tranebjærg L, Rendtorff ND: </w:t>
      </w:r>
      <w:r w:rsidRPr="005907C9">
        <w:rPr>
          <w:b/>
        </w:rPr>
        <w:t>Phenotypic subregions within the split-hand/foot malformation 1 locu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6, </w:t>
      </w:r>
      <w:r w:rsidRPr="005907C9">
        <w:rPr>
          <w:b/>
        </w:rPr>
        <w:t>135</w:t>
      </w:r>
      <w:r w:rsidRPr="005907C9">
        <w:t xml:space="preserve">(3):345-357 </w:t>
      </w:r>
      <w:hyperlink r:id="rId166" w:history="1">
        <w:r w:rsidRPr="005907C9">
          <w:rPr>
            <w:rStyle w:val="Hyperlink"/>
          </w:rPr>
          <w:t>https://doi.org/10.1007/s00439-016-1635-0</w:t>
        </w:r>
      </w:hyperlink>
      <w:r w:rsidRPr="005907C9">
        <w:t>.</w:t>
      </w:r>
      <w:bookmarkEnd w:id="295"/>
    </w:p>
    <w:p w14:paraId="36B01B46" w14:textId="0F0D0381" w:rsidR="005907C9" w:rsidRPr="005907C9" w:rsidRDefault="005907C9" w:rsidP="005907C9">
      <w:pPr>
        <w:pStyle w:val="EndNoteBibliography"/>
        <w:ind w:left="720" w:hanging="720"/>
      </w:pPr>
      <w:bookmarkStart w:id="296" w:name="_ENREF_159"/>
      <w:r w:rsidRPr="005907C9">
        <w:t>159.</w:t>
      </w:r>
      <w:r w:rsidRPr="005907C9">
        <w:tab/>
        <w:t xml:space="preserve">Lehman AM, Friedman JM, Chai D, Zahir FR, Marra MA, Prisman L, Tsang E, Eydoux P, Armstrong L: </w:t>
      </w:r>
      <w:r w:rsidRPr="005907C9">
        <w:rPr>
          <w:b/>
        </w:rPr>
        <w:t>A characteristic syndrome associated with microduplication of 8q12, inclusive of CHD7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6):436-439 </w:t>
      </w:r>
      <w:hyperlink r:id="rId167" w:history="1">
        <w:r w:rsidRPr="005907C9">
          <w:rPr>
            <w:rStyle w:val="Hyperlink"/>
          </w:rPr>
          <w:t>https://doi.org/10.1016/j.ejmg.2009.09.006</w:t>
        </w:r>
      </w:hyperlink>
      <w:r w:rsidRPr="005907C9">
        <w:t>.</w:t>
      </w:r>
      <w:bookmarkEnd w:id="296"/>
    </w:p>
    <w:p w14:paraId="45723D44" w14:textId="709F8C4F" w:rsidR="005907C9" w:rsidRPr="005907C9" w:rsidRDefault="005907C9" w:rsidP="005907C9">
      <w:pPr>
        <w:pStyle w:val="EndNoteBibliography"/>
        <w:ind w:left="720" w:hanging="720"/>
      </w:pPr>
      <w:bookmarkStart w:id="297" w:name="_ENREF_160"/>
      <w:r w:rsidRPr="005907C9">
        <w:t>160.</w:t>
      </w:r>
      <w:r w:rsidRPr="005907C9">
        <w:tab/>
        <w:t>Amouroux C, Vincent M, Blanchet P, Puechberty J, Schneider A, Chaze AM, Girard M, Tournaire M, Jorgensen C, Morin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 8q12: confirmation of a novel recognizable phenotype with duane retraction syndrome and developmental delay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5):580-583 </w:t>
      </w:r>
      <w:hyperlink r:id="rId168" w:history="1">
        <w:r w:rsidRPr="005907C9">
          <w:rPr>
            <w:rStyle w:val="Hyperlink"/>
          </w:rPr>
          <w:t>https://doi.org/10.1038/ejhg.2011.243</w:t>
        </w:r>
      </w:hyperlink>
      <w:r w:rsidRPr="005907C9">
        <w:t>.</w:t>
      </w:r>
      <w:bookmarkEnd w:id="297"/>
    </w:p>
    <w:p w14:paraId="72BA4738" w14:textId="152571FC" w:rsidR="005907C9" w:rsidRPr="005907C9" w:rsidRDefault="005907C9" w:rsidP="005907C9">
      <w:pPr>
        <w:pStyle w:val="EndNoteBibliography"/>
        <w:ind w:left="720" w:hanging="720"/>
      </w:pPr>
      <w:bookmarkStart w:id="298" w:name="_ENREF_161"/>
      <w:r w:rsidRPr="005907C9">
        <w:t>161.</w:t>
      </w:r>
      <w:r w:rsidRPr="005907C9">
        <w:tab/>
        <w:t xml:space="preserve">Luo H, Xie L, Wang SZ, Chen JL, Huang C, Wang J, Yang JF, Zhang WZ, Yang YF, Tan ZP: </w:t>
      </w:r>
      <w:r w:rsidRPr="005907C9">
        <w:rPr>
          <w:b/>
        </w:rPr>
        <w:t>Duplication of 8q12 encompassing CHD7 is associated with a distinct phenotype but without duane anomal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11):646-649 </w:t>
      </w:r>
      <w:hyperlink r:id="rId169" w:history="1">
        <w:r w:rsidRPr="005907C9">
          <w:rPr>
            <w:rStyle w:val="Hyperlink"/>
          </w:rPr>
          <w:t>https://doi.org/10.1016/j.ejmg.2012.07.006</w:t>
        </w:r>
      </w:hyperlink>
      <w:r w:rsidRPr="005907C9">
        <w:t>.</w:t>
      </w:r>
      <w:bookmarkEnd w:id="298"/>
    </w:p>
    <w:p w14:paraId="08E26137" w14:textId="7D2E140D" w:rsidR="005907C9" w:rsidRPr="005907C9" w:rsidRDefault="005907C9" w:rsidP="005907C9">
      <w:pPr>
        <w:pStyle w:val="EndNoteBibliography"/>
        <w:ind w:left="720" w:hanging="720"/>
      </w:pPr>
      <w:bookmarkStart w:id="299" w:name="_ENREF_162"/>
      <w:r w:rsidRPr="005907C9">
        <w:t>162.</w:t>
      </w:r>
      <w:r w:rsidRPr="005907C9">
        <w:tab/>
        <w:t xml:space="preserve">Baroncini A, Bertuzzo S, Quarantini R, Ricciardelli P, Giorda R, Bonaglia MC: </w:t>
      </w:r>
      <w:r w:rsidRPr="005907C9">
        <w:rPr>
          <w:b/>
        </w:rPr>
        <w:t>8q12 microduplication including CHD7: clinical report on a new patient with Duane retraction syndrome type 3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3, </w:t>
      </w:r>
      <w:r w:rsidRPr="005907C9">
        <w:rPr>
          <w:b/>
        </w:rPr>
        <w:t>6</w:t>
      </w:r>
      <w:r w:rsidRPr="005907C9">
        <w:t xml:space="preserve">(1):49-49 </w:t>
      </w:r>
      <w:hyperlink r:id="rId170" w:history="1">
        <w:r w:rsidRPr="005907C9">
          <w:rPr>
            <w:rStyle w:val="Hyperlink"/>
          </w:rPr>
          <w:t>https://doi.org/10.1186/1755-8166-6-49</w:t>
        </w:r>
      </w:hyperlink>
      <w:r w:rsidRPr="005907C9">
        <w:t>.</w:t>
      </w:r>
      <w:bookmarkEnd w:id="299"/>
    </w:p>
    <w:p w14:paraId="131F53F7" w14:textId="7F167194" w:rsidR="005907C9" w:rsidRPr="005907C9" w:rsidRDefault="005907C9" w:rsidP="005907C9">
      <w:pPr>
        <w:pStyle w:val="EndNoteBibliography"/>
        <w:ind w:left="720" w:hanging="720"/>
      </w:pPr>
      <w:bookmarkStart w:id="300" w:name="_ENREF_163"/>
      <w:r w:rsidRPr="005907C9">
        <w:t>163.</w:t>
      </w:r>
      <w:r w:rsidRPr="005907C9">
        <w:tab/>
        <w:t xml:space="preserve">Palumbo O, Palumbo P, Stallone R, Palladino T, Zelante L, Carella M: </w:t>
      </w:r>
      <w:r w:rsidRPr="005907C9">
        <w:rPr>
          <w:b/>
        </w:rPr>
        <w:t>8q12.1q12.3 de novo microdeletion involving the CHD7 gene in a patient without the major features of CHARGE syndrome: Case report and critical review of the literature</w:t>
      </w:r>
      <w:r w:rsidRPr="005907C9">
        <w:t xml:space="preserve">. </w:t>
      </w:r>
      <w:r w:rsidRPr="005907C9">
        <w:rPr>
          <w:i/>
        </w:rPr>
        <w:t xml:space="preserve">Gene </w:t>
      </w:r>
      <w:r w:rsidRPr="005907C9">
        <w:t xml:space="preserve">2013, </w:t>
      </w:r>
      <w:r w:rsidRPr="005907C9">
        <w:rPr>
          <w:b/>
        </w:rPr>
        <w:t>513</w:t>
      </w:r>
      <w:r w:rsidRPr="005907C9">
        <w:t xml:space="preserve">(1):209-213 </w:t>
      </w:r>
      <w:hyperlink r:id="rId17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gene.2012.09.132</w:t>
        </w:r>
      </w:hyperlink>
      <w:r w:rsidRPr="005907C9">
        <w:t>.</w:t>
      </w:r>
      <w:bookmarkEnd w:id="300"/>
    </w:p>
    <w:p w14:paraId="0DDC8CFC" w14:textId="59794979" w:rsidR="005907C9" w:rsidRPr="005907C9" w:rsidRDefault="005907C9" w:rsidP="005907C9">
      <w:pPr>
        <w:pStyle w:val="EndNoteBibliography"/>
        <w:ind w:left="720" w:hanging="720"/>
      </w:pPr>
      <w:bookmarkStart w:id="301" w:name="_ENREF_164"/>
      <w:r w:rsidRPr="005907C9">
        <w:t>164.</w:t>
      </w:r>
      <w:r w:rsidRPr="005907C9">
        <w:tab/>
        <w:t xml:space="preserve">Isidor B, Hamel A, Plasschaert F, Claus L, Mercier JM, Mortier GR, Leroy JG, Verloes A, David A: </w:t>
      </w:r>
      <w:r w:rsidRPr="005907C9">
        <w:rPr>
          <w:b/>
        </w:rPr>
        <w:t>Mesomelic dysplasia with acral synostoses Verloes-David-Pfeiffer type: follow-up study documents progressive clinical cours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0):2220-2225 </w:t>
      </w:r>
      <w:hyperlink r:id="rId172" w:history="1">
        <w:r w:rsidRPr="005907C9">
          <w:rPr>
            <w:rStyle w:val="Hyperlink"/>
          </w:rPr>
          <w:t>https://doi.org/10.1002/ajmg.a.32926</w:t>
        </w:r>
      </w:hyperlink>
      <w:r w:rsidRPr="005907C9">
        <w:t>.</w:t>
      </w:r>
      <w:bookmarkEnd w:id="301"/>
    </w:p>
    <w:p w14:paraId="02DE3685" w14:textId="6A72041A" w:rsidR="005907C9" w:rsidRPr="005907C9" w:rsidRDefault="005907C9" w:rsidP="005907C9">
      <w:pPr>
        <w:pStyle w:val="EndNoteBibliography"/>
        <w:ind w:left="720" w:hanging="720"/>
      </w:pPr>
      <w:bookmarkStart w:id="302" w:name="_ENREF_165"/>
      <w:r w:rsidRPr="005907C9">
        <w:t>165.</w:t>
      </w:r>
      <w:r w:rsidRPr="005907C9">
        <w:tab/>
        <w:t>Isidor B, Pichon O, Redon R, Day-Salvatore D, Hamel A, Siwicka KA, Bitner-Glindzicz M, Heymann D, Kjellén L, Kraus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somelia-synostoses syndrome results from deletion of SULF1 and SLCO5A1 genes at 8q13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1):95-100 </w:t>
      </w:r>
      <w:hyperlink r:id="rId173" w:history="1">
        <w:r w:rsidRPr="005907C9">
          <w:rPr>
            <w:rStyle w:val="Hyperlink"/>
          </w:rPr>
          <w:t>https://doi.org/10.1016/j.ajhg.2010.05.012</w:t>
        </w:r>
      </w:hyperlink>
      <w:r w:rsidRPr="005907C9">
        <w:t>.</w:t>
      </w:r>
      <w:bookmarkEnd w:id="302"/>
    </w:p>
    <w:p w14:paraId="7E613C32" w14:textId="6C13A383" w:rsidR="005907C9" w:rsidRPr="005907C9" w:rsidRDefault="005907C9" w:rsidP="005907C9">
      <w:pPr>
        <w:pStyle w:val="EndNoteBibliography"/>
        <w:ind w:left="720" w:hanging="720"/>
      </w:pPr>
      <w:bookmarkStart w:id="303" w:name="_ENREF_166"/>
      <w:r w:rsidRPr="005907C9">
        <w:t>166.</w:t>
      </w:r>
      <w:r w:rsidRPr="005907C9">
        <w:tab/>
        <w:t xml:space="preserve">Hamilton MJ, Sarkar A, Dixit A, Marder E: </w:t>
      </w:r>
      <w:r w:rsidRPr="005907C9">
        <w:rPr>
          <w:b/>
        </w:rPr>
        <w:t>Phenotypes of 8q13.2-q13.3 microdeletion: Case report and literature review of an emerging recurrent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3):804-808 </w:t>
      </w:r>
      <w:hyperlink r:id="rId174" w:history="1">
        <w:r w:rsidRPr="005907C9">
          <w:rPr>
            <w:rStyle w:val="Hyperlink"/>
          </w:rPr>
          <w:t>https://doi.org/10.1002/ajmg.a.37497</w:t>
        </w:r>
      </w:hyperlink>
      <w:r w:rsidRPr="005907C9">
        <w:t>.</w:t>
      </w:r>
      <w:bookmarkEnd w:id="303"/>
    </w:p>
    <w:p w14:paraId="0285037E" w14:textId="390733F2" w:rsidR="005907C9" w:rsidRPr="005907C9" w:rsidRDefault="005907C9" w:rsidP="005907C9">
      <w:pPr>
        <w:pStyle w:val="EndNoteBibliography"/>
        <w:ind w:left="720" w:hanging="720"/>
      </w:pPr>
      <w:bookmarkStart w:id="304" w:name="_ENREF_167"/>
      <w:r w:rsidRPr="005907C9">
        <w:lastRenderedPageBreak/>
        <w:t>167.</w:t>
      </w:r>
      <w:r w:rsidRPr="005907C9">
        <w:tab/>
        <w:t>Palomares M, Delicado A, Mansilla E, de Torres ML, Vallespín E, Fernandez L, Martinez-Glez V, García-Miñaur S, Nevado J, Simarro F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aracterization of a 8q21.11 microdeletion syndrome associated with intellectual disability and a recognizable phenotyp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9</w:t>
      </w:r>
      <w:r w:rsidRPr="005907C9">
        <w:t xml:space="preserve">(2):295-301 </w:t>
      </w:r>
      <w:hyperlink r:id="rId175" w:history="1">
        <w:r w:rsidRPr="005907C9">
          <w:rPr>
            <w:rStyle w:val="Hyperlink"/>
          </w:rPr>
          <w:t>https://doi.org/10.1016/j.ajhg.2011.06.012</w:t>
        </w:r>
      </w:hyperlink>
      <w:r w:rsidRPr="005907C9">
        <w:t>.</w:t>
      </w:r>
      <w:bookmarkEnd w:id="304"/>
    </w:p>
    <w:p w14:paraId="22BD154E" w14:textId="0251A9A7" w:rsidR="005907C9" w:rsidRPr="005907C9" w:rsidRDefault="005907C9" w:rsidP="005907C9">
      <w:pPr>
        <w:pStyle w:val="EndNoteBibliography"/>
        <w:ind w:left="720" w:hanging="720"/>
      </w:pPr>
      <w:bookmarkStart w:id="305" w:name="_ENREF_168"/>
      <w:r w:rsidRPr="005907C9">
        <w:t>168.</w:t>
      </w:r>
      <w:r w:rsidRPr="005907C9">
        <w:tab/>
        <w:t xml:space="preserve">Niyazov D, Africk D: </w:t>
      </w:r>
      <w:r w:rsidRPr="005907C9">
        <w:rPr>
          <w:b/>
        </w:rPr>
        <w:t>Mitochondrial Dysfunction in a Patient with 8q21.11 Deletion and Charcot-Marie-Tooth Disease Type 2K due to GDAP1 Haploinsufficiency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5, </w:t>
      </w:r>
      <w:r w:rsidRPr="005907C9">
        <w:rPr>
          <w:b/>
        </w:rPr>
        <w:t>6</w:t>
      </w:r>
      <w:r w:rsidRPr="005907C9">
        <w:t xml:space="preserve">(4):204-206 </w:t>
      </w:r>
      <w:hyperlink r:id="rId176" w:history="1">
        <w:r w:rsidRPr="005907C9">
          <w:rPr>
            <w:rStyle w:val="Hyperlink"/>
          </w:rPr>
          <w:t>https://doi.org/10.1159/000440660</w:t>
        </w:r>
      </w:hyperlink>
      <w:r w:rsidRPr="005907C9">
        <w:t>.</w:t>
      </w:r>
      <w:bookmarkEnd w:id="305"/>
    </w:p>
    <w:p w14:paraId="31317A3E" w14:textId="55F915DF" w:rsidR="005907C9" w:rsidRPr="005907C9" w:rsidRDefault="005907C9" w:rsidP="005907C9">
      <w:pPr>
        <w:pStyle w:val="EndNoteBibliography"/>
        <w:ind w:left="720" w:hanging="720"/>
      </w:pPr>
      <w:bookmarkStart w:id="306" w:name="_ENREF_169"/>
      <w:r w:rsidRPr="005907C9">
        <w:t>169.</w:t>
      </w:r>
      <w:r w:rsidRPr="005907C9">
        <w:tab/>
        <w:t xml:space="preserve">Quintela I, Barros F, Castro-Gago M, Carracedo A, Eiris J: </w:t>
      </w:r>
      <w:r w:rsidRPr="005907C9">
        <w:rPr>
          <w:b/>
        </w:rPr>
        <w:t>Clinical characterization of a male patient with the recently described 8q21.11 micro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6):1369-1373 </w:t>
      </w:r>
      <w:hyperlink r:id="rId17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038</w:t>
        </w:r>
      </w:hyperlink>
      <w:r w:rsidRPr="005907C9">
        <w:t>.</w:t>
      </w:r>
      <w:bookmarkEnd w:id="306"/>
    </w:p>
    <w:p w14:paraId="619F6613" w14:textId="1CB1C711" w:rsidR="005907C9" w:rsidRPr="005907C9" w:rsidRDefault="005907C9" w:rsidP="005907C9">
      <w:pPr>
        <w:pStyle w:val="EndNoteBibliography"/>
        <w:ind w:left="720" w:hanging="720"/>
      </w:pPr>
      <w:bookmarkStart w:id="307" w:name="_ENREF_170"/>
      <w:r w:rsidRPr="005907C9">
        <w:t>170.</w:t>
      </w:r>
      <w:r w:rsidRPr="005907C9">
        <w:tab/>
        <w:t xml:space="preserve">Happ H, Schilter KF, Weh E, Reis LM, Semina EV: </w:t>
      </w:r>
      <w:r w:rsidRPr="005907C9">
        <w:rPr>
          <w:b/>
        </w:rPr>
        <w:t>8q21.11 microdeletion in two patients with syndromic peters anomal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9):2471-2475 </w:t>
      </w:r>
      <w:hyperlink r:id="rId17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840</w:t>
        </w:r>
      </w:hyperlink>
      <w:r w:rsidRPr="005907C9">
        <w:t>.</w:t>
      </w:r>
      <w:bookmarkEnd w:id="307"/>
    </w:p>
    <w:p w14:paraId="292CE0F7" w14:textId="6BABBE52" w:rsidR="005907C9" w:rsidRPr="005907C9" w:rsidRDefault="005907C9" w:rsidP="005907C9">
      <w:pPr>
        <w:pStyle w:val="EndNoteBibliography"/>
        <w:ind w:left="720" w:hanging="720"/>
      </w:pPr>
      <w:bookmarkStart w:id="308" w:name="_ENREF_171"/>
      <w:r w:rsidRPr="005907C9">
        <w:t>171.</w:t>
      </w:r>
      <w:r w:rsidRPr="005907C9">
        <w:tab/>
        <w:t xml:space="preserve">Raas-Rothschild A, Dijkhuizen T, Sikkema-Raddatz B, Werner M, Dagan J, Abeliovich D, Lerer I: </w:t>
      </w:r>
      <w:r w:rsidRPr="005907C9">
        <w:rPr>
          <w:b/>
        </w:rPr>
        <w:t>The 8q22.1 microdeletion syndrome or Nablus mask-like facial syndrome: report on two patients and review of the literatur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2-3):140-144 </w:t>
      </w:r>
      <w:hyperlink r:id="rId179" w:history="1">
        <w:r w:rsidRPr="005907C9">
          <w:rPr>
            <w:rStyle w:val="Hyperlink"/>
          </w:rPr>
          <w:t>https://doi.org/10.1016/j.ejmg.2009.03.011</w:t>
        </w:r>
      </w:hyperlink>
      <w:r w:rsidRPr="005907C9">
        <w:t>.</w:t>
      </w:r>
      <w:bookmarkEnd w:id="308"/>
    </w:p>
    <w:p w14:paraId="321845E5" w14:textId="2BC8443A" w:rsidR="005907C9" w:rsidRPr="005907C9" w:rsidRDefault="005907C9" w:rsidP="005907C9">
      <w:pPr>
        <w:pStyle w:val="EndNoteBibliography"/>
        <w:ind w:left="720" w:hanging="720"/>
      </w:pPr>
      <w:bookmarkStart w:id="309" w:name="_ENREF_172"/>
      <w:r w:rsidRPr="005907C9">
        <w:t>172.</w:t>
      </w:r>
      <w:r w:rsidRPr="005907C9">
        <w:tab/>
        <w:t xml:space="preserve">Jain S, Yang P, Farrell SA: </w:t>
      </w:r>
      <w:r w:rsidRPr="005907C9">
        <w:rPr>
          <w:b/>
        </w:rPr>
        <w:t>A case of 8q22.1 microdeletion without the Nablus mask-like facial syndrome phenotyp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0, </w:t>
      </w:r>
      <w:r w:rsidRPr="005907C9">
        <w:rPr>
          <w:b/>
        </w:rPr>
        <w:t>53</w:t>
      </w:r>
      <w:r w:rsidRPr="005907C9">
        <w:t xml:space="preserve">(2):108-110 </w:t>
      </w:r>
      <w:hyperlink r:id="rId18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09.12.006</w:t>
        </w:r>
      </w:hyperlink>
      <w:r w:rsidRPr="005907C9">
        <w:t>.</w:t>
      </w:r>
      <w:bookmarkEnd w:id="309"/>
    </w:p>
    <w:p w14:paraId="1194331D" w14:textId="4EA07CB6" w:rsidR="005907C9" w:rsidRPr="005907C9" w:rsidRDefault="005907C9" w:rsidP="005907C9">
      <w:pPr>
        <w:pStyle w:val="EndNoteBibliography"/>
        <w:ind w:left="720" w:hanging="720"/>
      </w:pPr>
      <w:bookmarkStart w:id="310" w:name="_ENREF_173"/>
      <w:r w:rsidRPr="005907C9">
        <w:t>173.</w:t>
      </w:r>
      <w:r w:rsidRPr="005907C9">
        <w:tab/>
        <w:t>Allanson J, Smith A, Hare H, Albrecht B, Bijlsma E, Dallapiccola B, Donti E, Fitzpatrick D, Isidor B, Lachlan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ablus mask-like facial syndrome: deletion of chromosome 8q22.1 is necessary but not sufficient to cause th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091-2099 </w:t>
      </w:r>
      <w:hyperlink r:id="rId181" w:history="1">
        <w:r w:rsidRPr="005907C9">
          <w:rPr>
            <w:rStyle w:val="Hyperlink"/>
          </w:rPr>
          <w:t>https://doi.org/10.1002/ajmg.a.35446</w:t>
        </w:r>
      </w:hyperlink>
      <w:r w:rsidRPr="005907C9">
        <w:t>.</w:t>
      </w:r>
      <w:bookmarkEnd w:id="310"/>
    </w:p>
    <w:p w14:paraId="675F6DD3" w14:textId="501B070B" w:rsidR="005907C9" w:rsidRPr="005907C9" w:rsidRDefault="005907C9" w:rsidP="005907C9">
      <w:pPr>
        <w:pStyle w:val="EndNoteBibliography"/>
        <w:ind w:left="720" w:hanging="720"/>
      </w:pPr>
      <w:bookmarkStart w:id="311" w:name="_ENREF_174"/>
      <w:r w:rsidRPr="005907C9">
        <w:t>174.</w:t>
      </w:r>
      <w:r w:rsidRPr="005907C9">
        <w:tab/>
        <w:t xml:space="preserve">Overhoff J, Rabideau MM, Bird LM, Schweitzer DN, Haynes K, Schultz RA, Shaffer LG, Rosenfeld JA, Ellison JW: </w:t>
      </w:r>
      <w:r w:rsidRPr="005907C9">
        <w:rPr>
          <w:b/>
        </w:rPr>
        <w:t>Refinement of the 8q22.1 microdeletion critical region associated with Nablus mask-like facial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</w:t>
      </w:r>
      <w:r w:rsidRPr="005907C9">
        <w:t xml:space="preserve">(1):259-263 </w:t>
      </w:r>
      <w:hyperlink r:id="rId18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163</w:t>
        </w:r>
      </w:hyperlink>
      <w:r w:rsidRPr="005907C9">
        <w:t>.</w:t>
      </w:r>
      <w:bookmarkEnd w:id="311"/>
    </w:p>
    <w:p w14:paraId="2E62A933" w14:textId="57ABB655" w:rsidR="005907C9" w:rsidRPr="005907C9" w:rsidRDefault="005907C9" w:rsidP="005907C9">
      <w:pPr>
        <w:pStyle w:val="EndNoteBibliography"/>
        <w:ind w:left="720" w:hanging="720"/>
      </w:pPr>
      <w:bookmarkStart w:id="312" w:name="_ENREF_175"/>
      <w:r w:rsidRPr="005907C9">
        <w:t>175.</w:t>
      </w:r>
      <w:r w:rsidRPr="005907C9">
        <w:tab/>
        <w:t>Jamuar SS, Duzkale H, Duzkale N, Zhang C, High FA, Kaban L, Bhattacharya S, Crandall B, Kantarci S, Stoler J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 of chromosome 8q22.1, a critical region for Nablus mask-like facial syndrome: four additional cases support a role of genetic modifiers in the manifestation of th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6):1400-1405 </w:t>
      </w:r>
      <w:hyperlink r:id="rId183" w:history="1">
        <w:r w:rsidRPr="005907C9">
          <w:rPr>
            <w:rStyle w:val="Hyperlink"/>
          </w:rPr>
          <w:t>https://doi.org/10.1002/ajmg.a.36848</w:t>
        </w:r>
      </w:hyperlink>
      <w:r w:rsidRPr="005907C9">
        <w:t>.</w:t>
      </w:r>
      <w:bookmarkEnd w:id="312"/>
    </w:p>
    <w:p w14:paraId="42A286CA" w14:textId="6F53286F" w:rsidR="005907C9" w:rsidRPr="005907C9" w:rsidRDefault="005907C9" w:rsidP="005907C9">
      <w:pPr>
        <w:pStyle w:val="EndNoteBibliography"/>
        <w:ind w:left="720" w:hanging="720"/>
      </w:pPr>
      <w:bookmarkStart w:id="313" w:name="_ENREF_176"/>
      <w:r w:rsidRPr="005907C9">
        <w:t>176.</w:t>
      </w:r>
      <w:r w:rsidRPr="005907C9">
        <w:tab/>
        <w:t>Kuechler A, Buysse K, Clayton-Smith J, Le Caignec C, David A, Engels H, Kohlhase J, Mari F, Mortier G, Renieri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ive patients with novel overlapping interstitial deletions in 8q22.2q22.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</w:t>
      </w:r>
      <w:r w:rsidRPr="005907C9">
        <w:t xml:space="preserve">(8):1857-1864 </w:t>
      </w:r>
      <w:hyperlink r:id="rId184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4072</w:t>
        </w:r>
      </w:hyperlink>
      <w:r w:rsidRPr="005907C9">
        <w:t>.</w:t>
      </w:r>
      <w:bookmarkEnd w:id="313"/>
    </w:p>
    <w:p w14:paraId="0D22F24A" w14:textId="23ABF52C" w:rsidR="005907C9" w:rsidRPr="005907C9" w:rsidRDefault="005907C9" w:rsidP="005907C9">
      <w:pPr>
        <w:pStyle w:val="EndNoteBibliography"/>
        <w:ind w:left="720" w:hanging="720"/>
      </w:pPr>
      <w:bookmarkStart w:id="314" w:name="_ENREF_177"/>
      <w:r w:rsidRPr="005907C9">
        <w:t>177.</w:t>
      </w:r>
      <w:r w:rsidRPr="005907C9">
        <w:tab/>
        <w:t xml:space="preserve">Kuroda Y, Ohashi I, Saito T, Nagai J, Ida K, Naruto T, Iai M, Kurosawa K: </w:t>
      </w:r>
      <w:r w:rsidRPr="005907C9">
        <w:rPr>
          <w:b/>
        </w:rPr>
        <w:t>Refinement of the deletion in 8q22.2-q22.3: the minimum deletion size at 8q22.3 related to intellectual disability and epileps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8):2104-2108 </w:t>
      </w:r>
      <w:hyperlink r:id="rId185" w:history="1">
        <w:r w:rsidRPr="005907C9">
          <w:rPr>
            <w:rStyle w:val="Hyperlink"/>
          </w:rPr>
          <w:t>https://doi.org/10.1002/ajmg.a.36604</w:t>
        </w:r>
      </w:hyperlink>
      <w:r w:rsidRPr="005907C9">
        <w:t>.</w:t>
      </w:r>
      <w:bookmarkEnd w:id="314"/>
    </w:p>
    <w:p w14:paraId="54354036" w14:textId="313B3C3C" w:rsidR="005907C9" w:rsidRPr="005907C9" w:rsidRDefault="005907C9" w:rsidP="005907C9">
      <w:pPr>
        <w:pStyle w:val="EndNoteBibliography"/>
        <w:ind w:left="720" w:hanging="720"/>
      </w:pPr>
      <w:bookmarkStart w:id="315" w:name="_ENREF_178"/>
      <w:r w:rsidRPr="005907C9">
        <w:t>178.</w:t>
      </w:r>
      <w:r w:rsidRPr="005907C9">
        <w:tab/>
        <w:t xml:space="preserve">Sinajon P, Gofine T, Ingram J, So J: </w:t>
      </w:r>
      <w:r w:rsidRPr="005907C9">
        <w:rPr>
          <w:b/>
        </w:rPr>
        <w:t>Microdeletion 8q22.2-q22.3 in a 40-year-old mal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11):569-572 </w:t>
      </w:r>
      <w:hyperlink r:id="rId186" w:history="1">
        <w:r w:rsidRPr="005907C9">
          <w:rPr>
            <w:rStyle w:val="Hyperlink"/>
          </w:rPr>
          <w:t>https://doi.org/10.1016/j.ejmg.2015.10.004</w:t>
        </w:r>
      </w:hyperlink>
      <w:r w:rsidRPr="005907C9">
        <w:t>.</w:t>
      </w:r>
      <w:bookmarkEnd w:id="315"/>
    </w:p>
    <w:p w14:paraId="23770D3C" w14:textId="514BFF1D" w:rsidR="005907C9" w:rsidRPr="005907C9" w:rsidRDefault="005907C9" w:rsidP="005907C9">
      <w:pPr>
        <w:pStyle w:val="EndNoteBibliography"/>
        <w:ind w:left="720" w:hanging="720"/>
      </w:pPr>
      <w:bookmarkStart w:id="316" w:name="_ENREF_179"/>
      <w:r w:rsidRPr="005907C9">
        <w:t>179.</w:t>
      </w:r>
      <w:r w:rsidRPr="005907C9">
        <w:tab/>
        <w:t xml:space="preserve">Pereza N, Severinski S, Ostojić S, Volk M, Maver A, Dekanić KB, Kapović M, Peterlin B: </w:t>
      </w:r>
      <w:r w:rsidRPr="005907C9">
        <w:rPr>
          <w:b/>
        </w:rPr>
        <w:t>Third case of 8q23.3-q24.13 deletion in a patient with Langer-Giedion syndrome phenotype without TRPS1 gene 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3):659-663 </w:t>
      </w:r>
      <w:hyperlink r:id="rId187" w:history="1">
        <w:r w:rsidRPr="005907C9">
          <w:rPr>
            <w:rStyle w:val="Hyperlink"/>
          </w:rPr>
          <w:t>https://doi.org/10.1002/ajmg.a.35201</w:t>
        </w:r>
      </w:hyperlink>
      <w:r w:rsidRPr="005907C9">
        <w:t>.</w:t>
      </w:r>
      <w:bookmarkEnd w:id="316"/>
    </w:p>
    <w:p w14:paraId="3A71934E" w14:textId="0352AFE6" w:rsidR="005907C9" w:rsidRPr="005907C9" w:rsidRDefault="005907C9" w:rsidP="005907C9">
      <w:pPr>
        <w:pStyle w:val="EndNoteBibliography"/>
        <w:ind w:left="720" w:hanging="720"/>
      </w:pPr>
      <w:bookmarkStart w:id="317" w:name="_ENREF_180"/>
      <w:r w:rsidRPr="005907C9">
        <w:t>180.</w:t>
      </w:r>
      <w:r w:rsidRPr="005907C9">
        <w:tab/>
        <w:t>Li Q, Zhang Z, Yan Y, Xiao P, Gao Z, Cheng W, Su L, Yu K, Xie H, Chen X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nular pancreas in Trichorhinophalangeal syndrome type II with 8q23.3-q24.12 interstitial delet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95 </w:t>
      </w:r>
      <w:hyperlink r:id="rId188" w:history="1">
        <w:r w:rsidRPr="005907C9">
          <w:rPr>
            <w:rStyle w:val="Hyperlink"/>
          </w:rPr>
          <w:t>https://doi.org/10.1186/s13039-015-0201-0</w:t>
        </w:r>
      </w:hyperlink>
      <w:r w:rsidRPr="005907C9">
        <w:t>.</w:t>
      </w:r>
      <w:bookmarkEnd w:id="317"/>
    </w:p>
    <w:p w14:paraId="17C86A6B" w14:textId="0D741046" w:rsidR="005907C9" w:rsidRPr="005907C9" w:rsidRDefault="005907C9" w:rsidP="005907C9">
      <w:pPr>
        <w:pStyle w:val="EndNoteBibliography"/>
        <w:ind w:left="720" w:hanging="720"/>
      </w:pPr>
      <w:bookmarkStart w:id="318" w:name="_ENREF_181"/>
      <w:r w:rsidRPr="005907C9">
        <w:t>181.</w:t>
      </w:r>
      <w:r w:rsidRPr="005907C9">
        <w:tab/>
        <w:t xml:space="preserve">Schinzel A, Riegel M, Baumer A, Superti-Furga A, Moreira LM, Santo LD, Schiper PP, Carvalho JH, Giedion A: </w:t>
      </w:r>
      <w:r w:rsidRPr="005907C9">
        <w:rPr>
          <w:b/>
        </w:rPr>
        <w:t>Long-term follow-up of four patients with Langer-Giedion syndrome: clinical course and complica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9):2216-2225 </w:t>
      </w:r>
      <w:hyperlink r:id="rId189" w:history="1">
        <w:r w:rsidRPr="005907C9">
          <w:rPr>
            <w:rStyle w:val="Hyperlink"/>
          </w:rPr>
          <w:t>https://doi.org/10.1002/ajmg.a.36062</w:t>
        </w:r>
      </w:hyperlink>
      <w:r w:rsidRPr="005907C9">
        <w:t>.</w:t>
      </w:r>
      <w:bookmarkEnd w:id="318"/>
    </w:p>
    <w:p w14:paraId="36F48DCF" w14:textId="4A99FECC" w:rsidR="005907C9" w:rsidRPr="005907C9" w:rsidRDefault="005907C9" w:rsidP="005907C9">
      <w:pPr>
        <w:pStyle w:val="EndNoteBibliography"/>
        <w:ind w:left="720" w:hanging="720"/>
      </w:pPr>
      <w:bookmarkStart w:id="319" w:name="_ENREF_182"/>
      <w:r w:rsidRPr="005907C9">
        <w:t>182.</w:t>
      </w:r>
      <w:r w:rsidRPr="005907C9">
        <w:tab/>
        <w:t xml:space="preserve">Selenti N, Tzetis M, Braoudaki M, Gianikou K, Kitsiou-Tzeli S, Fryssira H: </w:t>
      </w:r>
      <w:r w:rsidRPr="005907C9">
        <w:rPr>
          <w:b/>
        </w:rPr>
        <w:t>An interstitial deletion at 8q23.1-q24.12 associated with Langer-Giedion syndrome/ Trichorhinophalangeal syndrome (TRPS) type II and Cornelia de Lange syndrome 4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64-64 </w:t>
      </w:r>
      <w:hyperlink r:id="rId190" w:history="1">
        <w:r w:rsidRPr="005907C9">
          <w:rPr>
            <w:rStyle w:val="Hyperlink"/>
          </w:rPr>
          <w:t>https://doi.org/10.1186/s13039-015-0169-9</w:t>
        </w:r>
      </w:hyperlink>
      <w:r w:rsidRPr="005907C9">
        <w:t>.</w:t>
      </w:r>
      <w:bookmarkEnd w:id="319"/>
    </w:p>
    <w:p w14:paraId="09107C17" w14:textId="3EAADA4A" w:rsidR="005907C9" w:rsidRPr="005907C9" w:rsidRDefault="005907C9" w:rsidP="005907C9">
      <w:pPr>
        <w:pStyle w:val="EndNoteBibliography"/>
        <w:ind w:left="720" w:hanging="720"/>
      </w:pPr>
      <w:bookmarkStart w:id="320" w:name="_ENREF_183"/>
      <w:r w:rsidRPr="005907C9">
        <w:t>183.</w:t>
      </w:r>
      <w:r w:rsidRPr="005907C9">
        <w:tab/>
        <w:t>Dauber A, Golzio C, Guenot C, Jodelka FM, Kibaek M, Kjaergaard S, Leheup B, Martinet D, Nowaczyk MJM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CRIB and PUF60 are primary drivers of the multisystemic phenotypes of the 8q24.3 copy-number variant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3, </w:t>
      </w:r>
      <w:r w:rsidRPr="005907C9">
        <w:rPr>
          <w:b/>
        </w:rPr>
        <w:t>93</w:t>
      </w:r>
      <w:r w:rsidRPr="005907C9">
        <w:t xml:space="preserve">(5):798-811 </w:t>
      </w:r>
      <w:hyperlink r:id="rId191" w:history="1">
        <w:r w:rsidRPr="005907C9">
          <w:rPr>
            <w:rStyle w:val="Hyperlink"/>
          </w:rPr>
          <w:t>https://doi.org/10.1016/j.ajhg.2013.09.010</w:t>
        </w:r>
      </w:hyperlink>
      <w:r w:rsidRPr="005907C9">
        <w:t>.</w:t>
      </w:r>
      <w:bookmarkEnd w:id="320"/>
    </w:p>
    <w:p w14:paraId="089133E0" w14:textId="7B5BE084" w:rsidR="005907C9" w:rsidRPr="005907C9" w:rsidRDefault="005907C9" w:rsidP="005907C9">
      <w:pPr>
        <w:pStyle w:val="EndNoteBibliography"/>
        <w:ind w:left="720" w:hanging="720"/>
      </w:pPr>
      <w:bookmarkStart w:id="321" w:name="_ENREF_184"/>
      <w:r w:rsidRPr="005907C9">
        <w:t>184.</w:t>
      </w:r>
      <w:r w:rsidRPr="005907C9">
        <w:tab/>
        <w:t xml:space="preserve">Wells C, Spaggiari E, Malan V, Stirnemann JJ, Attie-Bitach T, Ville Y, Vekemans M, Bessieres B, Romana S: </w:t>
      </w:r>
      <w:r w:rsidRPr="005907C9">
        <w:rPr>
          <w:b/>
        </w:rPr>
        <w:t>First fetal case of the 8q24.3 contiguous genes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1):239-242 </w:t>
      </w:r>
      <w:hyperlink r:id="rId19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411</w:t>
        </w:r>
      </w:hyperlink>
      <w:r w:rsidRPr="005907C9">
        <w:t>.</w:t>
      </w:r>
      <w:bookmarkEnd w:id="321"/>
    </w:p>
    <w:p w14:paraId="26183CBE" w14:textId="4F140218" w:rsidR="005907C9" w:rsidRPr="005907C9" w:rsidRDefault="005907C9" w:rsidP="005907C9">
      <w:pPr>
        <w:pStyle w:val="EndNoteBibliography"/>
        <w:ind w:left="720" w:hanging="720"/>
      </w:pPr>
      <w:bookmarkStart w:id="322" w:name="_ENREF_185"/>
      <w:r w:rsidRPr="005907C9">
        <w:t>185.</w:t>
      </w:r>
      <w:r w:rsidRPr="005907C9">
        <w:tab/>
        <w:t xml:space="preserve">Abdin D, Rump A, Tzschach A, Sarnow K, Schröck E, Hackmann K, Di Donato N: </w:t>
      </w:r>
      <w:r w:rsidRPr="005907C9">
        <w:rPr>
          <w:b/>
        </w:rPr>
        <w:t>PUF60-SCRIB fusion transcript in a patient with 8q24.3 microdeletion and atypical Verheij syndrom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9, </w:t>
      </w:r>
      <w:r w:rsidRPr="005907C9">
        <w:rPr>
          <w:b/>
        </w:rPr>
        <w:t>62</w:t>
      </w:r>
      <w:r w:rsidRPr="005907C9">
        <w:t xml:space="preserve">(12):103587 </w:t>
      </w:r>
      <w:hyperlink r:id="rId19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8.11.021</w:t>
        </w:r>
      </w:hyperlink>
      <w:r w:rsidRPr="005907C9">
        <w:t>.</w:t>
      </w:r>
      <w:bookmarkEnd w:id="322"/>
    </w:p>
    <w:p w14:paraId="66EF42DC" w14:textId="633B1BB1" w:rsidR="005907C9" w:rsidRPr="005907C9" w:rsidRDefault="005907C9" w:rsidP="005907C9">
      <w:pPr>
        <w:pStyle w:val="EndNoteBibliography"/>
        <w:ind w:left="720" w:hanging="720"/>
      </w:pPr>
      <w:bookmarkStart w:id="323" w:name="_ENREF_186"/>
      <w:r w:rsidRPr="005907C9">
        <w:t>186.</w:t>
      </w:r>
      <w:r w:rsidRPr="005907C9">
        <w:tab/>
        <w:t xml:space="preserve">Barbaro M, Balsamo A, Anderlid BM, Myhre AG, Gennari M, Nicoletti A, Pittalis MC, Oscarson M, Wedell A: </w:t>
      </w:r>
      <w:r w:rsidRPr="005907C9">
        <w:rPr>
          <w:b/>
        </w:rPr>
        <w:t>Characterization of deletions at 9p affecting the candidate regions for sex reversal and deletion 9p syndrome by MLPA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09, </w:t>
      </w:r>
      <w:r w:rsidRPr="005907C9">
        <w:rPr>
          <w:b/>
        </w:rPr>
        <w:t>17</w:t>
      </w:r>
      <w:r w:rsidRPr="005907C9">
        <w:t xml:space="preserve">(11):1439-1447 </w:t>
      </w:r>
      <w:hyperlink r:id="rId194" w:history="1">
        <w:r w:rsidRPr="005907C9">
          <w:rPr>
            <w:rStyle w:val="Hyperlink"/>
          </w:rPr>
          <w:t>https://doi.org/10.1038/ejhg.2009.70</w:t>
        </w:r>
      </w:hyperlink>
      <w:r w:rsidRPr="005907C9">
        <w:t>.</w:t>
      </w:r>
      <w:bookmarkEnd w:id="323"/>
    </w:p>
    <w:p w14:paraId="1F74141B" w14:textId="733D08E5" w:rsidR="005907C9" w:rsidRPr="005907C9" w:rsidRDefault="005907C9" w:rsidP="005907C9">
      <w:pPr>
        <w:pStyle w:val="EndNoteBibliography"/>
        <w:ind w:left="720" w:hanging="720"/>
      </w:pPr>
      <w:bookmarkStart w:id="324" w:name="_ENREF_187"/>
      <w:r w:rsidRPr="005907C9">
        <w:t>187.</w:t>
      </w:r>
      <w:r w:rsidRPr="005907C9">
        <w:tab/>
        <w:t xml:space="preserve">Tannour-Louet M, Han S, Corbett ST, Louet J-F, Yatsenko S, Meyers L, Shaw CA, Kang S-HL, Cheung SW, Lamb DJ: </w:t>
      </w:r>
      <w:r w:rsidRPr="005907C9">
        <w:rPr>
          <w:b/>
        </w:rPr>
        <w:t>Identification of de novo copy number variants associated with human disorders of sexual development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0, </w:t>
      </w:r>
      <w:r w:rsidRPr="005907C9">
        <w:rPr>
          <w:b/>
        </w:rPr>
        <w:t>5</w:t>
      </w:r>
      <w:r w:rsidRPr="005907C9">
        <w:t xml:space="preserve">(10):e15392-e15392 </w:t>
      </w:r>
      <w:hyperlink r:id="rId195" w:history="1">
        <w:r w:rsidRPr="005907C9">
          <w:rPr>
            <w:rStyle w:val="Hyperlink"/>
          </w:rPr>
          <w:t>https://doi.org/10.1371/journal.pone.0015392</w:t>
        </w:r>
      </w:hyperlink>
      <w:r w:rsidRPr="005907C9">
        <w:t>.</w:t>
      </w:r>
      <w:bookmarkEnd w:id="324"/>
    </w:p>
    <w:p w14:paraId="24B4AED1" w14:textId="7BFF6494" w:rsidR="005907C9" w:rsidRPr="005907C9" w:rsidRDefault="005907C9" w:rsidP="005907C9">
      <w:pPr>
        <w:pStyle w:val="EndNoteBibliography"/>
        <w:ind w:left="720" w:hanging="720"/>
      </w:pPr>
      <w:bookmarkStart w:id="325" w:name="_ENREF_188"/>
      <w:r w:rsidRPr="005907C9">
        <w:t>188.</w:t>
      </w:r>
      <w:r w:rsidRPr="005907C9">
        <w:tab/>
        <w:t xml:space="preserve">Onesimo R, Orteschi D, Scalzone M, Rossodivita A, Nanni L, Zannoni GF, Marrocco G, Battaglia D, Fundarò C, Neri G: </w:t>
      </w:r>
      <w:r w:rsidRPr="005907C9">
        <w:rPr>
          <w:b/>
        </w:rPr>
        <w:t xml:space="preserve">Chromosome 9p deletion syndrome and sex reversal: Novel findings and redefinition of the critically deleted </w:t>
      </w:r>
      <w:r w:rsidRPr="005907C9">
        <w:rPr>
          <w:b/>
        </w:rPr>
        <w:lastRenderedPageBreak/>
        <w:t>reg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266-2271 </w:t>
      </w:r>
      <w:hyperlink r:id="rId19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489</w:t>
        </w:r>
      </w:hyperlink>
      <w:r w:rsidRPr="005907C9">
        <w:t>.</w:t>
      </w:r>
      <w:bookmarkEnd w:id="325"/>
    </w:p>
    <w:p w14:paraId="695111C2" w14:textId="2E05F9EA" w:rsidR="005907C9" w:rsidRPr="005907C9" w:rsidRDefault="005907C9" w:rsidP="005907C9">
      <w:pPr>
        <w:pStyle w:val="EndNoteBibliography"/>
        <w:ind w:left="720" w:hanging="720"/>
      </w:pPr>
      <w:bookmarkStart w:id="326" w:name="_ENREF_189"/>
      <w:r w:rsidRPr="005907C9">
        <w:t>189.</w:t>
      </w:r>
      <w:r w:rsidRPr="005907C9">
        <w:tab/>
        <w:t xml:space="preserve">Quinonez SC, Park JM, Rabah R, Owens KM, Yashar BM, Glover TW, Keegan CE: </w:t>
      </w:r>
      <w:r w:rsidRPr="005907C9">
        <w:rPr>
          <w:b/>
        </w:rPr>
        <w:t>9p partial monosomy and disorders of sex development: Review and postulation of a pathogenetic mechanism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8):1882-1896 </w:t>
      </w:r>
      <w:hyperlink r:id="rId19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018</w:t>
        </w:r>
      </w:hyperlink>
      <w:r w:rsidRPr="005907C9">
        <w:t>.</w:t>
      </w:r>
      <w:bookmarkEnd w:id="326"/>
    </w:p>
    <w:p w14:paraId="0E7FF370" w14:textId="0EBD0F3E" w:rsidR="005907C9" w:rsidRPr="005907C9" w:rsidRDefault="005907C9" w:rsidP="005907C9">
      <w:pPr>
        <w:pStyle w:val="EndNoteBibliography"/>
        <w:ind w:left="720" w:hanging="720"/>
      </w:pPr>
      <w:bookmarkStart w:id="327" w:name="_ENREF_190"/>
      <w:r w:rsidRPr="005907C9">
        <w:t>190.</w:t>
      </w:r>
      <w:r w:rsidRPr="005907C9">
        <w:tab/>
        <w:t xml:space="preserve">Hauge X, Raca G, Cooper S, May K, Spiro R, Adam M, Martin CL: </w:t>
      </w:r>
      <w:r w:rsidRPr="005907C9">
        <w:rPr>
          <w:b/>
        </w:rPr>
        <w:t>Detailed characterization of, and clinical correlations in, 10 patients with distal deletions of chromosome 9p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08, </w:t>
      </w:r>
      <w:r w:rsidRPr="005907C9">
        <w:rPr>
          <w:b/>
        </w:rPr>
        <w:t>10</w:t>
      </w:r>
      <w:r w:rsidRPr="005907C9">
        <w:t xml:space="preserve">(8):599-611 </w:t>
      </w:r>
      <w:hyperlink r:id="rId198" w:history="1">
        <w:r w:rsidRPr="005907C9">
          <w:rPr>
            <w:rStyle w:val="Hyperlink"/>
          </w:rPr>
          <w:t>https://doi.org/10.1097/GIM.0b013e31817e2bde</w:t>
        </w:r>
      </w:hyperlink>
      <w:r w:rsidRPr="005907C9">
        <w:t>.</w:t>
      </w:r>
      <w:bookmarkEnd w:id="327"/>
    </w:p>
    <w:p w14:paraId="7D0FD501" w14:textId="0371FDB7" w:rsidR="005907C9" w:rsidRPr="005907C9" w:rsidRDefault="005907C9" w:rsidP="005907C9">
      <w:pPr>
        <w:pStyle w:val="EndNoteBibliography"/>
        <w:ind w:left="720" w:hanging="720"/>
      </w:pPr>
      <w:bookmarkStart w:id="328" w:name="_ENREF_191"/>
      <w:r w:rsidRPr="005907C9">
        <w:t>191.</w:t>
      </w:r>
      <w:r w:rsidRPr="005907C9">
        <w:tab/>
        <w:t>Swinkels ME, Simons A, Smeets DF, Vissers LE, Veltman JA, Pfundt R, de Vries BB, Faas BH, Schrander-Stumpel CT, McCann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cytogenetic characterization of 13 Dutch patients with deletion 9p syndrome: Delineation of the critical region for a consensus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8, </w:t>
      </w:r>
      <w:r w:rsidRPr="005907C9">
        <w:rPr>
          <w:b/>
        </w:rPr>
        <w:t>146a</w:t>
      </w:r>
      <w:r w:rsidRPr="005907C9">
        <w:t xml:space="preserve">(11):1430-1438 </w:t>
      </w:r>
      <w:hyperlink r:id="rId199" w:history="1">
        <w:r w:rsidRPr="005907C9">
          <w:rPr>
            <w:rStyle w:val="Hyperlink"/>
          </w:rPr>
          <w:t>https://doi.org/10.1002/ajmg.a.32310</w:t>
        </w:r>
      </w:hyperlink>
      <w:r w:rsidRPr="005907C9">
        <w:t>.</w:t>
      </w:r>
      <w:bookmarkEnd w:id="328"/>
    </w:p>
    <w:p w14:paraId="0D98829C" w14:textId="6A7D61D3" w:rsidR="005907C9" w:rsidRPr="005907C9" w:rsidRDefault="005907C9" w:rsidP="005907C9">
      <w:pPr>
        <w:pStyle w:val="EndNoteBibliography"/>
        <w:ind w:left="720" w:hanging="720"/>
      </w:pPr>
      <w:bookmarkStart w:id="329" w:name="_ENREF_192"/>
      <w:r w:rsidRPr="005907C9">
        <w:t>192.</w:t>
      </w:r>
      <w:r w:rsidRPr="005907C9">
        <w:tab/>
        <w:t xml:space="preserve">Mitsui N, Shimizu K, Nishimoto H, Mochizuki H, Iida M, Ohashi H: </w:t>
      </w:r>
      <w:r w:rsidRPr="005907C9">
        <w:rPr>
          <w:b/>
        </w:rPr>
        <w:t>Patient with terminal 9 Mb deletion of chromosome 9p: Refining the critical region for 9p monosomy syndrome with trigonocephaly</w:t>
      </w:r>
      <w:r w:rsidRPr="005907C9">
        <w:t xml:space="preserve">. </w:t>
      </w:r>
      <w:r w:rsidRPr="005907C9">
        <w:rPr>
          <w:i/>
        </w:rPr>
        <w:t xml:space="preserve">Congenital anomalies </w:t>
      </w:r>
      <w:r w:rsidRPr="005907C9">
        <w:t xml:space="preserve">2013, </w:t>
      </w:r>
      <w:r w:rsidRPr="005907C9">
        <w:rPr>
          <w:b/>
        </w:rPr>
        <w:t>53</w:t>
      </w:r>
      <w:r w:rsidRPr="005907C9">
        <w:t xml:space="preserve">(1):49-53 </w:t>
      </w:r>
      <w:hyperlink r:id="rId20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j.1741-4520.2012.00362.x</w:t>
        </w:r>
      </w:hyperlink>
      <w:r w:rsidRPr="005907C9">
        <w:t>.</w:t>
      </w:r>
      <w:bookmarkEnd w:id="329"/>
    </w:p>
    <w:p w14:paraId="6A49C11F" w14:textId="1B5DF5BF" w:rsidR="005907C9" w:rsidRPr="005907C9" w:rsidRDefault="005907C9" w:rsidP="005907C9">
      <w:pPr>
        <w:pStyle w:val="EndNoteBibliography"/>
        <w:ind w:left="720" w:hanging="720"/>
      </w:pPr>
      <w:bookmarkStart w:id="330" w:name="_ENREF_193"/>
      <w:r w:rsidRPr="005907C9">
        <w:t>193.</w:t>
      </w:r>
      <w:r w:rsidRPr="005907C9">
        <w:tab/>
        <w:t xml:space="preserve">Niemi AK, Kwan A, Hudgins L, Cherry AM, Manning MA: </w:t>
      </w:r>
      <w:r w:rsidRPr="005907C9">
        <w:rPr>
          <w:b/>
        </w:rPr>
        <w:t>Report of two patients and further characterization of interstitial 9p13 deletion--a rare but recurrent microdeletion syndrome?</w:t>
      </w:r>
      <w:r w:rsidRPr="005907C9">
        <w:t xml:space="preserve">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328-2335 </w:t>
      </w:r>
      <w:hyperlink r:id="rId201" w:history="1">
        <w:r w:rsidRPr="005907C9">
          <w:rPr>
            <w:rStyle w:val="Hyperlink"/>
          </w:rPr>
          <w:t>https://doi.org/10.1002/ajmg.a.35536</w:t>
        </w:r>
      </w:hyperlink>
      <w:r w:rsidRPr="005907C9">
        <w:t>.</w:t>
      </w:r>
      <w:bookmarkEnd w:id="330"/>
    </w:p>
    <w:p w14:paraId="49605E4B" w14:textId="6C4BAA09" w:rsidR="005907C9" w:rsidRPr="005907C9" w:rsidRDefault="005907C9" w:rsidP="005907C9">
      <w:pPr>
        <w:pStyle w:val="EndNoteBibliography"/>
        <w:ind w:left="720" w:hanging="720"/>
      </w:pPr>
      <w:bookmarkStart w:id="331" w:name="_ENREF_194"/>
      <w:r w:rsidRPr="005907C9">
        <w:t>194.</w:t>
      </w:r>
      <w:r w:rsidRPr="005907C9">
        <w:tab/>
        <w:t xml:space="preserve">Crone M, Thomas MA: </w:t>
      </w:r>
      <w:r w:rsidRPr="005907C9">
        <w:rPr>
          <w:b/>
        </w:rPr>
        <w:t>9p13.1p13.3 interstitial deletion: A case report and further delineation of a rare condi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4):1095-1098 </w:t>
      </w:r>
      <w:hyperlink r:id="rId20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534</w:t>
        </w:r>
      </w:hyperlink>
      <w:r w:rsidRPr="005907C9">
        <w:t>.</w:t>
      </w:r>
      <w:bookmarkEnd w:id="331"/>
    </w:p>
    <w:p w14:paraId="17830704" w14:textId="5930E726" w:rsidR="005907C9" w:rsidRPr="005907C9" w:rsidRDefault="005907C9" w:rsidP="005907C9">
      <w:pPr>
        <w:pStyle w:val="EndNoteBibliography"/>
        <w:ind w:left="720" w:hanging="720"/>
      </w:pPr>
      <w:bookmarkStart w:id="332" w:name="_ENREF_195"/>
      <w:r w:rsidRPr="005907C9">
        <w:t>195.</w:t>
      </w:r>
      <w:r w:rsidRPr="005907C9">
        <w:tab/>
        <w:t>Ferreira SI, Cinnirella G, Ramos L, Suppa A, Pires LM, Nardone AM, Camerota L, Lanciotti S, Galasso C, De Maio F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remor is a major feature of 9p13 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20, </w:t>
      </w:r>
      <w:r w:rsidRPr="005907C9">
        <w:rPr>
          <w:b/>
        </w:rPr>
        <w:t>182</w:t>
      </w:r>
      <w:r w:rsidRPr="005907C9">
        <w:t xml:space="preserve">(11):2694-2698 </w:t>
      </w:r>
      <w:hyperlink r:id="rId20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61807</w:t>
        </w:r>
      </w:hyperlink>
      <w:r w:rsidRPr="005907C9">
        <w:t>.</w:t>
      </w:r>
      <w:bookmarkEnd w:id="332"/>
    </w:p>
    <w:p w14:paraId="27766516" w14:textId="10554661" w:rsidR="005907C9" w:rsidRPr="005907C9" w:rsidRDefault="005907C9" w:rsidP="005907C9">
      <w:pPr>
        <w:pStyle w:val="EndNoteBibliography"/>
        <w:ind w:left="720" w:hanging="720"/>
      </w:pPr>
      <w:bookmarkStart w:id="333" w:name="_ENREF_196"/>
      <w:r w:rsidRPr="005907C9">
        <w:t>196.</w:t>
      </w:r>
      <w:r w:rsidRPr="005907C9">
        <w:tab/>
        <w:t xml:space="preserve">Shimojima K, Adachi M, Tanaka M, Tanaka Y, Kurosawa K, Yamamoto T: </w:t>
      </w:r>
      <w:r w:rsidRPr="005907C9">
        <w:rPr>
          <w:b/>
        </w:rPr>
        <w:t>Clinical features of microdeletion 9q22.3 (pat)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09, </w:t>
      </w:r>
      <w:r w:rsidRPr="005907C9">
        <w:rPr>
          <w:b/>
        </w:rPr>
        <w:t>75</w:t>
      </w:r>
      <w:r w:rsidRPr="005907C9">
        <w:t xml:space="preserve">(4):384-393 </w:t>
      </w:r>
      <w:hyperlink r:id="rId204" w:history="1">
        <w:r w:rsidRPr="005907C9">
          <w:rPr>
            <w:rStyle w:val="Hyperlink"/>
          </w:rPr>
          <w:t>https://doi.org/10.1111/j.1399-0004.2008.01141.x</w:t>
        </w:r>
      </w:hyperlink>
      <w:r w:rsidRPr="005907C9">
        <w:t>.</w:t>
      </w:r>
      <w:bookmarkEnd w:id="333"/>
    </w:p>
    <w:p w14:paraId="099C37B3" w14:textId="317838F5" w:rsidR="005907C9" w:rsidRPr="005907C9" w:rsidRDefault="005907C9" w:rsidP="005907C9">
      <w:pPr>
        <w:pStyle w:val="EndNoteBibliography"/>
        <w:ind w:left="720" w:hanging="720"/>
      </w:pPr>
      <w:bookmarkStart w:id="334" w:name="_ENREF_197"/>
      <w:r w:rsidRPr="005907C9">
        <w:t>197.</w:t>
      </w:r>
      <w:r w:rsidRPr="005907C9">
        <w:tab/>
        <w:t>Muller EA, Aradhya S, Atkin JF, Carmany EP, Elliott AM, Chudley AE, Clark RD, Everman DB, Garner S, Hall B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 9q22.3 syndrome includes metopic craniosynostosis, hydrocephalus, macrosomia, and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2):391-399 </w:t>
      </w:r>
      <w:hyperlink r:id="rId205" w:history="1">
        <w:r w:rsidRPr="005907C9">
          <w:rPr>
            <w:rStyle w:val="Hyperlink"/>
          </w:rPr>
          <w:t>https://doi.org/10.1002/ajmg.a.34216</w:t>
        </w:r>
      </w:hyperlink>
      <w:r w:rsidRPr="005907C9">
        <w:t>.</w:t>
      </w:r>
      <w:bookmarkEnd w:id="334"/>
    </w:p>
    <w:p w14:paraId="52866504" w14:textId="4BDF84DD" w:rsidR="005907C9" w:rsidRPr="005907C9" w:rsidRDefault="005907C9" w:rsidP="005907C9">
      <w:pPr>
        <w:pStyle w:val="EndNoteBibliography"/>
        <w:ind w:left="720" w:hanging="720"/>
      </w:pPr>
      <w:bookmarkStart w:id="335" w:name="_ENREF_198"/>
      <w:r w:rsidRPr="005907C9">
        <w:t>198.</w:t>
      </w:r>
      <w:r w:rsidRPr="005907C9">
        <w:tab/>
        <w:t xml:space="preserve">Reichert SC, Zelley K, Nichols KE, Eberhard M, Zackai EH, Martinez-Poyer J: </w:t>
      </w:r>
      <w:r w:rsidRPr="005907C9">
        <w:rPr>
          <w:b/>
        </w:rPr>
        <w:t>Diagnosis of 9q22.3 microdeletion syndrome in utero following identification of craniosynostosis, overgrowth, and skele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4):862-865 </w:t>
      </w:r>
      <w:hyperlink r:id="rId206" w:history="1">
        <w:r w:rsidRPr="005907C9">
          <w:rPr>
            <w:rStyle w:val="Hyperlink"/>
          </w:rPr>
          <w:t>https://doi.org/10.1002/ajmg.a.37013</w:t>
        </w:r>
      </w:hyperlink>
      <w:r w:rsidRPr="005907C9">
        <w:t>.</w:t>
      </w:r>
      <w:bookmarkEnd w:id="335"/>
    </w:p>
    <w:p w14:paraId="33F0AD02" w14:textId="4B316DE6" w:rsidR="005907C9" w:rsidRPr="005907C9" w:rsidRDefault="005907C9" w:rsidP="005907C9">
      <w:pPr>
        <w:pStyle w:val="EndNoteBibliography"/>
        <w:ind w:left="720" w:hanging="720"/>
      </w:pPr>
      <w:bookmarkStart w:id="336" w:name="_ENREF_199"/>
      <w:r w:rsidRPr="005907C9">
        <w:t>199.</w:t>
      </w:r>
      <w:r w:rsidRPr="005907C9">
        <w:tab/>
        <w:t xml:space="preserve">Yamada H, Shimura M, Takahashi H, Nara S, Morishima Y, Go S, Miyashita T, Numabe H, Kawashima H: </w:t>
      </w:r>
      <w:r w:rsidRPr="005907C9">
        <w:rPr>
          <w:b/>
        </w:rPr>
        <w:t>A familial case of overgrowth syndrome caused by a 9q22.3 microdeletion in a mother and daughter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20, </w:t>
      </w:r>
      <w:r w:rsidRPr="005907C9">
        <w:rPr>
          <w:b/>
        </w:rPr>
        <w:t>63</w:t>
      </w:r>
      <w:r w:rsidRPr="005907C9">
        <w:t xml:space="preserve">(5):103872 </w:t>
      </w:r>
      <w:hyperlink r:id="rId207" w:history="1">
        <w:r w:rsidRPr="005907C9">
          <w:rPr>
            <w:rStyle w:val="Hyperlink"/>
          </w:rPr>
          <w:t>https://doi.org/10.1016/j.ejmg.2020.103872</w:t>
        </w:r>
      </w:hyperlink>
      <w:r w:rsidRPr="005907C9">
        <w:t>.</w:t>
      </w:r>
      <w:bookmarkEnd w:id="336"/>
    </w:p>
    <w:p w14:paraId="664418D8" w14:textId="58BFCE27" w:rsidR="005907C9" w:rsidRPr="005907C9" w:rsidRDefault="005907C9" w:rsidP="005907C9">
      <w:pPr>
        <w:pStyle w:val="EndNoteBibliography"/>
        <w:ind w:left="720" w:hanging="720"/>
      </w:pPr>
      <w:bookmarkStart w:id="337" w:name="_ENREF_200"/>
      <w:r w:rsidRPr="005907C9">
        <w:t>200.</w:t>
      </w:r>
      <w:r w:rsidRPr="005907C9">
        <w:tab/>
        <w:t xml:space="preserve">Ewing AD, Cheetham SW, McGill JJ, Sharkey M, Walker R, West JA, West MJ, Summers KM: </w:t>
      </w:r>
      <w:r w:rsidRPr="005907C9">
        <w:rPr>
          <w:b/>
        </w:rPr>
        <w:t>Microdeletion of 9q22.3: A patient with minimal deletion size associated with a severe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21, </w:t>
      </w:r>
      <w:r w:rsidRPr="005907C9">
        <w:rPr>
          <w:b/>
        </w:rPr>
        <w:t>n/a</w:t>
      </w:r>
      <w:r w:rsidRPr="005907C9">
        <w:t xml:space="preserve">(n/a) </w:t>
      </w:r>
      <w:hyperlink r:id="rId20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62224</w:t>
        </w:r>
      </w:hyperlink>
      <w:r w:rsidRPr="005907C9">
        <w:t>.</w:t>
      </w:r>
      <w:bookmarkEnd w:id="337"/>
    </w:p>
    <w:p w14:paraId="3061D160" w14:textId="7FDDD41F" w:rsidR="005907C9" w:rsidRPr="005907C9" w:rsidRDefault="005907C9" w:rsidP="005907C9">
      <w:pPr>
        <w:pStyle w:val="EndNoteBibliography"/>
        <w:ind w:left="720" w:hanging="720"/>
      </w:pPr>
      <w:bookmarkStart w:id="338" w:name="_ENREF_201"/>
      <w:r w:rsidRPr="005907C9">
        <w:t>201.</w:t>
      </w:r>
      <w:r w:rsidRPr="005907C9">
        <w:tab/>
        <w:t>Mucciolo M, Magini P, Marozza A, Mongelli P, Mencarelli MA, Hayek G, Tavalazzi F, Mari F, Seri M, Renieri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9q31.1q31.3 deletion in two patients with similar clinical features: a newly recognized microdeletion syndrome?</w:t>
      </w:r>
      <w:r w:rsidRPr="005907C9">
        <w:t xml:space="preserve">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3):685-690 </w:t>
      </w:r>
      <w:hyperlink r:id="rId209" w:history="1">
        <w:r w:rsidRPr="005907C9">
          <w:rPr>
            <w:rStyle w:val="Hyperlink"/>
          </w:rPr>
          <w:t>https://doi.org/10.1002/ajmg.a.36361</w:t>
        </w:r>
      </w:hyperlink>
      <w:r w:rsidRPr="005907C9">
        <w:t>.</w:t>
      </w:r>
      <w:bookmarkEnd w:id="338"/>
    </w:p>
    <w:p w14:paraId="2D593C02" w14:textId="05E0AE7E" w:rsidR="005907C9" w:rsidRPr="005907C9" w:rsidRDefault="005907C9" w:rsidP="005907C9">
      <w:pPr>
        <w:pStyle w:val="EndNoteBibliography"/>
        <w:ind w:left="720" w:hanging="720"/>
      </w:pPr>
      <w:bookmarkStart w:id="339" w:name="_ENREF_202"/>
      <w:r w:rsidRPr="005907C9">
        <w:t>202.</w:t>
      </w:r>
      <w:r w:rsidRPr="005907C9">
        <w:tab/>
        <w:t>Nevado J, Mergener R, Palomares-Bralo M, Souza KR, Vallespín E, Mena R, Martínez-Glez V, Mori M, Santos F, García-Miñaur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ew microdeletion and microduplication syndromes: A comprehensive review</w:t>
      </w:r>
      <w:r w:rsidRPr="005907C9">
        <w:t xml:space="preserve">. </w:t>
      </w:r>
      <w:r w:rsidRPr="005907C9">
        <w:rPr>
          <w:i/>
        </w:rPr>
        <w:t xml:space="preserve">Genetics and molecular biology </w:t>
      </w:r>
      <w:r w:rsidRPr="005907C9">
        <w:t xml:space="preserve">2014, </w:t>
      </w:r>
      <w:r w:rsidRPr="005907C9">
        <w:rPr>
          <w:b/>
        </w:rPr>
        <w:t>37</w:t>
      </w:r>
      <w:r w:rsidRPr="005907C9">
        <w:t xml:space="preserve">(1 Suppl):210-219 </w:t>
      </w:r>
      <w:hyperlink r:id="rId210" w:history="1">
        <w:r w:rsidRPr="005907C9">
          <w:rPr>
            <w:rStyle w:val="Hyperlink"/>
          </w:rPr>
          <w:t>https://doi.org/10.1590/s1415-47572014000200007</w:t>
        </w:r>
      </w:hyperlink>
      <w:r w:rsidRPr="005907C9">
        <w:t>.</w:t>
      </w:r>
      <w:bookmarkEnd w:id="339"/>
    </w:p>
    <w:p w14:paraId="4BF4E055" w14:textId="72244E7D" w:rsidR="005907C9" w:rsidRPr="005907C9" w:rsidRDefault="005907C9" w:rsidP="005907C9">
      <w:pPr>
        <w:pStyle w:val="EndNoteBibliography"/>
        <w:ind w:left="720" w:hanging="720"/>
      </w:pPr>
      <w:bookmarkStart w:id="340" w:name="_ENREF_203"/>
      <w:r w:rsidRPr="005907C9">
        <w:t>203.</w:t>
      </w:r>
      <w:r w:rsidRPr="005907C9">
        <w:tab/>
        <w:t>Schuffenhauer S, Lichtner P, Peykar-Derakhshandeh P, Murken J, Haas OA, Back E, Wolff G, Zabel B, Barisic I, Rauch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 mapping on chromosome 10p and definition of a critical region for the second DiGeorge syndrome locus (DGS2)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1998, </w:t>
      </w:r>
      <w:r w:rsidRPr="005907C9">
        <w:rPr>
          <w:b/>
        </w:rPr>
        <w:t>6</w:t>
      </w:r>
      <w:r w:rsidRPr="005907C9">
        <w:t xml:space="preserve">(3):213-225 </w:t>
      </w:r>
      <w:hyperlink r:id="rId211" w:history="1">
        <w:r w:rsidRPr="005907C9">
          <w:rPr>
            <w:rStyle w:val="Hyperlink"/>
          </w:rPr>
          <w:t>https://doi.org/10.1038/sj.ejhg.5200183</w:t>
        </w:r>
      </w:hyperlink>
      <w:r w:rsidRPr="005907C9">
        <w:t>.</w:t>
      </w:r>
      <w:bookmarkEnd w:id="340"/>
    </w:p>
    <w:p w14:paraId="77421B57" w14:textId="082263FA" w:rsidR="005907C9" w:rsidRPr="005907C9" w:rsidRDefault="005907C9" w:rsidP="005907C9">
      <w:pPr>
        <w:pStyle w:val="EndNoteBibliography"/>
        <w:ind w:left="720" w:hanging="720"/>
      </w:pPr>
      <w:bookmarkStart w:id="341" w:name="_ENREF_204"/>
      <w:r w:rsidRPr="005907C9">
        <w:t>204.</w:t>
      </w:r>
      <w:r w:rsidRPr="005907C9">
        <w:tab/>
        <w:t xml:space="preserve">Lichtner P, König R, Hasegawa T, Van Esch H, Meitinger T, Schuffenhauer S: </w:t>
      </w:r>
      <w:r w:rsidRPr="005907C9">
        <w:rPr>
          <w:b/>
        </w:rPr>
        <w:t>An HDR (hypoparathyroidism, deafness, renal dysplasia) syndrome locus maps distal to the DiGeorge syndrome region on 10p13/14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0, </w:t>
      </w:r>
      <w:r w:rsidRPr="005907C9">
        <w:rPr>
          <w:b/>
        </w:rPr>
        <w:t>37</w:t>
      </w:r>
      <w:r w:rsidRPr="005907C9">
        <w:t xml:space="preserve">(1):33-37 </w:t>
      </w:r>
      <w:hyperlink r:id="rId212" w:history="1">
        <w:r w:rsidRPr="005907C9">
          <w:rPr>
            <w:rStyle w:val="Hyperlink"/>
          </w:rPr>
          <w:t>https://doi.org/10.1136/jmg.37.1.33</w:t>
        </w:r>
      </w:hyperlink>
      <w:r w:rsidRPr="005907C9">
        <w:t>.</w:t>
      </w:r>
      <w:bookmarkEnd w:id="341"/>
    </w:p>
    <w:p w14:paraId="28B57D5A" w14:textId="2DA621A6" w:rsidR="005907C9" w:rsidRPr="005907C9" w:rsidRDefault="005907C9" w:rsidP="005907C9">
      <w:pPr>
        <w:pStyle w:val="EndNoteBibliography"/>
        <w:ind w:left="720" w:hanging="720"/>
      </w:pPr>
      <w:bookmarkStart w:id="342" w:name="_ENREF_205"/>
      <w:r w:rsidRPr="005907C9">
        <w:t>205.</w:t>
      </w:r>
      <w:r w:rsidRPr="005907C9">
        <w:tab/>
        <w:t xml:space="preserve">Skrypnyk C, Goecke TO, Majewski F, Bartsch O: </w:t>
      </w:r>
      <w:r w:rsidRPr="005907C9">
        <w:rPr>
          <w:b/>
        </w:rPr>
        <w:t>Molecular cytogenetic characterization of a 10p14 deletion that includes the DGS2 region in a patient with multiple anomalies</w:t>
      </w:r>
      <w:r w:rsidRPr="005907C9">
        <w:t xml:space="preserve">. </w:t>
      </w:r>
      <w:r w:rsidRPr="005907C9">
        <w:rPr>
          <w:i/>
        </w:rPr>
        <w:t xml:space="preserve">American journal of medical genetics </w:t>
      </w:r>
      <w:r w:rsidRPr="005907C9">
        <w:t xml:space="preserve">2002, </w:t>
      </w:r>
      <w:r w:rsidRPr="005907C9">
        <w:rPr>
          <w:b/>
        </w:rPr>
        <w:t>113</w:t>
      </w:r>
      <w:r w:rsidRPr="005907C9">
        <w:t xml:space="preserve">(2):207-212 </w:t>
      </w:r>
      <w:hyperlink r:id="rId213" w:history="1">
        <w:r w:rsidRPr="005907C9">
          <w:rPr>
            <w:rStyle w:val="Hyperlink"/>
          </w:rPr>
          <w:t>https://doi.org/10.1002/ajmg.10764</w:t>
        </w:r>
      </w:hyperlink>
      <w:r w:rsidRPr="005907C9">
        <w:t>.</w:t>
      </w:r>
      <w:bookmarkEnd w:id="342"/>
    </w:p>
    <w:p w14:paraId="59D72E24" w14:textId="7860BF6F" w:rsidR="005907C9" w:rsidRPr="005907C9" w:rsidRDefault="005907C9" w:rsidP="005907C9">
      <w:pPr>
        <w:pStyle w:val="EndNoteBibliography"/>
        <w:ind w:left="720" w:hanging="720"/>
      </w:pPr>
      <w:bookmarkStart w:id="343" w:name="_ENREF_206"/>
      <w:r w:rsidRPr="005907C9">
        <w:t>206.</w:t>
      </w:r>
      <w:r w:rsidRPr="005907C9">
        <w:tab/>
        <w:t xml:space="preserve">Yatsenko SA, Yatsenko AN, Szigeti K, Craigen WJ, Stankiewicz P, Cheung SW, Lupski JR: </w:t>
      </w:r>
      <w:r w:rsidRPr="005907C9">
        <w:rPr>
          <w:b/>
        </w:rPr>
        <w:t>Interstitial deletion of 10p and atrial septal defect in DiGeorge 2 syndrome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04, </w:t>
      </w:r>
      <w:r w:rsidRPr="005907C9">
        <w:rPr>
          <w:b/>
        </w:rPr>
        <w:t>66</w:t>
      </w:r>
      <w:r w:rsidRPr="005907C9">
        <w:t xml:space="preserve">(2):128-136 </w:t>
      </w:r>
      <w:hyperlink r:id="rId214" w:history="1">
        <w:r w:rsidRPr="005907C9">
          <w:rPr>
            <w:rStyle w:val="Hyperlink"/>
          </w:rPr>
          <w:t>https://doi.org/10.1111/j.1399-0004.2004.00290.x</w:t>
        </w:r>
      </w:hyperlink>
      <w:r w:rsidRPr="005907C9">
        <w:t>.</w:t>
      </w:r>
      <w:bookmarkEnd w:id="343"/>
    </w:p>
    <w:p w14:paraId="0FB8A3F3" w14:textId="2179C8AC" w:rsidR="005907C9" w:rsidRPr="005907C9" w:rsidRDefault="005907C9" w:rsidP="005907C9">
      <w:pPr>
        <w:pStyle w:val="EndNoteBibliography"/>
        <w:ind w:left="720" w:hanging="720"/>
      </w:pPr>
      <w:bookmarkStart w:id="344" w:name="_ENREF_207"/>
      <w:r w:rsidRPr="005907C9">
        <w:t>207.</w:t>
      </w:r>
      <w:r w:rsidRPr="005907C9">
        <w:tab/>
        <w:t xml:space="preserve">Lindstrand A, Malmgren H, Verri A, Benetti E, Eriksson M, Nordgren A, Anderlid BM, Golovleva I, Schoumans J, Blennow E: </w:t>
      </w:r>
      <w:r w:rsidRPr="005907C9">
        <w:rPr>
          <w:b/>
        </w:rPr>
        <w:t>Molecular and clinical characterization of patients with overlapping 10p 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5):1233-1243 </w:t>
      </w:r>
      <w:hyperlink r:id="rId215" w:history="1">
        <w:r w:rsidRPr="005907C9">
          <w:rPr>
            <w:rStyle w:val="Hyperlink"/>
          </w:rPr>
          <w:t>https://doi.org/10.1002/ajmg.a.33366</w:t>
        </w:r>
      </w:hyperlink>
      <w:r w:rsidRPr="005907C9">
        <w:t>.</w:t>
      </w:r>
      <w:bookmarkEnd w:id="344"/>
    </w:p>
    <w:p w14:paraId="503253D9" w14:textId="6A4939FB" w:rsidR="005907C9" w:rsidRPr="005907C9" w:rsidRDefault="005907C9" w:rsidP="005907C9">
      <w:pPr>
        <w:pStyle w:val="EndNoteBibliography"/>
        <w:ind w:left="720" w:hanging="720"/>
      </w:pPr>
      <w:bookmarkStart w:id="345" w:name="_ENREF_208"/>
      <w:r w:rsidRPr="005907C9">
        <w:t>208.</w:t>
      </w:r>
      <w:r w:rsidRPr="005907C9">
        <w:tab/>
        <w:t>Melis D, Genesio R, Boemio P, Del Giudice E, Cappuccio G, Mormile A, Ronga V, Conti A, Imperati F, Nitsch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description of a patient carrying the smallest reported deletion involving 10p14 reg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4):832-835 </w:t>
      </w:r>
      <w:hyperlink r:id="rId21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4133</w:t>
        </w:r>
      </w:hyperlink>
      <w:r w:rsidRPr="005907C9">
        <w:t>.</w:t>
      </w:r>
      <w:bookmarkEnd w:id="345"/>
    </w:p>
    <w:p w14:paraId="43FDD689" w14:textId="6DBF6E67" w:rsidR="005907C9" w:rsidRPr="005907C9" w:rsidRDefault="005907C9" w:rsidP="005907C9">
      <w:pPr>
        <w:pStyle w:val="EndNoteBibliography"/>
        <w:ind w:left="720" w:hanging="720"/>
      </w:pPr>
      <w:bookmarkStart w:id="346" w:name="_ENREF_209"/>
      <w:r w:rsidRPr="005907C9">
        <w:t>209.</w:t>
      </w:r>
      <w:r w:rsidRPr="005907C9">
        <w:tab/>
        <w:t xml:space="preserve">Kim SB, Kim Y-E, Jung JM, Jin HY, Lim Y-J, Chung ML: </w:t>
      </w:r>
      <w:r w:rsidRPr="005907C9">
        <w:rPr>
          <w:b/>
        </w:rPr>
        <w:t>Clinical description of a neonate carrying the largest reported deletion involving the 10p15.3p13 region</w:t>
      </w:r>
      <w:r w:rsidRPr="005907C9">
        <w:t xml:space="preserve">. </w:t>
      </w:r>
      <w:r w:rsidRPr="005907C9">
        <w:rPr>
          <w:i/>
        </w:rPr>
        <w:t xml:space="preserve">Clin Case Rep </w:t>
      </w:r>
      <w:r w:rsidRPr="005907C9">
        <w:t xml:space="preserve">2017, </w:t>
      </w:r>
      <w:r w:rsidRPr="005907C9">
        <w:rPr>
          <w:b/>
        </w:rPr>
        <w:t>5</w:t>
      </w:r>
      <w:r w:rsidRPr="005907C9">
        <w:t xml:space="preserve">(8):1369-1375 </w:t>
      </w:r>
      <w:hyperlink r:id="rId217" w:history="1">
        <w:r w:rsidRPr="005907C9">
          <w:rPr>
            <w:rStyle w:val="Hyperlink"/>
          </w:rPr>
          <w:t>https://doi.org/10.1002/ccr3.1070</w:t>
        </w:r>
      </w:hyperlink>
      <w:r w:rsidRPr="005907C9">
        <w:t>.</w:t>
      </w:r>
      <w:bookmarkEnd w:id="346"/>
    </w:p>
    <w:p w14:paraId="34F9C942" w14:textId="4C941050" w:rsidR="005907C9" w:rsidRPr="005907C9" w:rsidRDefault="005907C9" w:rsidP="005907C9">
      <w:pPr>
        <w:pStyle w:val="EndNoteBibliography"/>
        <w:ind w:left="720" w:hanging="720"/>
      </w:pPr>
      <w:bookmarkStart w:id="347" w:name="_ENREF_210"/>
      <w:r w:rsidRPr="005907C9">
        <w:t>210.</w:t>
      </w:r>
      <w:r w:rsidRPr="005907C9">
        <w:tab/>
        <w:t xml:space="preserve">Shao Q-Y, Wu P-L, Lin B-Y, Chen S-J, Liu J, Chen S-Q: </w:t>
      </w:r>
      <w:r w:rsidRPr="005907C9">
        <w:rPr>
          <w:b/>
        </w:rPr>
        <w:t>Clinical report of a neonate carrying a large deletion in the 10p15.3p13 region and review of the literature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21, </w:t>
      </w:r>
      <w:r w:rsidRPr="005907C9">
        <w:rPr>
          <w:b/>
        </w:rPr>
        <w:t>14</w:t>
      </w:r>
      <w:r w:rsidRPr="005907C9">
        <w:t xml:space="preserve">(1):29 </w:t>
      </w:r>
      <w:hyperlink r:id="rId218" w:history="1">
        <w:r w:rsidRPr="005907C9">
          <w:rPr>
            <w:rStyle w:val="Hyperlink"/>
          </w:rPr>
          <w:t>https://doi.org/10.1186/s13039-021-00546-1</w:t>
        </w:r>
      </w:hyperlink>
      <w:r w:rsidRPr="005907C9">
        <w:t>.</w:t>
      </w:r>
      <w:bookmarkEnd w:id="347"/>
    </w:p>
    <w:p w14:paraId="1A5F185B" w14:textId="00069AAA" w:rsidR="005907C9" w:rsidRPr="005907C9" w:rsidRDefault="005907C9" w:rsidP="005907C9">
      <w:pPr>
        <w:pStyle w:val="EndNoteBibliography"/>
        <w:ind w:left="720" w:hanging="720"/>
      </w:pPr>
      <w:bookmarkStart w:id="348" w:name="_ENREF_211"/>
      <w:r w:rsidRPr="005907C9">
        <w:lastRenderedPageBreak/>
        <w:t>211.</w:t>
      </w:r>
      <w:r w:rsidRPr="005907C9">
        <w:tab/>
        <w:t>DeScipio C, Conlin L, Rosenfeld J, Tepperberg J, Pasion R, Patel A, McDonald MT, Aradhya S, Ho D, Goldstein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ubtelomeric deletion of chromosome 10p15.3: Clinical findings and molecular cytogenetic characteriz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9):2152-2161 </w:t>
      </w:r>
      <w:hyperlink r:id="rId21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574</w:t>
        </w:r>
      </w:hyperlink>
      <w:r w:rsidRPr="005907C9">
        <w:t>.</w:t>
      </w:r>
      <w:bookmarkEnd w:id="348"/>
    </w:p>
    <w:p w14:paraId="58BCBE44" w14:textId="4EE15E22" w:rsidR="005907C9" w:rsidRPr="005907C9" w:rsidRDefault="005907C9" w:rsidP="005907C9">
      <w:pPr>
        <w:pStyle w:val="EndNoteBibliography"/>
        <w:ind w:left="720" w:hanging="720"/>
      </w:pPr>
      <w:bookmarkStart w:id="349" w:name="_ENREF_212"/>
      <w:r w:rsidRPr="005907C9">
        <w:t>212.</w:t>
      </w:r>
      <w:r w:rsidRPr="005907C9">
        <w:tab/>
        <w:t xml:space="preserve">Poluha A, Bernaciak J, Jaszczuk I, Kędzior M, Nowakowska BA: </w:t>
      </w:r>
      <w:r w:rsidRPr="005907C9">
        <w:rPr>
          <w:b/>
        </w:rPr>
        <w:t>Molecular and clinical characterization of new patient with 1,08 Mb deletion in 10p15.3 reg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7, </w:t>
      </w:r>
      <w:r w:rsidRPr="005907C9">
        <w:rPr>
          <w:b/>
        </w:rPr>
        <w:t>10</w:t>
      </w:r>
      <w:r w:rsidRPr="005907C9">
        <w:t xml:space="preserve">(1):34 </w:t>
      </w:r>
      <w:hyperlink r:id="rId220" w:history="1">
        <w:r w:rsidRPr="005907C9">
          <w:rPr>
            <w:rStyle w:val="Hyperlink"/>
          </w:rPr>
          <w:t>https://doi.org/10.1186/s13039-017-0336-2</w:t>
        </w:r>
      </w:hyperlink>
      <w:r w:rsidRPr="005907C9">
        <w:t>.</w:t>
      </w:r>
      <w:bookmarkEnd w:id="349"/>
    </w:p>
    <w:p w14:paraId="5D02E206" w14:textId="24D2E218" w:rsidR="005907C9" w:rsidRPr="005907C9" w:rsidRDefault="005907C9" w:rsidP="005907C9">
      <w:pPr>
        <w:pStyle w:val="EndNoteBibliography"/>
        <w:ind w:left="720" w:hanging="720"/>
      </w:pPr>
      <w:bookmarkStart w:id="350" w:name="_ENREF_213"/>
      <w:r w:rsidRPr="005907C9">
        <w:t>213.</w:t>
      </w:r>
      <w:r w:rsidRPr="005907C9">
        <w:tab/>
        <w:t>Van Esch H, Groenen P, Nesbit MA, Schuffenhauer S, Lichtner P, Vanderlinden G, Harding B, Beetz R, Bilous RW, Holdaway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ATA3 haplo-insufficiency causes human HDR syndrome</w:t>
      </w:r>
      <w:r w:rsidRPr="005907C9">
        <w:t xml:space="preserve">. </w:t>
      </w:r>
      <w:r w:rsidRPr="005907C9">
        <w:rPr>
          <w:i/>
        </w:rPr>
        <w:t xml:space="preserve">Nature </w:t>
      </w:r>
      <w:r w:rsidRPr="005907C9">
        <w:t xml:space="preserve">2000, </w:t>
      </w:r>
      <w:r w:rsidRPr="005907C9">
        <w:rPr>
          <w:b/>
        </w:rPr>
        <w:t>406</w:t>
      </w:r>
      <w:r w:rsidRPr="005907C9">
        <w:t xml:space="preserve">(6794):419-422 </w:t>
      </w:r>
      <w:hyperlink r:id="rId221" w:history="1">
        <w:r w:rsidRPr="005907C9">
          <w:rPr>
            <w:rStyle w:val="Hyperlink"/>
          </w:rPr>
          <w:t>https://doi.org/10.1038/35019088</w:t>
        </w:r>
      </w:hyperlink>
      <w:r w:rsidRPr="005907C9">
        <w:t>.</w:t>
      </w:r>
      <w:bookmarkEnd w:id="350"/>
    </w:p>
    <w:p w14:paraId="194FB3D9" w14:textId="750B4636" w:rsidR="005907C9" w:rsidRPr="005907C9" w:rsidRDefault="005907C9" w:rsidP="005907C9">
      <w:pPr>
        <w:pStyle w:val="EndNoteBibliography"/>
        <w:ind w:left="720" w:hanging="720"/>
      </w:pPr>
      <w:bookmarkStart w:id="351" w:name="_ENREF_214"/>
      <w:r w:rsidRPr="005907C9">
        <w:t>214.</w:t>
      </w:r>
      <w:r w:rsidRPr="005907C9">
        <w:tab/>
        <w:t>Fukami M, Muroya K, Miyake T, Iso M, Kato F, Yokoi H, Suzuki Y, Tsubouchi K, Nakagomi Y, Kikuchi 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&lt;i&gt;GATA3&lt;/i&gt; abnormalities in six patients with HDR syndrome</w:t>
      </w:r>
      <w:r w:rsidRPr="005907C9">
        <w:t xml:space="preserve">. </w:t>
      </w:r>
      <w:r w:rsidRPr="005907C9">
        <w:rPr>
          <w:i/>
        </w:rPr>
        <w:t xml:space="preserve">Endocrine Journal </w:t>
      </w:r>
      <w:r w:rsidRPr="005907C9">
        <w:t xml:space="preserve">2011, </w:t>
      </w:r>
      <w:r w:rsidRPr="005907C9">
        <w:rPr>
          <w:b/>
        </w:rPr>
        <w:t>58</w:t>
      </w:r>
      <w:r w:rsidRPr="005907C9">
        <w:t xml:space="preserve">(2):117-121 </w:t>
      </w:r>
      <w:hyperlink r:id="rId222" w:history="1">
        <w:r w:rsidRPr="005907C9">
          <w:rPr>
            <w:rStyle w:val="Hyperlink"/>
          </w:rPr>
          <w:t>https://doi.org/10.1507/endocrj.K10E-234</w:t>
        </w:r>
      </w:hyperlink>
      <w:r w:rsidRPr="005907C9">
        <w:t>.</w:t>
      </w:r>
      <w:bookmarkEnd w:id="351"/>
    </w:p>
    <w:p w14:paraId="51FD8806" w14:textId="3899A836" w:rsidR="005907C9" w:rsidRPr="005907C9" w:rsidRDefault="005907C9" w:rsidP="005907C9">
      <w:pPr>
        <w:pStyle w:val="EndNoteBibliography"/>
        <w:ind w:left="720" w:hanging="720"/>
      </w:pPr>
      <w:bookmarkStart w:id="352" w:name="_ENREF_215"/>
      <w:r w:rsidRPr="005907C9">
        <w:t>215.</w:t>
      </w:r>
      <w:r w:rsidRPr="005907C9">
        <w:tab/>
        <w:t xml:space="preserve">Lichtner P, Attié-Bitach T, Schuffenhauer S, Henwood J, Bouvagnet P, Scambler PJ, Meitinger T, Vekemans M: </w:t>
      </w:r>
      <w:r w:rsidRPr="005907C9">
        <w:rPr>
          <w:b/>
        </w:rPr>
        <w:t>Expression and mutation analysis of BRUNOL3, a candidate gene for heart and thymus developmental defects associated with partial monosomy 10p</w:t>
      </w:r>
      <w:r w:rsidRPr="005907C9">
        <w:t xml:space="preserve">. </w:t>
      </w:r>
      <w:r w:rsidRPr="005907C9">
        <w:rPr>
          <w:i/>
        </w:rPr>
        <w:t xml:space="preserve">Journal of molecular medicine (Berlin, Germany) </w:t>
      </w:r>
      <w:r w:rsidRPr="005907C9">
        <w:t xml:space="preserve">2002, </w:t>
      </w:r>
      <w:r w:rsidRPr="005907C9">
        <w:rPr>
          <w:b/>
        </w:rPr>
        <w:t>80</w:t>
      </w:r>
      <w:r w:rsidRPr="005907C9">
        <w:t xml:space="preserve">(7):431-442 </w:t>
      </w:r>
      <w:hyperlink r:id="rId223" w:history="1">
        <w:r w:rsidRPr="005907C9">
          <w:rPr>
            <w:rStyle w:val="Hyperlink"/>
          </w:rPr>
          <w:t>https://doi.org/10.1007/s00109-002-0331-9</w:t>
        </w:r>
      </w:hyperlink>
      <w:r w:rsidRPr="005907C9">
        <w:t>.</w:t>
      </w:r>
      <w:bookmarkEnd w:id="352"/>
    </w:p>
    <w:p w14:paraId="00EAF44D" w14:textId="19CD26F9" w:rsidR="005907C9" w:rsidRPr="005907C9" w:rsidRDefault="005907C9" w:rsidP="005907C9">
      <w:pPr>
        <w:pStyle w:val="EndNoteBibliography"/>
        <w:ind w:left="720" w:hanging="720"/>
      </w:pPr>
      <w:bookmarkStart w:id="353" w:name="_ENREF_216"/>
      <w:r w:rsidRPr="005907C9">
        <w:t>216.</w:t>
      </w:r>
      <w:r w:rsidRPr="005907C9">
        <w:tab/>
        <w:t>Alliman S, Coppinger J, Marcadier J, Thiese H, Brock P, Shafer S, Weaver C, Asamoah A, Leppig K, Dyack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nd molecular characterization of individuals with recurrent genomic disorder at 10q22.3q23.2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0, </w:t>
      </w:r>
      <w:r w:rsidRPr="005907C9">
        <w:rPr>
          <w:b/>
        </w:rPr>
        <w:t>78</w:t>
      </w:r>
      <w:r w:rsidRPr="005907C9">
        <w:t xml:space="preserve">(2):162-168 </w:t>
      </w:r>
      <w:hyperlink r:id="rId224" w:history="1">
        <w:r w:rsidRPr="005907C9">
          <w:rPr>
            <w:rStyle w:val="Hyperlink"/>
          </w:rPr>
          <w:t>https://doi.org/10.1111/j.1399-0004.2010.01373.x</w:t>
        </w:r>
      </w:hyperlink>
      <w:r w:rsidRPr="005907C9">
        <w:t>.</w:t>
      </w:r>
      <w:bookmarkEnd w:id="353"/>
    </w:p>
    <w:p w14:paraId="3AB00BF8" w14:textId="3D907689" w:rsidR="005907C9" w:rsidRPr="005907C9" w:rsidRDefault="005907C9" w:rsidP="005907C9">
      <w:pPr>
        <w:pStyle w:val="EndNoteBibliography"/>
        <w:ind w:left="720" w:hanging="720"/>
      </w:pPr>
      <w:bookmarkStart w:id="354" w:name="_ENREF_217"/>
      <w:r w:rsidRPr="005907C9">
        <w:t>217.</w:t>
      </w:r>
      <w:r w:rsidRPr="005907C9">
        <w:tab/>
        <w:t>van Bon BW, Balciuniene J, Fruhman G, Nagamani SC, Broome DL, Cameron E, Martinet D, Roulet E, Jacquemont S, Beckmann J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phenotype of recurrent 10q22q23 deletions and duplica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4):400-408 </w:t>
      </w:r>
      <w:hyperlink r:id="rId225" w:history="1">
        <w:r w:rsidRPr="005907C9">
          <w:rPr>
            <w:rStyle w:val="Hyperlink"/>
          </w:rPr>
          <w:t>https://doi.org/10.1038/ejhg.2010.211</w:t>
        </w:r>
      </w:hyperlink>
      <w:r w:rsidRPr="005907C9">
        <w:t>.</w:t>
      </w:r>
      <w:bookmarkEnd w:id="354"/>
    </w:p>
    <w:p w14:paraId="76ACA116" w14:textId="22C5C78B" w:rsidR="005907C9" w:rsidRPr="005907C9" w:rsidRDefault="005907C9" w:rsidP="005907C9">
      <w:pPr>
        <w:pStyle w:val="EndNoteBibliography"/>
        <w:ind w:left="720" w:hanging="720"/>
      </w:pPr>
      <w:bookmarkStart w:id="355" w:name="_ENREF_218"/>
      <w:r w:rsidRPr="005907C9">
        <w:t>218.</w:t>
      </w:r>
      <w:r w:rsidRPr="005907C9">
        <w:tab/>
        <w:t xml:space="preserve">Dimitrov BI, de Ravel T, Van Driessche J, de Die-Smulders C, Toutain A, Vermeesch JR, Fryns JP, Devriendt K, Debeer P: </w:t>
      </w:r>
      <w:r w:rsidRPr="005907C9">
        <w:rPr>
          <w:b/>
        </w:rPr>
        <w:t>Distal limb deficiencies, micrognathia syndrome, and syndromic forms of split hand foot malformation (SHFM) are caused by chromosome 10q genomic rearrangement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2):103-111 </w:t>
      </w:r>
      <w:hyperlink r:id="rId226" w:history="1">
        <w:r w:rsidRPr="005907C9">
          <w:rPr>
            <w:rStyle w:val="Hyperlink"/>
          </w:rPr>
          <w:t>https://doi.org/10.1136/jmg.2008.065888</w:t>
        </w:r>
      </w:hyperlink>
      <w:r w:rsidRPr="005907C9">
        <w:t>.</w:t>
      </w:r>
      <w:bookmarkEnd w:id="355"/>
    </w:p>
    <w:p w14:paraId="2E3D78EF" w14:textId="4216555F" w:rsidR="005907C9" w:rsidRPr="005907C9" w:rsidRDefault="005907C9" w:rsidP="005907C9">
      <w:pPr>
        <w:pStyle w:val="EndNoteBibliography"/>
        <w:ind w:left="720" w:hanging="720"/>
      </w:pPr>
      <w:bookmarkStart w:id="356" w:name="_ENREF_219"/>
      <w:r w:rsidRPr="005907C9">
        <w:t>219.</w:t>
      </w:r>
      <w:r w:rsidRPr="005907C9">
        <w:tab/>
        <w:t>Holder-Espinasse M, Jamsheer A, Escande F, Andrieux J, Petit F, Sowinska-Seidler A, Socha M, Jakubiuk-Tomaszuk A, Gerard M, Mathieu-Dramard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 of 10q24 locus: broadening the clinical and radiological spectrum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9, </w:t>
      </w:r>
      <w:r w:rsidRPr="005907C9">
        <w:rPr>
          <w:b/>
        </w:rPr>
        <w:t>27</w:t>
      </w:r>
      <w:r w:rsidRPr="005907C9">
        <w:t xml:space="preserve">(4):525-534 </w:t>
      </w:r>
      <w:hyperlink r:id="rId227" w:history="1">
        <w:r w:rsidRPr="005907C9">
          <w:rPr>
            <w:rStyle w:val="Hyperlink"/>
          </w:rPr>
          <w:t>https://doi.org/10.1038/s41431-018-0326-9</w:t>
        </w:r>
      </w:hyperlink>
      <w:r w:rsidRPr="005907C9">
        <w:t>.</w:t>
      </w:r>
      <w:bookmarkEnd w:id="356"/>
    </w:p>
    <w:p w14:paraId="032CEB03" w14:textId="57C0E873" w:rsidR="005907C9" w:rsidRPr="005907C9" w:rsidRDefault="005907C9" w:rsidP="005907C9">
      <w:pPr>
        <w:pStyle w:val="EndNoteBibliography"/>
        <w:ind w:left="720" w:hanging="720"/>
      </w:pPr>
      <w:bookmarkStart w:id="357" w:name="_ENREF_220"/>
      <w:r w:rsidRPr="005907C9">
        <w:t>220.</w:t>
      </w:r>
      <w:r w:rsidRPr="005907C9">
        <w:tab/>
        <w:t xml:space="preserve">Choucair N, Abou Ghoch J, Fawaz A, Mégarbané A, Chouery E: </w:t>
      </w:r>
      <w:r w:rsidRPr="005907C9">
        <w:rPr>
          <w:b/>
        </w:rPr>
        <w:t>10q26.1 Microdeletion: Redefining the critical regions for microcephaly and geni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1):2707-2713 </w:t>
      </w:r>
      <w:hyperlink r:id="rId228" w:history="1">
        <w:r w:rsidRPr="005907C9">
          <w:rPr>
            <w:rStyle w:val="Hyperlink"/>
          </w:rPr>
          <w:t>https://doi.org/10.1002/ajmg.a.37211</w:t>
        </w:r>
      </w:hyperlink>
      <w:r w:rsidRPr="005907C9">
        <w:t>.</w:t>
      </w:r>
      <w:bookmarkEnd w:id="357"/>
    </w:p>
    <w:p w14:paraId="67E7D24A" w14:textId="1858E5EF" w:rsidR="005907C9" w:rsidRPr="005907C9" w:rsidRDefault="005907C9" w:rsidP="005907C9">
      <w:pPr>
        <w:pStyle w:val="EndNoteBibliography"/>
        <w:ind w:left="720" w:hanging="720"/>
      </w:pPr>
      <w:bookmarkStart w:id="358" w:name="_ENREF_221"/>
      <w:r w:rsidRPr="005907C9">
        <w:t>221.</w:t>
      </w:r>
      <w:r w:rsidRPr="005907C9">
        <w:tab/>
        <w:t>Faria ÁC, Rabbi-Bortolini E, Rebouças MRGO, de S. Thiago Pereira ALA, Frasson MGT, Atique R, Lourenço NCV, Rosenberg C, Kobayashi GS, Passos-Bueno M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raniosynostosis in 10q26 deletion patients: A consequence of brain underdevelopment or altered suture biology?</w:t>
      </w:r>
      <w:r w:rsidRPr="005907C9">
        <w:t xml:space="preserve">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2):403-409 </w:t>
      </w:r>
      <w:hyperlink r:id="rId22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448</w:t>
        </w:r>
      </w:hyperlink>
      <w:r w:rsidRPr="005907C9">
        <w:t>.</w:t>
      </w:r>
      <w:bookmarkEnd w:id="358"/>
    </w:p>
    <w:p w14:paraId="3693E4A3" w14:textId="0319A228" w:rsidR="005907C9" w:rsidRPr="005907C9" w:rsidRDefault="005907C9" w:rsidP="005907C9">
      <w:pPr>
        <w:pStyle w:val="EndNoteBibliography"/>
        <w:ind w:left="720" w:hanging="720"/>
      </w:pPr>
      <w:bookmarkStart w:id="359" w:name="_ENREF_222"/>
      <w:r w:rsidRPr="005907C9">
        <w:t>222.</w:t>
      </w:r>
      <w:r w:rsidRPr="005907C9">
        <w:tab/>
        <w:t xml:space="preserve">Lin S, Zhou Y, Fang Q, Wu J, Zhang Z, Ji Y, Luo Y: </w:t>
      </w:r>
      <w:r w:rsidRPr="005907C9">
        <w:rPr>
          <w:b/>
        </w:rPr>
        <w:t>Chromosome 10q26 deletion syndrome: Two new cases and a review of the literature</w:t>
      </w:r>
      <w:r w:rsidRPr="005907C9">
        <w:t xml:space="preserve">. </w:t>
      </w:r>
      <w:r w:rsidRPr="005907C9">
        <w:rPr>
          <w:i/>
        </w:rPr>
        <w:t xml:space="preserve">Molecular medicine reports </w:t>
      </w:r>
      <w:r w:rsidRPr="005907C9">
        <w:t xml:space="preserve">2016, </w:t>
      </w:r>
      <w:r w:rsidRPr="005907C9">
        <w:rPr>
          <w:b/>
        </w:rPr>
        <w:t>14</w:t>
      </w:r>
      <w:r w:rsidRPr="005907C9">
        <w:t xml:space="preserve">(6):5134-5140 </w:t>
      </w:r>
      <w:hyperlink r:id="rId230" w:history="1">
        <w:r w:rsidRPr="005907C9">
          <w:rPr>
            <w:rStyle w:val="Hyperlink"/>
          </w:rPr>
          <w:t>https://doi.org/10.3892/mmr.2016.5864</w:t>
        </w:r>
      </w:hyperlink>
      <w:r w:rsidRPr="005907C9">
        <w:t>.</w:t>
      </w:r>
      <w:bookmarkEnd w:id="359"/>
    </w:p>
    <w:p w14:paraId="00102336" w14:textId="3BCF446C" w:rsidR="005907C9" w:rsidRPr="005907C9" w:rsidRDefault="005907C9" w:rsidP="005907C9">
      <w:pPr>
        <w:pStyle w:val="EndNoteBibliography"/>
        <w:ind w:left="720" w:hanging="720"/>
      </w:pPr>
      <w:bookmarkStart w:id="360" w:name="_ENREF_223"/>
      <w:r w:rsidRPr="005907C9">
        <w:t>223.</w:t>
      </w:r>
      <w:r w:rsidRPr="005907C9">
        <w:tab/>
        <w:t>Yatsenko SA, Kruer MC, Bader PI, Corzo D, Schuette J, Keegan CE, Nowakowska B, Peacock S, Cai WW, Peiffer D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critical regions for clinical features of distal 10q deletion syndrome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09, </w:t>
      </w:r>
      <w:r w:rsidRPr="005907C9">
        <w:rPr>
          <w:b/>
        </w:rPr>
        <w:t>76</w:t>
      </w:r>
      <w:r w:rsidRPr="005907C9">
        <w:t xml:space="preserve">(1):54-62 </w:t>
      </w:r>
      <w:hyperlink r:id="rId23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j.1399-0004.2008.01115.x</w:t>
        </w:r>
      </w:hyperlink>
      <w:r w:rsidRPr="005907C9">
        <w:t>.</w:t>
      </w:r>
      <w:bookmarkEnd w:id="360"/>
    </w:p>
    <w:p w14:paraId="43172E0C" w14:textId="0A309A7C" w:rsidR="005907C9" w:rsidRPr="005907C9" w:rsidRDefault="005907C9" w:rsidP="005907C9">
      <w:pPr>
        <w:pStyle w:val="EndNoteBibliography"/>
        <w:ind w:left="720" w:hanging="720"/>
      </w:pPr>
      <w:bookmarkStart w:id="361" w:name="_ENREF_224"/>
      <w:r w:rsidRPr="005907C9">
        <w:t>224.</w:t>
      </w:r>
      <w:r w:rsidRPr="005907C9">
        <w:tab/>
        <w:t>Chiesa N, De Crescenzo A, Mishra K, Perone L, Carella M, Palumbo O, Mussa A, Sparago A, Cerrato F, Russo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KCNQ1OT1 imprinting control region and non-coding RNA: new properties derived from the study of Beckwith-Wiedemann syndrome and Silver-Russell syndrome cases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12, </w:t>
      </w:r>
      <w:r w:rsidRPr="005907C9">
        <w:rPr>
          <w:b/>
        </w:rPr>
        <w:t>21</w:t>
      </w:r>
      <w:r w:rsidRPr="005907C9">
        <w:t xml:space="preserve">(1):10-25 </w:t>
      </w:r>
      <w:hyperlink r:id="rId232" w:history="1">
        <w:r w:rsidRPr="005907C9">
          <w:rPr>
            <w:rStyle w:val="Hyperlink"/>
          </w:rPr>
          <w:t>https://doi.org/10.1093/hmg/ddr419</w:t>
        </w:r>
      </w:hyperlink>
      <w:r w:rsidRPr="005907C9">
        <w:t>.</w:t>
      </w:r>
      <w:bookmarkEnd w:id="361"/>
    </w:p>
    <w:p w14:paraId="745B0682" w14:textId="2D788AA4" w:rsidR="005907C9" w:rsidRPr="005907C9" w:rsidRDefault="005907C9" w:rsidP="005907C9">
      <w:pPr>
        <w:pStyle w:val="EndNoteBibliography"/>
        <w:ind w:left="720" w:hanging="720"/>
      </w:pPr>
      <w:bookmarkStart w:id="362" w:name="_ENREF_225"/>
      <w:r w:rsidRPr="005907C9">
        <w:t>225.</w:t>
      </w:r>
      <w:r w:rsidRPr="005907C9">
        <w:tab/>
        <w:t>Addis L, Ahn JW, Dobson R, Dixit A, Ogilvie CM, Pinto D, Vaags AK, Coon H, Chaste P, Wilson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of ELP4 Are Associated with Language Impairment, Autism Spectrum Disorder, and Mental Retardation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5, </w:t>
      </w:r>
      <w:r w:rsidRPr="005907C9">
        <w:rPr>
          <w:b/>
        </w:rPr>
        <w:t>36</w:t>
      </w:r>
      <w:r w:rsidRPr="005907C9">
        <w:t xml:space="preserve">(9):842-850 </w:t>
      </w:r>
      <w:hyperlink r:id="rId233" w:history="1">
        <w:r w:rsidRPr="005907C9">
          <w:rPr>
            <w:rStyle w:val="Hyperlink"/>
          </w:rPr>
          <w:t>https://doi.org/10.1002/humu.22816</w:t>
        </w:r>
      </w:hyperlink>
      <w:r w:rsidRPr="005907C9">
        <w:t>.</w:t>
      </w:r>
      <w:bookmarkEnd w:id="362"/>
    </w:p>
    <w:p w14:paraId="3A92F498" w14:textId="35FAD141" w:rsidR="005907C9" w:rsidRPr="005907C9" w:rsidRDefault="005907C9" w:rsidP="005907C9">
      <w:pPr>
        <w:pStyle w:val="EndNoteBibliography"/>
        <w:ind w:left="720" w:hanging="720"/>
      </w:pPr>
      <w:bookmarkStart w:id="363" w:name="_ENREF_226"/>
      <w:r w:rsidRPr="005907C9">
        <w:t>226.</w:t>
      </w:r>
      <w:r w:rsidRPr="005907C9">
        <w:tab/>
        <w:t>Han JC, Liu Q-R, Jones M, Levinn RL, Menzie CM, Jefferson-George KS, Adler-Wailes DC, Sanford EL, Lacbawan FL, Uhl G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Brain-Derived Neurotrophic Factor and Obesity in the WAGR Syndrome</w:t>
      </w:r>
      <w:r w:rsidRPr="005907C9">
        <w:t xml:space="preserve">. </w:t>
      </w:r>
      <w:r w:rsidRPr="005907C9">
        <w:rPr>
          <w:i/>
        </w:rPr>
        <w:t xml:space="preserve">New England Journal of Medicine </w:t>
      </w:r>
      <w:r w:rsidRPr="005907C9">
        <w:t xml:space="preserve">2008, </w:t>
      </w:r>
      <w:r w:rsidRPr="005907C9">
        <w:rPr>
          <w:b/>
        </w:rPr>
        <w:t>359</w:t>
      </w:r>
      <w:r w:rsidRPr="005907C9">
        <w:t xml:space="preserve">(9):918-927 </w:t>
      </w:r>
      <w:hyperlink r:id="rId234" w:history="1">
        <w:r w:rsidRPr="005907C9">
          <w:rPr>
            <w:rStyle w:val="Hyperlink"/>
          </w:rPr>
          <w:t>https://doi.org/10.1056/NEJMoa0801119</w:t>
        </w:r>
      </w:hyperlink>
      <w:r w:rsidRPr="005907C9">
        <w:t>.</w:t>
      </w:r>
      <w:bookmarkEnd w:id="363"/>
    </w:p>
    <w:p w14:paraId="2293B23C" w14:textId="3A982DDC" w:rsidR="005907C9" w:rsidRPr="005907C9" w:rsidRDefault="005907C9" w:rsidP="005907C9">
      <w:pPr>
        <w:pStyle w:val="EndNoteBibliography"/>
        <w:ind w:left="720" w:hanging="720"/>
      </w:pPr>
      <w:bookmarkStart w:id="364" w:name="_ENREF_227"/>
      <w:r w:rsidRPr="005907C9">
        <w:t>227.</w:t>
      </w:r>
      <w:r w:rsidRPr="005907C9">
        <w:tab/>
        <w:t>Han JC, Thurm A, Golden Williams C, Joseph LA, Zein WM, Brooks BP, Butman JA, Brady SM, Fuhr SR, Hicks M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ociation of brain-derived neurotrophic factor (BDNF) haploinsufficiency with lower adaptive behaviour and reduced cognitive functioning in WAGR/11p13 deletion syndrome</w:t>
      </w:r>
      <w:r w:rsidRPr="005907C9">
        <w:t xml:space="preserve">. </w:t>
      </w:r>
      <w:r w:rsidRPr="005907C9">
        <w:rPr>
          <w:i/>
        </w:rPr>
        <w:t xml:space="preserve">Cortex </w:t>
      </w:r>
      <w:r w:rsidRPr="005907C9">
        <w:t xml:space="preserve">2013, </w:t>
      </w:r>
      <w:r w:rsidRPr="005907C9">
        <w:rPr>
          <w:b/>
        </w:rPr>
        <w:t>49</w:t>
      </w:r>
      <w:r w:rsidRPr="005907C9">
        <w:t xml:space="preserve">(10):2700-2710 </w:t>
      </w:r>
      <w:hyperlink r:id="rId23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cortex.2013.02.009</w:t>
        </w:r>
      </w:hyperlink>
      <w:r w:rsidRPr="005907C9">
        <w:t>.</w:t>
      </w:r>
      <w:bookmarkEnd w:id="364"/>
    </w:p>
    <w:p w14:paraId="182D07B1" w14:textId="1D5C9B65" w:rsidR="005907C9" w:rsidRPr="005907C9" w:rsidRDefault="005907C9" w:rsidP="005907C9">
      <w:pPr>
        <w:pStyle w:val="EndNoteBibliography"/>
        <w:ind w:left="720" w:hanging="720"/>
      </w:pPr>
      <w:bookmarkStart w:id="365" w:name="_ENREF_228"/>
      <w:r w:rsidRPr="005907C9">
        <w:t>228.</w:t>
      </w:r>
      <w:r w:rsidRPr="005907C9">
        <w:tab/>
        <w:t xml:space="preserve">Ferreira MAT, Almeida Júnior IG, Kuratani DK, Rosa RFM, Gonzales JFO, Telles LEB, Ferrão YA, Zen PRG: </w:t>
      </w:r>
      <w:r w:rsidRPr="005907C9">
        <w:rPr>
          <w:b/>
        </w:rPr>
        <w:t>WAGRO syndrome: a rare genetic condition associated with aniridia and additional ophthalmologic abnormalities</w:t>
      </w:r>
      <w:r w:rsidRPr="005907C9">
        <w:t xml:space="preserve">. </w:t>
      </w:r>
      <w:r w:rsidRPr="005907C9">
        <w:rPr>
          <w:i/>
        </w:rPr>
        <w:t xml:space="preserve">Arquivos brasileiros de oftalmologia </w:t>
      </w:r>
      <w:r w:rsidRPr="005907C9">
        <w:t xml:space="preserve">2019, </w:t>
      </w:r>
      <w:r w:rsidRPr="005907C9">
        <w:rPr>
          <w:b/>
        </w:rPr>
        <w:t>82</w:t>
      </w:r>
      <w:r w:rsidRPr="005907C9">
        <w:t xml:space="preserve">(4):336-338 </w:t>
      </w:r>
      <w:hyperlink r:id="rId236" w:history="1">
        <w:r w:rsidRPr="005907C9">
          <w:rPr>
            <w:rStyle w:val="Hyperlink"/>
          </w:rPr>
          <w:t>https://doi.org/10.5935/0004-2749.20190065</w:t>
        </w:r>
      </w:hyperlink>
      <w:r w:rsidRPr="005907C9">
        <w:t>.</w:t>
      </w:r>
      <w:bookmarkEnd w:id="365"/>
    </w:p>
    <w:p w14:paraId="0920F94B" w14:textId="591E44C0" w:rsidR="005907C9" w:rsidRPr="005907C9" w:rsidRDefault="005907C9" w:rsidP="005907C9">
      <w:pPr>
        <w:pStyle w:val="EndNoteBibliography"/>
        <w:ind w:left="720" w:hanging="720"/>
      </w:pPr>
      <w:bookmarkStart w:id="366" w:name="_ENREF_229"/>
      <w:r w:rsidRPr="005907C9">
        <w:t>229.</w:t>
      </w:r>
      <w:r w:rsidRPr="005907C9">
        <w:tab/>
        <w:t xml:space="preserve">Hall HN, Williamson KA, FitzPatrick DR: </w:t>
      </w:r>
      <w:r w:rsidRPr="005907C9">
        <w:rPr>
          <w:b/>
        </w:rPr>
        <w:t>The genetic architecture of aniridia and Gillespie syndrom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9, </w:t>
      </w:r>
      <w:r w:rsidRPr="005907C9">
        <w:rPr>
          <w:b/>
        </w:rPr>
        <w:t>138</w:t>
      </w:r>
      <w:r w:rsidRPr="005907C9">
        <w:t xml:space="preserve">(8-9):881-898 </w:t>
      </w:r>
      <w:hyperlink r:id="rId237" w:history="1">
        <w:r w:rsidRPr="005907C9">
          <w:rPr>
            <w:rStyle w:val="Hyperlink"/>
          </w:rPr>
          <w:t>https://doi.org/10.1007/s00439-018-1934-8</w:t>
        </w:r>
      </w:hyperlink>
      <w:r w:rsidRPr="005907C9">
        <w:t>.</w:t>
      </w:r>
      <w:bookmarkEnd w:id="366"/>
    </w:p>
    <w:p w14:paraId="7CDCB0F2" w14:textId="79D264D9" w:rsidR="005907C9" w:rsidRPr="005907C9" w:rsidRDefault="005907C9" w:rsidP="005907C9">
      <w:pPr>
        <w:pStyle w:val="EndNoteBibliography"/>
        <w:ind w:left="720" w:hanging="720"/>
      </w:pPr>
      <w:bookmarkStart w:id="367" w:name="_ENREF_230"/>
      <w:r w:rsidRPr="005907C9">
        <w:t>230.</w:t>
      </w:r>
      <w:r w:rsidRPr="005907C9">
        <w:tab/>
        <w:t xml:space="preserve">Fischbach BV, Trout KL, Lewis J, Luis CA, Sika M: </w:t>
      </w:r>
      <w:r w:rsidRPr="005907C9">
        <w:rPr>
          <w:b/>
        </w:rPr>
        <w:t>WAGR Syndrome: A Clinical Review of 54 Cases</w:t>
      </w:r>
      <w:r w:rsidRPr="005907C9">
        <w:t xml:space="preserve">. </w:t>
      </w:r>
      <w:r w:rsidRPr="005907C9">
        <w:rPr>
          <w:i/>
        </w:rPr>
        <w:t xml:space="preserve">Pediatrics </w:t>
      </w:r>
      <w:r w:rsidRPr="005907C9">
        <w:t xml:space="preserve">2005, </w:t>
      </w:r>
      <w:r w:rsidRPr="005907C9">
        <w:rPr>
          <w:b/>
        </w:rPr>
        <w:t>116</w:t>
      </w:r>
      <w:r w:rsidRPr="005907C9">
        <w:t xml:space="preserve">(4):984 </w:t>
      </w:r>
      <w:hyperlink r:id="rId238" w:history="1">
        <w:r w:rsidRPr="005907C9">
          <w:rPr>
            <w:rStyle w:val="Hyperlink"/>
          </w:rPr>
          <w:t>https://doi.org/10.1542/peds.2004-0467</w:t>
        </w:r>
      </w:hyperlink>
      <w:r w:rsidRPr="005907C9">
        <w:t>.</w:t>
      </w:r>
      <w:bookmarkEnd w:id="367"/>
    </w:p>
    <w:p w14:paraId="1E436571" w14:textId="639CC930" w:rsidR="005907C9" w:rsidRPr="005907C9" w:rsidRDefault="005907C9" w:rsidP="005907C9">
      <w:pPr>
        <w:pStyle w:val="EndNoteBibliography"/>
        <w:ind w:left="720" w:hanging="720"/>
      </w:pPr>
      <w:bookmarkStart w:id="368" w:name="_ENREF_231"/>
      <w:r w:rsidRPr="005907C9">
        <w:t>231.</w:t>
      </w:r>
      <w:r w:rsidRPr="005907C9">
        <w:tab/>
        <w:t xml:space="preserve">Yamamoto T, Togawa M, Shimada S, Sangu N, Shimojima K, Okamoto N: </w:t>
      </w:r>
      <w:r w:rsidRPr="005907C9">
        <w:rPr>
          <w:b/>
        </w:rPr>
        <w:t>Narrowing of the responsible region for severe developmental delay and autistic behaviors in WAGR syndrome down to 1.6 Mb including PAX6, WT1, and PRRG4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3):634-638 </w:t>
      </w:r>
      <w:hyperlink r:id="rId239" w:history="1">
        <w:r w:rsidRPr="005907C9">
          <w:rPr>
            <w:rStyle w:val="Hyperlink"/>
          </w:rPr>
          <w:t>https://doi.org/10.1002/ajmg.a.36325</w:t>
        </w:r>
      </w:hyperlink>
      <w:r w:rsidRPr="005907C9">
        <w:t>.</w:t>
      </w:r>
      <w:bookmarkEnd w:id="368"/>
    </w:p>
    <w:p w14:paraId="6B6622E9" w14:textId="35DE318E" w:rsidR="005907C9" w:rsidRPr="005907C9" w:rsidRDefault="005907C9" w:rsidP="005907C9">
      <w:pPr>
        <w:pStyle w:val="EndNoteBibliography"/>
        <w:ind w:left="720" w:hanging="720"/>
      </w:pPr>
      <w:bookmarkStart w:id="369" w:name="_ENREF_232"/>
      <w:r w:rsidRPr="005907C9">
        <w:lastRenderedPageBreak/>
        <w:t>232.</w:t>
      </w:r>
      <w:r w:rsidRPr="005907C9">
        <w:tab/>
        <w:t xml:space="preserve">Swarr DT, Bloom D, Lewis RA, Elenberg E, Friedman EM, Glotzbach C, Wissman SD, Shaffer LG, Potocki L: </w:t>
      </w:r>
      <w:r w:rsidRPr="005907C9">
        <w:rPr>
          <w:b/>
        </w:rPr>
        <w:t>Potocki-Shaffer syndrome: comprehensive clinical assessment, review of the literature, and proposals for medical management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3):565-572 </w:t>
      </w:r>
      <w:hyperlink r:id="rId240" w:history="1">
        <w:r w:rsidRPr="005907C9">
          <w:rPr>
            <w:rStyle w:val="Hyperlink"/>
          </w:rPr>
          <w:t>https://doi.org/10.1002/ajmg.a.33245</w:t>
        </w:r>
      </w:hyperlink>
      <w:r w:rsidRPr="005907C9">
        <w:t>.</w:t>
      </w:r>
      <w:bookmarkEnd w:id="369"/>
    </w:p>
    <w:p w14:paraId="4A5D5E88" w14:textId="553B67E1" w:rsidR="005907C9" w:rsidRPr="005907C9" w:rsidRDefault="005907C9" w:rsidP="005907C9">
      <w:pPr>
        <w:pStyle w:val="EndNoteBibliography"/>
        <w:ind w:left="720" w:hanging="720"/>
      </w:pPr>
      <w:bookmarkStart w:id="370" w:name="_ENREF_233"/>
      <w:r w:rsidRPr="005907C9">
        <w:t>233.</w:t>
      </w:r>
      <w:r w:rsidRPr="005907C9">
        <w:tab/>
        <w:t>Kim H-G, Kim H-T, Leach NT, Lan F, Ullmann R, Silahtaroglu A, Kurth I, Nowka A, Seong IS, Shen Y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ranslocations disrupting PHF21A in the Potocki-Shaffer-syndrome region are associated with intellectual disability and craniofacial anomali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2, </w:t>
      </w:r>
      <w:r w:rsidRPr="005907C9">
        <w:rPr>
          <w:b/>
        </w:rPr>
        <w:t>91</w:t>
      </w:r>
      <w:r w:rsidRPr="005907C9">
        <w:t xml:space="preserve">(1):56-72 </w:t>
      </w:r>
      <w:hyperlink r:id="rId241" w:history="1">
        <w:r w:rsidRPr="005907C9">
          <w:rPr>
            <w:rStyle w:val="Hyperlink"/>
          </w:rPr>
          <w:t>https://doi.org/10.1016/j.ajhg.2012.05.005</w:t>
        </w:r>
      </w:hyperlink>
      <w:r w:rsidRPr="005907C9">
        <w:t>.</w:t>
      </w:r>
      <w:bookmarkEnd w:id="370"/>
    </w:p>
    <w:p w14:paraId="40B4A5BF" w14:textId="4672401C" w:rsidR="005907C9" w:rsidRPr="005907C9" w:rsidRDefault="005907C9" w:rsidP="005907C9">
      <w:pPr>
        <w:pStyle w:val="EndNoteBibliography"/>
        <w:ind w:left="720" w:hanging="720"/>
      </w:pPr>
      <w:bookmarkStart w:id="371" w:name="_ENREF_234"/>
      <w:r w:rsidRPr="005907C9">
        <w:t>234.</w:t>
      </w:r>
      <w:r w:rsidRPr="005907C9">
        <w:tab/>
        <w:t>Kim HG, Rosenfeld JA, Scott DA, Bénédicte G, Labonne JD, Brown J, McGuire M, Mahida S, Naidu S, Gutierrez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ruption of PHF21A causes syndromic intellectual disability with craniofacial anomalies, epilepsy, hypotonia, and neurobehavioral problems including autism</w:t>
      </w:r>
      <w:r w:rsidRPr="005907C9">
        <w:t xml:space="preserve">. </w:t>
      </w:r>
      <w:r w:rsidRPr="005907C9">
        <w:rPr>
          <w:i/>
        </w:rPr>
        <w:t xml:space="preserve">Molecular autism </w:t>
      </w:r>
      <w:r w:rsidRPr="005907C9">
        <w:t xml:space="preserve">2019, </w:t>
      </w:r>
      <w:r w:rsidRPr="005907C9">
        <w:rPr>
          <w:b/>
        </w:rPr>
        <w:t>10</w:t>
      </w:r>
      <w:r w:rsidRPr="005907C9">
        <w:t xml:space="preserve">:35 </w:t>
      </w:r>
      <w:hyperlink r:id="rId242" w:history="1">
        <w:r w:rsidRPr="005907C9">
          <w:rPr>
            <w:rStyle w:val="Hyperlink"/>
          </w:rPr>
          <w:t>https://doi.org/10.1186/s13229-019-0286-0</w:t>
        </w:r>
      </w:hyperlink>
      <w:r w:rsidRPr="005907C9">
        <w:t>.</w:t>
      </w:r>
      <w:bookmarkEnd w:id="371"/>
    </w:p>
    <w:p w14:paraId="5F9C81E6" w14:textId="472B582D" w:rsidR="005907C9" w:rsidRPr="005907C9" w:rsidRDefault="005907C9" w:rsidP="005907C9">
      <w:pPr>
        <w:pStyle w:val="EndNoteBibliography"/>
        <w:ind w:left="720" w:hanging="720"/>
      </w:pPr>
      <w:bookmarkStart w:id="372" w:name="_ENREF_235"/>
      <w:r w:rsidRPr="005907C9">
        <w:t>235.</w:t>
      </w:r>
      <w:r w:rsidRPr="005907C9">
        <w:tab/>
        <w:t xml:space="preserve">Trajkova S, Di Gregorio E, Ferrero GB, Carli D, Pavinato L, Delplancq G, Kuentz P, Brusco A: </w:t>
      </w:r>
      <w:r w:rsidRPr="005907C9">
        <w:rPr>
          <w:b/>
        </w:rPr>
        <w:t>New Insights into Potocki-Shaffer Syndrome: Report of Two Novel Cases and Literature Review</w:t>
      </w:r>
      <w:r w:rsidRPr="005907C9">
        <w:t xml:space="preserve">. </w:t>
      </w:r>
      <w:r w:rsidRPr="005907C9">
        <w:rPr>
          <w:i/>
        </w:rPr>
        <w:t xml:space="preserve">Brain sciences </w:t>
      </w:r>
      <w:r w:rsidRPr="005907C9">
        <w:t xml:space="preserve">2020, </w:t>
      </w:r>
      <w:r w:rsidRPr="005907C9">
        <w:rPr>
          <w:b/>
        </w:rPr>
        <w:t>10</w:t>
      </w:r>
      <w:r w:rsidRPr="005907C9">
        <w:t xml:space="preserve">(11) </w:t>
      </w:r>
      <w:hyperlink r:id="rId243" w:history="1">
        <w:r w:rsidRPr="005907C9">
          <w:rPr>
            <w:rStyle w:val="Hyperlink"/>
          </w:rPr>
          <w:t>https://doi.org/10.3390/brainsci10110788</w:t>
        </w:r>
      </w:hyperlink>
      <w:r w:rsidRPr="005907C9">
        <w:t>.</w:t>
      </w:r>
      <w:bookmarkEnd w:id="372"/>
    </w:p>
    <w:p w14:paraId="781075BA" w14:textId="003EDA45" w:rsidR="005907C9" w:rsidRPr="005907C9" w:rsidRDefault="005907C9" w:rsidP="005907C9">
      <w:pPr>
        <w:pStyle w:val="EndNoteBibliography"/>
        <w:ind w:left="720" w:hanging="720"/>
      </w:pPr>
      <w:bookmarkStart w:id="373" w:name="_ENREF_236"/>
      <w:r w:rsidRPr="005907C9">
        <w:t>236.</w:t>
      </w:r>
      <w:r w:rsidRPr="005907C9">
        <w:tab/>
        <w:t>Gregory-Evans CY, Moosajee M, Hodges MD, Mackay DS, Game L, Vargesson N, Bloch-Zupan A, Rüschendorf F, Santos-Pinto L, Wackens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NP genome scanning localizes oto-dental syndrome to chromosome 11q13 and microdeletions at this locus implicate FGF3 in dental and inner-ear disease and FADD in ocular coloboma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07, </w:t>
      </w:r>
      <w:r w:rsidRPr="005907C9">
        <w:rPr>
          <w:b/>
        </w:rPr>
        <w:t>16</w:t>
      </w:r>
      <w:r w:rsidRPr="005907C9">
        <w:t xml:space="preserve">(20):2482-2493 </w:t>
      </w:r>
      <w:hyperlink r:id="rId244" w:history="1">
        <w:r w:rsidRPr="005907C9">
          <w:rPr>
            <w:rStyle w:val="Hyperlink"/>
          </w:rPr>
          <w:t>https://doi.org/10.1093/hmg/ddm204</w:t>
        </w:r>
      </w:hyperlink>
      <w:r w:rsidRPr="005907C9">
        <w:t>.</w:t>
      </w:r>
      <w:bookmarkEnd w:id="373"/>
    </w:p>
    <w:p w14:paraId="3F36CB71" w14:textId="72958E23" w:rsidR="005907C9" w:rsidRPr="005907C9" w:rsidRDefault="005907C9" w:rsidP="005907C9">
      <w:pPr>
        <w:pStyle w:val="EndNoteBibliography"/>
        <w:ind w:left="720" w:hanging="720"/>
      </w:pPr>
      <w:bookmarkStart w:id="374" w:name="_ENREF_237"/>
      <w:r w:rsidRPr="005907C9">
        <w:t>237.</w:t>
      </w:r>
      <w:r w:rsidRPr="005907C9">
        <w:tab/>
        <w:t xml:space="preserve">Kim Y-S, Kim G-H, Byeon JH, Eun S-H, Eun B-L: </w:t>
      </w:r>
      <w:r w:rsidRPr="005907C9">
        <w:rPr>
          <w:b/>
        </w:rPr>
        <w:t>Chromosome 11q13 deletion syndrome</w:t>
      </w:r>
      <w:r w:rsidRPr="005907C9">
        <w:t xml:space="preserve">. </w:t>
      </w:r>
      <w:r w:rsidRPr="005907C9">
        <w:rPr>
          <w:i/>
        </w:rPr>
        <w:t xml:space="preserve">Korean J Pediatr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Suppl 1):S10-S13 </w:t>
      </w:r>
      <w:hyperlink r:id="rId245" w:history="1">
        <w:r w:rsidRPr="005907C9">
          <w:rPr>
            <w:rStyle w:val="Hyperlink"/>
          </w:rPr>
          <w:t>https://doi.org/10.3345/kjp.2016.59.11.S10</w:t>
        </w:r>
      </w:hyperlink>
      <w:r w:rsidRPr="005907C9">
        <w:t>.</w:t>
      </w:r>
      <w:bookmarkEnd w:id="374"/>
    </w:p>
    <w:p w14:paraId="0409FD53" w14:textId="6AC6FC2A" w:rsidR="005907C9" w:rsidRPr="005907C9" w:rsidRDefault="005907C9" w:rsidP="005907C9">
      <w:pPr>
        <w:pStyle w:val="EndNoteBibliography"/>
        <w:ind w:left="720" w:hanging="720"/>
      </w:pPr>
      <w:bookmarkStart w:id="375" w:name="_ENREF_238"/>
      <w:r w:rsidRPr="005907C9">
        <w:t>238.</w:t>
      </w:r>
      <w:r w:rsidRPr="005907C9">
        <w:tab/>
        <w:t xml:space="preserve">Ziebart T, Draenert FG, Galetzka D, Babaryka G, Schmidseder R, Wagner W, Bartsch O: </w:t>
      </w:r>
      <w:r w:rsidRPr="005907C9">
        <w:rPr>
          <w:b/>
        </w:rPr>
        <w:t>The original family revisited after 37 years: odontoma–dysphagia syndrome is most likely caused by a microduplication of chromosome 11q13.3, including the FGF3 and FGF4 genes</w:t>
      </w:r>
      <w:r w:rsidRPr="005907C9">
        <w:t xml:space="preserve">. </w:t>
      </w:r>
      <w:r w:rsidRPr="005907C9">
        <w:rPr>
          <w:i/>
        </w:rPr>
        <w:t xml:space="preserve">Clinical Oral Investigations </w:t>
      </w:r>
      <w:r w:rsidRPr="005907C9">
        <w:t xml:space="preserve">2013, </w:t>
      </w:r>
      <w:r w:rsidRPr="005907C9">
        <w:rPr>
          <w:b/>
        </w:rPr>
        <w:t>17</w:t>
      </w:r>
      <w:r w:rsidRPr="005907C9">
        <w:t xml:space="preserve">(1):123-130 </w:t>
      </w:r>
      <w:hyperlink r:id="rId246" w:history="1">
        <w:r w:rsidRPr="005907C9">
          <w:rPr>
            <w:rStyle w:val="Hyperlink"/>
          </w:rPr>
          <w:t>https://doi.org/10.1007/s00784-012-0676-6</w:t>
        </w:r>
      </w:hyperlink>
      <w:r w:rsidRPr="005907C9">
        <w:t>.</w:t>
      </w:r>
      <w:bookmarkEnd w:id="375"/>
    </w:p>
    <w:p w14:paraId="7CDCF0DF" w14:textId="5F4143C7" w:rsidR="005907C9" w:rsidRPr="005907C9" w:rsidRDefault="005907C9" w:rsidP="005907C9">
      <w:pPr>
        <w:pStyle w:val="EndNoteBibliography"/>
        <w:ind w:left="720" w:hanging="720"/>
      </w:pPr>
      <w:bookmarkStart w:id="376" w:name="_ENREF_239"/>
      <w:r w:rsidRPr="005907C9">
        <w:t>239.</w:t>
      </w:r>
      <w:r w:rsidRPr="005907C9">
        <w:tab/>
        <w:t xml:space="preserve">Kim YS, Kim GH, Byeon JH, Eun SH, Eun BL: </w:t>
      </w:r>
      <w:r w:rsidRPr="005907C9">
        <w:rPr>
          <w:b/>
        </w:rPr>
        <w:t>Chromosome 11q13 deletion syndrome</w:t>
      </w:r>
      <w:r w:rsidRPr="005907C9">
        <w:t xml:space="preserve">. </w:t>
      </w:r>
      <w:r w:rsidRPr="005907C9">
        <w:rPr>
          <w:i/>
        </w:rPr>
        <w:t xml:space="preserve">Korean J Pediatr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Suppl 1):S10-s13 </w:t>
      </w:r>
      <w:hyperlink r:id="rId247" w:history="1">
        <w:r w:rsidRPr="005907C9">
          <w:rPr>
            <w:rStyle w:val="Hyperlink"/>
          </w:rPr>
          <w:t>https://doi.org/10.3345/kjp.2016.59.11.S10</w:t>
        </w:r>
      </w:hyperlink>
      <w:r w:rsidRPr="005907C9">
        <w:t>.</w:t>
      </w:r>
      <w:bookmarkEnd w:id="376"/>
    </w:p>
    <w:p w14:paraId="37A9BA64" w14:textId="614C0142" w:rsidR="005907C9" w:rsidRPr="005907C9" w:rsidRDefault="005907C9" w:rsidP="005907C9">
      <w:pPr>
        <w:pStyle w:val="EndNoteBibliography"/>
        <w:ind w:left="720" w:hanging="720"/>
      </w:pPr>
      <w:bookmarkStart w:id="377" w:name="_ENREF_240"/>
      <w:r w:rsidRPr="005907C9">
        <w:t>240.</w:t>
      </w:r>
      <w:r w:rsidRPr="005907C9">
        <w:tab/>
        <w:t xml:space="preserve">Grossfeld PD, Mattina T, Lai Z, Favier R, Jones KL, Cotter F, Jones C, the 11q C: </w:t>
      </w:r>
      <w:r w:rsidRPr="005907C9">
        <w:rPr>
          <w:b/>
        </w:rPr>
        <w:t>The 11q terminal deletion disorder: A prospective study of 110 cas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4, </w:t>
      </w:r>
      <w:r w:rsidRPr="005907C9">
        <w:rPr>
          <w:b/>
        </w:rPr>
        <w:t>129A</w:t>
      </w:r>
      <w:r w:rsidRPr="005907C9">
        <w:t xml:space="preserve">(1):51-61 </w:t>
      </w:r>
      <w:hyperlink r:id="rId24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0090</w:t>
        </w:r>
      </w:hyperlink>
      <w:r w:rsidRPr="005907C9">
        <w:t>.</w:t>
      </w:r>
      <w:bookmarkEnd w:id="377"/>
    </w:p>
    <w:p w14:paraId="175CB3ED" w14:textId="2F3793C4" w:rsidR="005907C9" w:rsidRPr="005907C9" w:rsidRDefault="005907C9" w:rsidP="005907C9">
      <w:pPr>
        <w:pStyle w:val="EndNoteBibliography"/>
        <w:ind w:left="720" w:hanging="720"/>
      </w:pPr>
      <w:bookmarkStart w:id="378" w:name="_ENREF_241"/>
      <w:r w:rsidRPr="005907C9">
        <w:t>241.</w:t>
      </w:r>
      <w:r w:rsidRPr="005907C9">
        <w:tab/>
        <w:t>Coldren CD, Lai Z, Shragg P, Rossi E, Glidewell SC, Zuffardi O, Mattina T, Ivy DD, Curfs LM, Mattson S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romosomal microarray mapping suggests a role for BSX and Neurogranin in neurocognitive and behavioral defects in the 11q terminal deletion disorder (Jacobsen syndrome)</w:t>
      </w:r>
      <w:r w:rsidRPr="005907C9">
        <w:t xml:space="preserve">. </w:t>
      </w:r>
      <w:r w:rsidRPr="005907C9">
        <w:rPr>
          <w:i/>
        </w:rPr>
        <w:t xml:space="preserve">neurogenetics </w:t>
      </w:r>
      <w:r w:rsidRPr="005907C9">
        <w:t xml:space="preserve">2008, </w:t>
      </w:r>
      <w:r w:rsidRPr="005907C9">
        <w:rPr>
          <w:b/>
        </w:rPr>
        <w:t>10</w:t>
      </w:r>
      <w:r w:rsidRPr="005907C9">
        <w:t xml:space="preserve">(2):89 </w:t>
      </w:r>
      <w:hyperlink r:id="rId249" w:history="1">
        <w:r w:rsidRPr="005907C9">
          <w:rPr>
            <w:rStyle w:val="Hyperlink"/>
          </w:rPr>
          <w:t>https://doi.org/10.1007/s10048-008-0157-x</w:t>
        </w:r>
      </w:hyperlink>
      <w:r w:rsidRPr="005907C9">
        <w:t>.</w:t>
      </w:r>
      <w:bookmarkEnd w:id="378"/>
    </w:p>
    <w:p w14:paraId="37CF9DF5" w14:textId="6AF16D2B" w:rsidR="005907C9" w:rsidRPr="005907C9" w:rsidRDefault="005907C9" w:rsidP="005907C9">
      <w:pPr>
        <w:pStyle w:val="EndNoteBibliography"/>
        <w:ind w:left="720" w:hanging="720"/>
      </w:pPr>
      <w:bookmarkStart w:id="379" w:name="_ENREF_242"/>
      <w:r w:rsidRPr="005907C9">
        <w:t>242.</w:t>
      </w:r>
      <w:r w:rsidRPr="005907C9">
        <w:tab/>
        <w:t xml:space="preserve">Ji T, Wu Y, Wang H, Wang J, Jiang Y: </w:t>
      </w:r>
      <w:r w:rsidRPr="005907C9">
        <w:rPr>
          <w:b/>
        </w:rPr>
        <w:t>Diagnosis and fine mapping of a deletion in distal 11q in two Chinese patients with developmental delay</w:t>
      </w:r>
      <w:r w:rsidRPr="005907C9">
        <w:t xml:space="preserve">. </w:t>
      </w:r>
      <w:r w:rsidRPr="005907C9">
        <w:rPr>
          <w:i/>
        </w:rPr>
        <w:t xml:space="preserve">Journal of Human Genetics </w:t>
      </w:r>
      <w:r w:rsidRPr="005907C9">
        <w:t xml:space="preserve">2010, </w:t>
      </w:r>
      <w:r w:rsidRPr="005907C9">
        <w:rPr>
          <w:b/>
        </w:rPr>
        <w:t>55</w:t>
      </w:r>
      <w:r w:rsidRPr="005907C9">
        <w:t xml:space="preserve">(8):486-489 </w:t>
      </w:r>
      <w:hyperlink r:id="rId250" w:history="1">
        <w:r w:rsidRPr="005907C9">
          <w:rPr>
            <w:rStyle w:val="Hyperlink"/>
          </w:rPr>
          <w:t>https://doi.org/10.1038/jhg.2010.51</w:t>
        </w:r>
      </w:hyperlink>
      <w:r w:rsidRPr="005907C9">
        <w:t>.</w:t>
      </w:r>
      <w:bookmarkEnd w:id="379"/>
    </w:p>
    <w:p w14:paraId="455A9798" w14:textId="7DCB5832" w:rsidR="005907C9" w:rsidRPr="005907C9" w:rsidRDefault="005907C9" w:rsidP="005907C9">
      <w:pPr>
        <w:pStyle w:val="EndNoteBibliography"/>
        <w:ind w:left="720" w:hanging="720"/>
      </w:pPr>
      <w:bookmarkStart w:id="380" w:name="_ENREF_243"/>
      <w:r w:rsidRPr="005907C9">
        <w:t>243.</w:t>
      </w:r>
      <w:r w:rsidRPr="005907C9">
        <w:tab/>
        <w:t xml:space="preserve">Ye M, Coldren C, Liang X, Mattina T, Goldmuntz E, Benson DW, Ivy D, Perryman MB, Garrett-Sinha LA, Grossfeld P: </w:t>
      </w:r>
      <w:r w:rsidRPr="005907C9">
        <w:rPr>
          <w:b/>
        </w:rPr>
        <w:t>Deletion of ETS-1, a gene in the Jacobsen syndrome critical region, causes ventricular septal defects and abnormal ventricular morphology in mice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10, </w:t>
      </w:r>
      <w:r w:rsidRPr="005907C9">
        <w:rPr>
          <w:b/>
        </w:rPr>
        <w:t>19</w:t>
      </w:r>
      <w:r w:rsidRPr="005907C9">
        <w:t xml:space="preserve">(4):648-656 </w:t>
      </w:r>
      <w:hyperlink r:id="rId251" w:history="1">
        <w:r w:rsidRPr="005907C9">
          <w:rPr>
            <w:rStyle w:val="Hyperlink"/>
          </w:rPr>
          <w:t>https://doi.org/10.1093/hmg/ddp532</w:t>
        </w:r>
      </w:hyperlink>
      <w:r w:rsidRPr="005907C9">
        <w:t>.</w:t>
      </w:r>
      <w:bookmarkEnd w:id="380"/>
    </w:p>
    <w:p w14:paraId="4C06D33D" w14:textId="4C4E8459" w:rsidR="005907C9" w:rsidRPr="005907C9" w:rsidRDefault="005907C9" w:rsidP="005907C9">
      <w:pPr>
        <w:pStyle w:val="EndNoteBibliography"/>
        <w:ind w:left="720" w:hanging="720"/>
      </w:pPr>
      <w:bookmarkStart w:id="381" w:name="_ENREF_244"/>
      <w:r w:rsidRPr="005907C9">
        <w:t>244.</w:t>
      </w:r>
      <w:r w:rsidRPr="005907C9">
        <w:tab/>
        <w:t xml:space="preserve">Rooryck C, Stef M, Burgelin I, Simon D, Souakri N, Thambo JB, Chateil JF, Lacombe D, Arveiler B: </w:t>
      </w:r>
      <w:r w:rsidRPr="005907C9">
        <w:rPr>
          <w:b/>
        </w:rPr>
        <w:t>2.3 Mb terminal deletion in 12p13.33 associated with oculoauriculovertebral spectrum and evaluation of WNT5B as a candidate gen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6):446-449 </w:t>
      </w:r>
      <w:hyperlink r:id="rId252" w:history="1">
        <w:r w:rsidRPr="005907C9">
          <w:rPr>
            <w:rStyle w:val="Hyperlink"/>
          </w:rPr>
          <w:t>https://doi.org/10.1016/j.ejmg.2009.08.005</w:t>
        </w:r>
      </w:hyperlink>
      <w:r w:rsidRPr="005907C9">
        <w:t>.</w:t>
      </w:r>
      <w:bookmarkEnd w:id="381"/>
    </w:p>
    <w:p w14:paraId="1A9A3560" w14:textId="31931E81" w:rsidR="005907C9" w:rsidRPr="005907C9" w:rsidRDefault="005907C9" w:rsidP="005907C9">
      <w:pPr>
        <w:pStyle w:val="EndNoteBibliography"/>
        <w:ind w:left="720" w:hanging="720"/>
      </w:pPr>
      <w:bookmarkStart w:id="382" w:name="_ENREF_245"/>
      <w:r w:rsidRPr="005907C9">
        <w:t>245.</w:t>
      </w:r>
      <w:r w:rsidRPr="005907C9">
        <w:tab/>
        <w:t>Thevenon J, Callier P, Andrieux J, Delobel B, David A, Sukno S, Minot D, Mosca Anne L, Marle N, Sanlaville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2p13.33 microdeletion including ELKS/ERC1, a new locus associated with childhood apraxia of speech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1):82-88 </w:t>
      </w:r>
      <w:hyperlink r:id="rId253" w:history="1">
        <w:r w:rsidRPr="005907C9">
          <w:rPr>
            <w:rStyle w:val="Hyperlink"/>
          </w:rPr>
          <w:t>https://doi.org/10.1038/ejhg.2012.116</w:t>
        </w:r>
      </w:hyperlink>
      <w:r w:rsidRPr="005907C9">
        <w:t>.</w:t>
      </w:r>
      <w:bookmarkEnd w:id="382"/>
    </w:p>
    <w:p w14:paraId="44D6766A" w14:textId="2807BA90" w:rsidR="005907C9" w:rsidRPr="005907C9" w:rsidRDefault="005907C9" w:rsidP="005907C9">
      <w:pPr>
        <w:pStyle w:val="EndNoteBibliography"/>
        <w:ind w:left="720" w:hanging="720"/>
      </w:pPr>
      <w:bookmarkStart w:id="383" w:name="_ENREF_246"/>
      <w:r w:rsidRPr="005907C9">
        <w:t>246.</w:t>
      </w:r>
      <w:r w:rsidRPr="005907C9">
        <w:tab/>
        <w:t xml:space="preserve">Silva IM, Rosenfeld J, Antoniuk SA, Raskin S, Sotomaior VS: </w:t>
      </w:r>
      <w:r w:rsidRPr="005907C9">
        <w:rPr>
          <w:b/>
        </w:rPr>
        <w:t>A 1.5Mb terminal deletion of 12p associated with autism spectrum disorder</w:t>
      </w:r>
      <w:r w:rsidRPr="005907C9">
        <w:t xml:space="preserve">. </w:t>
      </w:r>
      <w:r w:rsidRPr="005907C9">
        <w:rPr>
          <w:i/>
        </w:rPr>
        <w:t xml:space="preserve">Gene </w:t>
      </w:r>
      <w:r w:rsidRPr="005907C9">
        <w:t xml:space="preserve">2014, </w:t>
      </w:r>
      <w:r w:rsidRPr="005907C9">
        <w:rPr>
          <w:b/>
        </w:rPr>
        <w:t>542</w:t>
      </w:r>
      <w:r w:rsidRPr="005907C9">
        <w:t xml:space="preserve">(1):83-86 </w:t>
      </w:r>
      <w:hyperlink r:id="rId254" w:history="1">
        <w:r w:rsidRPr="005907C9">
          <w:rPr>
            <w:rStyle w:val="Hyperlink"/>
          </w:rPr>
          <w:t>https://doi.org/10.1016/j.gene.2014.02.058</w:t>
        </w:r>
      </w:hyperlink>
      <w:r w:rsidRPr="005907C9">
        <w:t>.</w:t>
      </w:r>
      <w:bookmarkEnd w:id="383"/>
    </w:p>
    <w:p w14:paraId="28EA4CB6" w14:textId="05F71E86" w:rsidR="005907C9" w:rsidRPr="005907C9" w:rsidRDefault="005907C9" w:rsidP="005907C9">
      <w:pPr>
        <w:pStyle w:val="EndNoteBibliography"/>
        <w:ind w:left="720" w:hanging="720"/>
      </w:pPr>
      <w:bookmarkStart w:id="384" w:name="_ENREF_247"/>
      <w:r w:rsidRPr="005907C9">
        <w:t>247.</w:t>
      </w:r>
      <w:r w:rsidRPr="005907C9">
        <w:tab/>
        <w:t xml:space="preserve">Mio C, Passon N, Baldan F, Bregant E, Monaco E, Mancini L, Demori E, Damante G: </w:t>
      </w:r>
      <w:r w:rsidRPr="005907C9">
        <w:rPr>
          <w:b/>
        </w:rPr>
        <w:t>CACNA1C haploinsufficiency accounts for the common features of interstitial 12p13.33 deletion carrier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20, </w:t>
      </w:r>
      <w:r w:rsidRPr="005907C9">
        <w:rPr>
          <w:b/>
        </w:rPr>
        <w:t>63</w:t>
      </w:r>
      <w:r w:rsidRPr="005907C9">
        <w:t xml:space="preserve">(4):103843 </w:t>
      </w:r>
      <w:hyperlink r:id="rId255" w:history="1">
        <w:r w:rsidRPr="005907C9">
          <w:rPr>
            <w:rStyle w:val="Hyperlink"/>
          </w:rPr>
          <w:t>https://doi.org/10.1016/j.ejmg.2020.103843</w:t>
        </w:r>
      </w:hyperlink>
      <w:r w:rsidRPr="005907C9">
        <w:t>.</w:t>
      </w:r>
      <w:bookmarkEnd w:id="384"/>
    </w:p>
    <w:p w14:paraId="2038FF1C" w14:textId="66433234" w:rsidR="005907C9" w:rsidRPr="005907C9" w:rsidRDefault="005907C9" w:rsidP="005907C9">
      <w:pPr>
        <w:pStyle w:val="EndNoteBibliography"/>
        <w:ind w:left="720" w:hanging="720"/>
      </w:pPr>
      <w:bookmarkStart w:id="385" w:name="_ENREF_248"/>
      <w:r w:rsidRPr="005907C9">
        <w:t>248.</w:t>
      </w:r>
      <w:r w:rsidRPr="005907C9">
        <w:tab/>
        <w:t>Menten B, Buysse K, Zahir F, Hellemans J, Hamilton SJ, Costa T, Fagerstrom C, Anadiotis G, Kingsbury D, McGillivray B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Osteopoikilosis, short stature and mental retardation as key features of a new microdeletion syndrome on 12q14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7, </w:t>
      </w:r>
      <w:r w:rsidRPr="005907C9">
        <w:rPr>
          <w:b/>
        </w:rPr>
        <w:t>44</w:t>
      </w:r>
      <w:r w:rsidRPr="005907C9">
        <w:t xml:space="preserve">(4):264-268 </w:t>
      </w:r>
      <w:hyperlink r:id="rId256" w:history="1">
        <w:r w:rsidRPr="005907C9">
          <w:rPr>
            <w:rStyle w:val="Hyperlink"/>
          </w:rPr>
          <w:t>https://doi.org/10.1136/jmg.2006.047860</w:t>
        </w:r>
      </w:hyperlink>
      <w:r w:rsidRPr="005907C9">
        <w:t>.</w:t>
      </w:r>
      <w:bookmarkEnd w:id="385"/>
    </w:p>
    <w:p w14:paraId="02F88236" w14:textId="09C3FE23" w:rsidR="005907C9" w:rsidRPr="005907C9" w:rsidRDefault="005907C9" w:rsidP="005907C9">
      <w:pPr>
        <w:pStyle w:val="EndNoteBibliography"/>
        <w:ind w:left="720" w:hanging="720"/>
      </w:pPr>
      <w:bookmarkStart w:id="386" w:name="_ENREF_249"/>
      <w:r w:rsidRPr="005907C9">
        <w:t>249.</w:t>
      </w:r>
      <w:r w:rsidRPr="005907C9">
        <w:tab/>
        <w:t>Buysse K, Reardon W, Mehta L, Costa T, Fagerstrom C, Kingsbury DJ, Anadiotis G, McGillivray BC, Hellemans J, de Leeuw 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12q14 microdeletion syndrome: additional patients and further evidence that HMGA2 is an important genetic determinant for human height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09, </w:t>
      </w:r>
      <w:r w:rsidRPr="005907C9">
        <w:rPr>
          <w:b/>
        </w:rPr>
        <w:t>52</w:t>
      </w:r>
      <w:r w:rsidRPr="005907C9">
        <w:t xml:space="preserve">(2-3):101-107 </w:t>
      </w:r>
      <w:hyperlink r:id="rId257" w:history="1">
        <w:r w:rsidRPr="005907C9">
          <w:rPr>
            <w:rStyle w:val="Hyperlink"/>
          </w:rPr>
          <w:t>https://doi.org/10.1016/j.ejmg.2009.03.001</w:t>
        </w:r>
      </w:hyperlink>
      <w:r w:rsidRPr="005907C9">
        <w:t>.</w:t>
      </w:r>
      <w:bookmarkEnd w:id="386"/>
    </w:p>
    <w:p w14:paraId="0F07779B" w14:textId="535215A6" w:rsidR="005907C9" w:rsidRPr="005907C9" w:rsidRDefault="005907C9" w:rsidP="005907C9">
      <w:pPr>
        <w:pStyle w:val="EndNoteBibliography"/>
        <w:ind w:left="720" w:hanging="720"/>
      </w:pPr>
      <w:bookmarkStart w:id="387" w:name="_ENREF_250"/>
      <w:r w:rsidRPr="005907C9">
        <w:t>250.</w:t>
      </w:r>
      <w:r w:rsidRPr="005907C9">
        <w:tab/>
        <w:t>Lynch SA, Foulds N, Thuresson AC, Collins AL, Annerén G, Hedberg BO, Delaney CA, Iremonger J, Murray CM, Crolla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12q14 microdeletion syndrome: six new cases confirming the role of HMGA2 in growth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5):534-539 </w:t>
      </w:r>
      <w:hyperlink r:id="rId258" w:history="1">
        <w:r w:rsidRPr="005907C9">
          <w:rPr>
            <w:rStyle w:val="Hyperlink"/>
          </w:rPr>
          <w:t>https://doi.org/10.1038/ejhg.2010.215</w:t>
        </w:r>
      </w:hyperlink>
      <w:r w:rsidRPr="005907C9">
        <w:t>.</w:t>
      </w:r>
      <w:bookmarkEnd w:id="387"/>
    </w:p>
    <w:p w14:paraId="31A36A4B" w14:textId="7E48C371" w:rsidR="005907C9" w:rsidRPr="005907C9" w:rsidRDefault="005907C9" w:rsidP="005907C9">
      <w:pPr>
        <w:pStyle w:val="EndNoteBibliography"/>
        <w:ind w:left="720" w:hanging="720"/>
      </w:pPr>
      <w:bookmarkStart w:id="388" w:name="_ENREF_251"/>
      <w:r w:rsidRPr="005907C9">
        <w:t>251.</w:t>
      </w:r>
      <w:r w:rsidRPr="005907C9">
        <w:tab/>
        <w:t xml:space="preserve">Fischetto R, Palumbo O, Ortolani F, Palumbo P, Leone MP, Causio FA, Pesce S, Digilio MC, Carella M, Papadia F: </w:t>
      </w:r>
      <w:r w:rsidRPr="005907C9">
        <w:rPr>
          <w:b/>
        </w:rPr>
        <w:t>Clinical and molecular characterization of a second family with the 12q14 microdeletion syndrome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7):1922-1930 </w:t>
      </w:r>
      <w:hyperlink r:id="rId25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253</w:t>
        </w:r>
      </w:hyperlink>
      <w:r w:rsidRPr="005907C9">
        <w:t>.</w:t>
      </w:r>
      <w:bookmarkEnd w:id="388"/>
    </w:p>
    <w:p w14:paraId="38FE6843" w14:textId="4ED71C62" w:rsidR="005907C9" w:rsidRPr="005907C9" w:rsidRDefault="005907C9" w:rsidP="005907C9">
      <w:pPr>
        <w:pStyle w:val="EndNoteBibliography"/>
        <w:ind w:left="720" w:hanging="720"/>
      </w:pPr>
      <w:bookmarkStart w:id="389" w:name="_ENREF_252"/>
      <w:r w:rsidRPr="005907C9">
        <w:t>252.</w:t>
      </w:r>
      <w:r w:rsidRPr="005907C9">
        <w:tab/>
        <w:t xml:space="preserve">Dória S, Alves D, Pinho MJ, Pinto J, Leão M: </w:t>
      </w:r>
      <w:r w:rsidRPr="005907C9">
        <w:rPr>
          <w:b/>
        </w:rPr>
        <w:t>12q14 microduplication: a new clinical entity reciprocal to the microdeletion syndrome?</w:t>
      </w:r>
      <w:r w:rsidRPr="005907C9">
        <w:t xml:space="preserve"> </w:t>
      </w:r>
      <w:r w:rsidRPr="005907C9">
        <w:rPr>
          <w:i/>
        </w:rPr>
        <w:t xml:space="preserve">BMC Medical Genomics </w:t>
      </w:r>
      <w:r w:rsidRPr="005907C9">
        <w:t xml:space="preserve">2020, </w:t>
      </w:r>
      <w:r w:rsidRPr="005907C9">
        <w:rPr>
          <w:b/>
        </w:rPr>
        <w:t>13</w:t>
      </w:r>
      <w:r w:rsidRPr="005907C9">
        <w:t xml:space="preserve">(1):2 </w:t>
      </w:r>
      <w:hyperlink r:id="rId260" w:history="1">
        <w:r w:rsidRPr="005907C9">
          <w:rPr>
            <w:rStyle w:val="Hyperlink"/>
          </w:rPr>
          <w:t>https://doi.org/10.1186/s12920-019-0653-x</w:t>
        </w:r>
      </w:hyperlink>
      <w:r w:rsidRPr="005907C9">
        <w:t>.</w:t>
      </w:r>
      <w:bookmarkEnd w:id="389"/>
    </w:p>
    <w:p w14:paraId="78960592" w14:textId="3FFFE305" w:rsidR="005907C9" w:rsidRPr="005907C9" w:rsidRDefault="005907C9" w:rsidP="005907C9">
      <w:pPr>
        <w:pStyle w:val="EndNoteBibliography"/>
        <w:ind w:left="720" w:hanging="720"/>
      </w:pPr>
      <w:bookmarkStart w:id="390" w:name="_ENREF_253"/>
      <w:r w:rsidRPr="005907C9">
        <w:t>253.</w:t>
      </w:r>
      <w:r w:rsidRPr="005907C9">
        <w:tab/>
        <w:t>Aldave AJ, Rosenwasser GO, Yellore VS, Papp JC, Sobel EM, Pham MN, Chen MC, Dandekar S, Sripracha R, Rayner S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Linkage of posterior amorphous corneal dystrophy to chromosome 12q21.33 and exclusion of coding </w:t>
      </w:r>
      <w:r w:rsidRPr="005907C9">
        <w:rPr>
          <w:b/>
        </w:rPr>
        <w:lastRenderedPageBreak/>
        <w:t>region mutations in KERA, LUM, DCN, and EPYC</w:t>
      </w:r>
      <w:r w:rsidRPr="005907C9">
        <w:t xml:space="preserve">. </w:t>
      </w:r>
      <w:r w:rsidRPr="005907C9">
        <w:rPr>
          <w:i/>
        </w:rPr>
        <w:t xml:space="preserve">Investigative ophthalmology &amp; visual science </w:t>
      </w:r>
      <w:r w:rsidRPr="005907C9">
        <w:t xml:space="preserve">2010, </w:t>
      </w:r>
      <w:r w:rsidRPr="005907C9">
        <w:rPr>
          <w:b/>
        </w:rPr>
        <w:t>51</w:t>
      </w:r>
      <w:r w:rsidRPr="005907C9">
        <w:t xml:space="preserve">(8):4006-4012 </w:t>
      </w:r>
      <w:hyperlink r:id="rId261" w:history="1">
        <w:r w:rsidRPr="005907C9">
          <w:rPr>
            <w:rStyle w:val="Hyperlink"/>
          </w:rPr>
          <w:t>https://doi.org/10.1167/iovs.09-4067</w:t>
        </w:r>
      </w:hyperlink>
      <w:r w:rsidRPr="005907C9">
        <w:t>.</w:t>
      </w:r>
      <w:bookmarkEnd w:id="390"/>
    </w:p>
    <w:p w14:paraId="3410DD45" w14:textId="2B036764" w:rsidR="005907C9" w:rsidRPr="005907C9" w:rsidRDefault="005907C9" w:rsidP="005907C9">
      <w:pPr>
        <w:pStyle w:val="EndNoteBibliography"/>
        <w:ind w:left="720" w:hanging="720"/>
      </w:pPr>
      <w:bookmarkStart w:id="391" w:name="_ENREF_254"/>
      <w:r w:rsidRPr="005907C9">
        <w:t>254.</w:t>
      </w:r>
      <w:r w:rsidRPr="005907C9">
        <w:tab/>
        <w:t xml:space="preserve">Kim MJ, Frausto RF, Rosenwasser GO, Bui T, Le DJ, Stone EM, Aldave AJ: </w:t>
      </w:r>
      <w:r w:rsidRPr="005907C9">
        <w:rPr>
          <w:b/>
        </w:rPr>
        <w:t>Posterior amorphous corneal dystrophy is associated with a deletion of small leucine-rich proteoglycans on chromosome 12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4, </w:t>
      </w:r>
      <w:r w:rsidRPr="005907C9">
        <w:rPr>
          <w:b/>
        </w:rPr>
        <w:t>9</w:t>
      </w:r>
      <w:r w:rsidRPr="005907C9">
        <w:t xml:space="preserve">(4):e95037 </w:t>
      </w:r>
      <w:hyperlink r:id="rId262" w:history="1">
        <w:r w:rsidRPr="005907C9">
          <w:rPr>
            <w:rStyle w:val="Hyperlink"/>
          </w:rPr>
          <w:t>https://doi.org/10.1371/journal.pone.0095037</w:t>
        </w:r>
      </w:hyperlink>
      <w:r w:rsidRPr="005907C9">
        <w:t>.</w:t>
      </w:r>
      <w:bookmarkEnd w:id="391"/>
    </w:p>
    <w:p w14:paraId="79B94637" w14:textId="2DF24083" w:rsidR="005907C9" w:rsidRPr="005907C9" w:rsidRDefault="005907C9" w:rsidP="005907C9">
      <w:pPr>
        <w:pStyle w:val="EndNoteBibliography"/>
        <w:ind w:left="720" w:hanging="720"/>
      </w:pPr>
      <w:bookmarkStart w:id="392" w:name="_ENREF_255"/>
      <w:r w:rsidRPr="005907C9">
        <w:t>255.</w:t>
      </w:r>
      <w:r w:rsidRPr="005907C9">
        <w:tab/>
        <w:t xml:space="preserve">Odent S, Casteels I, Cassiman C, Dieltiëns M, Hua MT, Devriendt K: </w:t>
      </w:r>
      <w:r w:rsidRPr="005907C9">
        <w:rPr>
          <w:b/>
        </w:rPr>
        <w:t>Posterior amorphous corneal dystrophy caused by a de novo deletion</w:t>
      </w:r>
      <w:r w:rsidRPr="005907C9">
        <w:t xml:space="preserve">. </w:t>
      </w:r>
      <w:r w:rsidRPr="005907C9">
        <w:rPr>
          <w:i/>
        </w:rPr>
        <w:t xml:space="preserve">Ophthalmic genetics </w:t>
      </w:r>
      <w:r w:rsidRPr="005907C9">
        <w:t xml:space="preserve">2017, </w:t>
      </w:r>
      <w:r w:rsidRPr="005907C9">
        <w:rPr>
          <w:b/>
        </w:rPr>
        <w:t>38</w:t>
      </w:r>
      <w:r w:rsidRPr="005907C9">
        <w:t xml:space="preserve">(2):167-170 </w:t>
      </w:r>
      <w:hyperlink r:id="rId263" w:history="1">
        <w:r w:rsidRPr="005907C9">
          <w:rPr>
            <w:rStyle w:val="Hyperlink"/>
          </w:rPr>
          <w:t>https://doi.org/10.3109/13816810.2016.1164194</w:t>
        </w:r>
      </w:hyperlink>
      <w:r w:rsidRPr="005907C9">
        <w:t>.</w:t>
      </w:r>
      <w:bookmarkEnd w:id="392"/>
    </w:p>
    <w:p w14:paraId="11A6F6A9" w14:textId="5C79C736" w:rsidR="005907C9" w:rsidRPr="005907C9" w:rsidRDefault="005907C9" w:rsidP="005907C9">
      <w:pPr>
        <w:pStyle w:val="EndNoteBibliography"/>
        <w:ind w:left="720" w:hanging="720"/>
      </w:pPr>
      <w:bookmarkStart w:id="393" w:name="_ENREF_256"/>
      <w:r w:rsidRPr="005907C9">
        <w:t>256.</w:t>
      </w:r>
      <w:r w:rsidRPr="005907C9">
        <w:tab/>
        <w:t xml:space="preserve">Baple E, Palmer R, Hennekam RCM: </w:t>
      </w:r>
      <w:r w:rsidRPr="005907C9">
        <w:rPr>
          <w:b/>
        </w:rPr>
        <w:t>A microdeletion at 12q24.31 can mimic beckwith-wiedemann syndrome neonatally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0, </w:t>
      </w:r>
      <w:r w:rsidRPr="005907C9">
        <w:rPr>
          <w:b/>
        </w:rPr>
        <w:t>1</w:t>
      </w:r>
      <w:r w:rsidRPr="005907C9">
        <w:t xml:space="preserve">(1):42-45 </w:t>
      </w:r>
      <w:hyperlink r:id="rId264" w:history="1">
        <w:r w:rsidRPr="005907C9">
          <w:rPr>
            <w:rStyle w:val="Hyperlink"/>
          </w:rPr>
          <w:t>https://doi.org/10.1159/000275671</w:t>
        </w:r>
      </w:hyperlink>
      <w:r w:rsidRPr="005907C9">
        <w:t>.</w:t>
      </w:r>
      <w:bookmarkEnd w:id="393"/>
    </w:p>
    <w:p w14:paraId="68BE3B5F" w14:textId="35C69C5C" w:rsidR="005907C9" w:rsidRPr="005907C9" w:rsidRDefault="005907C9" w:rsidP="005907C9">
      <w:pPr>
        <w:pStyle w:val="EndNoteBibliography"/>
        <w:ind w:left="720" w:hanging="720"/>
      </w:pPr>
      <w:bookmarkStart w:id="394" w:name="_ENREF_257"/>
      <w:r w:rsidRPr="005907C9">
        <w:t>257.</w:t>
      </w:r>
      <w:r w:rsidRPr="005907C9">
        <w:tab/>
        <w:t>Qiao Y, Tyson C, Hrynchak M, Lopez-Rangel E, Hildebrand J, Martell S, Fawcett C, Kasmara L, Calli K, Harvard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application of 2.7M Cytogenetics array for CNV detection in subjects with idiopathic autism and/or intellectual disability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3, </w:t>
      </w:r>
      <w:r w:rsidRPr="005907C9">
        <w:rPr>
          <w:b/>
        </w:rPr>
        <w:t>83</w:t>
      </w:r>
      <w:r w:rsidRPr="005907C9">
        <w:t xml:space="preserve">(2):145-154 </w:t>
      </w:r>
      <w:hyperlink r:id="rId265" w:history="1">
        <w:r w:rsidRPr="005907C9">
          <w:rPr>
            <w:rStyle w:val="Hyperlink"/>
          </w:rPr>
          <w:t>https://doi.org/10.1111/j.1399-0004.2012.01860.x</w:t>
        </w:r>
      </w:hyperlink>
      <w:r w:rsidRPr="005907C9">
        <w:t>.</w:t>
      </w:r>
      <w:bookmarkEnd w:id="394"/>
    </w:p>
    <w:p w14:paraId="60B3CF89" w14:textId="35E5ADD2" w:rsidR="005907C9" w:rsidRPr="005907C9" w:rsidRDefault="005907C9" w:rsidP="005907C9">
      <w:pPr>
        <w:pStyle w:val="EndNoteBibliography"/>
        <w:ind w:left="720" w:hanging="720"/>
      </w:pPr>
      <w:bookmarkStart w:id="395" w:name="_ENREF_258"/>
      <w:r w:rsidRPr="005907C9">
        <w:t>258.</w:t>
      </w:r>
      <w:r w:rsidRPr="005907C9">
        <w:tab/>
        <w:t xml:space="preserve">Chouery E, Choucair N, Abou Ghoch J, El Sabbagh S, Corbani S, Mégarbané A: </w:t>
      </w:r>
      <w:r w:rsidRPr="005907C9">
        <w:rPr>
          <w:b/>
        </w:rPr>
        <w:t>Report on a patient with a 12q24.31 microdeletion inherited from an insulin-dependent diabetes mellitus father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3, </w:t>
      </w:r>
      <w:r w:rsidRPr="005907C9">
        <w:rPr>
          <w:b/>
        </w:rPr>
        <w:t>4</w:t>
      </w:r>
      <w:r w:rsidRPr="005907C9">
        <w:t xml:space="preserve">(3):136-142 </w:t>
      </w:r>
      <w:hyperlink r:id="rId266" w:history="1">
        <w:r w:rsidRPr="005907C9">
          <w:rPr>
            <w:rStyle w:val="Hyperlink"/>
          </w:rPr>
          <w:t>https://doi.org/10.1159/000346473</w:t>
        </w:r>
      </w:hyperlink>
      <w:r w:rsidRPr="005907C9">
        <w:t>.</w:t>
      </w:r>
      <w:bookmarkEnd w:id="395"/>
    </w:p>
    <w:p w14:paraId="64558363" w14:textId="1C3166A1" w:rsidR="005907C9" w:rsidRPr="005907C9" w:rsidRDefault="005907C9" w:rsidP="005907C9">
      <w:pPr>
        <w:pStyle w:val="EndNoteBibliography"/>
        <w:ind w:left="720" w:hanging="720"/>
      </w:pPr>
      <w:bookmarkStart w:id="396" w:name="_ENREF_259"/>
      <w:r w:rsidRPr="005907C9">
        <w:t>259.</w:t>
      </w:r>
      <w:r w:rsidRPr="005907C9">
        <w:tab/>
        <w:t xml:space="preserve">Palumbo O, Palumbo P, Delvecchio M, Palladino T, Stallone R, Crisetti M, Zelante L, Carella M: </w:t>
      </w:r>
      <w:r w:rsidRPr="005907C9">
        <w:rPr>
          <w:b/>
        </w:rPr>
        <w:t>Microdeletion of 12q24.31: report of a girl with intellectual disability, stereotypies, seizures and facial dysmorphism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2):438-444 </w:t>
      </w:r>
      <w:hyperlink r:id="rId267" w:history="1">
        <w:r w:rsidRPr="005907C9">
          <w:rPr>
            <w:rStyle w:val="Hyperlink"/>
          </w:rPr>
          <w:t>https://doi.org/10.1002/ajmg.a.36872</w:t>
        </w:r>
      </w:hyperlink>
      <w:r w:rsidRPr="005907C9">
        <w:t>.</w:t>
      </w:r>
      <w:bookmarkEnd w:id="396"/>
    </w:p>
    <w:p w14:paraId="673D16A3" w14:textId="63006DF2" w:rsidR="005907C9" w:rsidRPr="005907C9" w:rsidRDefault="005907C9" w:rsidP="005907C9">
      <w:pPr>
        <w:pStyle w:val="EndNoteBibliography"/>
        <w:ind w:left="720" w:hanging="720"/>
      </w:pPr>
      <w:bookmarkStart w:id="397" w:name="_ENREF_260"/>
      <w:r w:rsidRPr="005907C9">
        <w:t>260.</w:t>
      </w:r>
      <w:r w:rsidRPr="005907C9">
        <w:tab/>
        <w:t xml:space="preserve">Labonne JDJ, Lee K-H, Iwase S, Kong I-K, Diamond MP, Layman LC, Kim C-H, Kim H-G: </w:t>
      </w:r>
      <w:r w:rsidRPr="005907C9">
        <w:rPr>
          <w:b/>
        </w:rPr>
        <w:t>An atypical 12q24.31 microdeletion implicates six genes including a histone demethylase KDM2B and a histone methyltransferase SETD1B in syndromic intellectual disability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6, </w:t>
      </w:r>
      <w:r w:rsidRPr="005907C9">
        <w:rPr>
          <w:b/>
        </w:rPr>
        <w:t>135</w:t>
      </w:r>
      <w:r w:rsidRPr="005907C9">
        <w:t xml:space="preserve">(7):757-771 </w:t>
      </w:r>
      <w:hyperlink r:id="rId268" w:history="1">
        <w:r w:rsidRPr="005907C9">
          <w:rPr>
            <w:rStyle w:val="Hyperlink"/>
          </w:rPr>
          <w:t>https://doi.org/10.1007/s00439-016-1668-4</w:t>
        </w:r>
      </w:hyperlink>
      <w:r w:rsidRPr="005907C9">
        <w:t>.</w:t>
      </w:r>
      <w:bookmarkEnd w:id="397"/>
    </w:p>
    <w:p w14:paraId="7D6AD62A" w14:textId="7C1B4E8E" w:rsidR="005907C9" w:rsidRPr="005907C9" w:rsidRDefault="005907C9" w:rsidP="005907C9">
      <w:pPr>
        <w:pStyle w:val="EndNoteBibliography"/>
        <w:ind w:left="720" w:hanging="720"/>
      </w:pPr>
      <w:bookmarkStart w:id="398" w:name="_ENREF_261"/>
      <w:r w:rsidRPr="005907C9">
        <w:t>261.</w:t>
      </w:r>
      <w:r w:rsidRPr="005907C9">
        <w:tab/>
        <w:t xml:space="preserve">Der Kaloustian VM, Russell L, Aradhya S, Richard G, Rosenblatt B, Melançon S: </w:t>
      </w:r>
      <w:r w:rsidRPr="005907C9">
        <w:rPr>
          <w:b/>
        </w:rPr>
        <w:t>A de novo 2.1-Mb deletion of 13q12.11 in a child with developmental delay and minor dysmorphic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0):2538-2542 </w:t>
      </w:r>
      <w:hyperlink r:id="rId269" w:history="1">
        <w:r w:rsidRPr="005907C9">
          <w:rPr>
            <w:rStyle w:val="Hyperlink"/>
          </w:rPr>
          <w:t>https://doi.org/10.1002/ajmg.a.34198</w:t>
        </w:r>
      </w:hyperlink>
      <w:r w:rsidRPr="005907C9">
        <w:t>.</w:t>
      </w:r>
      <w:bookmarkEnd w:id="398"/>
    </w:p>
    <w:p w14:paraId="39B9BBD7" w14:textId="73DC48D2" w:rsidR="005907C9" w:rsidRPr="005907C9" w:rsidRDefault="005907C9" w:rsidP="005907C9">
      <w:pPr>
        <w:pStyle w:val="EndNoteBibliography"/>
        <w:ind w:left="720" w:hanging="720"/>
      </w:pPr>
      <w:bookmarkStart w:id="399" w:name="_ENREF_262"/>
      <w:r w:rsidRPr="005907C9">
        <w:t>262.</w:t>
      </w:r>
      <w:r w:rsidRPr="005907C9">
        <w:tab/>
        <w:t xml:space="preserve">Tanteles GA, Dixit A, Smith N, Martin K, Suri M: </w:t>
      </w:r>
      <w:r w:rsidRPr="005907C9">
        <w:rPr>
          <w:b/>
        </w:rPr>
        <w:t>Mild phenotype in a patient with a de-novo 2.9-Mb interstitial deletion at 13q12.11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11, </w:t>
      </w:r>
      <w:r w:rsidRPr="005907C9">
        <w:rPr>
          <w:b/>
        </w:rPr>
        <w:t>20</w:t>
      </w:r>
      <w:r w:rsidRPr="005907C9">
        <w:t xml:space="preserve">(2):61-65 </w:t>
      </w:r>
      <w:hyperlink r:id="rId270" w:history="1">
        <w:r w:rsidRPr="005907C9">
          <w:rPr>
            <w:rStyle w:val="Hyperlink"/>
          </w:rPr>
          <w:t>https://doi.org/10.1097/MCD.0b013e3283448498</w:t>
        </w:r>
      </w:hyperlink>
      <w:r w:rsidRPr="005907C9">
        <w:t>.</w:t>
      </w:r>
      <w:bookmarkEnd w:id="399"/>
    </w:p>
    <w:p w14:paraId="46E05907" w14:textId="7E5F7FA2" w:rsidR="005907C9" w:rsidRPr="005907C9" w:rsidRDefault="005907C9" w:rsidP="005907C9">
      <w:pPr>
        <w:pStyle w:val="EndNoteBibliography"/>
        <w:ind w:left="720" w:hanging="720"/>
      </w:pPr>
      <w:bookmarkStart w:id="400" w:name="_ENREF_263"/>
      <w:r w:rsidRPr="005907C9">
        <w:t>263.</w:t>
      </w:r>
      <w:r w:rsidRPr="005907C9">
        <w:tab/>
        <w:t>Lagou M, Papoulidis I, Orru S, Papadopoulos V, Daskalakis G, Kontodiou M, Anastasakis E, Petersen MB, Kitsos G, Thomaidis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de novo 2.9 Mb interstitial deletion at 13q12.11 in a child with developmental delay accompanied by mild dysmorphic characteristics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4, </w:t>
      </w:r>
      <w:r w:rsidRPr="005907C9">
        <w:rPr>
          <w:b/>
        </w:rPr>
        <w:t>7</w:t>
      </w:r>
      <w:r w:rsidRPr="005907C9">
        <w:t xml:space="preserve">(1):92-92 </w:t>
      </w:r>
      <w:hyperlink r:id="rId271" w:history="1">
        <w:r w:rsidRPr="005907C9">
          <w:rPr>
            <w:rStyle w:val="Hyperlink"/>
          </w:rPr>
          <w:t>https://doi.org/10.1186/s13039-014-0092-5</w:t>
        </w:r>
      </w:hyperlink>
      <w:r w:rsidRPr="005907C9">
        <w:t>.</w:t>
      </w:r>
      <w:bookmarkEnd w:id="400"/>
    </w:p>
    <w:p w14:paraId="4FA51278" w14:textId="46FEAC6C" w:rsidR="005907C9" w:rsidRPr="005907C9" w:rsidRDefault="005907C9" w:rsidP="005907C9">
      <w:pPr>
        <w:pStyle w:val="EndNoteBibliography"/>
        <w:ind w:left="720" w:hanging="720"/>
      </w:pPr>
      <w:bookmarkStart w:id="401" w:name="_ENREF_264"/>
      <w:r w:rsidRPr="005907C9">
        <w:t>264.</w:t>
      </w:r>
      <w:r w:rsidRPr="005907C9">
        <w:tab/>
        <w:t xml:space="preserve">Pavone P, Briuglia S, Falsaperla R, Warm A, Pavone V, Bernardini L, Novelli A, Praticò AD, Salpietro V, Ruggieri M: </w:t>
      </w:r>
      <w:r w:rsidRPr="005907C9">
        <w:rPr>
          <w:b/>
        </w:rPr>
        <w:t>Wide spectrum of congenital anomalies including choanal atresia, malformed extremities, and brain and spinal malformations in a girl with a de novo 5.6-Mb deletion of 13q12.11-13q12.1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734-1743 </w:t>
      </w:r>
      <w:hyperlink r:id="rId272" w:history="1">
        <w:r w:rsidRPr="005907C9">
          <w:rPr>
            <w:rStyle w:val="Hyperlink"/>
          </w:rPr>
          <w:t>https://doi.org/10.1002/ajmg.a.36391</w:t>
        </w:r>
      </w:hyperlink>
      <w:r w:rsidRPr="005907C9">
        <w:t>.</w:t>
      </w:r>
      <w:bookmarkEnd w:id="401"/>
    </w:p>
    <w:p w14:paraId="25EFA712" w14:textId="0F5CBDF9" w:rsidR="005907C9" w:rsidRPr="005907C9" w:rsidRDefault="005907C9" w:rsidP="005907C9">
      <w:pPr>
        <w:pStyle w:val="EndNoteBibliography"/>
        <w:ind w:left="720" w:hanging="720"/>
      </w:pPr>
      <w:bookmarkStart w:id="402" w:name="_ENREF_265"/>
      <w:r w:rsidRPr="005907C9">
        <w:t>265.</w:t>
      </w:r>
      <w:r w:rsidRPr="005907C9">
        <w:tab/>
        <w:t xml:space="preserve">Tominaga M, Saito T, Masuno M, Umeda Y, Kurosawa K: </w:t>
      </w:r>
      <w:r w:rsidRPr="005907C9">
        <w:rPr>
          <w:b/>
        </w:rPr>
        <w:t>Developmental delay and dysmorphic features in a girl with a de novo 5.4 Mb deletion of 13q12.11-q12.13</w:t>
      </w:r>
      <w:r w:rsidRPr="005907C9">
        <w:t xml:space="preserve">. </w:t>
      </w:r>
      <w:r w:rsidRPr="005907C9">
        <w:rPr>
          <w:i/>
        </w:rPr>
        <w:t xml:space="preserve">Congenital anomalies </w:t>
      </w:r>
      <w:r w:rsidRPr="005907C9">
        <w:t xml:space="preserve">2019 </w:t>
      </w:r>
      <w:hyperlink r:id="rId273" w:history="1">
        <w:r w:rsidRPr="005907C9">
          <w:rPr>
            <w:rStyle w:val="Hyperlink"/>
          </w:rPr>
          <w:t>https://doi.org/10.1111/cga.12346</w:t>
        </w:r>
      </w:hyperlink>
      <w:r w:rsidRPr="005907C9">
        <w:t>.</w:t>
      </w:r>
      <w:bookmarkEnd w:id="402"/>
    </w:p>
    <w:p w14:paraId="0D7D6D5E" w14:textId="5E1FD65F" w:rsidR="005907C9" w:rsidRPr="005907C9" w:rsidRDefault="005907C9" w:rsidP="005907C9">
      <w:pPr>
        <w:pStyle w:val="EndNoteBibliography"/>
        <w:ind w:left="720" w:hanging="720"/>
      </w:pPr>
      <w:bookmarkStart w:id="403" w:name="_ENREF_266"/>
      <w:r w:rsidRPr="005907C9">
        <w:t>266.</w:t>
      </w:r>
      <w:r w:rsidRPr="005907C9">
        <w:tab/>
        <w:t xml:space="preserve">Bartholdi D, Stray-Pedersen A, Azzarello-Burri S, Kibaek M, Kirchhoff M, Oneda B, Rødningen O, Schmitt-Mechelke T, Rauch A, Kjaergaard S: </w:t>
      </w:r>
      <w:r w:rsidRPr="005907C9">
        <w:rPr>
          <w:b/>
        </w:rPr>
        <w:t>A newly recognized 13q12.3 microdeletion syndrome characterized by intellectual disability, microcephaly, and eczema/atopic dermatitis encompassing the HMGB1 and KATNAL1 gen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5):1277-1283 </w:t>
      </w:r>
      <w:hyperlink r:id="rId274" w:history="1">
        <w:r w:rsidRPr="005907C9">
          <w:rPr>
            <w:rStyle w:val="Hyperlink"/>
          </w:rPr>
          <w:t>https://doi.org/10.1002/ajmg.a.36439</w:t>
        </w:r>
      </w:hyperlink>
      <w:r w:rsidRPr="005907C9">
        <w:t>.</w:t>
      </w:r>
      <w:bookmarkEnd w:id="403"/>
    </w:p>
    <w:p w14:paraId="3B57680F" w14:textId="06F5A533" w:rsidR="005907C9" w:rsidRPr="005907C9" w:rsidRDefault="005907C9" w:rsidP="005907C9">
      <w:pPr>
        <w:pStyle w:val="EndNoteBibliography"/>
        <w:ind w:left="720" w:hanging="720"/>
      </w:pPr>
      <w:bookmarkStart w:id="404" w:name="_ENREF_267"/>
      <w:r w:rsidRPr="005907C9">
        <w:t>267.</w:t>
      </w:r>
      <w:r w:rsidRPr="005907C9">
        <w:tab/>
        <w:t xml:space="preserve">Mandrile G, Di Gregorio E, Calcia A, Brussino A, Grosso E, Savin E, Giachino DF, Brusco A: </w:t>
      </w:r>
      <w:r w:rsidRPr="005907C9">
        <w:rPr>
          <w:b/>
        </w:rPr>
        <w:t>A New Case of 13q12.2q13.1 Microdeletion Syndrome Contributes to Phenotype Delineation</w:t>
      </w:r>
      <w:r w:rsidRPr="005907C9">
        <w:t xml:space="preserve">. </w:t>
      </w:r>
      <w:r w:rsidRPr="005907C9">
        <w:rPr>
          <w:i/>
        </w:rPr>
        <w:t xml:space="preserve">Case Reports in Genetics </w:t>
      </w:r>
      <w:r w:rsidRPr="005907C9">
        <w:t xml:space="preserve">2014, </w:t>
      </w:r>
      <w:r w:rsidRPr="005907C9">
        <w:rPr>
          <w:b/>
        </w:rPr>
        <w:t>2014</w:t>
      </w:r>
      <w:r w:rsidRPr="005907C9">
        <w:t xml:space="preserve">:470830 </w:t>
      </w:r>
      <w:hyperlink r:id="rId275" w:history="1">
        <w:r w:rsidRPr="005907C9">
          <w:rPr>
            <w:rStyle w:val="Hyperlink"/>
          </w:rPr>
          <w:t>https://doi.org/10.1155/2014/470830</w:t>
        </w:r>
      </w:hyperlink>
      <w:r w:rsidRPr="005907C9">
        <w:t>.</w:t>
      </w:r>
      <w:bookmarkEnd w:id="404"/>
    </w:p>
    <w:p w14:paraId="3C9E16A9" w14:textId="7129A4FC" w:rsidR="005907C9" w:rsidRPr="005907C9" w:rsidRDefault="005907C9" w:rsidP="005907C9">
      <w:pPr>
        <w:pStyle w:val="EndNoteBibliography"/>
        <w:ind w:left="720" w:hanging="720"/>
      </w:pPr>
      <w:bookmarkStart w:id="405" w:name="_ENREF_268"/>
      <w:r w:rsidRPr="005907C9">
        <w:t>268.</w:t>
      </w:r>
      <w:r w:rsidRPr="005907C9">
        <w:tab/>
        <w:t xml:space="preserve">Wang M, Li B, Liao Z, Jia Y, Fu Y: </w:t>
      </w:r>
      <w:r w:rsidRPr="005907C9">
        <w:rPr>
          <w:b/>
        </w:rPr>
        <w:t>A novel phenotype of 13q12.3 microdeletion characterized by epilepsy in an Asian child: a case report</w:t>
      </w:r>
      <w:r w:rsidRPr="005907C9">
        <w:t xml:space="preserve">. </w:t>
      </w:r>
      <w:r w:rsidRPr="005907C9">
        <w:rPr>
          <w:i/>
        </w:rPr>
        <w:t xml:space="preserve">BMC Medical Genomics </w:t>
      </w:r>
      <w:r w:rsidRPr="005907C9">
        <w:t xml:space="preserve">2020, </w:t>
      </w:r>
      <w:r w:rsidRPr="005907C9">
        <w:rPr>
          <w:b/>
        </w:rPr>
        <w:t>13</w:t>
      </w:r>
      <w:r w:rsidRPr="005907C9">
        <w:t xml:space="preserve">(1):144 </w:t>
      </w:r>
      <w:hyperlink r:id="rId276" w:history="1">
        <w:r w:rsidRPr="005907C9">
          <w:rPr>
            <w:rStyle w:val="Hyperlink"/>
          </w:rPr>
          <w:t>https://doi.org/10.1186/s12920-020-00801-1</w:t>
        </w:r>
      </w:hyperlink>
      <w:r w:rsidRPr="005907C9">
        <w:t>.</w:t>
      </w:r>
      <w:bookmarkEnd w:id="405"/>
    </w:p>
    <w:p w14:paraId="4227168E" w14:textId="5AAB2D3F" w:rsidR="005907C9" w:rsidRPr="005907C9" w:rsidRDefault="005907C9" w:rsidP="005907C9">
      <w:pPr>
        <w:pStyle w:val="EndNoteBibliography"/>
        <w:ind w:left="720" w:hanging="720"/>
      </w:pPr>
      <w:bookmarkStart w:id="406" w:name="_ENREF_269"/>
      <w:r w:rsidRPr="005907C9">
        <w:t>269.</w:t>
      </w:r>
      <w:r w:rsidRPr="005907C9">
        <w:tab/>
        <w:t>Uguen K, Krysiak K, Audebert-Bellanger S, Redon S, Benech C, Viora-Dupont E, Tran Mau-Them F, Rondeau S, Elsharkawi I, Granadillo J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eterozygous HMGB1 loss-of-function variants are associated with developmental delay and microcephaly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21, </w:t>
      </w:r>
      <w:r w:rsidRPr="005907C9">
        <w:rPr>
          <w:b/>
        </w:rPr>
        <w:t>n/a</w:t>
      </w:r>
      <w:r w:rsidRPr="005907C9">
        <w:t xml:space="preserve">(n/a) </w:t>
      </w:r>
      <w:hyperlink r:id="rId27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4015</w:t>
        </w:r>
      </w:hyperlink>
      <w:r w:rsidRPr="005907C9">
        <w:t>.</w:t>
      </w:r>
      <w:bookmarkEnd w:id="406"/>
    </w:p>
    <w:p w14:paraId="32289EBD" w14:textId="058A4059" w:rsidR="005907C9" w:rsidRPr="005907C9" w:rsidRDefault="005907C9" w:rsidP="005907C9">
      <w:pPr>
        <w:pStyle w:val="EndNoteBibliography"/>
        <w:ind w:left="720" w:hanging="720"/>
      </w:pPr>
      <w:bookmarkStart w:id="407" w:name="_ENREF_270"/>
      <w:r w:rsidRPr="005907C9">
        <w:t>270.</w:t>
      </w:r>
      <w:r w:rsidRPr="005907C9">
        <w:tab/>
        <w:t>Caselli R, Speciale C, Pescucci C, Uliana V, Sampieri K, Bruttini M, Longo I, De Francesco S, Pramparo T, Zuffardi O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tinoblastoma and mental retardation microdeletion syndrome: clinical characterization and molecular dissection using array CGH</w:t>
      </w:r>
      <w:r w:rsidRPr="005907C9">
        <w:t xml:space="preserve">. </w:t>
      </w:r>
      <w:r w:rsidRPr="005907C9">
        <w:rPr>
          <w:i/>
        </w:rPr>
        <w:t xml:space="preserve">J Hum Genet </w:t>
      </w:r>
      <w:r w:rsidRPr="005907C9">
        <w:t xml:space="preserve">2007, </w:t>
      </w:r>
      <w:r w:rsidRPr="005907C9">
        <w:rPr>
          <w:b/>
        </w:rPr>
        <w:t>52</w:t>
      </w:r>
      <w:r w:rsidRPr="005907C9">
        <w:t xml:space="preserve">(6):535-542 </w:t>
      </w:r>
      <w:hyperlink r:id="rId278" w:history="1">
        <w:r w:rsidRPr="005907C9">
          <w:rPr>
            <w:rStyle w:val="Hyperlink"/>
          </w:rPr>
          <w:t>https://doi.org/10.1007/s10038-007-0151-4</w:t>
        </w:r>
      </w:hyperlink>
      <w:r w:rsidRPr="005907C9">
        <w:t>.</w:t>
      </w:r>
      <w:bookmarkEnd w:id="407"/>
    </w:p>
    <w:p w14:paraId="17C04329" w14:textId="65934A32" w:rsidR="005907C9" w:rsidRPr="005907C9" w:rsidRDefault="005907C9" w:rsidP="005907C9">
      <w:pPr>
        <w:pStyle w:val="EndNoteBibliography"/>
        <w:ind w:left="720" w:hanging="720"/>
      </w:pPr>
      <w:bookmarkStart w:id="408" w:name="_ENREF_271"/>
      <w:r w:rsidRPr="005907C9">
        <w:t>271.</w:t>
      </w:r>
      <w:r w:rsidRPr="005907C9">
        <w:tab/>
        <w:t xml:space="preserve">Mitter D, Ullmann R, Muradyan A, Klein-Hitpass L, Kanber D, Ounap K, Kaulisch M, Lohmann D: </w:t>
      </w:r>
      <w:r w:rsidRPr="005907C9">
        <w:rPr>
          <w:b/>
        </w:rPr>
        <w:t>Genotype-phenotype correlations in patients with retinoblastoma and interstitial 13q dele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9):947-958 </w:t>
      </w:r>
      <w:hyperlink r:id="rId279" w:history="1">
        <w:r w:rsidRPr="005907C9">
          <w:rPr>
            <w:rStyle w:val="Hyperlink"/>
          </w:rPr>
          <w:t>https://doi.org/10.1038/ejhg.2011.58</w:t>
        </w:r>
      </w:hyperlink>
      <w:r w:rsidRPr="005907C9">
        <w:t>.</w:t>
      </w:r>
      <w:bookmarkEnd w:id="408"/>
    </w:p>
    <w:p w14:paraId="1710D36B" w14:textId="5815D4FF" w:rsidR="005907C9" w:rsidRPr="005907C9" w:rsidRDefault="005907C9" w:rsidP="005907C9">
      <w:pPr>
        <w:pStyle w:val="EndNoteBibliography"/>
        <w:ind w:left="720" w:hanging="720"/>
      </w:pPr>
      <w:bookmarkStart w:id="409" w:name="_ENREF_272"/>
      <w:r w:rsidRPr="005907C9">
        <w:t>272.</w:t>
      </w:r>
      <w:r w:rsidRPr="005907C9">
        <w:tab/>
        <w:t>Castéra L, Dehainault C, Michaux D, Lumbroso-Le Rouic L, Aerts I, Doz F, Pelet A, Couturier J, Stoppa-Lyonnet D, Gauthier-Villars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ine mapping of whole RB1 gene deletions in retinoblastoma patients confirms PCDH8 as a candidate gene for psychomotor delay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4):460-464 </w:t>
      </w:r>
      <w:hyperlink r:id="rId280" w:history="1">
        <w:r w:rsidRPr="005907C9">
          <w:rPr>
            <w:rStyle w:val="Hyperlink"/>
          </w:rPr>
          <w:t>https://doi.org/10.1038/ejhg.2012.186</w:t>
        </w:r>
      </w:hyperlink>
      <w:r w:rsidRPr="005907C9">
        <w:t>.</w:t>
      </w:r>
      <w:bookmarkEnd w:id="409"/>
    </w:p>
    <w:p w14:paraId="557CEE25" w14:textId="3B652C8A" w:rsidR="005907C9" w:rsidRPr="005907C9" w:rsidRDefault="005907C9" w:rsidP="005907C9">
      <w:pPr>
        <w:pStyle w:val="EndNoteBibliography"/>
        <w:ind w:left="720" w:hanging="720"/>
      </w:pPr>
      <w:bookmarkStart w:id="410" w:name="_ENREF_273"/>
      <w:r w:rsidRPr="005907C9">
        <w:t>273.</w:t>
      </w:r>
      <w:r w:rsidRPr="005907C9">
        <w:tab/>
        <w:t>de Pontual L, Yao E, Callier P, Faivre L, Drouin V, Cariou S, Van Haeringen A, Geneviève D, Goldenberg A, Oufadem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rmline deletion of the miR-17</w:t>
      </w:r>
      <w:r w:rsidRPr="005907C9">
        <w:rPr>
          <w:rFonts w:ascii="Cambria Math" w:hAnsi="Cambria Math" w:cs="Cambria Math"/>
          <w:b/>
        </w:rPr>
        <w:t>∼</w:t>
      </w:r>
      <w:r w:rsidRPr="005907C9">
        <w:rPr>
          <w:b/>
        </w:rPr>
        <w:t>92 cluster causes skeletal and growth defects in human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11, </w:t>
      </w:r>
      <w:r w:rsidRPr="005907C9">
        <w:rPr>
          <w:b/>
        </w:rPr>
        <w:t>43</w:t>
      </w:r>
      <w:r w:rsidRPr="005907C9">
        <w:t xml:space="preserve">(10):1026-1030 </w:t>
      </w:r>
      <w:hyperlink r:id="rId281" w:history="1">
        <w:r w:rsidRPr="005907C9">
          <w:rPr>
            <w:rStyle w:val="Hyperlink"/>
          </w:rPr>
          <w:t>https://doi.org/10.1038/ng.915</w:t>
        </w:r>
      </w:hyperlink>
      <w:r w:rsidRPr="005907C9">
        <w:t>.</w:t>
      </w:r>
      <w:bookmarkEnd w:id="410"/>
    </w:p>
    <w:p w14:paraId="18B96905" w14:textId="06E7FDE1" w:rsidR="005907C9" w:rsidRPr="005907C9" w:rsidRDefault="005907C9" w:rsidP="005907C9">
      <w:pPr>
        <w:pStyle w:val="EndNoteBibliography"/>
        <w:ind w:left="720" w:hanging="720"/>
      </w:pPr>
      <w:bookmarkStart w:id="411" w:name="_ENREF_274"/>
      <w:r w:rsidRPr="005907C9">
        <w:t>274.</w:t>
      </w:r>
      <w:r w:rsidRPr="005907C9">
        <w:tab/>
        <w:t xml:space="preserve">Ganjavi H, Siu VM, Speevak M, MacDonald PA: </w:t>
      </w:r>
      <w:r w:rsidRPr="005907C9">
        <w:rPr>
          <w:b/>
        </w:rPr>
        <w:t>A fourth case of Feingold syndrome type 2: psychiatric presentation and management</w:t>
      </w:r>
      <w:r w:rsidRPr="005907C9">
        <w:t xml:space="preserve">. </w:t>
      </w:r>
      <w:r w:rsidRPr="005907C9">
        <w:rPr>
          <w:i/>
        </w:rPr>
        <w:t xml:space="preserve">BMJ case reports </w:t>
      </w:r>
      <w:r w:rsidRPr="005907C9">
        <w:t xml:space="preserve">2014, </w:t>
      </w:r>
      <w:r w:rsidRPr="005907C9">
        <w:rPr>
          <w:b/>
        </w:rPr>
        <w:t>2014</w:t>
      </w:r>
      <w:r w:rsidRPr="005907C9">
        <w:t xml:space="preserve"> </w:t>
      </w:r>
      <w:hyperlink r:id="rId282" w:history="1">
        <w:r w:rsidRPr="005907C9">
          <w:rPr>
            <w:rStyle w:val="Hyperlink"/>
          </w:rPr>
          <w:t>https://doi.org/10.1136/bcr-2014-207501</w:t>
        </w:r>
      </w:hyperlink>
      <w:r w:rsidRPr="005907C9">
        <w:t>.</w:t>
      </w:r>
      <w:bookmarkEnd w:id="411"/>
    </w:p>
    <w:p w14:paraId="04DF7F5B" w14:textId="6A860E48" w:rsidR="005907C9" w:rsidRPr="005907C9" w:rsidRDefault="005907C9" w:rsidP="005907C9">
      <w:pPr>
        <w:pStyle w:val="EndNoteBibliography"/>
        <w:ind w:left="720" w:hanging="720"/>
      </w:pPr>
      <w:bookmarkStart w:id="412" w:name="_ENREF_275"/>
      <w:r w:rsidRPr="005907C9">
        <w:lastRenderedPageBreak/>
        <w:t>275.</w:t>
      </w:r>
      <w:r w:rsidRPr="005907C9">
        <w:tab/>
        <w:t xml:space="preserve">Valdes-Miranda JM, Soto-Alvarez JR, Toral-Lopez J, González-Huerta L, Perez-Cabrera A, Gonzalez-Monfil G, Messina-Bass O, Cuevas-Covarrubias S: </w:t>
      </w:r>
      <w:r w:rsidRPr="005907C9">
        <w:rPr>
          <w:b/>
        </w:rPr>
        <w:t>A novel microdeletion involving the 13q31.3-q32.1 region in a patient with normal intelligenc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2-3):60-64 </w:t>
      </w:r>
      <w:hyperlink r:id="rId283" w:history="1">
        <w:r w:rsidRPr="005907C9">
          <w:rPr>
            <w:rStyle w:val="Hyperlink"/>
          </w:rPr>
          <w:t>https://doi.org/10.1016/j.ejmg.2014.01.006</w:t>
        </w:r>
      </w:hyperlink>
      <w:r w:rsidRPr="005907C9">
        <w:t>.</w:t>
      </w:r>
      <w:bookmarkEnd w:id="412"/>
    </w:p>
    <w:p w14:paraId="627DFDE0" w14:textId="73224754" w:rsidR="005907C9" w:rsidRPr="005907C9" w:rsidRDefault="005907C9" w:rsidP="005907C9">
      <w:pPr>
        <w:pStyle w:val="EndNoteBibliography"/>
        <w:ind w:left="720" w:hanging="720"/>
      </w:pPr>
      <w:bookmarkStart w:id="413" w:name="_ENREF_276"/>
      <w:r w:rsidRPr="005907C9">
        <w:t>276.</w:t>
      </w:r>
      <w:r w:rsidRPr="005907C9">
        <w:tab/>
        <w:t xml:space="preserve">Muriello M, Kim AY, Sondergaard Schatz K, Beck N, Gunay-Aygun M, Hoover-Fong JE: </w:t>
      </w:r>
      <w:r w:rsidRPr="005907C9">
        <w:rPr>
          <w:b/>
        </w:rPr>
        <w:t>Growth hormone deficiency, aortic dilation, and neurocognitive issues in Feingold syndrome 2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9, </w:t>
      </w:r>
      <w:r w:rsidRPr="005907C9">
        <w:rPr>
          <w:b/>
        </w:rPr>
        <w:t>179</w:t>
      </w:r>
      <w:r w:rsidRPr="005907C9">
        <w:t xml:space="preserve">(3):410-416 </w:t>
      </w:r>
      <w:hyperlink r:id="rId284" w:history="1">
        <w:r w:rsidRPr="005907C9">
          <w:rPr>
            <w:rStyle w:val="Hyperlink"/>
          </w:rPr>
          <w:t>https://doi.org/10.1002/ajmg.a.61037</w:t>
        </w:r>
      </w:hyperlink>
      <w:r w:rsidRPr="005907C9">
        <w:t>.</w:t>
      </w:r>
      <w:bookmarkEnd w:id="413"/>
    </w:p>
    <w:p w14:paraId="2588B917" w14:textId="10336FF9" w:rsidR="005907C9" w:rsidRPr="005907C9" w:rsidRDefault="005907C9" w:rsidP="005907C9">
      <w:pPr>
        <w:pStyle w:val="EndNoteBibliography"/>
        <w:ind w:left="720" w:hanging="720"/>
      </w:pPr>
      <w:bookmarkStart w:id="414" w:name="_ENREF_277"/>
      <w:r w:rsidRPr="005907C9">
        <w:t>277.</w:t>
      </w:r>
      <w:r w:rsidRPr="005907C9">
        <w:tab/>
        <w:t>Fares-Taie L, Gerber S, Tawara A, Ramirez-Miranda A, Douet JY, Verdin H, Guilloux A, Zenteno JC, Kondo H, Moisset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ubmicroscopic deletions at 13q32.1 cause congenital microcoria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5, </w:t>
      </w:r>
      <w:r w:rsidRPr="005907C9">
        <w:rPr>
          <w:b/>
        </w:rPr>
        <w:t>96</w:t>
      </w:r>
      <w:r w:rsidRPr="005907C9">
        <w:t xml:space="preserve">(4):631-639 </w:t>
      </w:r>
      <w:hyperlink r:id="rId285" w:history="1">
        <w:r w:rsidRPr="005907C9">
          <w:rPr>
            <w:rStyle w:val="Hyperlink"/>
          </w:rPr>
          <w:t>https://doi.org/10.1016/j.ajhg.2015.01.014</w:t>
        </w:r>
      </w:hyperlink>
      <w:r w:rsidRPr="005907C9">
        <w:t>.</w:t>
      </w:r>
      <w:bookmarkEnd w:id="414"/>
    </w:p>
    <w:p w14:paraId="66C86E21" w14:textId="57753E65" w:rsidR="005907C9" w:rsidRPr="005907C9" w:rsidRDefault="005907C9" w:rsidP="005907C9">
      <w:pPr>
        <w:pStyle w:val="EndNoteBibliography"/>
        <w:ind w:left="720" w:hanging="720"/>
      </w:pPr>
      <w:bookmarkStart w:id="415" w:name="_ENREF_278"/>
      <w:r w:rsidRPr="005907C9">
        <w:t>278.</w:t>
      </w:r>
      <w:r w:rsidRPr="005907C9">
        <w:tab/>
        <w:t xml:space="preserve">Al-Owaid A, Alarfaj M, Al-Qahtani A, Al-Arfaj K: </w:t>
      </w:r>
      <w:r w:rsidRPr="005907C9">
        <w:rPr>
          <w:b/>
        </w:rPr>
        <w:t>Congenital microcoria in a Saudi family</w:t>
      </w:r>
      <w:r w:rsidRPr="005907C9">
        <w:t xml:space="preserve">. </w:t>
      </w:r>
      <w:r w:rsidRPr="005907C9">
        <w:rPr>
          <w:i/>
        </w:rPr>
        <w:t xml:space="preserve">Ophthalmic genetics </w:t>
      </w:r>
      <w:r w:rsidRPr="005907C9">
        <w:t xml:space="preserve">2019, </w:t>
      </w:r>
      <w:r w:rsidRPr="005907C9">
        <w:rPr>
          <w:b/>
        </w:rPr>
        <w:t>40</w:t>
      </w:r>
      <w:r w:rsidRPr="005907C9">
        <w:t xml:space="preserve">(6):578-580 </w:t>
      </w:r>
      <w:hyperlink r:id="rId286" w:history="1">
        <w:r w:rsidRPr="005907C9">
          <w:rPr>
            <w:rStyle w:val="Hyperlink"/>
          </w:rPr>
          <w:t>https://doi.org/10.1080/13816810.2019.1692360</w:t>
        </w:r>
      </w:hyperlink>
      <w:r w:rsidRPr="005907C9">
        <w:t>.</w:t>
      </w:r>
      <w:bookmarkEnd w:id="415"/>
    </w:p>
    <w:p w14:paraId="237C8E49" w14:textId="57138E9D" w:rsidR="005907C9" w:rsidRPr="005907C9" w:rsidRDefault="005907C9" w:rsidP="005907C9">
      <w:pPr>
        <w:pStyle w:val="EndNoteBibliography"/>
        <w:ind w:left="720" w:hanging="720"/>
      </w:pPr>
      <w:bookmarkStart w:id="416" w:name="_ENREF_279"/>
      <w:r w:rsidRPr="005907C9">
        <w:t>279.</w:t>
      </w:r>
      <w:r w:rsidRPr="005907C9">
        <w:tab/>
        <w:t xml:space="preserve">Pozza E, Verdin H, Deconinck H, Dheedene A, Menten B, De Baere E, Balikova I: </w:t>
      </w:r>
      <w:r w:rsidRPr="005907C9">
        <w:rPr>
          <w:b/>
        </w:rPr>
        <w:t>Microcoria due to first duplication of 13q32.1 including the GPR180 gene and maternal mosaicism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20, </w:t>
      </w:r>
      <w:r w:rsidRPr="005907C9">
        <w:rPr>
          <w:b/>
        </w:rPr>
        <w:t>63</w:t>
      </w:r>
      <w:r w:rsidRPr="005907C9">
        <w:t xml:space="preserve">(5):103918 </w:t>
      </w:r>
      <w:hyperlink r:id="rId287" w:history="1">
        <w:r w:rsidRPr="005907C9">
          <w:rPr>
            <w:rStyle w:val="Hyperlink"/>
          </w:rPr>
          <w:t>https://doi.org/10.1016/j.ejmg.2020.103918</w:t>
        </w:r>
      </w:hyperlink>
      <w:r w:rsidRPr="005907C9">
        <w:t>.</w:t>
      </w:r>
      <w:bookmarkEnd w:id="416"/>
    </w:p>
    <w:p w14:paraId="38F2F96E" w14:textId="5D0AA48A" w:rsidR="005907C9" w:rsidRPr="005907C9" w:rsidRDefault="005907C9" w:rsidP="005907C9">
      <w:pPr>
        <w:pStyle w:val="EndNoteBibliography"/>
        <w:ind w:left="720" w:hanging="720"/>
      </w:pPr>
      <w:bookmarkStart w:id="417" w:name="_ENREF_280"/>
      <w:r w:rsidRPr="005907C9">
        <w:t>280.</w:t>
      </w:r>
      <w:r w:rsidRPr="005907C9">
        <w:tab/>
        <w:t xml:space="preserve">Angée C, Nedelec B, Erjavec E, Rozet J-M, Fares Taie L: </w:t>
      </w:r>
      <w:r w:rsidRPr="005907C9">
        <w:rPr>
          <w:b/>
        </w:rPr>
        <w:t>Congenital Microcoria: Clinical Features and Molecular Genetics</w:t>
      </w:r>
      <w:r w:rsidRPr="005907C9">
        <w:t xml:space="preserve">. </w:t>
      </w:r>
      <w:r w:rsidRPr="005907C9">
        <w:rPr>
          <w:i/>
        </w:rPr>
        <w:t xml:space="preserve">Genes </w:t>
      </w:r>
      <w:r w:rsidRPr="005907C9">
        <w:t xml:space="preserve">2021, </w:t>
      </w:r>
      <w:r w:rsidRPr="005907C9">
        <w:rPr>
          <w:b/>
        </w:rPr>
        <w:t>12</w:t>
      </w:r>
      <w:r w:rsidRPr="005907C9">
        <w:t xml:space="preserve">(5):624 </w:t>
      </w:r>
      <w:hyperlink r:id="rId288" w:history="1">
        <w:r w:rsidRPr="005907C9">
          <w:rPr>
            <w:rStyle w:val="Hyperlink"/>
          </w:rPr>
          <w:t>https://doi.org/10.3390/genes12050624</w:t>
        </w:r>
      </w:hyperlink>
      <w:r w:rsidRPr="005907C9">
        <w:t>.</w:t>
      </w:r>
      <w:bookmarkEnd w:id="417"/>
    </w:p>
    <w:p w14:paraId="7185C145" w14:textId="689D1863" w:rsidR="005907C9" w:rsidRPr="005907C9" w:rsidRDefault="005907C9" w:rsidP="005907C9">
      <w:pPr>
        <w:pStyle w:val="EndNoteBibliography"/>
        <w:ind w:left="720" w:hanging="720"/>
      </w:pPr>
      <w:bookmarkStart w:id="418" w:name="_ENREF_281"/>
      <w:r w:rsidRPr="005907C9">
        <w:t>281.</w:t>
      </w:r>
      <w:r w:rsidRPr="005907C9">
        <w:tab/>
        <w:t>Kirchhoff M, Bisgaard AM, Stoeva R, Dimitrov B, Gillessen-Kaesbach G, Fryns JP, Rose H, Grozdanova L, Ivanov I, Keymolen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e and 244k array-CGH characterization of chromosome 13q deletions: an update of the phenotypic map of 13q21.1-qt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5):894-905 </w:t>
      </w:r>
      <w:hyperlink r:id="rId289" w:history="1">
        <w:r w:rsidRPr="005907C9">
          <w:rPr>
            <w:rStyle w:val="Hyperlink"/>
          </w:rPr>
          <w:t>https://doi.org/10.1002/ajmg.a.32814</w:t>
        </w:r>
      </w:hyperlink>
      <w:r w:rsidRPr="005907C9">
        <w:t>.</w:t>
      </w:r>
      <w:bookmarkEnd w:id="418"/>
    </w:p>
    <w:p w14:paraId="0BF6339B" w14:textId="66C63596" w:rsidR="005907C9" w:rsidRPr="005907C9" w:rsidRDefault="005907C9" w:rsidP="005907C9">
      <w:pPr>
        <w:pStyle w:val="EndNoteBibliography"/>
        <w:ind w:left="720" w:hanging="720"/>
      </w:pPr>
      <w:bookmarkStart w:id="419" w:name="_ENREF_282"/>
      <w:r w:rsidRPr="005907C9">
        <w:t>282.</w:t>
      </w:r>
      <w:r w:rsidRPr="005907C9">
        <w:tab/>
        <w:t>Sagi-Dain L, Goldberg Y, Peleg A, Sukenik-Halevy R, Sofrin-Drucker E, Appelman Z, Josefsberg BYS, Ben-Shachar S, Vinkler C, Basel-Salmon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rare 13q33–q34 microdeletions: eight new patients and review of the literatur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9, </w:t>
      </w:r>
      <w:r w:rsidRPr="005907C9">
        <w:rPr>
          <w:b/>
        </w:rPr>
        <w:t>138</w:t>
      </w:r>
      <w:r w:rsidRPr="005907C9">
        <w:t xml:space="preserve">(10):1145-1153 </w:t>
      </w:r>
      <w:hyperlink r:id="rId290" w:history="1">
        <w:r w:rsidRPr="005907C9">
          <w:rPr>
            <w:rStyle w:val="Hyperlink"/>
          </w:rPr>
          <w:t>https://doi.org/10.1007/s00439-019-02048-y</w:t>
        </w:r>
      </w:hyperlink>
      <w:r w:rsidRPr="005907C9">
        <w:t>.</w:t>
      </w:r>
      <w:bookmarkEnd w:id="419"/>
    </w:p>
    <w:p w14:paraId="128E1119" w14:textId="35E9EE8F" w:rsidR="005907C9" w:rsidRPr="005907C9" w:rsidRDefault="005907C9" w:rsidP="005907C9">
      <w:pPr>
        <w:pStyle w:val="EndNoteBibliography"/>
        <w:ind w:left="720" w:hanging="720"/>
      </w:pPr>
      <w:bookmarkStart w:id="420" w:name="_ENREF_283"/>
      <w:r w:rsidRPr="005907C9">
        <w:t>283.</w:t>
      </w:r>
      <w:r w:rsidRPr="005907C9">
        <w:tab/>
        <w:t>Shimojima K, Komoike Y, Tohyama J, Takahashi S, Páez MT, Nakagawa E, Goto Y, Ohno K, Ohtsu M, Oguni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ULIP1 (RALGAPA1) haploinsufficiency with brain development delay</w:t>
      </w:r>
      <w:r w:rsidRPr="005907C9">
        <w:t xml:space="preserve">. </w:t>
      </w:r>
      <w:r w:rsidRPr="005907C9">
        <w:rPr>
          <w:i/>
        </w:rPr>
        <w:t xml:space="preserve">Genomics </w:t>
      </w:r>
      <w:r w:rsidRPr="005907C9">
        <w:t xml:space="preserve">2009, </w:t>
      </w:r>
      <w:r w:rsidRPr="005907C9">
        <w:rPr>
          <w:b/>
        </w:rPr>
        <w:t>94</w:t>
      </w:r>
      <w:r w:rsidRPr="005907C9">
        <w:t xml:space="preserve">(6):414-422 </w:t>
      </w:r>
      <w:hyperlink r:id="rId291" w:history="1">
        <w:r w:rsidRPr="005907C9">
          <w:rPr>
            <w:rStyle w:val="Hyperlink"/>
          </w:rPr>
          <w:t>https://doi.org/10.1016/j.ygeno.2009.08.015</w:t>
        </w:r>
      </w:hyperlink>
      <w:r w:rsidRPr="005907C9">
        <w:t>.</w:t>
      </w:r>
      <w:bookmarkEnd w:id="420"/>
    </w:p>
    <w:p w14:paraId="6E2ABB18" w14:textId="52D8750F" w:rsidR="005907C9" w:rsidRPr="005907C9" w:rsidRDefault="005907C9" w:rsidP="005907C9">
      <w:pPr>
        <w:pStyle w:val="EndNoteBibliography"/>
        <w:ind w:left="720" w:hanging="720"/>
      </w:pPr>
      <w:bookmarkStart w:id="421" w:name="_ENREF_284"/>
      <w:r w:rsidRPr="005907C9">
        <w:t>284.</w:t>
      </w:r>
      <w:r w:rsidRPr="005907C9">
        <w:tab/>
        <w:t xml:space="preserve">Torgyekes E, Shanske AL, Anyane-Yeboa K, Nahum O, Pirzadeh S, Blumfield E, Jobanputra V, Warburton D, Levy B: </w:t>
      </w:r>
      <w:r w:rsidRPr="005907C9">
        <w:rPr>
          <w:b/>
        </w:rPr>
        <w:t>The proximal chromosome 14q microdeletion syndrome: delineation of the phenotype using high resolution SNP oligonucleotide microarray analysis (SOMA)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8):1884-1896 </w:t>
      </w:r>
      <w:hyperlink r:id="rId292" w:history="1">
        <w:r w:rsidRPr="005907C9">
          <w:rPr>
            <w:rStyle w:val="Hyperlink"/>
          </w:rPr>
          <w:t>https://doi.org/10.1002/ajmg.a.34090</w:t>
        </w:r>
      </w:hyperlink>
      <w:r w:rsidRPr="005907C9">
        <w:t>.</w:t>
      </w:r>
      <w:bookmarkEnd w:id="421"/>
    </w:p>
    <w:p w14:paraId="52C41B5B" w14:textId="0C2898E7" w:rsidR="005907C9" w:rsidRPr="005907C9" w:rsidRDefault="005907C9" w:rsidP="005907C9">
      <w:pPr>
        <w:pStyle w:val="EndNoteBibliography"/>
        <w:ind w:left="720" w:hanging="720"/>
      </w:pPr>
      <w:bookmarkStart w:id="422" w:name="_ENREF_285"/>
      <w:r w:rsidRPr="005907C9">
        <w:t>285.</w:t>
      </w:r>
      <w:r w:rsidRPr="005907C9">
        <w:tab/>
        <w:t xml:space="preserve">Fonseca DJ, Prada CF, Siza LM, Angel D, Gomez YM, Restrepo CM, Douben H, Rivadeneira F, de Klein A, Laissue P: </w:t>
      </w:r>
      <w:r w:rsidRPr="005907C9">
        <w:rPr>
          <w:b/>
        </w:rPr>
        <w:t>A de novo 14q12q13.3 interstitial deletion in a patient affected by a severe neurodevelopmental disorder of unknown origi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3):689-693 </w:t>
      </w:r>
      <w:hyperlink r:id="rId293" w:history="1">
        <w:r w:rsidRPr="005907C9">
          <w:rPr>
            <w:rStyle w:val="Hyperlink"/>
          </w:rPr>
          <w:t>https://doi.org/10.1002/ajmg.a.35215</w:t>
        </w:r>
      </w:hyperlink>
      <w:r w:rsidRPr="005907C9">
        <w:t>.</w:t>
      </w:r>
      <w:bookmarkEnd w:id="422"/>
    </w:p>
    <w:p w14:paraId="776353B3" w14:textId="0BB2383B" w:rsidR="005907C9" w:rsidRPr="005907C9" w:rsidRDefault="005907C9" w:rsidP="005907C9">
      <w:pPr>
        <w:pStyle w:val="EndNoteBibliography"/>
        <w:ind w:left="720" w:hanging="720"/>
      </w:pPr>
      <w:bookmarkStart w:id="423" w:name="_ENREF_286"/>
      <w:r w:rsidRPr="005907C9">
        <w:t>286.</w:t>
      </w:r>
      <w:r w:rsidRPr="005907C9">
        <w:tab/>
        <w:t>Santen GW, Sun Y, Gijsbers AC, Carré A, Holvoet M, Haeringen A, Lesnik Oberstein SA, Tomoda A, Mabe H, Polak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lineation of the phenotype of chromosome 14q13 deletions: (positional) involvement of FOXG1 appears the main determinant of phenotype severity, with no evidence for a holoprosencephaly locu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6):366-372 </w:t>
      </w:r>
      <w:hyperlink r:id="rId294" w:history="1">
        <w:r w:rsidRPr="005907C9">
          <w:rPr>
            <w:rStyle w:val="Hyperlink"/>
          </w:rPr>
          <w:t>https://doi.org/10.1136/jmedgenet-2011-100721</w:t>
        </w:r>
      </w:hyperlink>
      <w:r w:rsidRPr="005907C9">
        <w:t>.</w:t>
      </w:r>
      <w:bookmarkEnd w:id="423"/>
    </w:p>
    <w:p w14:paraId="16A55390" w14:textId="2AFF62AB" w:rsidR="005907C9" w:rsidRPr="005907C9" w:rsidRDefault="005907C9" w:rsidP="005907C9">
      <w:pPr>
        <w:pStyle w:val="EndNoteBibliography"/>
        <w:ind w:left="720" w:hanging="720"/>
      </w:pPr>
      <w:bookmarkStart w:id="424" w:name="_ENREF_287"/>
      <w:r w:rsidRPr="005907C9">
        <w:t>287.</w:t>
      </w:r>
      <w:r w:rsidRPr="005907C9">
        <w:tab/>
        <w:t xml:space="preserve">Gentile M, De Mattia D, Pansini A, Schettini F, Buonadonna AL, Capozza M, Ficarella R, Laforgia N: </w:t>
      </w:r>
      <w:r w:rsidRPr="005907C9">
        <w:rPr>
          <w:b/>
        </w:rPr>
        <w:t>14q13 distal microdeletion encompassing NKX2-1 and PAX9: Patient report and refinement of the associated phenotyp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7):1884-1888 </w:t>
      </w:r>
      <w:hyperlink r:id="rId29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691</w:t>
        </w:r>
      </w:hyperlink>
      <w:r w:rsidRPr="005907C9">
        <w:t>.</w:t>
      </w:r>
      <w:bookmarkEnd w:id="424"/>
    </w:p>
    <w:p w14:paraId="5C2C83F0" w14:textId="1E18C668" w:rsidR="005907C9" w:rsidRPr="005907C9" w:rsidRDefault="005907C9" w:rsidP="005907C9">
      <w:pPr>
        <w:pStyle w:val="EndNoteBibliography"/>
        <w:ind w:left="720" w:hanging="720"/>
      </w:pPr>
      <w:bookmarkStart w:id="425" w:name="_ENREF_288"/>
      <w:r w:rsidRPr="005907C9">
        <w:t>288.</w:t>
      </w:r>
      <w:r w:rsidRPr="005907C9">
        <w:tab/>
        <w:t>Brisset S, Slamova Z, Dusatkova P, Briand-Suleau A, Milcent K, Metay C, Simandlova M, Sumnik Z, Tosca L, Goossens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ophthalmia, hearing loss, abnormal pituitary development and response to growth hormone therapy in three children with microdeletions of 14q22q23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4, </w:t>
      </w:r>
      <w:r w:rsidRPr="005907C9">
        <w:rPr>
          <w:b/>
        </w:rPr>
        <w:t>7</w:t>
      </w:r>
      <w:r w:rsidRPr="005907C9">
        <w:t xml:space="preserve">(1):17 </w:t>
      </w:r>
      <w:hyperlink r:id="rId296" w:history="1">
        <w:r w:rsidRPr="005907C9">
          <w:rPr>
            <w:rStyle w:val="Hyperlink"/>
          </w:rPr>
          <w:t>https://doi.org/10.1186/1755-8166-7-17</w:t>
        </w:r>
      </w:hyperlink>
      <w:r w:rsidRPr="005907C9">
        <w:t>.</w:t>
      </w:r>
      <w:bookmarkEnd w:id="425"/>
    </w:p>
    <w:p w14:paraId="0161685E" w14:textId="0498B6D9" w:rsidR="005907C9" w:rsidRPr="005907C9" w:rsidRDefault="005907C9" w:rsidP="005907C9">
      <w:pPr>
        <w:pStyle w:val="EndNoteBibliography"/>
        <w:ind w:left="720" w:hanging="720"/>
      </w:pPr>
      <w:bookmarkStart w:id="426" w:name="_ENREF_289"/>
      <w:r w:rsidRPr="005907C9">
        <w:t>289.</w:t>
      </w:r>
      <w:r w:rsidRPr="005907C9">
        <w:tab/>
        <w:t xml:space="preserve">Martínez-Fernández ML, Bermejo-Sánchez E, Fernández B, MacDonald A, Fernández-Toral J, Martínez-Frías ML: </w:t>
      </w:r>
      <w:r w:rsidRPr="005907C9">
        <w:rPr>
          <w:b/>
        </w:rPr>
        <w:t>Haploinsufficiency of BMP4 gene may be the underlying cause of Frías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2):338-345 </w:t>
      </w:r>
      <w:hyperlink r:id="rId297" w:history="1">
        <w:r w:rsidRPr="005907C9">
          <w:rPr>
            <w:rStyle w:val="Hyperlink"/>
          </w:rPr>
          <w:t>https://doi.org/10.1002/ajmg.a.36224</w:t>
        </w:r>
      </w:hyperlink>
      <w:r w:rsidRPr="005907C9">
        <w:t>.</w:t>
      </w:r>
      <w:bookmarkEnd w:id="426"/>
    </w:p>
    <w:p w14:paraId="37605A9D" w14:textId="12DB1311" w:rsidR="005907C9" w:rsidRPr="005907C9" w:rsidRDefault="005907C9" w:rsidP="005907C9">
      <w:pPr>
        <w:pStyle w:val="EndNoteBibliography"/>
        <w:ind w:left="720" w:hanging="720"/>
      </w:pPr>
      <w:bookmarkStart w:id="427" w:name="_ENREF_290"/>
      <w:r w:rsidRPr="005907C9">
        <w:t>290.</w:t>
      </w:r>
      <w:r w:rsidRPr="005907C9">
        <w:tab/>
        <w:t>Blackburn PR, Zepeda-Mendoza CJ, Kruisselbrink TM, Schimmenti LA, García-Miñaur S, Palomares M, Nevado J, Mori MA, Le Meur G, Klee E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Variable expressivity of syndromic BMP4-related eye, brain, and digital anomalies: A review of the literature and description of three new case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9, </w:t>
      </w:r>
      <w:r w:rsidRPr="005907C9">
        <w:rPr>
          <w:b/>
        </w:rPr>
        <w:t>27</w:t>
      </w:r>
      <w:r w:rsidRPr="005907C9">
        <w:t xml:space="preserve">(9):1379-1388 </w:t>
      </w:r>
      <w:hyperlink r:id="rId298" w:history="1">
        <w:r w:rsidRPr="005907C9">
          <w:rPr>
            <w:rStyle w:val="Hyperlink"/>
          </w:rPr>
          <w:t>https://doi.org/10.1038/s41431-019-0423-4</w:t>
        </w:r>
      </w:hyperlink>
      <w:r w:rsidRPr="005907C9">
        <w:t>.</w:t>
      </w:r>
      <w:bookmarkEnd w:id="427"/>
    </w:p>
    <w:p w14:paraId="5EBFE7A1" w14:textId="3428754C" w:rsidR="005907C9" w:rsidRPr="005907C9" w:rsidRDefault="005907C9" w:rsidP="005907C9">
      <w:pPr>
        <w:pStyle w:val="EndNoteBibliography"/>
        <w:ind w:left="720" w:hanging="720"/>
      </w:pPr>
      <w:bookmarkStart w:id="428" w:name="_ENREF_291"/>
      <w:r w:rsidRPr="005907C9">
        <w:t>291.</w:t>
      </w:r>
      <w:r w:rsidRPr="005907C9">
        <w:tab/>
        <w:t xml:space="preserve">Kagami M, Nishimura G, Okuyama T, Hayashidani M, Takeuchi T, Tanaka S, Ishino F, Kurosawa K, Ogata T: </w:t>
      </w:r>
      <w:r w:rsidRPr="005907C9">
        <w:rPr>
          <w:b/>
        </w:rPr>
        <w:t>Segmental and full paternal isodisomy for chromosome 14 in three patients: narrowing the critical region and implication for the clinical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5, </w:t>
      </w:r>
      <w:r w:rsidRPr="005907C9">
        <w:rPr>
          <w:b/>
        </w:rPr>
        <w:t>138a</w:t>
      </w:r>
      <w:r w:rsidRPr="005907C9">
        <w:t xml:space="preserve">(2):127-132 </w:t>
      </w:r>
      <w:hyperlink r:id="rId299" w:history="1">
        <w:r w:rsidRPr="005907C9">
          <w:rPr>
            <w:rStyle w:val="Hyperlink"/>
          </w:rPr>
          <w:t>https://doi.org/10.1002/ajmg.a.30941</w:t>
        </w:r>
      </w:hyperlink>
      <w:r w:rsidRPr="005907C9">
        <w:t>.</w:t>
      </w:r>
      <w:bookmarkEnd w:id="428"/>
    </w:p>
    <w:p w14:paraId="61AD443C" w14:textId="3A6E4374" w:rsidR="005907C9" w:rsidRPr="005907C9" w:rsidRDefault="005907C9" w:rsidP="005907C9">
      <w:pPr>
        <w:pStyle w:val="EndNoteBibliography"/>
        <w:ind w:left="720" w:hanging="720"/>
      </w:pPr>
      <w:bookmarkStart w:id="429" w:name="_ENREF_292"/>
      <w:r w:rsidRPr="005907C9">
        <w:t>292.</w:t>
      </w:r>
      <w:r w:rsidRPr="005907C9">
        <w:tab/>
        <w:t xml:space="preserve">Béna F, Gimelli S, Migliavacca E, Brun-Druc N, Buiting K, Antonarakis SE, Sharp AJ: </w:t>
      </w:r>
      <w:r w:rsidRPr="005907C9">
        <w:rPr>
          <w:b/>
        </w:rPr>
        <w:t>A recurrent 14q32.2 microdeletion mediated by expanded TGG repeats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10, </w:t>
      </w:r>
      <w:r w:rsidRPr="005907C9">
        <w:rPr>
          <w:b/>
        </w:rPr>
        <w:t>19</w:t>
      </w:r>
      <w:r w:rsidRPr="005907C9">
        <w:t xml:space="preserve">(10):1967-1973 </w:t>
      </w:r>
      <w:hyperlink r:id="rId300" w:history="1">
        <w:r w:rsidRPr="005907C9">
          <w:rPr>
            <w:rStyle w:val="Hyperlink"/>
          </w:rPr>
          <w:t>https://doi.org/10.1093/hmg/ddq075</w:t>
        </w:r>
      </w:hyperlink>
      <w:r w:rsidRPr="005907C9">
        <w:t>.</w:t>
      </w:r>
      <w:bookmarkEnd w:id="429"/>
    </w:p>
    <w:p w14:paraId="5E1A470C" w14:textId="2EF31FB8" w:rsidR="005907C9" w:rsidRPr="005907C9" w:rsidRDefault="005907C9" w:rsidP="005907C9">
      <w:pPr>
        <w:pStyle w:val="EndNoteBibliography"/>
        <w:ind w:left="720" w:hanging="720"/>
      </w:pPr>
      <w:bookmarkStart w:id="430" w:name="_ENREF_293"/>
      <w:r w:rsidRPr="005907C9">
        <w:t>293.</w:t>
      </w:r>
      <w:r w:rsidRPr="005907C9">
        <w:tab/>
        <w:t xml:space="preserve">Zada A, Mundhofir FE, Pfundt R, Leijsten N, Nillesen W, Faradz SM, de Leeuw N: </w:t>
      </w:r>
      <w:r w:rsidRPr="005907C9">
        <w:rPr>
          <w:b/>
        </w:rPr>
        <w:t>A Rare, Recurrent, De Novo 14q32.2q32.31 Microdeletion of 1.1 Mb in a 20-Year-Old Female Patient with a Maternal UPD(14)-Like Phenotype and Intellectual Disability</w:t>
      </w:r>
      <w:r w:rsidRPr="005907C9">
        <w:t xml:space="preserve">. </w:t>
      </w:r>
      <w:r w:rsidRPr="005907C9">
        <w:rPr>
          <w:i/>
        </w:rPr>
        <w:t xml:space="preserve">Case Rep Genet </w:t>
      </w:r>
      <w:r w:rsidRPr="005907C9">
        <w:t xml:space="preserve">2014, </w:t>
      </w:r>
      <w:r w:rsidRPr="005907C9">
        <w:rPr>
          <w:b/>
        </w:rPr>
        <w:t>2014</w:t>
      </w:r>
      <w:r w:rsidRPr="005907C9">
        <w:t xml:space="preserve">:530134 </w:t>
      </w:r>
      <w:hyperlink r:id="rId301" w:history="1">
        <w:r w:rsidRPr="005907C9">
          <w:rPr>
            <w:rStyle w:val="Hyperlink"/>
          </w:rPr>
          <w:t>https://doi.org/10.1155/2014/530134</w:t>
        </w:r>
      </w:hyperlink>
      <w:r w:rsidRPr="005907C9">
        <w:t>.</w:t>
      </w:r>
      <w:bookmarkEnd w:id="430"/>
    </w:p>
    <w:p w14:paraId="05FE85C8" w14:textId="6C9DE9B5" w:rsidR="005907C9" w:rsidRPr="005907C9" w:rsidRDefault="005907C9" w:rsidP="005907C9">
      <w:pPr>
        <w:pStyle w:val="EndNoteBibliography"/>
        <w:ind w:left="720" w:hanging="720"/>
      </w:pPr>
      <w:bookmarkStart w:id="431" w:name="_ENREF_294"/>
      <w:r w:rsidRPr="005907C9">
        <w:t>294.</w:t>
      </w:r>
      <w:r w:rsidRPr="005907C9">
        <w:tab/>
        <w:t>Severi G, Bernardini L, Briuglia S, Bigoni S, Buldrini B, Magini P, Dentici ML, Cordelli DM, Arrigo T, Franzoni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ew patients with Temple syndrome caused by 14q32 deletion: Genotype-phenotype correlations and risk of thyroid cancer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</w:t>
      </w:r>
      <w:r w:rsidRPr="005907C9">
        <w:t xml:space="preserve">(1):162-169 </w:t>
      </w:r>
      <w:hyperlink r:id="rId30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346</w:t>
        </w:r>
      </w:hyperlink>
      <w:r w:rsidRPr="005907C9">
        <w:t>.</w:t>
      </w:r>
      <w:bookmarkEnd w:id="431"/>
    </w:p>
    <w:p w14:paraId="4DAA7DD2" w14:textId="51F2B1C1" w:rsidR="005907C9" w:rsidRPr="005907C9" w:rsidRDefault="005907C9" w:rsidP="005907C9">
      <w:pPr>
        <w:pStyle w:val="EndNoteBibliography"/>
        <w:ind w:left="720" w:hanging="720"/>
      </w:pPr>
      <w:bookmarkStart w:id="432" w:name="_ENREF_295"/>
      <w:r w:rsidRPr="005907C9">
        <w:lastRenderedPageBreak/>
        <w:t>295.</w:t>
      </w:r>
      <w:r w:rsidRPr="005907C9">
        <w:tab/>
        <w:t>Kagami M, Nagasaki K, Kosaki R, Horikawa R, Naiki Y, Saitoh S, Tajima T, Yorifuji T, Numakura C, Mizuno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mple syndrome: comprehensive molecular and clinical findings in 32 Japanese patients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7, </w:t>
      </w:r>
      <w:r w:rsidRPr="005907C9">
        <w:rPr>
          <w:b/>
        </w:rPr>
        <w:t>19</w:t>
      </w:r>
      <w:r w:rsidRPr="005907C9">
        <w:t xml:space="preserve">(12):1356-1366 </w:t>
      </w:r>
      <w:hyperlink r:id="rId303" w:history="1">
        <w:r w:rsidRPr="005907C9">
          <w:rPr>
            <w:rStyle w:val="Hyperlink"/>
          </w:rPr>
          <w:t>https://doi.org/10.1038/gim.2017.53</w:t>
        </w:r>
      </w:hyperlink>
      <w:r w:rsidRPr="005907C9">
        <w:t>.</w:t>
      </w:r>
      <w:bookmarkEnd w:id="432"/>
    </w:p>
    <w:p w14:paraId="16422E00" w14:textId="66E9EED0" w:rsidR="005907C9" w:rsidRPr="005907C9" w:rsidRDefault="005907C9" w:rsidP="005907C9">
      <w:pPr>
        <w:pStyle w:val="EndNoteBibliography"/>
        <w:ind w:left="720" w:hanging="720"/>
      </w:pPr>
      <w:bookmarkStart w:id="433" w:name="_ENREF_296"/>
      <w:r w:rsidRPr="005907C9">
        <w:t>296.</w:t>
      </w:r>
      <w:r w:rsidRPr="005907C9">
        <w:tab/>
        <w:t xml:space="preserve">Prasasya R, Grotheer KV, Siracusa LD, Bartolomei MS: </w:t>
      </w:r>
      <w:r w:rsidRPr="005907C9">
        <w:rPr>
          <w:b/>
        </w:rPr>
        <w:t>Temple syndrome and Kagami-Ogata syndrome: clinical presentations, genotypes, models and mechanisms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20, </w:t>
      </w:r>
      <w:r w:rsidRPr="005907C9">
        <w:rPr>
          <w:b/>
        </w:rPr>
        <w:t>29</w:t>
      </w:r>
      <w:r w:rsidRPr="005907C9">
        <w:t xml:space="preserve">(R1):R107-r116 </w:t>
      </w:r>
      <w:hyperlink r:id="rId304" w:history="1">
        <w:r w:rsidRPr="005907C9">
          <w:rPr>
            <w:rStyle w:val="Hyperlink"/>
          </w:rPr>
          <w:t>https://doi.org/10.1093/hmg/ddaa133</w:t>
        </w:r>
      </w:hyperlink>
      <w:r w:rsidRPr="005907C9">
        <w:t>.</w:t>
      </w:r>
      <w:bookmarkEnd w:id="433"/>
    </w:p>
    <w:p w14:paraId="1B3676A3" w14:textId="77777777" w:rsidR="005907C9" w:rsidRPr="005907C9" w:rsidRDefault="005907C9" w:rsidP="005907C9">
      <w:pPr>
        <w:pStyle w:val="EndNoteBibliography"/>
        <w:ind w:left="720" w:hanging="720"/>
      </w:pPr>
      <w:bookmarkStart w:id="434" w:name="_ENREF_297"/>
      <w:r w:rsidRPr="005907C9">
        <w:t>297.</w:t>
      </w:r>
      <w:r w:rsidRPr="005907C9">
        <w:tab/>
        <w:t xml:space="preserve">Christian SL, Robinson WP, Huang B, Mutirangura A, Line MR, Nakao M, Surti U, Chakravarti A, Ledbetter DH: </w:t>
      </w:r>
      <w:r w:rsidRPr="005907C9">
        <w:rPr>
          <w:b/>
        </w:rPr>
        <w:t>Molecular characterization of two proximal deletion breakpoint regions in both Prader-Willi and Angelman syndrome patient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1995, </w:t>
      </w:r>
      <w:r w:rsidRPr="005907C9">
        <w:rPr>
          <w:b/>
        </w:rPr>
        <w:t>57</w:t>
      </w:r>
      <w:r w:rsidRPr="005907C9">
        <w:t xml:space="preserve">(1):40-48 </w:t>
      </w:r>
      <w:bookmarkEnd w:id="434"/>
    </w:p>
    <w:p w14:paraId="7B54A289" w14:textId="5A3C3EE4" w:rsidR="005907C9" w:rsidRPr="005907C9" w:rsidRDefault="005907C9" w:rsidP="005907C9">
      <w:pPr>
        <w:pStyle w:val="EndNoteBibliography"/>
        <w:ind w:left="720" w:hanging="720"/>
      </w:pPr>
      <w:bookmarkStart w:id="435" w:name="_ENREF_298"/>
      <w:r w:rsidRPr="005907C9">
        <w:t>298.</w:t>
      </w:r>
      <w:r w:rsidRPr="005907C9">
        <w:tab/>
        <w:t>Tan WH, Bacino CA, Skinner SA, Anselm I, Barbieri-Welge R, Bauer-Carlin A, Beaudet AL, Bichell TJ, Gentile JK, Glaze D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gelman syndrome: Mutations influence features in early childhood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):81-90 </w:t>
      </w:r>
      <w:hyperlink r:id="rId305" w:history="1">
        <w:r w:rsidRPr="005907C9">
          <w:rPr>
            <w:rStyle w:val="Hyperlink"/>
          </w:rPr>
          <w:t>https://doi.org/10.1002/ajmg.a.33775</w:t>
        </w:r>
      </w:hyperlink>
      <w:r w:rsidRPr="005907C9">
        <w:t>.</w:t>
      </w:r>
      <w:bookmarkEnd w:id="435"/>
    </w:p>
    <w:p w14:paraId="209897D6" w14:textId="240125DA" w:rsidR="005907C9" w:rsidRPr="005907C9" w:rsidRDefault="005907C9" w:rsidP="005907C9">
      <w:pPr>
        <w:pStyle w:val="EndNoteBibliography"/>
        <w:ind w:left="720" w:hanging="720"/>
      </w:pPr>
      <w:bookmarkStart w:id="436" w:name="_ENREF_299"/>
      <w:r w:rsidRPr="005907C9">
        <w:t>299.</w:t>
      </w:r>
      <w:r w:rsidRPr="005907C9">
        <w:tab/>
        <w:t xml:space="preserve">Kim SJ, Miller JL, Kuipers PJ, German JR, Beaudet AL, Sahoo T, Driscoll DJ: </w:t>
      </w:r>
      <w:r w:rsidRPr="005907C9">
        <w:rPr>
          <w:b/>
        </w:rPr>
        <w:t>Unique and atypical deletions in Prader-Willi syndrome reveal distinct phenotyp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3):283-290 </w:t>
      </w:r>
      <w:hyperlink r:id="rId306" w:history="1">
        <w:r w:rsidRPr="005907C9">
          <w:rPr>
            <w:rStyle w:val="Hyperlink"/>
          </w:rPr>
          <w:t>https://doi.org/10.1038/ejhg.2011.187</w:t>
        </w:r>
      </w:hyperlink>
      <w:r w:rsidRPr="005907C9">
        <w:t>.</w:t>
      </w:r>
      <w:bookmarkEnd w:id="436"/>
    </w:p>
    <w:p w14:paraId="110AD295" w14:textId="664581A4" w:rsidR="005907C9" w:rsidRPr="005907C9" w:rsidRDefault="005907C9" w:rsidP="005907C9">
      <w:pPr>
        <w:pStyle w:val="EndNoteBibliography"/>
        <w:ind w:left="720" w:hanging="720"/>
      </w:pPr>
      <w:bookmarkStart w:id="437" w:name="_ENREF_300"/>
      <w:r w:rsidRPr="005907C9">
        <w:t>300.</w:t>
      </w:r>
      <w:r w:rsidRPr="005907C9">
        <w:tab/>
        <w:t xml:space="preserve">Cox DM, Butler MG: </w:t>
      </w:r>
      <w:r w:rsidRPr="005907C9">
        <w:rPr>
          <w:b/>
        </w:rPr>
        <w:t>The 15q11.2 BP1-BP2 microdeletion syndrome: a review</w:t>
      </w:r>
      <w:r w:rsidRPr="005907C9">
        <w:t xml:space="preserve">. </w:t>
      </w:r>
      <w:r w:rsidRPr="005907C9">
        <w:rPr>
          <w:i/>
        </w:rPr>
        <w:t xml:space="preserve">Int J Mol Sci </w:t>
      </w:r>
      <w:r w:rsidRPr="005907C9">
        <w:t xml:space="preserve">2015, </w:t>
      </w:r>
      <w:r w:rsidRPr="005907C9">
        <w:rPr>
          <w:b/>
        </w:rPr>
        <w:t>16</w:t>
      </w:r>
      <w:r w:rsidRPr="005907C9">
        <w:t xml:space="preserve">(2):4068-4082 </w:t>
      </w:r>
      <w:hyperlink r:id="rId307" w:history="1">
        <w:r w:rsidRPr="005907C9">
          <w:rPr>
            <w:rStyle w:val="Hyperlink"/>
          </w:rPr>
          <w:t>https://doi.org/10.3390/ijms16024068</w:t>
        </w:r>
      </w:hyperlink>
      <w:r w:rsidRPr="005907C9">
        <w:t>.</w:t>
      </w:r>
      <w:bookmarkEnd w:id="437"/>
    </w:p>
    <w:p w14:paraId="4EDE9A33" w14:textId="5A297293" w:rsidR="005907C9" w:rsidRPr="005907C9" w:rsidRDefault="005907C9" w:rsidP="005907C9">
      <w:pPr>
        <w:pStyle w:val="EndNoteBibliography"/>
        <w:ind w:left="720" w:hanging="720"/>
      </w:pPr>
      <w:bookmarkStart w:id="438" w:name="_ENREF_301"/>
      <w:r w:rsidRPr="005907C9">
        <w:t>301.</w:t>
      </w:r>
      <w:r w:rsidRPr="005907C9">
        <w:tab/>
        <w:t>Burnside RD, Pasion R, Mikhail FM, Carroll AJ, Robin NH, Youngs EL, Gadi IK, Keitges E, Jaswaney VL, Papenhausen P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/microduplication of proximal 15q11.2 between BP1 and BP2: a susceptibility region for neurological dysfunction including developmental and language delay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1, </w:t>
      </w:r>
      <w:r w:rsidRPr="005907C9">
        <w:rPr>
          <w:b/>
        </w:rPr>
        <w:t>130</w:t>
      </w:r>
      <w:r w:rsidRPr="005907C9">
        <w:t xml:space="preserve">(4):517-528 </w:t>
      </w:r>
      <w:hyperlink r:id="rId308" w:history="1">
        <w:r w:rsidRPr="005907C9">
          <w:rPr>
            <w:rStyle w:val="Hyperlink"/>
          </w:rPr>
          <w:t>https://doi.org/10.1007/s00439-011-0970-4</w:t>
        </w:r>
      </w:hyperlink>
      <w:r w:rsidRPr="005907C9">
        <w:t>.</w:t>
      </w:r>
      <w:bookmarkEnd w:id="438"/>
    </w:p>
    <w:p w14:paraId="1B62C9C3" w14:textId="5447E7D8" w:rsidR="005907C9" w:rsidRPr="005907C9" w:rsidRDefault="005907C9" w:rsidP="005907C9">
      <w:pPr>
        <w:pStyle w:val="EndNoteBibliography"/>
        <w:ind w:left="720" w:hanging="720"/>
      </w:pPr>
      <w:bookmarkStart w:id="439" w:name="_ENREF_302"/>
      <w:r w:rsidRPr="005907C9">
        <w:t>302.</w:t>
      </w:r>
      <w:r w:rsidRPr="005907C9">
        <w:tab/>
        <w:t xml:space="preserve">von der Lippe C, Rustad C, Heimdal K, Rødningen OK: </w:t>
      </w:r>
      <w:r w:rsidRPr="005907C9">
        <w:rPr>
          <w:b/>
        </w:rPr>
        <w:t>15q11.2 microdeletion - seven new patients with delayed development and/or behavioural problem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1, </w:t>
      </w:r>
      <w:r w:rsidRPr="005907C9">
        <w:rPr>
          <w:b/>
        </w:rPr>
        <w:t>54</w:t>
      </w:r>
      <w:r w:rsidRPr="005907C9">
        <w:t xml:space="preserve">(3):357-360 </w:t>
      </w:r>
      <w:hyperlink r:id="rId309" w:history="1">
        <w:r w:rsidRPr="005907C9">
          <w:rPr>
            <w:rStyle w:val="Hyperlink"/>
          </w:rPr>
          <w:t>https://doi.org/10.1016/j.ejmg.2010.12.008</w:t>
        </w:r>
      </w:hyperlink>
      <w:r w:rsidRPr="005907C9">
        <w:t>.</w:t>
      </w:r>
      <w:bookmarkEnd w:id="439"/>
    </w:p>
    <w:p w14:paraId="52C42860" w14:textId="78AA0AE2" w:rsidR="005907C9" w:rsidRPr="005907C9" w:rsidRDefault="005907C9" w:rsidP="005907C9">
      <w:pPr>
        <w:pStyle w:val="EndNoteBibliography"/>
        <w:ind w:left="720" w:hanging="720"/>
      </w:pPr>
      <w:bookmarkStart w:id="440" w:name="_ENREF_303"/>
      <w:r w:rsidRPr="005907C9">
        <w:t>303.</w:t>
      </w:r>
      <w:r w:rsidRPr="005907C9">
        <w:tab/>
        <w:t>Sahoo T, Theisen A, Rosenfeld JA, Lamb AN, Ravnan JB, Schultz RA, Torchia BS, Neill N, Casci I, Bejjani B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 number variants of schizophrenia susceptibility loci are associated with a spectrum of speech and developmental delays and behavior problems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1, </w:t>
      </w:r>
      <w:r w:rsidRPr="005907C9">
        <w:rPr>
          <w:b/>
        </w:rPr>
        <w:t>13</w:t>
      </w:r>
      <w:r w:rsidRPr="005907C9">
        <w:t xml:space="preserve">(10):868-880 </w:t>
      </w:r>
      <w:hyperlink r:id="rId310" w:history="1">
        <w:r w:rsidRPr="005907C9">
          <w:rPr>
            <w:rStyle w:val="Hyperlink"/>
          </w:rPr>
          <w:t>https://doi.org/10.1097/GIM.0b013e3182217a06</w:t>
        </w:r>
      </w:hyperlink>
      <w:r w:rsidRPr="005907C9">
        <w:t>.</w:t>
      </w:r>
      <w:bookmarkEnd w:id="440"/>
    </w:p>
    <w:p w14:paraId="17CFF3F8" w14:textId="3F0E27E9" w:rsidR="005907C9" w:rsidRPr="005907C9" w:rsidRDefault="005907C9" w:rsidP="005907C9">
      <w:pPr>
        <w:pStyle w:val="EndNoteBibliography"/>
        <w:ind w:left="720" w:hanging="720"/>
      </w:pPr>
      <w:bookmarkStart w:id="441" w:name="_ENREF_304"/>
      <w:r w:rsidRPr="005907C9">
        <w:t>304.</w:t>
      </w:r>
      <w:r w:rsidRPr="005907C9">
        <w:tab/>
        <w:t>Sharp AJ, Mefford HC, Li K, Baker C, Skinner C, Stevenson RE, Schroer RJ, Novara F, De Gregori M, Ciccone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recurrent 15q13.3 microdeletion syndrome associated with mental retardation and seizure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8, </w:t>
      </w:r>
      <w:r w:rsidRPr="005907C9">
        <w:rPr>
          <w:b/>
        </w:rPr>
        <w:t>40</w:t>
      </w:r>
      <w:r w:rsidRPr="005907C9">
        <w:t xml:space="preserve">(3):322-328 </w:t>
      </w:r>
      <w:hyperlink r:id="rId311" w:history="1">
        <w:r w:rsidRPr="005907C9">
          <w:rPr>
            <w:rStyle w:val="Hyperlink"/>
          </w:rPr>
          <w:t>https://doi.org/10.1038/ng.93</w:t>
        </w:r>
      </w:hyperlink>
      <w:r w:rsidRPr="005907C9">
        <w:t>.</w:t>
      </w:r>
      <w:bookmarkEnd w:id="441"/>
    </w:p>
    <w:p w14:paraId="698B2A81" w14:textId="0253929E" w:rsidR="005907C9" w:rsidRPr="005907C9" w:rsidRDefault="005907C9" w:rsidP="005907C9">
      <w:pPr>
        <w:pStyle w:val="EndNoteBibliography"/>
        <w:ind w:left="720" w:hanging="720"/>
      </w:pPr>
      <w:bookmarkStart w:id="442" w:name="_ENREF_305"/>
      <w:r w:rsidRPr="005907C9">
        <w:t>305.</w:t>
      </w:r>
      <w:r w:rsidRPr="005907C9">
        <w:tab/>
        <w:t>van Bon BW, Mefford HC, Menten B, Koolen DA, Sharp AJ, Nillesen WM, Innis JW, de Ravel TJ, Mercer CL, Fichera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lineation of the 15q13 microdeletion and duplication syndromes: a clinical spectrum varying from non-pathogenic to a severe outc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8):511-523 </w:t>
      </w:r>
      <w:hyperlink r:id="rId312" w:history="1">
        <w:r w:rsidRPr="005907C9">
          <w:rPr>
            <w:rStyle w:val="Hyperlink"/>
          </w:rPr>
          <w:t>https://doi.org/10.1136/jmg.2008.063412</w:t>
        </w:r>
      </w:hyperlink>
      <w:r w:rsidRPr="005907C9">
        <w:t>.</w:t>
      </w:r>
      <w:bookmarkEnd w:id="442"/>
    </w:p>
    <w:p w14:paraId="6A040A15" w14:textId="12B00E3C" w:rsidR="005907C9" w:rsidRPr="005907C9" w:rsidRDefault="005907C9" w:rsidP="005907C9">
      <w:pPr>
        <w:pStyle w:val="EndNoteBibliography"/>
        <w:ind w:left="720" w:hanging="720"/>
      </w:pPr>
      <w:bookmarkStart w:id="443" w:name="_ENREF_306"/>
      <w:r w:rsidRPr="005907C9">
        <w:t>306.</w:t>
      </w:r>
      <w:r w:rsidRPr="005907C9">
        <w:tab/>
        <w:t>Rosenfeld JA, Stephens LE, Coppinger J, Ballif BC, Hoo JJ, French BN, Banks VC, Smith WE, Manchester D, Tsai AC-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s flanked by breakpoints 3 and 4 on 15q13 may contribute to abnormal phenotype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5):547-554 </w:t>
      </w:r>
      <w:hyperlink r:id="rId313" w:history="1">
        <w:r w:rsidRPr="005907C9">
          <w:rPr>
            <w:rStyle w:val="Hyperlink"/>
          </w:rPr>
          <w:t>https://doi.org/10.1038/ejhg.2010.237</w:t>
        </w:r>
      </w:hyperlink>
      <w:r w:rsidRPr="005907C9">
        <w:t>.</w:t>
      </w:r>
      <w:bookmarkEnd w:id="443"/>
    </w:p>
    <w:p w14:paraId="3CB8663F" w14:textId="4FA626B7" w:rsidR="005907C9" w:rsidRPr="005907C9" w:rsidRDefault="005907C9" w:rsidP="005907C9">
      <w:pPr>
        <w:pStyle w:val="EndNoteBibliography"/>
        <w:ind w:left="720" w:hanging="720"/>
      </w:pPr>
      <w:bookmarkStart w:id="444" w:name="_ENREF_307"/>
      <w:r w:rsidRPr="005907C9">
        <w:t>307.</w:t>
      </w:r>
      <w:r w:rsidRPr="005907C9">
        <w:tab/>
        <w:t>Miller DT, Shen Y, Weiss LA, Korn J, Anselm I, Bridgemohan C, Cox GF, Dickinson H, Gentile J, Harris D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/duplication at 15q13.2q13.3 among individuals with features of autism and other neuropsychiatric disorder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4):242-248 </w:t>
      </w:r>
      <w:hyperlink r:id="rId314" w:history="1">
        <w:r w:rsidRPr="005907C9">
          <w:rPr>
            <w:rStyle w:val="Hyperlink"/>
          </w:rPr>
          <w:t>https://doi.org/10.1136/jmg.2008.059907</w:t>
        </w:r>
      </w:hyperlink>
      <w:r w:rsidRPr="005907C9">
        <w:t>.</w:t>
      </w:r>
      <w:bookmarkEnd w:id="444"/>
    </w:p>
    <w:p w14:paraId="264E7D51" w14:textId="12276B46" w:rsidR="005907C9" w:rsidRPr="005907C9" w:rsidRDefault="005907C9" w:rsidP="005907C9">
      <w:pPr>
        <w:pStyle w:val="EndNoteBibliography"/>
        <w:ind w:left="720" w:hanging="720"/>
      </w:pPr>
      <w:bookmarkStart w:id="445" w:name="_ENREF_308"/>
      <w:r w:rsidRPr="005907C9">
        <w:t>308.</w:t>
      </w:r>
      <w:r w:rsidRPr="005907C9">
        <w:tab/>
        <w:t>Lowther C, Costain G, Stavropoulos DJ, Melvin R, Silversides CK, Andrade DM, So J, Faghfoury H, Lionel AC, Marshall C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ineating the 15q13.3 microdeletion phenotype: a case series and comprehensive review of the literature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5, </w:t>
      </w:r>
      <w:r w:rsidRPr="005907C9">
        <w:rPr>
          <w:b/>
        </w:rPr>
        <w:t>17</w:t>
      </w:r>
      <w:r w:rsidRPr="005907C9">
        <w:t xml:space="preserve">(2):149-157 </w:t>
      </w:r>
      <w:hyperlink r:id="rId315" w:history="1">
        <w:r w:rsidRPr="005907C9">
          <w:rPr>
            <w:rStyle w:val="Hyperlink"/>
          </w:rPr>
          <w:t>https://doi.org/10.1038/gim.2014.83</w:t>
        </w:r>
      </w:hyperlink>
      <w:r w:rsidRPr="005907C9">
        <w:t>.</w:t>
      </w:r>
      <w:bookmarkEnd w:id="445"/>
    </w:p>
    <w:p w14:paraId="27427D3C" w14:textId="0BECE1A0" w:rsidR="005907C9" w:rsidRPr="005907C9" w:rsidRDefault="005907C9" w:rsidP="005907C9">
      <w:pPr>
        <w:pStyle w:val="EndNoteBibliography"/>
        <w:ind w:left="720" w:hanging="720"/>
      </w:pPr>
      <w:bookmarkStart w:id="446" w:name="_ENREF_309"/>
      <w:r w:rsidRPr="005907C9">
        <w:t>309.</w:t>
      </w:r>
      <w:r w:rsidRPr="005907C9">
        <w:tab/>
        <w:t>Uddin M, Unda BK, Kwan V, Holzapfel NT, White SH, Chalil L, Woodbury-Smith M, Ho KS, Harward E, Murtaza N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OTUD7A Regulates Neurodevelopmental Phenotypes in the 15q13.3 Microdeletion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8, </w:t>
      </w:r>
      <w:r w:rsidRPr="005907C9">
        <w:rPr>
          <w:b/>
        </w:rPr>
        <w:t>102</w:t>
      </w:r>
      <w:r w:rsidRPr="005907C9">
        <w:t xml:space="preserve">(2):278-295 </w:t>
      </w:r>
      <w:hyperlink r:id="rId316" w:history="1">
        <w:r w:rsidRPr="005907C9">
          <w:rPr>
            <w:rStyle w:val="Hyperlink"/>
          </w:rPr>
          <w:t>https://doi.org/10.1016/j.ajhg.2018.01.006</w:t>
        </w:r>
      </w:hyperlink>
      <w:r w:rsidRPr="005907C9">
        <w:t>.</w:t>
      </w:r>
      <w:bookmarkEnd w:id="446"/>
    </w:p>
    <w:p w14:paraId="04F1DBBB" w14:textId="52C9BEFD" w:rsidR="005907C9" w:rsidRPr="005907C9" w:rsidRDefault="005907C9" w:rsidP="005907C9">
      <w:pPr>
        <w:pStyle w:val="EndNoteBibliography"/>
        <w:ind w:left="720" w:hanging="720"/>
      </w:pPr>
      <w:bookmarkStart w:id="447" w:name="_ENREF_310"/>
      <w:r w:rsidRPr="005907C9">
        <w:t>310.</w:t>
      </w:r>
      <w:r w:rsidRPr="005907C9">
        <w:tab/>
        <w:t xml:space="preserve">Hoppman-Chaney N, Wain K, Seger PR, Superneau DW, Hodge JC: </w:t>
      </w:r>
      <w:r w:rsidRPr="005907C9">
        <w:rPr>
          <w:b/>
        </w:rPr>
        <w:t>Identification of single gene deletions at 15q13.3: further evidence that CHRNA7 causes the 15q13.3 microdeletion syndrome phenotype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3, </w:t>
      </w:r>
      <w:r w:rsidRPr="005907C9">
        <w:rPr>
          <w:b/>
        </w:rPr>
        <w:t>83</w:t>
      </w:r>
      <w:r w:rsidRPr="005907C9">
        <w:t xml:space="preserve">(4):345-351 </w:t>
      </w:r>
      <w:hyperlink r:id="rId317" w:history="1">
        <w:r w:rsidRPr="005907C9">
          <w:rPr>
            <w:rStyle w:val="Hyperlink"/>
          </w:rPr>
          <w:t>https://doi.org/10.1111/j.1399-0004.2012.01925.x</w:t>
        </w:r>
      </w:hyperlink>
      <w:r w:rsidRPr="005907C9">
        <w:t>.</w:t>
      </w:r>
      <w:bookmarkEnd w:id="447"/>
    </w:p>
    <w:p w14:paraId="1B09BD0C" w14:textId="4064CAB2" w:rsidR="005907C9" w:rsidRPr="005907C9" w:rsidRDefault="005907C9" w:rsidP="005907C9">
      <w:pPr>
        <w:pStyle w:val="EndNoteBibliography"/>
        <w:ind w:left="720" w:hanging="720"/>
      </w:pPr>
      <w:bookmarkStart w:id="448" w:name="_ENREF_311"/>
      <w:r w:rsidRPr="005907C9">
        <w:t>311.</w:t>
      </w:r>
      <w:r w:rsidRPr="005907C9">
        <w:tab/>
        <w:t>Johansson S, Berland S, Gradek GA, Bongers E, de Leeuw N, Pfundt R, Fannemel M, Rødningen O, Brendehaug A, Haukanes B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MEIS2 is associated with orofacial clefting and learning disabilit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622-1626 </w:t>
      </w:r>
      <w:hyperlink r:id="rId318" w:history="1">
        <w:r w:rsidRPr="005907C9">
          <w:rPr>
            <w:rStyle w:val="Hyperlink"/>
          </w:rPr>
          <w:t>https://doi.org/10.1002/ajmg.a.36498</w:t>
        </w:r>
      </w:hyperlink>
      <w:r w:rsidRPr="005907C9">
        <w:t>.</w:t>
      </w:r>
      <w:bookmarkEnd w:id="448"/>
    </w:p>
    <w:p w14:paraId="022D2A0A" w14:textId="4AF06083" w:rsidR="005907C9" w:rsidRPr="005907C9" w:rsidRDefault="005907C9" w:rsidP="005907C9">
      <w:pPr>
        <w:pStyle w:val="EndNoteBibliography"/>
        <w:ind w:left="720" w:hanging="720"/>
      </w:pPr>
      <w:bookmarkStart w:id="449" w:name="_ENREF_312"/>
      <w:r w:rsidRPr="005907C9">
        <w:t>312.</w:t>
      </w:r>
      <w:r w:rsidRPr="005907C9">
        <w:tab/>
        <w:t xml:space="preserve">Chen C-P, Chen C-Y, Chern S-R, Wu P-S, Chen Y-N, Chen S-W, Chen L-F, Yang C-W, Wang W: </w:t>
      </w:r>
      <w:r w:rsidRPr="005907C9">
        <w:rPr>
          <w:b/>
        </w:rPr>
        <w:t>Prenatal diagnosis and molecular cytogenetic characterization of a de novo 4.858-Mb microdeletion in 15q14 associated with ACTC1 and MEIS2 haploinsufficiency and tetralogy of Fallot</w:t>
      </w:r>
      <w:r w:rsidRPr="005907C9">
        <w:t xml:space="preserve">. </w:t>
      </w:r>
      <w:r w:rsidRPr="005907C9">
        <w:rPr>
          <w:i/>
        </w:rPr>
        <w:t xml:space="preserve">Taiwanese Journal of Obstetrics and Gynecology </w:t>
      </w:r>
      <w:r w:rsidRPr="005907C9">
        <w:t xml:space="preserve">2016, </w:t>
      </w:r>
      <w:r w:rsidRPr="005907C9">
        <w:rPr>
          <w:b/>
        </w:rPr>
        <w:t>55</w:t>
      </w:r>
      <w:r w:rsidRPr="005907C9">
        <w:t xml:space="preserve">(2):270-274 </w:t>
      </w:r>
      <w:hyperlink r:id="rId31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tjog.2016.02.013</w:t>
        </w:r>
      </w:hyperlink>
      <w:r w:rsidRPr="005907C9">
        <w:t>.</w:t>
      </w:r>
      <w:bookmarkEnd w:id="449"/>
    </w:p>
    <w:p w14:paraId="3CDAB986" w14:textId="3D6FF449" w:rsidR="005907C9" w:rsidRPr="005907C9" w:rsidRDefault="005907C9" w:rsidP="005907C9">
      <w:pPr>
        <w:pStyle w:val="EndNoteBibliography"/>
        <w:ind w:left="720" w:hanging="720"/>
      </w:pPr>
      <w:bookmarkStart w:id="450" w:name="_ENREF_313"/>
      <w:r w:rsidRPr="005907C9">
        <w:t>313.</w:t>
      </w:r>
      <w:r w:rsidRPr="005907C9">
        <w:tab/>
        <w:t>Gambin T, Yuan B, Bi W, Liu P, Rosenfeld JA, Coban-Akdemir Z, Pursley AN, Nagamani SCS, Marom R, Golla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novel candidate disease genes from de novo exonic copy number variants</w:t>
      </w:r>
      <w:r w:rsidRPr="005907C9">
        <w:t xml:space="preserve">. </w:t>
      </w:r>
      <w:r w:rsidRPr="005907C9">
        <w:rPr>
          <w:i/>
        </w:rPr>
        <w:t xml:space="preserve">Genome Medicine </w:t>
      </w:r>
      <w:r w:rsidRPr="005907C9">
        <w:t xml:space="preserve">2017, </w:t>
      </w:r>
      <w:r w:rsidRPr="005907C9">
        <w:rPr>
          <w:b/>
        </w:rPr>
        <w:t>9</w:t>
      </w:r>
      <w:r w:rsidRPr="005907C9">
        <w:t xml:space="preserve">(1):83 </w:t>
      </w:r>
      <w:hyperlink r:id="rId320" w:history="1">
        <w:r w:rsidRPr="005907C9">
          <w:rPr>
            <w:rStyle w:val="Hyperlink"/>
          </w:rPr>
          <w:t>https://doi.org/10.1186/s13073-017-0472-7</w:t>
        </w:r>
      </w:hyperlink>
      <w:r w:rsidRPr="005907C9">
        <w:t>.</w:t>
      </w:r>
      <w:bookmarkEnd w:id="450"/>
    </w:p>
    <w:p w14:paraId="3C67D48B" w14:textId="19DBA05B" w:rsidR="005907C9" w:rsidRPr="005907C9" w:rsidRDefault="005907C9" w:rsidP="005907C9">
      <w:pPr>
        <w:pStyle w:val="EndNoteBibliography"/>
        <w:ind w:left="720" w:hanging="720"/>
      </w:pPr>
      <w:bookmarkStart w:id="451" w:name="_ENREF_314"/>
      <w:r w:rsidRPr="005907C9">
        <w:t>314.</w:t>
      </w:r>
      <w:r w:rsidRPr="005907C9">
        <w:tab/>
        <w:t xml:space="preserve">Shimojima K, Ondo Y, Okamoto N, Yamamoto T: </w:t>
      </w:r>
      <w:r w:rsidRPr="005907C9">
        <w:rPr>
          <w:b/>
        </w:rPr>
        <w:t>A 15q14 microdeletion involving MEIS2 identified in a patient with autism spectrum disorder</w:t>
      </w:r>
      <w:r w:rsidRPr="005907C9">
        <w:t xml:space="preserve">. </w:t>
      </w:r>
      <w:r w:rsidRPr="005907C9">
        <w:rPr>
          <w:i/>
        </w:rPr>
        <w:t xml:space="preserve">Human Genome Variation </w:t>
      </w:r>
      <w:r w:rsidRPr="005907C9">
        <w:t xml:space="preserve">2017, </w:t>
      </w:r>
      <w:r w:rsidRPr="005907C9">
        <w:rPr>
          <w:b/>
        </w:rPr>
        <w:t>4</w:t>
      </w:r>
      <w:r w:rsidRPr="005907C9">
        <w:t xml:space="preserve">(1):17029 </w:t>
      </w:r>
      <w:hyperlink r:id="rId321" w:history="1">
        <w:r w:rsidRPr="005907C9">
          <w:rPr>
            <w:rStyle w:val="Hyperlink"/>
          </w:rPr>
          <w:t>https://doi.org/10.1038/hgv.2017.29</w:t>
        </w:r>
      </w:hyperlink>
      <w:r w:rsidRPr="005907C9">
        <w:t>.</w:t>
      </w:r>
      <w:bookmarkEnd w:id="451"/>
    </w:p>
    <w:p w14:paraId="0BC683AE" w14:textId="496A0B0D" w:rsidR="005907C9" w:rsidRPr="005907C9" w:rsidRDefault="005907C9" w:rsidP="005907C9">
      <w:pPr>
        <w:pStyle w:val="EndNoteBibliography"/>
        <w:ind w:left="720" w:hanging="720"/>
      </w:pPr>
      <w:bookmarkStart w:id="452" w:name="_ENREF_315"/>
      <w:r w:rsidRPr="005907C9">
        <w:t>315.</w:t>
      </w:r>
      <w:r w:rsidRPr="005907C9">
        <w:tab/>
        <w:t>Zhang Y, Malekpour M, Al-Madani N, Kahrizi K, Zanganeh M, Lohr NJ, Mohseni M, Mojahedi F, Daneshi A, Najmabadi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ensorineural deafness and male infertility: a contiguous gene deletio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7, </w:t>
      </w:r>
      <w:r w:rsidRPr="005907C9">
        <w:rPr>
          <w:b/>
        </w:rPr>
        <w:t>44</w:t>
      </w:r>
      <w:r w:rsidRPr="005907C9">
        <w:t xml:space="preserve">(4):233-240 </w:t>
      </w:r>
      <w:hyperlink r:id="rId322" w:history="1">
        <w:r w:rsidRPr="005907C9">
          <w:rPr>
            <w:rStyle w:val="Hyperlink"/>
          </w:rPr>
          <w:t>https://doi.org/10.1136/jmg.2006.045765</w:t>
        </w:r>
      </w:hyperlink>
      <w:r w:rsidRPr="005907C9">
        <w:t>.</w:t>
      </w:r>
      <w:bookmarkEnd w:id="452"/>
    </w:p>
    <w:p w14:paraId="5950A6DA" w14:textId="646DC08D" w:rsidR="005907C9" w:rsidRPr="005907C9" w:rsidRDefault="005907C9" w:rsidP="005907C9">
      <w:pPr>
        <w:pStyle w:val="EndNoteBibliography"/>
        <w:ind w:left="720" w:hanging="720"/>
      </w:pPr>
      <w:bookmarkStart w:id="453" w:name="_ENREF_316"/>
      <w:r w:rsidRPr="005907C9">
        <w:t>316.</w:t>
      </w:r>
      <w:r w:rsidRPr="005907C9">
        <w:tab/>
        <w:t xml:space="preserve">Knijnenburg J, Oberstein SAJL, Frei K, Lucas T, Gijsbers ACJ, Ruivenkamp CAL, Tanke HJ, Szuhai K: </w:t>
      </w:r>
      <w:r w:rsidRPr="005907C9">
        <w:rPr>
          <w:b/>
        </w:rPr>
        <w:t>A homozygous deletion of a normal variation locus in a patient with hearing loss from non-consanguineous parent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6):412 </w:t>
      </w:r>
      <w:hyperlink r:id="rId323" w:history="1">
        <w:r w:rsidRPr="005907C9">
          <w:rPr>
            <w:rStyle w:val="Hyperlink"/>
          </w:rPr>
          <w:t>https://doi.org/10.1136/jmg.2008.063685</w:t>
        </w:r>
      </w:hyperlink>
      <w:r w:rsidRPr="005907C9">
        <w:t>.</w:t>
      </w:r>
      <w:bookmarkEnd w:id="453"/>
    </w:p>
    <w:p w14:paraId="46B55C5D" w14:textId="70DBB7D7" w:rsidR="005907C9" w:rsidRPr="005907C9" w:rsidRDefault="005907C9" w:rsidP="005907C9">
      <w:pPr>
        <w:pStyle w:val="EndNoteBibliography"/>
        <w:ind w:left="720" w:hanging="720"/>
      </w:pPr>
      <w:bookmarkStart w:id="454" w:name="_ENREF_317"/>
      <w:r w:rsidRPr="005907C9">
        <w:lastRenderedPageBreak/>
        <w:t>317.</w:t>
      </w:r>
      <w:r w:rsidRPr="005907C9">
        <w:tab/>
        <w:t>Vona B, Hofrichter MA, Neuner C, Schröder J, Gehrig A, Hennermann JB, Kraus F, Shehata-Dieler W, Klopocki E, Nanda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FNB16 is a frequent cause of congenital hearing impairment: implementation of STRC mutation analysis in routine diagnostics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5, </w:t>
      </w:r>
      <w:r w:rsidRPr="005907C9">
        <w:rPr>
          <w:b/>
        </w:rPr>
        <w:t>87</w:t>
      </w:r>
      <w:r w:rsidRPr="005907C9">
        <w:t xml:space="preserve">(1):49-55 </w:t>
      </w:r>
      <w:hyperlink r:id="rId324" w:history="1">
        <w:r w:rsidRPr="005907C9">
          <w:rPr>
            <w:rStyle w:val="Hyperlink"/>
          </w:rPr>
          <w:t>https://doi.org/10.1111/cge.12332</w:t>
        </w:r>
      </w:hyperlink>
      <w:r w:rsidRPr="005907C9">
        <w:t>.</w:t>
      </w:r>
      <w:bookmarkEnd w:id="454"/>
    </w:p>
    <w:p w14:paraId="5AE61FFD" w14:textId="4896E8FD" w:rsidR="005907C9" w:rsidRPr="005907C9" w:rsidRDefault="005907C9" w:rsidP="005907C9">
      <w:pPr>
        <w:pStyle w:val="EndNoteBibliography"/>
        <w:ind w:left="720" w:hanging="720"/>
      </w:pPr>
      <w:bookmarkStart w:id="455" w:name="_ENREF_318"/>
      <w:r w:rsidRPr="005907C9">
        <w:t>318.</w:t>
      </w:r>
      <w:r w:rsidRPr="005907C9">
        <w:tab/>
        <w:t xml:space="preserve">Mátyás G, Alonso S, Patrignani A, Marti M, Arnold E, Magyar I, Henggeler C, Carrel T, Steinmann B, Berger W: </w:t>
      </w:r>
      <w:r w:rsidRPr="005907C9">
        <w:rPr>
          <w:b/>
        </w:rPr>
        <w:t>Large genomic fibrillin-1 (FBN1) gene deletions provide evidence for true haploinsufficiency in Marfan syndrom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07, </w:t>
      </w:r>
      <w:r w:rsidRPr="005907C9">
        <w:rPr>
          <w:b/>
        </w:rPr>
        <w:t>122</w:t>
      </w:r>
      <w:r w:rsidRPr="005907C9">
        <w:t xml:space="preserve">(1):23-32 </w:t>
      </w:r>
      <w:hyperlink r:id="rId325" w:history="1">
        <w:r w:rsidRPr="005907C9">
          <w:rPr>
            <w:rStyle w:val="Hyperlink"/>
          </w:rPr>
          <w:t>https://doi.org/10.1007/s00439-007-0371-x</w:t>
        </w:r>
      </w:hyperlink>
      <w:r w:rsidRPr="005907C9">
        <w:t>.</w:t>
      </w:r>
      <w:bookmarkEnd w:id="455"/>
    </w:p>
    <w:p w14:paraId="6F3BF8FA" w14:textId="203D4290" w:rsidR="005907C9" w:rsidRPr="005907C9" w:rsidRDefault="005907C9" w:rsidP="005907C9">
      <w:pPr>
        <w:pStyle w:val="EndNoteBibliography"/>
        <w:ind w:left="720" w:hanging="720"/>
      </w:pPr>
      <w:bookmarkStart w:id="456" w:name="_ENREF_319"/>
      <w:r w:rsidRPr="005907C9">
        <w:t>319.</w:t>
      </w:r>
      <w:r w:rsidRPr="005907C9">
        <w:tab/>
        <w:t xml:space="preserve">Furtado LV, Wooderchak-Donahue W, Rope AF, Yetman AT, Lewis T, Plant P, Bayrak-Toydemir P: </w:t>
      </w:r>
      <w:r w:rsidRPr="005907C9">
        <w:rPr>
          <w:b/>
        </w:rPr>
        <w:t>Characterization of large genomic deletions in the FBN1 gene using multiplex ligation-dependent probe amplification</w:t>
      </w:r>
      <w:r w:rsidRPr="005907C9">
        <w:t xml:space="preserve">. </w:t>
      </w:r>
      <w:r w:rsidRPr="005907C9">
        <w:rPr>
          <w:i/>
        </w:rPr>
        <w:t xml:space="preserve">BMC Medical Genetics </w:t>
      </w:r>
      <w:r w:rsidRPr="005907C9">
        <w:t xml:space="preserve">2011, </w:t>
      </w:r>
      <w:r w:rsidRPr="005907C9">
        <w:rPr>
          <w:b/>
        </w:rPr>
        <w:t>12</w:t>
      </w:r>
      <w:r w:rsidRPr="005907C9">
        <w:t xml:space="preserve">(1):119 </w:t>
      </w:r>
      <w:hyperlink r:id="rId326" w:history="1">
        <w:r w:rsidRPr="005907C9">
          <w:rPr>
            <w:rStyle w:val="Hyperlink"/>
          </w:rPr>
          <w:t>https://doi.org/10.1186/1471-2350-12-119</w:t>
        </w:r>
      </w:hyperlink>
      <w:r w:rsidRPr="005907C9">
        <w:t>.</w:t>
      </w:r>
      <w:bookmarkEnd w:id="456"/>
    </w:p>
    <w:p w14:paraId="1B36F815" w14:textId="2D34BD4D" w:rsidR="005907C9" w:rsidRPr="005907C9" w:rsidRDefault="005907C9" w:rsidP="005907C9">
      <w:pPr>
        <w:pStyle w:val="EndNoteBibliography"/>
        <w:ind w:left="720" w:hanging="720"/>
      </w:pPr>
      <w:bookmarkStart w:id="457" w:name="_ENREF_320"/>
      <w:r w:rsidRPr="005907C9">
        <w:t>320.</w:t>
      </w:r>
      <w:r w:rsidRPr="005907C9">
        <w:tab/>
        <w:t>Hilhorst-Hofstee Y, Hamel BC, Verheij JB, Rijlaarsdam ME, Mancini GM, Cobben JM, Giroth C, Ruivenkamp CA, Hansson KB, Timmermans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clinical spectrum of complete FBN1 allele dele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3):247-252 </w:t>
      </w:r>
      <w:hyperlink r:id="rId327" w:history="1">
        <w:r w:rsidRPr="005907C9">
          <w:rPr>
            <w:rStyle w:val="Hyperlink"/>
          </w:rPr>
          <w:t>https://doi.org/10.1038/ejhg.2010.174</w:t>
        </w:r>
      </w:hyperlink>
      <w:r w:rsidRPr="005907C9">
        <w:t>.</w:t>
      </w:r>
      <w:bookmarkEnd w:id="457"/>
    </w:p>
    <w:p w14:paraId="070D9CB0" w14:textId="66357E89" w:rsidR="005907C9" w:rsidRPr="005907C9" w:rsidRDefault="005907C9" w:rsidP="005907C9">
      <w:pPr>
        <w:pStyle w:val="EndNoteBibliography"/>
        <w:ind w:left="720" w:hanging="720"/>
      </w:pPr>
      <w:bookmarkStart w:id="458" w:name="_ENREF_321"/>
      <w:r w:rsidRPr="005907C9">
        <w:t>321.</w:t>
      </w:r>
      <w:r w:rsidRPr="005907C9">
        <w:tab/>
        <w:t xml:space="preserve">Dordoni C, Ciaccio C, Santoro G, Venturini M, Cavallari U, Ritelli M, Colombi M: </w:t>
      </w:r>
      <w:r w:rsidRPr="005907C9">
        <w:rPr>
          <w:b/>
        </w:rPr>
        <w:t>Marfan syndrome: Report of a complex phenotype due to a 15q21.1 contiguos gene deletion encompassing FBN1, and literature review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7, </w:t>
      </w:r>
      <w:r w:rsidRPr="005907C9">
        <w:rPr>
          <w:b/>
        </w:rPr>
        <w:t>173</w:t>
      </w:r>
      <w:r w:rsidRPr="005907C9">
        <w:t xml:space="preserve">(1):200-206 </w:t>
      </w:r>
      <w:hyperlink r:id="rId32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975</w:t>
        </w:r>
      </w:hyperlink>
      <w:r w:rsidRPr="005907C9">
        <w:t>.</w:t>
      </w:r>
      <w:bookmarkEnd w:id="458"/>
    </w:p>
    <w:p w14:paraId="68121919" w14:textId="1458F5CB" w:rsidR="005907C9" w:rsidRPr="005907C9" w:rsidRDefault="005907C9" w:rsidP="005907C9">
      <w:pPr>
        <w:pStyle w:val="EndNoteBibliography"/>
        <w:ind w:left="720" w:hanging="720"/>
      </w:pPr>
      <w:bookmarkStart w:id="459" w:name="_ENREF_322"/>
      <w:r w:rsidRPr="005907C9">
        <w:t>322.</w:t>
      </w:r>
      <w:r w:rsidRPr="005907C9">
        <w:tab/>
        <w:t xml:space="preserve">Magoulas PL, El-Hattab AW: </w:t>
      </w:r>
      <w:r w:rsidRPr="005907C9">
        <w:rPr>
          <w:b/>
        </w:rPr>
        <w:t>Chromosome 15q24 microdeletion syndrome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12, </w:t>
      </w:r>
      <w:r w:rsidRPr="005907C9">
        <w:rPr>
          <w:b/>
        </w:rPr>
        <w:t>7</w:t>
      </w:r>
      <w:r w:rsidRPr="005907C9">
        <w:t xml:space="preserve">:2-2 </w:t>
      </w:r>
      <w:hyperlink r:id="rId329" w:history="1">
        <w:r w:rsidRPr="005907C9">
          <w:rPr>
            <w:rStyle w:val="Hyperlink"/>
          </w:rPr>
          <w:t>https://doi.org/10.1186/1750-1172-7-2</w:t>
        </w:r>
      </w:hyperlink>
      <w:r w:rsidRPr="005907C9">
        <w:t>.</w:t>
      </w:r>
      <w:bookmarkEnd w:id="459"/>
    </w:p>
    <w:p w14:paraId="67BDD998" w14:textId="3A9386BC" w:rsidR="005907C9" w:rsidRPr="005907C9" w:rsidRDefault="005907C9" w:rsidP="005907C9">
      <w:pPr>
        <w:pStyle w:val="EndNoteBibliography"/>
        <w:ind w:left="720" w:hanging="720"/>
      </w:pPr>
      <w:bookmarkStart w:id="460" w:name="_ENREF_323"/>
      <w:r w:rsidRPr="005907C9">
        <w:t>323.</w:t>
      </w:r>
      <w:r w:rsidRPr="005907C9">
        <w:tab/>
        <w:t>Huynh MT, Lambert AS, Tosca L, Petit F, Philippe C, Parisot F, Benoît V, Linglart A, Brisset S, Tran C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5q24.1 BP4-BP1 microdeletion unmasking paternally inherited functional polymorphisms combined with distal 15q24.2q24.3 duplication in a patient with epilepsy, psychomotor delay, overweight, ventricular arrhythmia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8, </w:t>
      </w:r>
      <w:r w:rsidRPr="005907C9">
        <w:rPr>
          <w:b/>
        </w:rPr>
        <w:t>61</w:t>
      </w:r>
      <w:r w:rsidRPr="005907C9">
        <w:t xml:space="preserve">(8):459-464 </w:t>
      </w:r>
      <w:hyperlink r:id="rId330" w:history="1">
        <w:r w:rsidRPr="005907C9">
          <w:rPr>
            <w:rStyle w:val="Hyperlink"/>
          </w:rPr>
          <w:t>https://doi.org/10.1016/j.ejmg.2018.03.005</w:t>
        </w:r>
      </w:hyperlink>
      <w:r w:rsidRPr="005907C9">
        <w:t>.</w:t>
      </w:r>
      <w:bookmarkEnd w:id="460"/>
    </w:p>
    <w:p w14:paraId="1270BB83" w14:textId="31B37584" w:rsidR="005907C9" w:rsidRPr="005907C9" w:rsidRDefault="005907C9" w:rsidP="005907C9">
      <w:pPr>
        <w:pStyle w:val="EndNoteBibliography"/>
        <w:ind w:left="720" w:hanging="720"/>
      </w:pPr>
      <w:bookmarkStart w:id="461" w:name="_ENREF_324"/>
      <w:r w:rsidRPr="005907C9">
        <w:t>324.</w:t>
      </w:r>
      <w:r w:rsidRPr="005907C9">
        <w:tab/>
        <w:t xml:space="preserve">Liu Y, Zhang Y, Zarrei M, Dong R, Yang X, Zhao D, Scherer SW, Gai Z: </w:t>
      </w:r>
      <w:r w:rsidRPr="005907C9">
        <w:rPr>
          <w:b/>
        </w:rPr>
        <w:t>Refining critical regions in 15q24 microdeletion syndrome pertaining to autism</w:t>
      </w:r>
      <w:r w:rsidRPr="005907C9">
        <w:t xml:space="preserve">. </w:t>
      </w:r>
      <w:r w:rsidRPr="005907C9">
        <w:rPr>
          <w:i/>
        </w:rPr>
        <w:t xml:space="preserve">American Journal of Medical Genetics Part B: Neuropsychiatric Genetics </w:t>
      </w:r>
      <w:r w:rsidRPr="005907C9">
        <w:t xml:space="preserve">2020, </w:t>
      </w:r>
      <w:r w:rsidRPr="005907C9">
        <w:rPr>
          <w:b/>
        </w:rPr>
        <w:t>183</w:t>
      </w:r>
      <w:r w:rsidRPr="005907C9">
        <w:t xml:space="preserve">(4):217-226 </w:t>
      </w:r>
      <w:hyperlink r:id="rId33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b.32778</w:t>
        </w:r>
      </w:hyperlink>
      <w:r w:rsidRPr="005907C9">
        <w:t>.</w:t>
      </w:r>
      <w:bookmarkEnd w:id="461"/>
    </w:p>
    <w:p w14:paraId="4920D6D6" w14:textId="20EF841F" w:rsidR="005907C9" w:rsidRPr="005907C9" w:rsidRDefault="005907C9" w:rsidP="005907C9">
      <w:pPr>
        <w:pStyle w:val="EndNoteBibliography"/>
        <w:ind w:left="720" w:hanging="720"/>
      </w:pPr>
      <w:bookmarkStart w:id="462" w:name="_ENREF_325"/>
      <w:r w:rsidRPr="005907C9">
        <w:t>325.</w:t>
      </w:r>
      <w:r w:rsidRPr="005907C9">
        <w:tab/>
        <w:t>El-Hattab AW, Smolarek TA, Walker ME, Schorry EK, Immken LL, Patel G, Abbott M-A, Lanpher BC, Ou Z, Kang S-H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defined genomic architecture in 15q24 directed by patient deletion/duplication breakpoint mapping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09, </w:t>
      </w:r>
      <w:r w:rsidRPr="005907C9">
        <w:rPr>
          <w:b/>
        </w:rPr>
        <w:t>126</w:t>
      </w:r>
      <w:r w:rsidRPr="005907C9">
        <w:t xml:space="preserve">(4):589-602 </w:t>
      </w:r>
      <w:hyperlink r:id="rId332" w:history="1">
        <w:r w:rsidRPr="005907C9">
          <w:rPr>
            <w:rStyle w:val="Hyperlink"/>
          </w:rPr>
          <w:t>https://doi.org/10.1007/s00439-009-0706-x</w:t>
        </w:r>
      </w:hyperlink>
      <w:r w:rsidRPr="005907C9">
        <w:t>.</w:t>
      </w:r>
      <w:bookmarkEnd w:id="462"/>
    </w:p>
    <w:p w14:paraId="453648DB" w14:textId="5C0C33F6" w:rsidR="005907C9" w:rsidRPr="005907C9" w:rsidRDefault="005907C9" w:rsidP="005907C9">
      <w:pPr>
        <w:pStyle w:val="EndNoteBibliography"/>
        <w:ind w:left="720" w:hanging="720"/>
      </w:pPr>
      <w:bookmarkStart w:id="463" w:name="_ENREF_326"/>
      <w:r w:rsidRPr="005907C9">
        <w:t>326.</w:t>
      </w:r>
      <w:r w:rsidRPr="005907C9">
        <w:tab/>
        <w:t xml:space="preserve">El-Hattab AW, Zhang F, Maxim R, Christensen KM, Ward JC, Hines-Dowell S, Scaglia F, Lupski JR, Cheung SW: </w:t>
      </w:r>
      <w:r w:rsidRPr="005907C9">
        <w:rPr>
          <w:b/>
        </w:rPr>
        <w:t>Deletion and duplication of 15q24: Molecular mechanisms and potential modification by additional copy number variants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0, </w:t>
      </w:r>
      <w:r w:rsidRPr="005907C9">
        <w:rPr>
          <w:b/>
        </w:rPr>
        <w:t>12</w:t>
      </w:r>
      <w:r w:rsidRPr="005907C9">
        <w:t xml:space="preserve">(9):573-586 </w:t>
      </w:r>
      <w:hyperlink r:id="rId333" w:history="1">
        <w:r w:rsidRPr="005907C9">
          <w:rPr>
            <w:rStyle w:val="Hyperlink"/>
          </w:rPr>
          <w:t>https://doi.org/10.1097/GIM.0b013e3181eb9b4a</w:t>
        </w:r>
      </w:hyperlink>
      <w:r w:rsidRPr="005907C9">
        <w:t>.</w:t>
      </w:r>
      <w:bookmarkEnd w:id="463"/>
    </w:p>
    <w:p w14:paraId="18E29BCE" w14:textId="2082AC9C" w:rsidR="005907C9" w:rsidRPr="005907C9" w:rsidRDefault="005907C9" w:rsidP="005907C9">
      <w:pPr>
        <w:pStyle w:val="EndNoteBibliography"/>
        <w:ind w:left="720" w:hanging="720"/>
      </w:pPr>
      <w:bookmarkStart w:id="464" w:name="_ENREF_327"/>
      <w:r w:rsidRPr="005907C9">
        <w:t>327.</w:t>
      </w:r>
      <w:r w:rsidRPr="005907C9">
        <w:tab/>
        <w:t>Mefford HC, Rosenfeld JA, Shur N, Slavotinek AM, Cox VA, Hennekam RC, Firth HV, Willatt L, Wheeler P, Morrow E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clinical and molecular delineation of the 15q24 microdeletion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2):110 </w:t>
      </w:r>
      <w:hyperlink r:id="rId334" w:history="1">
        <w:r w:rsidRPr="005907C9">
          <w:rPr>
            <w:rStyle w:val="Hyperlink"/>
          </w:rPr>
          <w:t>https://doi.org/10.1136/jmedgenet-2011-100499</w:t>
        </w:r>
      </w:hyperlink>
      <w:r w:rsidRPr="005907C9">
        <w:t>.</w:t>
      </w:r>
      <w:bookmarkEnd w:id="464"/>
    </w:p>
    <w:p w14:paraId="6AE9FF4E" w14:textId="3BFB4A8F" w:rsidR="005907C9" w:rsidRPr="005907C9" w:rsidRDefault="005907C9" w:rsidP="005907C9">
      <w:pPr>
        <w:pStyle w:val="EndNoteBibliography"/>
        <w:ind w:left="720" w:hanging="720"/>
      </w:pPr>
      <w:bookmarkStart w:id="465" w:name="_ENREF_328"/>
      <w:r w:rsidRPr="005907C9">
        <w:t>328.</w:t>
      </w:r>
      <w:r w:rsidRPr="005907C9">
        <w:tab/>
        <w:t>Witteveen JS, Willemsen MH, Dombroski TC, van Bakel NH, Nillesen WM, van Hulten JA, Jansen EJ, Verkaik D, Veenstra-Knol HE, van Ravenswaaij-Arts C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aploinsufficiency of MeCP2-interacting transcriptional co-repressor SIN3A causes mild intellectual disability by affecting the development of cortical integrity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16, </w:t>
      </w:r>
      <w:r w:rsidRPr="005907C9">
        <w:rPr>
          <w:b/>
        </w:rPr>
        <w:t>48</w:t>
      </w:r>
      <w:r w:rsidRPr="005907C9">
        <w:t xml:space="preserve">(8):877-887 </w:t>
      </w:r>
      <w:hyperlink r:id="rId335" w:history="1">
        <w:r w:rsidRPr="005907C9">
          <w:rPr>
            <w:rStyle w:val="Hyperlink"/>
          </w:rPr>
          <w:t>https://doi.org/10.1038/ng.3619</w:t>
        </w:r>
      </w:hyperlink>
      <w:r w:rsidRPr="005907C9">
        <w:t>.</w:t>
      </w:r>
      <w:bookmarkEnd w:id="465"/>
    </w:p>
    <w:p w14:paraId="3F6CFA6F" w14:textId="6C3BBBFE" w:rsidR="005907C9" w:rsidRPr="005907C9" w:rsidRDefault="005907C9" w:rsidP="005907C9">
      <w:pPr>
        <w:pStyle w:val="EndNoteBibliography"/>
        <w:ind w:left="720" w:hanging="720"/>
      </w:pPr>
      <w:bookmarkStart w:id="466" w:name="_ENREF_329"/>
      <w:r w:rsidRPr="005907C9">
        <w:t>329.</w:t>
      </w:r>
      <w:r w:rsidRPr="005907C9">
        <w:tab/>
        <w:t>Wat MJ, Enciso VB, Wiszniewski W, Resnick T, Bader P, Roeder ER, Freedenberg D, Brown C, Stankiewicz P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microdeletions of 15q25.2 are associated with increased risk of congenital diaphragmatic hernia, cognitive deficits and possibly Diamond--Blackfan anaemia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11):777-781 </w:t>
      </w:r>
      <w:hyperlink r:id="rId336" w:history="1">
        <w:r w:rsidRPr="005907C9">
          <w:rPr>
            <w:rStyle w:val="Hyperlink"/>
          </w:rPr>
          <w:t>https://doi.org/10.1136/jmg.2009.075903</w:t>
        </w:r>
      </w:hyperlink>
      <w:r w:rsidRPr="005907C9">
        <w:t>.</w:t>
      </w:r>
      <w:bookmarkEnd w:id="466"/>
    </w:p>
    <w:p w14:paraId="469AD4E4" w14:textId="0AEA0EA2" w:rsidR="005907C9" w:rsidRPr="005907C9" w:rsidRDefault="005907C9" w:rsidP="005907C9">
      <w:pPr>
        <w:pStyle w:val="EndNoteBibliography"/>
        <w:ind w:left="720" w:hanging="720"/>
      </w:pPr>
      <w:bookmarkStart w:id="467" w:name="_ENREF_330"/>
      <w:r w:rsidRPr="005907C9">
        <w:t>330.</w:t>
      </w:r>
      <w:r w:rsidRPr="005907C9">
        <w:tab/>
        <w:t xml:space="preserve">Palumbo O, Palumbo P, Palladino T, Stallone R, Miroballo M, Piemontese MR, Zelante L, Carella M: </w:t>
      </w:r>
      <w:r w:rsidRPr="005907C9">
        <w:rPr>
          <w:b/>
        </w:rPr>
        <w:t>An emerging phenotype of interstitial 15q25.2 microdeletions: clinical report and review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2):3182-3189 </w:t>
      </w:r>
      <w:hyperlink r:id="rId337" w:history="1">
        <w:r w:rsidRPr="005907C9">
          <w:rPr>
            <w:rStyle w:val="Hyperlink"/>
          </w:rPr>
          <w:t>https://doi.org/10.1002/ajmg.a.35631</w:t>
        </w:r>
      </w:hyperlink>
      <w:r w:rsidRPr="005907C9">
        <w:t>.</w:t>
      </w:r>
      <w:bookmarkEnd w:id="467"/>
    </w:p>
    <w:p w14:paraId="54B8DCE7" w14:textId="2D6479D8" w:rsidR="005907C9" w:rsidRPr="005907C9" w:rsidRDefault="005907C9" w:rsidP="005907C9">
      <w:pPr>
        <w:pStyle w:val="EndNoteBibliography"/>
        <w:ind w:left="720" w:hanging="720"/>
      </w:pPr>
      <w:bookmarkStart w:id="468" w:name="_ENREF_331"/>
      <w:r w:rsidRPr="005907C9">
        <w:t>331.</w:t>
      </w:r>
      <w:r w:rsidRPr="005907C9">
        <w:tab/>
        <w:t xml:space="preserve">Doelken SC, Seeger K, Hundsdoerfer P, Weber-Ferro W, Klopocki E, Graul-Neumann L: </w:t>
      </w:r>
      <w:r w:rsidRPr="005907C9">
        <w:rPr>
          <w:b/>
        </w:rPr>
        <w:t>Proximal and distal 15q25.2 microdeletions-genotype-phenotype delineation of two neurodevelopmental susceptibility loci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1):218-224 </w:t>
      </w:r>
      <w:hyperlink r:id="rId338" w:history="1">
        <w:r w:rsidRPr="005907C9">
          <w:rPr>
            <w:rStyle w:val="Hyperlink"/>
          </w:rPr>
          <w:t>https://doi.org/10.1002/ajmg.a.35695</w:t>
        </w:r>
      </w:hyperlink>
      <w:r w:rsidRPr="005907C9">
        <w:t>.</w:t>
      </w:r>
      <w:bookmarkEnd w:id="468"/>
    </w:p>
    <w:p w14:paraId="57F08F62" w14:textId="423E4B1B" w:rsidR="005907C9" w:rsidRPr="005907C9" w:rsidRDefault="005907C9" w:rsidP="005907C9">
      <w:pPr>
        <w:pStyle w:val="EndNoteBibliography"/>
        <w:ind w:left="720" w:hanging="720"/>
      </w:pPr>
      <w:bookmarkStart w:id="469" w:name="_ENREF_332"/>
      <w:r w:rsidRPr="005907C9">
        <w:t>332.</w:t>
      </w:r>
      <w:r w:rsidRPr="005907C9">
        <w:tab/>
        <w:t>Tatton-Brown K, Pilz DT, Örstavik KH, Patton M, Barber JCK, Collinson MN, Maloney VK, Huang S, Crolla JA, Marks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5q overgrowth syndrome: A newly recognized phenotype associated with overgrowth, learning difficulties, characteristic facial appearance, renal anomalies and increased dosage of distal chromosome 15q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2):147-154 </w:t>
      </w:r>
      <w:hyperlink r:id="rId33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2534</w:t>
        </w:r>
      </w:hyperlink>
      <w:r w:rsidRPr="005907C9">
        <w:t>.</w:t>
      </w:r>
      <w:bookmarkEnd w:id="469"/>
    </w:p>
    <w:p w14:paraId="1F9BDAC3" w14:textId="541C3E73" w:rsidR="005907C9" w:rsidRPr="005907C9" w:rsidRDefault="005907C9" w:rsidP="005907C9">
      <w:pPr>
        <w:pStyle w:val="EndNoteBibliography"/>
        <w:ind w:left="720" w:hanging="720"/>
      </w:pPr>
      <w:bookmarkStart w:id="470" w:name="_ENREF_333"/>
      <w:r w:rsidRPr="005907C9">
        <w:t>333.</w:t>
      </w:r>
      <w:r w:rsidRPr="005907C9">
        <w:tab/>
        <w:t>Levy B, Tegay D, Papenhausen P, Tepperberg J, Nahum O, Tsuchida T, Pletcher BA, Ala-Kokko L, Baker S, Frederick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trasomy 15q26: a distinct syndrome or Shprintzen-Goldberg syndrome phenocopy?</w:t>
      </w:r>
      <w:r w:rsidRPr="005907C9">
        <w:t xml:space="preserve"> </w:t>
      </w:r>
      <w:r w:rsidRPr="005907C9">
        <w:rPr>
          <w:i/>
        </w:rPr>
        <w:t xml:space="preserve">Genet Med </w:t>
      </w:r>
      <w:r w:rsidRPr="005907C9">
        <w:t xml:space="preserve">2012, </w:t>
      </w:r>
      <w:r w:rsidRPr="005907C9">
        <w:rPr>
          <w:b/>
        </w:rPr>
        <w:t>14</w:t>
      </w:r>
      <w:r w:rsidRPr="005907C9">
        <w:t xml:space="preserve">(9):811-818 </w:t>
      </w:r>
      <w:hyperlink r:id="rId340" w:history="1">
        <w:r w:rsidRPr="005907C9">
          <w:rPr>
            <w:rStyle w:val="Hyperlink"/>
          </w:rPr>
          <w:t>https://doi.org/10.1038/gim.2012.54</w:t>
        </w:r>
      </w:hyperlink>
      <w:r w:rsidRPr="005907C9">
        <w:t>.</w:t>
      </w:r>
      <w:bookmarkEnd w:id="470"/>
    </w:p>
    <w:p w14:paraId="475A1F39" w14:textId="37E3D0C3" w:rsidR="005907C9" w:rsidRPr="005907C9" w:rsidRDefault="005907C9" w:rsidP="005907C9">
      <w:pPr>
        <w:pStyle w:val="EndNoteBibliography"/>
        <w:ind w:left="720" w:hanging="720"/>
      </w:pPr>
      <w:bookmarkStart w:id="471" w:name="_ENREF_334"/>
      <w:r w:rsidRPr="005907C9">
        <w:t>334.</w:t>
      </w:r>
      <w:r w:rsidRPr="005907C9">
        <w:tab/>
        <w:t xml:space="preserve">Poot M, Verrijn Stuart AA, van Daalen E, van Iperen A, van Binsbergen E, Hochstenbach R: </w:t>
      </w:r>
      <w:r w:rsidRPr="005907C9">
        <w:rPr>
          <w:b/>
        </w:rPr>
        <w:t>Variable behavioural phenotypes of patients with monosomies of 15q26 and a review of 16 cases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3, </w:t>
      </w:r>
      <w:r w:rsidRPr="005907C9">
        <w:rPr>
          <w:b/>
        </w:rPr>
        <w:t>56</w:t>
      </w:r>
      <w:r w:rsidRPr="005907C9">
        <w:t xml:space="preserve">(7):346-350 </w:t>
      </w:r>
      <w:hyperlink r:id="rId341" w:history="1">
        <w:r w:rsidRPr="005907C9">
          <w:rPr>
            <w:rStyle w:val="Hyperlink"/>
          </w:rPr>
          <w:t>https://doi.org/10.1016/j.ejmg.2013.04.001</w:t>
        </w:r>
      </w:hyperlink>
      <w:r w:rsidRPr="005907C9">
        <w:t>.</w:t>
      </w:r>
      <w:bookmarkEnd w:id="471"/>
    </w:p>
    <w:p w14:paraId="17160F6C" w14:textId="63F5FF38" w:rsidR="005907C9" w:rsidRPr="005907C9" w:rsidRDefault="005907C9" w:rsidP="005907C9">
      <w:pPr>
        <w:pStyle w:val="EndNoteBibliography"/>
        <w:ind w:left="720" w:hanging="720"/>
      </w:pPr>
      <w:bookmarkStart w:id="472" w:name="_ENREF_335"/>
      <w:r w:rsidRPr="005907C9">
        <w:t>335.</w:t>
      </w:r>
      <w:r w:rsidRPr="005907C9">
        <w:tab/>
        <w:t xml:space="preserve">Leffler M, Puusepp S, Žilina O, Zhu Y, Kuuse K, Bain N, Burgess T, Õunap K, Field M: </w:t>
      </w:r>
      <w:r w:rsidRPr="005907C9">
        <w:rPr>
          <w:b/>
        </w:rPr>
        <w:t>Two familial microduplications of 15q26.3 causing overgrowth and variable intellectual disability with normal copy number of IGF1R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4):257-262 </w:t>
      </w:r>
      <w:hyperlink r:id="rId342" w:history="1">
        <w:r w:rsidRPr="005907C9">
          <w:rPr>
            <w:rStyle w:val="Hyperlink"/>
          </w:rPr>
          <w:t>https://doi.org/10.1016/j.ejmg.2015.12.002</w:t>
        </w:r>
      </w:hyperlink>
      <w:r w:rsidRPr="005907C9">
        <w:t>.</w:t>
      </w:r>
      <w:bookmarkEnd w:id="472"/>
    </w:p>
    <w:p w14:paraId="71FEE1D8" w14:textId="77777777" w:rsidR="005907C9" w:rsidRPr="005907C9" w:rsidRDefault="005907C9" w:rsidP="005907C9">
      <w:pPr>
        <w:pStyle w:val="EndNoteBibliography"/>
        <w:ind w:left="720" w:hanging="720"/>
      </w:pPr>
      <w:bookmarkStart w:id="473" w:name="_ENREF_336"/>
      <w:r w:rsidRPr="005907C9">
        <w:t>336.</w:t>
      </w:r>
      <w:r w:rsidRPr="005907C9">
        <w:tab/>
        <w:t xml:space="preserve">Oyazato Y, Iijima K, Emi M, Sekine T, Kamei K, Takanashi J, Nakao H, Namai Y, Nozu K, Matsuo M: </w:t>
      </w:r>
      <w:r w:rsidRPr="005907C9">
        <w:rPr>
          <w:b/>
        </w:rPr>
        <w:t>Molecular analysis of TSC2/PKD1 contiguous gene deletion syndrome</w:t>
      </w:r>
      <w:r w:rsidRPr="005907C9">
        <w:t xml:space="preserve">. </w:t>
      </w:r>
      <w:r w:rsidRPr="005907C9">
        <w:rPr>
          <w:i/>
        </w:rPr>
        <w:t xml:space="preserve">The Kobe journal of medical sciences </w:t>
      </w:r>
      <w:r w:rsidRPr="005907C9">
        <w:t xml:space="preserve">2011, </w:t>
      </w:r>
      <w:r w:rsidRPr="005907C9">
        <w:rPr>
          <w:b/>
        </w:rPr>
        <w:t>57</w:t>
      </w:r>
      <w:r w:rsidRPr="005907C9">
        <w:t xml:space="preserve">(1):E1-10 </w:t>
      </w:r>
      <w:bookmarkEnd w:id="473"/>
    </w:p>
    <w:p w14:paraId="7A7E2521" w14:textId="6BA5EC17" w:rsidR="005907C9" w:rsidRPr="005907C9" w:rsidRDefault="005907C9" w:rsidP="005907C9">
      <w:pPr>
        <w:pStyle w:val="EndNoteBibliography"/>
        <w:ind w:left="720" w:hanging="720"/>
      </w:pPr>
      <w:bookmarkStart w:id="474" w:name="_ENREF_337"/>
      <w:r w:rsidRPr="005907C9">
        <w:t>337.</w:t>
      </w:r>
      <w:r w:rsidRPr="005907C9">
        <w:tab/>
        <w:t>Osumi K, Suga K, Ono A, Goji A, Mori T, Kinoshita Y, Sugano M, Toda Y, Urushihara M, Nakagawa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diagnosis of an infant with TSC2/PKD1 contiguous gene syndrome</w:t>
      </w:r>
      <w:r w:rsidRPr="005907C9">
        <w:t xml:space="preserve">. </w:t>
      </w:r>
      <w:r w:rsidRPr="005907C9">
        <w:rPr>
          <w:i/>
        </w:rPr>
        <w:t xml:space="preserve">Human Genome Variation </w:t>
      </w:r>
      <w:r w:rsidRPr="005907C9">
        <w:t xml:space="preserve">2020, </w:t>
      </w:r>
      <w:r w:rsidRPr="005907C9">
        <w:rPr>
          <w:b/>
        </w:rPr>
        <w:t>7</w:t>
      </w:r>
      <w:r w:rsidRPr="005907C9">
        <w:t xml:space="preserve">(1):21 </w:t>
      </w:r>
      <w:hyperlink r:id="rId343" w:history="1">
        <w:r w:rsidRPr="005907C9">
          <w:rPr>
            <w:rStyle w:val="Hyperlink"/>
          </w:rPr>
          <w:t>https://doi.org/10.1038/s41439-020-0108-0</w:t>
        </w:r>
      </w:hyperlink>
      <w:r w:rsidRPr="005907C9">
        <w:t>.</w:t>
      </w:r>
      <w:bookmarkEnd w:id="474"/>
    </w:p>
    <w:p w14:paraId="19F771E8" w14:textId="56FACA9E" w:rsidR="005907C9" w:rsidRPr="005907C9" w:rsidRDefault="005907C9" w:rsidP="005907C9">
      <w:pPr>
        <w:pStyle w:val="EndNoteBibliography"/>
        <w:ind w:left="720" w:hanging="720"/>
      </w:pPr>
      <w:bookmarkStart w:id="475" w:name="_ENREF_338"/>
      <w:r w:rsidRPr="005907C9">
        <w:t>338.</w:t>
      </w:r>
      <w:r w:rsidRPr="005907C9">
        <w:tab/>
        <w:t>Hao YH, Fountain MD, Jr., Fon Tacer K, Xia F, Bi W, Kang SH, Patel A, Rosenfeld JA, Le Caignec C, Isidor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USP7 Acts as a Molecular Rheostat to Promote WASH-Dependent Endosomal Protein Recycling and Is Mutated in </w:t>
      </w:r>
      <w:r w:rsidRPr="005907C9">
        <w:rPr>
          <w:b/>
        </w:rPr>
        <w:lastRenderedPageBreak/>
        <w:t>a Human Neurodevelopmental Disorder</w:t>
      </w:r>
      <w:r w:rsidRPr="005907C9">
        <w:t xml:space="preserve">. </w:t>
      </w:r>
      <w:r w:rsidRPr="005907C9">
        <w:rPr>
          <w:i/>
        </w:rPr>
        <w:t xml:space="preserve">Molecular cell </w:t>
      </w:r>
      <w:r w:rsidRPr="005907C9">
        <w:t xml:space="preserve">2015, </w:t>
      </w:r>
      <w:r w:rsidRPr="005907C9">
        <w:rPr>
          <w:b/>
        </w:rPr>
        <w:t>59</w:t>
      </w:r>
      <w:r w:rsidRPr="005907C9">
        <w:t xml:space="preserve">(6):956-969 </w:t>
      </w:r>
      <w:hyperlink r:id="rId344" w:history="1">
        <w:r w:rsidRPr="005907C9">
          <w:rPr>
            <w:rStyle w:val="Hyperlink"/>
          </w:rPr>
          <w:t>https://doi.org/10.1016/j.molcel.2015.07.033</w:t>
        </w:r>
      </w:hyperlink>
      <w:r w:rsidRPr="005907C9">
        <w:t>.</w:t>
      </w:r>
      <w:bookmarkEnd w:id="475"/>
    </w:p>
    <w:p w14:paraId="4BF3CCDD" w14:textId="6A1DA3BF" w:rsidR="005907C9" w:rsidRPr="005907C9" w:rsidRDefault="005907C9" w:rsidP="005907C9">
      <w:pPr>
        <w:pStyle w:val="EndNoteBibliography"/>
        <w:ind w:left="720" w:hanging="720"/>
      </w:pPr>
      <w:bookmarkStart w:id="476" w:name="_ENREF_339"/>
      <w:r w:rsidRPr="005907C9">
        <w:t>339.</w:t>
      </w:r>
      <w:r w:rsidRPr="005907C9">
        <w:tab/>
        <w:t>Fountain MD, Oleson DS, Rech ME, Segebrecht L, Hunter JV, McCarthy JM, Lupo PJ, Holtgrewe M, Moran R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athogenic variants in USP7 cause a neurodevelopmental disorder with speech delays, altered behavior, and neurologic anomalies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9, </w:t>
      </w:r>
      <w:r w:rsidRPr="005907C9">
        <w:rPr>
          <w:b/>
        </w:rPr>
        <w:t>21</w:t>
      </w:r>
      <w:r w:rsidRPr="005907C9">
        <w:t xml:space="preserve">(8):1797-1807 </w:t>
      </w:r>
      <w:hyperlink r:id="rId345" w:history="1">
        <w:r w:rsidRPr="005907C9">
          <w:rPr>
            <w:rStyle w:val="Hyperlink"/>
          </w:rPr>
          <w:t>https://doi.org/10.1038/s41436-019-0433-1</w:t>
        </w:r>
      </w:hyperlink>
      <w:r w:rsidRPr="005907C9">
        <w:t>.</w:t>
      </w:r>
      <w:bookmarkEnd w:id="476"/>
    </w:p>
    <w:p w14:paraId="405CA74F" w14:textId="1DB43CAA" w:rsidR="005907C9" w:rsidRPr="005907C9" w:rsidRDefault="005907C9" w:rsidP="005907C9">
      <w:pPr>
        <w:pStyle w:val="EndNoteBibliography"/>
        <w:ind w:left="720" w:hanging="720"/>
      </w:pPr>
      <w:bookmarkStart w:id="477" w:name="_ENREF_340"/>
      <w:r w:rsidRPr="005907C9">
        <w:t>340.</w:t>
      </w:r>
      <w:r w:rsidRPr="005907C9">
        <w:tab/>
        <w:t>Ullmann R, Turner G, Kirchhoff M, Chen W, Tonge B, Rosenberg C, Field M, Vianna-Morgante AM, Christie L, Krepischi-Santos A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rray CGH identifies reciprocal 16p13.1 duplications and deletions that predispose to autism and/or mental retardation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07, </w:t>
      </w:r>
      <w:r w:rsidRPr="005907C9">
        <w:rPr>
          <w:b/>
        </w:rPr>
        <w:t>28</w:t>
      </w:r>
      <w:r w:rsidRPr="005907C9">
        <w:t xml:space="preserve">(7):674-682 </w:t>
      </w:r>
      <w:hyperlink r:id="rId34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0546</w:t>
        </w:r>
      </w:hyperlink>
      <w:r w:rsidRPr="005907C9">
        <w:t>.</w:t>
      </w:r>
      <w:bookmarkEnd w:id="477"/>
    </w:p>
    <w:p w14:paraId="1AE13BA8" w14:textId="0329FEF8" w:rsidR="005907C9" w:rsidRPr="005907C9" w:rsidRDefault="005907C9" w:rsidP="005907C9">
      <w:pPr>
        <w:pStyle w:val="EndNoteBibliography"/>
        <w:ind w:left="720" w:hanging="720"/>
      </w:pPr>
      <w:bookmarkStart w:id="478" w:name="_ENREF_341"/>
      <w:r w:rsidRPr="005907C9">
        <w:t>341.</w:t>
      </w:r>
      <w:r w:rsidRPr="005907C9">
        <w:tab/>
        <w:t>Hannes FD, Sharp AJ, Mefford HC, de Ravel T, Ruivenkamp CA, Breuning MH, Fryns JP, Devriendt K, Van Buggenhout G, Vogels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reciprocal deletions and duplications of 16p13.11: the deletion is a risk factor for MR/MCA while the duplication may be a rare benign varia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4):223-232 </w:t>
      </w:r>
      <w:hyperlink r:id="rId347" w:history="1">
        <w:r w:rsidRPr="005907C9">
          <w:rPr>
            <w:rStyle w:val="Hyperlink"/>
          </w:rPr>
          <w:t>https://doi.org/10.1136/jmg.2007.055202</w:t>
        </w:r>
      </w:hyperlink>
      <w:r w:rsidRPr="005907C9">
        <w:t>.</w:t>
      </w:r>
      <w:bookmarkEnd w:id="478"/>
    </w:p>
    <w:p w14:paraId="339DFA73" w14:textId="691CD393" w:rsidR="005907C9" w:rsidRPr="005907C9" w:rsidRDefault="005907C9" w:rsidP="005907C9">
      <w:pPr>
        <w:pStyle w:val="EndNoteBibliography"/>
        <w:ind w:left="720" w:hanging="720"/>
      </w:pPr>
      <w:bookmarkStart w:id="479" w:name="_ENREF_342"/>
      <w:r w:rsidRPr="005907C9">
        <w:t>342.</w:t>
      </w:r>
      <w:r w:rsidRPr="005907C9">
        <w:tab/>
        <w:t>de Kovel CG, Trucks H, Helbig I, Mefford HC, Baker C, Leu C, Kluck C, Muhle H, von Spiczak S, Ostertag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microdeletions at 15q11.2 and 16p13.11 predispose to idiopathic generalized epilepsies</w:t>
      </w:r>
      <w:r w:rsidRPr="005907C9">
        <w:t xml:space="preserve">. </w:t>
      </w:r>
      <w:r w:rsidRPr="005907C9">
        <w:rPr>
          <w:i/>
        </w:rPr>
        <w:t xml:space="preserve">Brain </w:t>
      </w:r>
      <w:r w:rsidRPr="005907C9">
        <w:t xml:space="preserve">2010, </w:t>
      </w:r>
      <w:r w:rsidRPr="005907C9">
        <w:rPr>
          <w:b/>
        </w:rPr>
        <w:t>133</w:t>
      </w:r>
      <w:r w:rsidRPr="005907C9">
        <w:t xml:space="preserve">(Pt 1):23-32 </w:t>
      </w:r>
      <w:hyperlink r:id="rId348" w:history="1">
        <w:r w:rsidRPr="005907C9">
          <w:rPr>
            <w:rStyle w:val="Hyperlink"/>
          </w:rPr>
          <w:t>https://doi.org/10.1093/brain/awp262</w:t>
        </w:r>
      </w:hyperlink>
      <w:r w:rsidRPr="005907C9">
        <w:t>.</w:t>
      </w:r>
      <w:bookmarkEnd w:id="479"/>
    </w:p>
    <w:p w14:paraId="591BE22D" w14:textId="794E2541" w:rsidR="005907C9" w:rsidRPr="005907C9" w:rsidRDefault="005907C9" w:rsidP="005907C9">
      <w:pPr>
        <w:pStyle w:val="EndNoteBibliography"/>
        <w:ind w:left="720" w:hanging="720"/>
      </w:pPr>
      <w:bookmarkStart w:id="480" w:name="_ENREF_343"/>
      <w:r w:rsidRPr="005907C9">
        <w:t>343.</w:t>
      </w:r>
      <w:r w:rsidRPr="005907C9">
        <w:tab/>
        <w:t>Ingason A, Rujescu D, Cichon S, Sigurdsson E, Sigmundsson T, Pietiläinen OPH, Buizer-Voskamp JE, Strengman E, Francks C, Muglia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 number variations of chromosome 16p13.1 region associated with schizophrenia</w:t>
      </w:r>
      <w:r w:rsidRPr="005907C9">
        <w:t xml:space="preserve">. </w:t>
      </w:r>
      <w:r w:rsidRPr="005907C9">
        <w:rPr>
          <w:i/>
        </w:rPr>
        <w:t xml:space="preserve">Molecular Psychiatry </w:t>
      </w:r>
      <w:r w:rsidRPr="005907C9">
        <w:t xml:space="preserve">2011, </w:t>
      </w:r>
      <w:r w:rsidRPr="005907C9">
        <w:rPr>
          <w:b/>
        </w:rPr>
        <w:t>16</w:t>
      </w:r>
      <w:r w:rsidRPr="005907C9">
        <w:t xml:space="preserve">(1):17-25 </w:t>
      </w:r>
      <w:hyperlink r:id="rId349" w:history="1">
        <w:r w:rsidRPr="005907C9">
          <w:rPr>
            <w:rStyle w:val="Hyperlink"/>
          </w:rPr>
          <w:t>https://doi.org/10.1038/mp.2009.101</w:t>
        </w:r>
      </w:hyperlink>
      <w:r w:rsidRPr="005907C9">
        <w:t>.</w:t>
      </w:r>
      <w:bookmarkEnd w:id="480"/>
    </w:p>
    <w:p w14:paraId="5D8FE812" w14:textId="6F02F439" w:rsidR="005907C9" w:rsidRPr="005907C9" w:rsidRDefault="005907C9" w:rsidP="005907C9">
      <w:pPr>
        <w:pStyle w:val="EndNoteBibliography"/>
        <w:ind w:left="720" w:hanging="720"/>
      </w:pPr>
      <w:bookmarkStart w:id="481" w:name="_ENREF_344"/>
      <w:r w:rsidRPr="005907C9">
        <w:t>344.</w:t>
      </w:r>
      <w:r w:rsidRPr="005907C9">
        <w:tab/>
        <w:t>Ballif BC, Hornor SA, Jenkins E, Madan-Khetarpal S, Surti U, Jackson KE, Asamoah A, Brock PL, Gowans GC, Conway R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covery of a previously unrecognized microdeletion syndrome of 16p11.2-p12.2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7, </w:t>
      </w:r>
      <w:r w:rsidRPr="005907C9">
        <w:rPr>
          <w:b/>
        </w:rPr>
        <w:t>39</w:t>
      </w:r>
      <w:r w:rsidRPr="005907C9">
        <w:t xml:space="preserve">(9):1071-1073 </w:t>
      </w:r>
      <w:hyperlink r:id="rId350" w:history="1">
        <w:r w:rsidRPr="005907C9">
          <w:rPr>
            <w:rStyle w:val="Hyperlink"/>
          </w:rPr>
          <w:t>https://doi.org/10.1038/ng2107</w:t>
        </w:r>
      </w:hyperlink>
      <w:r w:rsidRPr="005907C9">
        <w:t>.</w:t>
      </w:r>
      <w:bookmarkEnd w:id="481"/>
    </w:p>
    <w:p w14:paraId="1D7B6E96" w14:textId="11A39F13" w:rsidR="005907C9" w:rsidRPr="005907C9" w:rsidRDefault="005907C9" w:rsidP="005907C9">
      <w:pPr>
        <w:pStyle w:val="EndNoteBibliography"/>
        <w:ind w:left="720" w:hanging="720"/>
      </w:pPr>
      <w:bookmarkStart w:id="482" w:name="_ENREF_345"/>
      <w:r w:rsidRPr="005907C9">
        <w:t>345.</w:t>
      </w:r>
      <w:r w:rsidRPr="005907C9">
        <w:tab/>
        <w:t xml:space="preserve">Battaglia A, Novelli A, Bernardini L, Igliozzi R, Parrini B: </w:t>
      </w:r>
      <w:r w:rsidRPr="005907C9">
        <w:rPr>
          <w:b/>
        </w:rPr>
        <w:t>Further characterization of the new microdeletion syndrome of 16p11.2-p12.2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6):1200-1204 </w:t>
      </w:r>
      <w:hyperlink r:id="rId351" w:history="1">
        <w:r w:rsidRPr="005907C9">
          <w:rPr>
            <w:rStyle w:val="Hyperlink"/>
          </w:rPr>
          <w:t>https://doi.org/10.1002/ajmg.a.32847</w:t>
        </w:r>
      </w:hyperlink>
      <w:r w:rsidRPr="005907C9">
        <w:t>.</w:t>
      </w:r>
      <w:bookmarkEnd w:id="482"/>
    </w:p>
    <w:p w14:paraId="35B13C34" w14:textId="4C87E9A2" w:rsidR="005907C9" w:rsidRPr="005907C9" w:rsidRDefault="005907C9" w:rsidP="005907C9">
      <w:pPr>
        <w:pStyle w:val="EndNoteBibliography"/>
        <w:ind w:left="720" w:hanging="720"/>
      </w:pPr>
      <w:bookmarkStart w:id="483" w:name="_ENREF_346"/>
      <w:r w:rsidRPr="005907C9">
        <w:t>346.</w:t>
      </w:r>
      <w:r w:rsidRPr="005907C9">
        <w:tab/>
        <w:t xml:space="preserve">Hempel M, Rivera Brugués N, Wagenstaller J, Lederer G, Weitensteiner A, Seidel H, Meitinger T, Strom TM: </w:t>
      </w:r>
      <w:r w:rsidRPr="005907C9">
        <w:rPr>
          <w:b/>
        </w:rPr>
        <w:t>Microdeletion syndrome 16p11.2-p12.2: clinical and molecular characteriz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10):2106-2112 </w:t>
      </w:r>
      <w:hyperlink r:id="rId352" w:history="1">
        <w:r w:rsidRPr="005907C9">
          <w:rPr>
            <w:rStyle w:val="Hyperlink"/>
          </w:rPr>
          <w:t>https://doi.org/10.1002/ajmg.a.33042</w:t>
        </w:r>
      </w:hyperlink>
      <w:r w:rsidRPr="005907C9">
        <w:t>.</w:t>
      </w:r>
      <w:bookmarkEnd w:id="483"/>
    </w:p>
    <w:p w14:paraId="047EC1D7" w14:textId="010D2C85" w:rsidR="005907C9" w:rsidRPr="005907C9" w:rsidRDefault="005907C9" w:rsidP="005907C9">
      <w:pPr>
        <w:pStyle w:val="EndNoteBibliography"/>
        <w:ind w:left="720" w:hanging="720"/>
      </w:pPr>
      <w:bookmarkStart w:id="484" w:name="_ENREF_347"/>
      <w:r w:rsidRPr="005907C9">
        <w:t>347.</w:t>
      </w:r>
      <w:r w:rsidRPr="005907C9">
        <w:tab/>
        <w:t xml:space="preserve">Tabet A-C, Pilorge M, Delorme R, Amsellem F, Pinard J-M, Leboyer M, Verloes A, Benzacken B, Betancur C: </w:t>
      </w:r>
      <w:r w:rsidRPr="005907C9">
        <w:rPr>
          <w:b/>
        </w:rPr>
        <w:t>Autism multiplex family with 16p11.2p12.2 microduplication syndrome in monozygotic twins and distal 16p11.2 deletion in their brother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5):540-546 </w:t>
      </w:r>
      <w:hyperlink r:id="rId353" w:history="1">
        <w:r w:rsidRPr="005907C9">
          <w:rPr>
            <w:rStyle w:val="Hyperlink"/>
          </w:rPr>
          <w:t>https://doi.org/10.1038/ejhg.2011.244</w:t>
        </w:r>
      </w:hyperlink>
      <w:r w:rsidRPr="005907C9">
        <w:t>.</w:t>
      </w:r>
      <w:bookmarkEnd w:id="484"/>
    </w:p>
    <w:p w14:paraId="7C5FA478" w14:textId="09EA439D" w:rsidR="005907C9" w:rsidRPr="005907C9" w:rsidRDefault="005907C9" w:rsidP="005907C9">
      <w:pPr>
        <w:pStyle w:val="EndNoteBibliography"/>
        <w:ind w:left="720" w:hanging="720"/>
      </w:pPr>
      <w:bookmarkStart w:id="485" w:name="_ENREF_348"/>
      <w:r w:rsidRPr="005907C9">
        <w:t>348.</w:t>
      </w:r>
      <w:r w:rsidRPr="005907C9">
        <w:tab/>
        <w:t>Barber JC, Hall V, Maloney VK, Huang S, Roberts AM, Brady AF, Foulds N, Bewes B, Volleth M, Liehr 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6p11.2-p12.2 duplication syndrome; a genomic condition differentiated from euchromatic variation of 16p11.2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3, </w:t>
      </w:r>
      <w:r w:rsidRPr="005907C9">
        <w:rPr>
          <w:b/>
        </w:rPr>
        <w:t>21</w:t>
      </w:r>
      <w:r w:rsidRPr="005907C9">
        <w:t xml:space="preserve">(2):182-189 </w:t>
      </w:r>
      <w:hyperlink r:id="rId354" w:history="1">
        <w:r w:rsidRPr="005907C9">
          <w:rPr>
            <w:rStyle w:val="Hyperlink"/>
          </w:rPr>
          <w:t>https://doi.org/10.1038/ejhg.2012.144</w:t>
        </w:r>
      </w:hyperlink>
      <w:r w:rsidRPr="005907C9">
        <w:t>.</w:t>
      </w:r>
      <w:bookmarkEnd w:id="485"/>
    </w:p>
    <w:p w14:paraId="7F997375" w14:textId="1C4C7D3C" w:rsidR="005907C9" w:rsidRPr="005907C9" w:rsidRDefault="005907C9" w:rsidP="005907C9">
      <w:pPr>
        <w:pStyle w:val="EndNoteBibliography"/>
        <w:ind w:left="720" w:hanging="720"/>
      </w:pPr>
      <w:bookmarkStart w:id="486" w:name="_ENREF_349"/>
      <w:r w:rsidRPr="005907C9">
        <w:t>349.</w:t>
      </w:r>
      <w:r w:rsidRPr="005907C9">
        <w:tab/>
        <w:t xml:space="preserve">Ghebranious N, Giampietro PF, Wesbrook FP, Rezkalla SH: </w:t>
      </w:r>
      <w:r w:rsidRPr="005907C9">
        <w:rPr>
          <w:b/>
        </w:rPr>
        <w:t>A novel microdeletion at 16p11.2 harbors candidate genes for aortic valve development, seizure disorder, and mild mental retard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7, </w:t>
      </w:r>
      <w:r w:rsidRPr="005907C9">
        <w:rPr>
          <w:b/>
        </w:rPr>
        <w:t>143a</w:t>
      </w:r>
      <w:r w:rsidRPr="005907C9">
        <w:t xml:space="preserve">(13):1462-1471 </w:t>
      </w:r>
      <w:hyperlink r:id="rId355" w:history="1">
        <w:r w:rsidRPr="005907C9">
          <w:rPr>
            <w:rStyle w:val="Hyperlink"/>
          </w:rPr>
          <w:t>https://doi.org/10.1002/ajmg.a.31837</w:t>
        </w:r>
      </w:hyperlink>
      <w:r w:rsidRPr="005907C9">
        <w:t>.</w:t>
      </w:r>
      <w:bookmarkEnd w:id="486"/>
    </w:p>
    <w:p w14:paraId="0BF99BE4" w14:textId="1FCD28F2" w:rsidR="005907C9" w:rsidRPr="005907C9" w:rsidRDefault="005907C9" w:rsidP="005907C9">
      <w:pPr>
        <w:pStyle w:val="EndNoteBibliography"/>
        <w:ind w:left="720" w:hanging="720"/>
      </w:pPr>
      <w:bookmarkStart w:id="487" w:name="_ENREF_350"/>
      <w:r w:rsidRPr="005907C9">
        <w:t>350.</w:t>
      </w:r>
      <w:r w:rsidRPr="005907C9">
        <w:tab/>
        <w:t>Weiss LA, Shen Y, Korn JM, Arking DE, Miller DT, Fossdal R, Saemundsen E, Stefansson H, Ferreira MA, Green 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ociation between microdeletion and microduplication at 16p11.2 and autism</w:t>
      </w:r>
      <w:r w:rsidRPr="005907C9">
        <w:t xml:space="preserve">. </w:t>
      </w:r>
      <w:r w:rsidRPr="005907C9">
        <w:rPr>
          <w:i/>
        </w:rPr>
        <w:t xml:space="preserve">The New England journal of medicine </w:t>
      </w:r>
      <w:r w:rsidRPr="005907C9">
        <w:t xml:space="preserve">2008, </w:t>
      </w:r>
      <w:r w:rsidRPr="005907C9">
        <w:rPr>
          <w:b/>
        </w:rPr>
        <w:t>358</w:t>
      </w:r>
      <w:r w:rsidRPr="005907C9">
        <w:t xml:space="preserve">(7):667-675 </w:t>
      </w:r>
      <w:hyperlink r:id="rId356" w:history="1">
        <w:r w:rsidRPr="005907C9">
          <w:rPr>
            <w:rStyle w:val="Hyperlink"/>
          </w:rPr>
          <w:t>https://doi.org/10.1056/NEJMoa075974</w:t>
        </w:r>
      </w:hyperlink>
      <w:r w:rsidRPr="005907C9">
        <w:t>.</w:t>
      </w:r>
      <w:bookmarkEnd w:id="487"/>
    </w:p>
    <w:p w14:paraId="2BB87D3F" w14:textId="3DCF5648" w:rsidR="005907C9" w:rsidRPr="005907C9" w:rsidRDefault="005907C9" w:rsidP="005907C9">
      <w:pPr>
        <w:pStyle w:val="EndNoteBibliography"/>
        <w:ind w:left="720" w:hanging="720"/>
      </w:pPr>
      <w:bookmarkStart w:id="488" w:name="_ENREF_351"/>
      <w:r w:rsidRPr="005907C9">
        <w:t>351.</w:t>
      </w:r>
      <w:r w:rsidRPr="005907C9">
        <w:tab/>
        <w:t>Bachmann-Gagescu R, Mefford HC, Cowan C, Glew GM, Hing AV, Wallace S, Bader PI, Hamati A, Reitnauer PJ, Smith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200-kb deletions of 16p11.2 that include the SH2B1 gene are associated with developmental delay and obesity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0, </w:t>
      </w:r>
      <w:r w:rsidRPr="005907C9">
        <w:rPr>
          <w:b/>
        </w:rPr>
        <w:t>12</w:t>
      </w:r>
      <w:r w:rsidRPr="005907C9">
        <w:t xml:space="preserve">(10):641-647 </w:t>
      </w:r>
      <w:hyperlink r:id="rId357" w:history="1">
        <w:r w:rsidRPr="005907C9">
          <w:rPr>
            <w:rStyle w:val="Hyperlink"/>
          </w:rPr>
          <w:t>https://doi.org/10.1097/GIM.0b013e3181ef4286</w:t>
        </w:r>
      </w:hyperlink>
      <w:r w:rsidRPr="005907C9">
        <w:t>.</w:t>
      </w:r>
      <w:bookmarkEnd w:id="488"/>
    </w:p>
    <w:p w14:paraId="7588FBE9" w14:textId="296621E9" w:rsidR="005907C9" w:rsidRPr="005907C9" w:rsidRDefault="005907C9" w:rsidP="005907C9">
      <w:pPr>
        <w:pStyle w:val="EndNoteBibliography"/>
        <w:ind w:left="720" w:hanging="720"/>
      </w:pPr>
      <w:bookmarkStart w:id="489" w:name="_ENREF_352"/>
      <w:r w:rsidRPr="005907C9">
        <w:t>352.</w:t>
      </w:r>
      <w:r w:rsidRPr="005907C9">
        <w:tab/>
        <w:t>Bochukova EG, Huang N, Keogh J, Henning E, Purmann C, Blaszczyk K, Saeed S, Hamilton-Shield J, Clayton-Smith J, O'Rahilly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arge, rare chromosomal deletions associated with severe early-onset obesity</w:t>
      </w:r>
      <w:r w:rsidRPr="005907C9">
        <w:t xml:space="preserve">. </w:t>
      </w:r>
      <w:r w:rsidRPr="005907C9">
        <w:rPr>
          <w:i/>
        </w:rPr>
        <w:t xml:space="preserve">Nature </w:t>
      </w:r>
      <w:r w:rsidRPr="005907C9">
        <w:t xml:space="preserve">2010, </w:t>
      </w:r>
      <w:r w:rsidRPr="005907C9">
        <w:rPr>
          <w:b/>
        </w:rPr>
        <w:t>463</w:t>
      </w:r>
      <w:r w:rsidRPr="005907C9">
        <w:t xml:space="preserve">(7281):666-670 </w:t>
      </w:r>
      <w:hyperlink r:id="rId358" w:history="1">
        <w:r w:rsidRPr="005907C9">
          <w:rPr>
            <w:rStyle w:val="Hyperlink"/>
          </w:rPr>
          <w:t>https://doi.org/10.1038/nature08689</w:t>
        </w:r>
      </w:hyperlink>
      <w:r w:rsidRPr="005907C9">
        <w:t>.</w:t>
      </w:r>
      <w:bookmarkEnd w:id="489"/>
    </w:p>
    <w:p w14:paraId="6FDFF033" w14:textId="60EFAD6D" w:rsidR="005907C9" w:rsidRPr="005907C9" w:rsidRDefault="005907C9" w:rsidP="005907C9">
      <w:pPr>
        <w:pStyle w:val="EndNoteBibliography"/>
        <w:ind w:left="720" w:hanging="720"/>
      </w:pPr>
      <w:bookmarkStart w:id="490" w:name="_ENREF_353"/>
      <w:r w:rsidRPr="005907C9">
        <w:t>353.</w:t>
      </w:r>
      <w:r w:rsidRPr="005907C9">
        <w:tab/>
        <w:t xml:space="preserve">Rosenfeld JA, Coppinger J, Bejjani BA, Girirajan S, Eichler EE, Shaffer LG, Ballif BC: </w:t>
      </w:r>
      <w:r w:rsidRPr="005907C9">
        <w:rPr>
          <w:b/>
        </w:rPr>
        <w:t>Speech delays and behavioral problems are the predominant features in individuals with developmental delays and 16p11.2 microdeletions and microduplications</w:t>
      </w:r>
      <w:r w:rsidRPr="005907C9">
        <w:t xml:space="preserve">. </w:t>
      </w:r>
      <w:r w:rsidRPr="005907C9">
        <w:rPr>
          <w:i/>
        </w:rPr>
        <w:t xml:space="preserve">J Neurodev Disord </w:t>
      </w:r>
      <w:r w:rsidRPr="005907C9">
        <w:t xml:space="preserve">2010, </w:t>
      </w:r>
      <w:r w:rsidRPr="005907C9">
        <w:rPr>
          <w:b/>
        </w:rPr>
        <w:t>2</w:t>
      </w:r>
      <w:r w:rsidRPr="005907C9">
        <w:t xml:space="preserve">(1):26-38 </w:t>
      </w:r>
      <w:hyperlink r:id="rId359" w:history="1">
        <w:r w:rsidRPr="005907C9">
          <w:rPr>
            <w:rStyle w:val="Hyperlink"/>
          </w:rPr>
          <w:t>https://doi.org/10.1007/s11689-009-9037-4</w:t>
        </w:r>
      </w:hyperlink>
      <w:r w:rsidRPr="005907C9">
        <w:t>.</w:t>
      </w:r>
      <w:bookmarkEnd w:id="490"/>
    </w:p>
    <w:p w14:paraId="0378D043" w14:textId="6E0E5925" w:rsidR="005907C9" w:rsidRPr="005907C9" w:rsidRDefault="005907C9" w:rsidP="005907C9">
      <w:pPr>
        <w:pStyle w:val="EndNoteBibliography"/>
        <w:ind w:left="720" w:hanging="720"/>
      </w:pPr>
      <w:bookmarkStart w:id="491" w:name="_ENREF_354"/>
      <w:r w:rsidRPr="005907C9">
        <w:t>354.</w:t>
      </w:r>
      <w:r w:rsidRPr="005907C9">
        <w:tab/>
        <w:t xml:space="preserve">Sampson MG, Coughlin CR, 2nd, Kaplan P, Conlin LK, Meyers KE, Zackai EH, Spinner NB, Copelovitch L: </w:t>
      </w:r>
      <w:r w:rsidRPr="005907C9">
        <w:rPr>
          <w:b/>
        </w:rPr>
        <w:t>Evidence for a recurrent microdeletion at chromosome 16p11.2 associated with congenital anomalies of the kidney and urinary tract (CAKUT) and Hirschsprung diseas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10):2618-2622 </w:t>
      </w:r>
      <w:hyperlink r:id="rId360" w:history="1">
        <w:r w:rsidRPr="005907C9">
          <w:rPr>
            <w:rStyle w:val="Hyperlink"/>
          </w:rPr>
          <w:t>https://doi.org/10.1002/ajmg.a.33628</w:t>
        </w:r>
      </w:hyperlink>
      <w:r w:rsidRPr="005907C9">
        <w:t>.</w:t>
      </w:r>
      <w:bookmarkEnd w:id="491"/>
    </w:p>
    <w:p w14:paraId="4F6A1838" w14:textId="2A19C5CF" w:rsidR="005907C9" w:rsidRPr="005907C9" w:rsidRDefault="005907C9" w:rsidP="005907C9">
      <w:pPr>
        <w:pStyle w:val="EndNoteBibliography"/>
        <w:ind w:left="720" w:hanging="720"/>
      </w:pPr>
      <w:bookmarkStart w:id="492" w:name="_ENREF_355"/>
      <w:r w:rsidRPr="005907C9">
        <w:t>355.</w:t>
      </w:r>
      <w:r w:rsidRPr="005907C9">
        <w:tab/>
        <w:t xml:space="preserve">Rosenfeld JA, Coe BP, Eichler EE, Cuckle H, Shaffer LG: </w:t>
      </w:r>
      <w:r w:rsidRPr="005907C9">
        <w:rPr>
          <w:b/>
        </w:rPr>
        <w:t>Estimates of penetrance for recurrent pathogenic copy-number variations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3, </w:t>
      </w:r>
      <w:r w:rsidRPr="005907C9">
        <w:rPr>
          <w:b/>
        </w:rPr>
        <w:t>15</w:t>
      </w:r>
      <w:r w:rsidRPr="005907C9">
        <w:t xml:space="preserve">(6):478-481 </w:t>
      </w:r>
      <w:hyperlink r:id="rId361" w:history="1">
        <w:r w:rsidRPr="005907C9">
          <w:rPr>
            <w:rStyle w:val="Hyperlink"/>
          </w:rPr>
          <w:t>https://doi.org/10.1038/gim.2012.164</w:t>
        </w:r>
      </w:hyperlink>
      <w:r w:rsidRPr="005907C9">
        <w:t>.</w:t>
      </w:r>
      <w:bookmarkEnd w:id="492"/>
    </w:p>
    <w:p w14:paraId="24C359E0" w14:textId="00F15560" w:rsidR="005907C9" w:rsidRPr="005907C9" w:rsidRDefault="005907C9" w:rsidP="005907C9">
      <w:pPr>
        <w:pStyle w:val="EndNoteBibliography"/>
        <w:ind w:left="720" w:hanging="720"/>
      </w:pPr>
      <w:bookmarkStart w:id="493" w:name="_ENREF_356"/>
      <w:r w:rsidRPr="005907C9">
        <w:t>356.</w:t>
      </w:r>
      <w:r w:rsidRPr="005907C9">
        <w:tab/>
        <w:t xml:space="preserve">Abdullah S, Helal M, Dupuis L, Stavropoulos DJ, Louro P, Ramos L, Mendoza-Londono R: </w:t>
      </w:r>
      <w:r w:rsidRPr="005907C9">
        <w:rPr>
          <w:b/>
        </w:rPr>
        <w:t>16q22.1 microdeletion and anticipatory guidanc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9, </w:t>
      </w:r>
      <w:r w:rsidRPr="005907C9">
        <w:rPr>
          <w:b/>
        </w:rPr>
        <w:t>179</w:t>
      </w:r>
      <w:r w:rsidRPr="005907C9">
        <w:t xml:space="preserve">(7):1287-1292 </w:t>
      </w:r>
      <w:hyperlink r:id="rId36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61155</w:t>
        </w:r>
      </w:hyperlink>
      <w:r w:rsidRPr="005907C9">
        <w:t>.</w:t>
      </w:r>
      <w:bookmarkEnd w:id="493"/>
    </w:p>
    <w:p w14:paraId="08A2398E" w14:textId="731FAE34" w:rsidR="005907C9" w:rsidRPr="005907C9" w:rsidRDefault="005907C9" w:rsidP="005907C9">
      <w:pPr>
        <w:pStyle w:val="EndNoteBibliography"/>
        <w:ind w:left="720" w:hanging="720"/>
      </w:pPr>
      <w:bookmarkStart w:id="494" w:name="_ENREF_357"/>
      <w:r w:rsidRPr="005907C9">
        <w:t>357.</w:t>
      </w:r>
      <w:r w:rsidRPr="005907C9">
        <w:tab/>
        <w:t>Stankiewicz P, Sen P, Bhatt SS, Storer M, Xia Z, Bejjani BA, Ou Z, Wiszniewska J, Driscoll DJ, Maisenbacher M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mic and genic deletions of the FOX gene cluster on 16q24.1 and inactivating mutations of FOXF1 cause alveolar capillary dysplasia and other malformation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4</w:t>
      </w:r>
      <w:r w:rsidRPr="005907C9">
        <w:t xml:space="preserve">(6):780-791 </w:t>
      </w:r>
      <w:hyperlink r:id="rId363" w:history="1">
        <w:r w:rsidRPr="005907C9">
          <w:rPr>
            <w:rStyle w:val="Hyperlink"/>
          </w:rPr>
          <w:t>https://doi.org/10.1016/j.ajhg.2009.05.005</w:t>
        </w:r>
      </w:hyperlink>
      <w:r w:rsidRPr="005907C9">
        <w:t>.</w:t>
      </w:r>
      <w:bookmarkEnd w:id="494"/>
    </w:p>
    <w:p w14:paraId="5FEB8917" w14:textId="7B351CFD" w:rsidR="005907C9" w:rsidRPr="005907C9" w:rsidRDefault="005907C9" w:rsidP="005907C9">
      <w:pPr>
        <w:pStyle w:val="EndNoteBibliography"/>
        <w:ind w:left="720" w:hanging="720"/>
      </w:pPr>
      <w:bookmarkStart w:id="495" w:name="_ENREF_358"/>
      <w:r w:rsidRPr="005907C9">
        <w:t>358.</w:t>
      </w:r>
      <w:r w:rsidRPr="005907C9">
        <w:tab/>
        <w:t>Alsina Casanova M, Monteagudo-Sánchez A, Rodiguez Guerineau L, Court F, Gazquez Serrano I, Martorell L, Rovira Zurriaga C, Moore GE, Ishida M, Castañon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aternal mutations of FOXF1 cause alveolar capillary dysplasia despite not being imprinted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7, </w:t>
      </w:r>
      <w:r w:rsidRPr="005907C9">
        <w:rPr>
          <w:b/>
        </w:rPr>
        <w:t>38</w:t>
      </w:r>
      <w:r w:rsidRPr="005907C9">
        <w:t xml:space="preserve">(6):615-620 </w:t>
      </w:r>
      <w:hyperlink r:id="rId364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3213</w:t>
        </w:r>
      </w:hyperlink>
      <w:r w:rsidRPr="005907C9">
        <w:t>.</w:t>
      </w:r>
      <w:bookmarkEnd w:id="495"/>
    </w:p>
    <w:p w14:paraId="229C03DA" w14:textId="127DB41A" w:rsidR="005907C9" w:rsidRPr="005907C9" w:rsidRDefault="005907C9" w:rsidP="005907C9">
      <w:pPr>
        <w:pStyle w:val="EndNoteBibliography"/>
        <w:ind w:left="720" w:hanging="720"/>
      </w:pPr>
      <w:bookmarkStart w:id="496" w:name="_ENREF_359"/>
      <w:r w:rsidRPr="005907C9">
        <w:lastRenderedPageBreak/>
        <w:t>359.</w:t>
      </w:r>
      <w:r w:rsidRPr="005907C9">
        <w:tab/>
        <w:t>Szafranski P, Kośmider E, Liu Q, Karolak JA, Currie L, Parkash S, Kahler SG, Roeder E, Littlejohn RO, DeNapoli T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INE- and Alu-containing genomic instability hotspot at 16q24.1 associated with recurrent and nonrecurrent CNV deletions causative for ACDMPV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8, </w:t>
      </w:r>
      <w:r w:rsidRPr="005907C9">
        <w:rPr>
          <w:b/>
        </w:rPr>
        <w:t>39</w:t>
      </w:r>
      <w:r w:rsidRPr="005907C9">
        <w:t xml:space="preserve">(12):1916-1925 </w:t>
      </w:r>
      <w:hyperlink r:id="rId36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3608</w:t>
        </w:r>
      </w:hyperlink>
      <w:r w:rsidRPr="005907C9">
        <w:t>.</w:t>
      </w:r>
      <w:bookmarkEnd w:id="496"/>
    </w:p>
    <w:p w14:paraId="39EAB764" w14:textId="21A09CED" w:rsidR="005907C9" w:rsidRPr="005907C9" w:rsidRDefault="005907C9" w:rsidP="005907C9">
      <w:pPr>
        <w:pStyle w:val="EndNoteBibliography"/>
        <w:ind w:left="720" w:hanging="720"/>
      </w:pPr>
      <w:bookmarkStart w:id="497" w:name="_ENREF_360"/>
      <w:r w:rsidRPr="005907C9">
        <w:t>360.</w:t>
      </w:r>
      <w:r w:rsidRPr="005907C9">
        <w:tab/>
        <w:t>Szafranski P, Liu Q, Karolak JA, Song X, de Leeuw N, Faas B, Gerychova R, Janku P, Jezova M, Valaskova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ssociation of rare non-coding SNVs in the lung-specific FOXF1 enhancer with a mitigation of the lethal ACDMPV phenotyp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9, </w:t>
      </w:r>
      <w:r w:rsidRPr="005907C9">
        <w:rPr>
          <w:b/>
        </w:rPr>
        <w:t>138</w:t>
      </w:r>
      <w:r w:rsidRPr="005907C9">
        <w:t xml:space="preserve">(11):1301-1311 </w:t>
      </w:r>
      <w:hyperlink r:id="rId366" w:history="1">
        <w:r w:rsidRPr="005907C9">
          <w:rPr>
            <w:rStyle w:val="Hyperlink"/>
          </w:rPr>
          <w:t>https://doi.org/10.1007/s00439-019-02073-x</w:t>
        </w:r>
      </w:hyperlink>
      <w:r w:rsidRPr="005907C9">
        <w:t>.</w:t>
      </w:r>
      <w:bookmarkEnd w:id="497"/>
    </w:p>
    <w:p w14:paraId="050EDE02" w14:textId="5638EE30" w:rsidR="005907C9" w:rsidRPr="005907C9" w:rsidRDefault="005907C9" w:rsidP="005907C9">
      <w:pPr>
        <w:pStyle w:val="EndNoteBibliography"/>
        <w:ind w:left="720" w:hanging="720"/>
      </w:pPr>
      <w:bookmarkStart w:id="498" w:name="_ENREF_361"/>
      <w:r w:rsidRPr="005907C9">
        <w:t>361.</w:t>
      </w:r>
      <w:r w:rsidRPr="005907C9">
        <w:tab/>
        <w:t>Bi W, Sapir T, Shchelochkov OA, Zhang F, Withers MA, Hunter JV, Levy T, Shinder V, Peiffer DA, Gunderson K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creased LIS1 expression affects human and mouse brain development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2):168-177 </w:t>
      </w:r>
      <w:hyperlink r:id="rId367" w:history="1">
        <w:r w:rsidRPr="005907C9">
          <w:rPr>
            <w:rStyle w:val="Hyperlink"/>
          </w:rPr>
          <w:t>https://doi.org/10.1038/ng.302</w:t>
        </w:r>
      </w:hyperlink>
      <w:r w:rsidRPr="005907C9">
        <w:t>.</w:t>
      </w:r>
      <w:bookmarkEnd w:id="498"/>
    </w:p>
    <w:p w14:paraId="4F5BEFD6" w14:textId="66CBAC10" w:rsidR="005907C9" w:rsidRPr="005907C9" w:rsidRDefault="005907C9" w:rsidP="005907C9">
      <w:pPr>
        <w:pStyle w:val="EndNoteBibliography"/>
        <w:ind w:left="720" w:hanging="720"/>
      </w:pPr>
      <w:bookmarkStart w:id="499" w:name="_ENREF_362"/>
      <w:r w:rsidRPr="005907C9">
        <w:t>362.</w:t>
      </w:r>
      <w:r w:rsidRPr="005907C9">
        <w:tab/>
        <w:t>Nagamani SC, Zhang F, Shchelochkov OA, Bi W, Ou Z, Scaglia F, Probst FJ, Shinawi M, Eng C, Hunter J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including YWHAE in the Miller-Dieker syndrome region on chromosome 17p13.3 result in facial dysmorphisms, growth restriction, and cognitive impairme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12):825-833 </w:t>
      </w:r>
      <w:hyperlink r:id="rId368" w:history="1">
        <w:r w:rsidRPr="005907C9">
          <w:rPr>
            <w:rStyle w:val="Hyperlink"/>
          </w:rPr>
          <w:t>https://doi.org/10.1136/jmg.2009.067637</w:t>
        </w:r>
      </w:hyperlink>
      <w:r w:rsidRPr="005907C9">
        <w:t>.</w:t>
      </w:r>
      <w:bookmarkEnd w:id="499"/>
    </w:p>
    <w:p w14:paraId="779FE796" w14:textId="11874ABE" w:rsidR="005907C9" w:rsidRPr="005907C9" w:rsidRDefault="005907C9" w:rsidP="005907C9">
      <w:pPr>
        <w:pStyle w:val="EndNoteBibliography"/>
        <w:ind w:left="720" w:hanging="720"/>
      </w:pPr>
      <w:bookmarkStart w:id="500" w:name="_ENREF_363"/>
      <w:r w:rsidRPr="005907C9">
        <w:t>363.</w:t>
      </w:r>
      <w:r w:rsidRPr="005907C9">
        <w:tab/>
        <w:t xml:space="preserve">Roos L, Jønch AE, Kjaergaard S, Taudorf K, Simonsen H, Hamborg-Petersen B, Brøndum-Nielsen K, Kirchhoff M: </w:t>
      </w:r>
      <w:r w:rsidRPr="005907C9">
        <w:rPr>
          <w:b/>
        </w:rPr>
        <w:t>A new microduplication syndrome encompassing the region of the Miller–Dieker (17p13 deletion) syndrome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10):703 </w:t>
      </w:r>
      <w:hyperlink r:id="rId369" w:history="1">
        <w:r w:rsidRPr="005907C9">
          <w:rPr>
            <w:rStyle w:val="Hyperlink"/>
          </w:rPr>
          <w:t>https://doi.org/10.1136/jmg.2008.065094</w:t>
        </w:r>
      </w:hyperlink>
      <w:r w:rsidRPr="005907C9">
        <w:t>.</w:t>
      </w:r>
      <w:bookmarkEnd w:id="500"/>
    </w:p>
    <w:p w14:paraId="4F48B421" w14:textId="0F3BB6B4" w:rsidR="005907C9" w:rsidRPr="005907C9" w:rsidRDefault="005907C9" w:rsidP="005907C9">
      <w:pPr>
        <w:pStyle w:val="EndNoteBibliography"/>
        <w:ind w:left="720" w:hanging="720"/>
      </w:pPr>
      <w:bookmarkStart w:id="501" w:name="_ENREF_364"/>
      <w:r w:rsidRPr="005907C9">
        <w:t>364.</w:t>
      </w:r>
      <w:r w:rsidRPr="005907C9">
        <w:tab/>
        <w:t>Bruno DL, Anderlid BM, Lindstrand A, van Ravenswaaij-Arts C, Ganesamoorthy D, Lundin J, Martin CL, Douglas J, Nowak C, Adam M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molecular and clinical delineation of co-locating 17p13.3 microdeletions and microduplications that show distinctive phenotype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0, </w:t>
      </w:r>
      <w:r w:rsidRPr="005907C9">
        <w:rPr>
          <w:b/>
        </w:rPr>
        <w:t>47</w:t>
      </w:r>
      <w:r w:rsidRPr="005907C9">
        <w:t xml:space="preserve">(5):299-311 </w:t>
      </w:r>
      <w:hyperlink r:id="rId370" w:history="1">
        <w:r w:rsidRPr="005907C9">
          <w:rPr>
            <w:rStyle w:val="Hyperlink"/>
          </w:rPr>
          <w:t>https://doi.org/10.1136/jmg.2009.069906</w:t>
        </w:r>
      </w:hyperlink>
      <w:r w:rsidRPr="005907C9">
        <w:t>.</w:t>
      </w:r>
      <w:bookmarkEnd w:id="501"/>
    </w:p>
    <w:p w14:paraId="2DAFE99A" w14:textId="51C84BDB" w:rsidR="005907C9" w:rsidRPr="005907C9" w:rsidRDefault="005907C9" w:rsidP="005907C9">
      <w:pPr>
        <w:pStyle w:val="EndNoteBibliography"/>
        <w:ind w:left="720" w:hanging="720"/>
      </w:pPr>
      <w:bookmarkStart w:id="502" w:name="_ENREF_365"/>
      <w:r w:rsidRPr="005907C9">
        <w:t>365.</w:t>
      </w:r>
      <w:r w:rsidRPr="005907C9">
        <w:tab/>
        <w:t>Curry CJ, Rosenfeld JA, Grant E, Gripp KW, Anderson C, Aylsworth AS, Saad TB, Chizhikov VV, Dybose G, Fagerberg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he duplication 17p13.3 phenotype: analysis of 21 families delineates developmental, behavioral and brain abnormalities, and rare variant phenotyp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8):1833-1852 </w:t>
      </w:r>
      <w:hyperlink r:id="rId371" w:history="1">
        <w:r w:rsidRPr="005907C9">
          <w:rPr>
            <w:rStyle w:val="Hyperlink"/>
          </w:rPr>
          <w:t>https://doi.org/10.1002/ajmg.a.35996</w:t>
        </w:r>
      </w:hyperlink>
      <w:r w:rsidRPr="005907C9">
        <w:t>.</w:t>
      </w:r>
      <w:bookmarkEnd w:id="502"/>
    </w:p>
    <w:p w14:paraId="16F3A3D5" w14:textId="67D9EFD5" w:rsidR="005907C9" w:rsidRPr="005907C9" w:rsidRDefault="005907C9" w:rsidP="005907C9">
      <w:pPr>
        <w:pStyle w:val="EndNoteBibliography"/>
        <w:ind w:left="720" w:hanging="720"/>
      </w:pPr>
      <w:bookmarkStart w:id="503" w:name="_ENREF_366"/>
      <w:r w:rsidRPr="005907C9">
        <w:t>366.</w:t>
      </w:r>
      <w:r w:rsidRPr="005907C9">
        <w:tab/>
        <w:t xml:space="preserve">Barros Fontes MI, Dos Santos AP, Rossi Torres F, Lopes-Cendes I, Cendes F, Appenzeller S, Kawasaki de Araujo T, Lopes Monlleó I, Gil-da-Silva-Lopes VL: </w:t>
      </w:r>
      <w:r w:rsidRPr="005907C9">
        <w:rPr>
          <w:b/>
        </w:rPr>
        <w:t>17p13.3 Microdeletion: Insights on Genotype-Phenotype Correlation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7, </w:t>
      </w:r>
      <w:r w:rsidRPr="005907C9">
        <w:rPr>
          <w:b/>
        </w:rPr>
        <w:t>8</w:t>
      </w:r>
      <w:r w:rsidRPr="005907C9">
        <w:t xml:space="preserve">(1):36-41 </w:t>
      </w:r>
      <w:hyperlink r:id="rId372" w:history="1">
        <w:r w:rsidRPr="005907C9">
          <w:rPr>
            <w:rStyle w:val="Hyperlink"/>
          </w:rPr>
          <w:t>https://doi.org/10.1159/000452753</w:t>
        </w:r>
      </w:hyperlink>
      <w:r w:rsidRPr="005907C9">
        <w:t>.</w:t>
      </w:r>
      <w:bookmarkEnd w:id="503"/>
    </w:p>
    <w:p w14:paraId="1FC82A92" w14:textId="01B59849" w:rsidR="005907C9" w:rsidRPr="005907C9" w:rsidRDefault="005907C9" w:rsidP="005907C9">
      <w:pPr>
        <w:pStyle w:val="EndNoteBibliography"/>
        <w:ind w:left="720" w:hanging="720"/>
      </w:pPr>
      <w:bookmarkStart w:id="504" w:name="_ENREF_367"/>
      <w:r w:rsidRPr="005907C9">
        <w:t>367.</w:t>
      </w:r>
      <w:r w:rsidRPr="005907C9">
        <w:tab/>
        <w:t>Emrick LT, Rosenfeld JA, Lalani SR, Jain M, Desai NK, Larson A, Kripps K, Vanderver A, Taft RJ, Bluske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icrodeletions excluding YWHAE and PAFAH1B1 cause a unique leukoencephalopathy: further delineation of the 17p13.3 microdeletion spectrum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9, </w:t>
      </w:r>
      <w:r w:rsidRPr="005907C9">
        <w:rPr>
          <w:b/>
        </w:rPr>
        <w:t>21</w:t>
      </w:r>
      <w:r w:rsidRPr="005907C9">
        <w:t xml:space="preserve">(7):1652-1656 </w:t>
      </w:r>
      <w:hyperlink r:id="rId373" w:history="1">
        <w:r w:rsidRPr="005907C9">
          <w:rPr>
            <w:rStyle w:val="Hyperlink"/>
          </w:rPr>
          <w:t>https://doi.org/10.1038/s41436-018-0358-0</w:t>
        </w:r>
      </w:hyperlink>
      <w:r w:rsidRPr="005907C9">
        <w:t>.</w:t>
      </w:r>
      <w:bookmarkEnd w:id="504"/>
    </w:p>
    <w:p w14:paraId="2D3FDE27" w14:textId="633E8A37" w:rsidR="005907C9" w:rsidRPr="005907C9" w:rsidRDefault="005907C9" w:rsidP="005907C9">
      <w:pPr>
        <w:pStyle w:val="EndNoteBibliography"/>
        <w:ind w:left="720" w:hanging="720"/>
      </w:pPr>
      <w:bookmarkStart w:id="505" w:name="_ENREF_368"/>
      <w:r w:rsidRPr="005907C9">
        <w:t>368.</w:t>
      </w:r>
      <w:r w:rsidRPr="005907C9">
        <w:tab/>
        <w:t>Armour CM, Bulman DE, Jarinova O, Rogers RC, Clarkson KB, DuPont BR, Dwivedi A, Bartel FO, McDonell L, Schwartz C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7p13.3 microduplications are associated with split-hand/foot malformation and long-bone deficiency (SHFLD)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1, </w:t>
      </w:r>
      <w:r w:rsidRPr="005907C9">
        <w:rPr>
          <w:b/>
        </w:rPr>
        <w:t>19</w:t>
      </w:r>
      <w:r w:rsidRPr="005907C9">
        <w:t xml:space="preserve">(11):1144-1151 </w:t>
      </w:r>
      <w:hyperlink r:id="rId374" w:history="1">
        <w:r w:rsidRPr="005907C9">
          <w:rPr>
            <w:rStyle w:val="Hyperlink"/>
          </w:rPr>
          <w:t>https://doi.org/10.1038/ejhg.2011.97</w:t>
        </w:r>
      </w:hyperlink>
      <w:r w:rsidRPr="005907C9">
        <w:t>.</w:t>
      </w:r>
      <w:bookmarkEnd w:id="505"/>
    </w:p>
    <w:p w14:paraId="73D268DA" w14:textId="5C2E93F2" w:rsidR="005907C9" w:rsidRPr="005907C9" w:rsidRDefault="005907C9" w:rsidP="005907C9">
      <w:pPr>
        <w:pStyle w:val="EndNoteBibliography"/>
        <w:ind w:left="720" w:hanging="720"/>
      </w:pPr>
      <w:bookmarkStart w:id="506" w:name="_ENREF_369"/>
      <w:r w:rsidRPr="005907C9">
        <w:t>369.</w:t>
      </w:r>
      <w:r w:rsidRPr="005907C9">
        <w:tab/>
        <w:t>Klopocki E, Lohan S, Doelken SC, Stricker S, Ockeloen CW, Soares Thiele de Aguiar R, Lezirovitz K, Mingroni Netto RC, Jamsheer A, Shah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s of BHLHA9 are associated with ectrodactyly and tibia hemimelia inherited in non-Mendelian fashion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2, </w:t>
      </w:r>
      <w:r w:rsidRPr="005907C9">
        <w:rPr>
          <w:b/>
        </w:rPr>
        <w:t>49</w:t>
      </w:r>
      <w:r w:rsidRPr="005907C9">
        <w:t xml:space="preserve">(2):119-125 </w:t>
      </w:r>
      <w:hyperlink r:id="rId375" w:history="1">
        <w:r w:rsidRPr="005907C9">
          <w:rPr>
            <w:rStyle w:val="Hyperlink"/>
          </w:rPr>
          <w:t>https://doi.org/10.1136/jmedgenet-2011-100409</w:t>
        </w:r>
      </w:hyperlink>
      <w:r w:rsidRPr="005907C9">
        <w:t>.</w:t>
      </w:r>
      <w:bookmarkEnd w:id="506"/>
    </w:p>
    <w:p w14:paraId="0DF6DFDB" w14:textId="4B756DE8" w:rsidR="005907C9" w:rsidRPr="005907C9" w:rsidRDefault="005907C9" w:rsidP="005907C9">
      <w:pPr>
        <w:pStyle w:val="EndNoteBibliography"/>
        <w:ind w:left="720" w:hanging="720"/>
      </w:pPr>
      <w:bookmarkStart w:id="507" w:name="_ENREF_370"/>
      <w:r w:rsidRPr="005907C9">
        <w:t>370.</w:t>
      </w:r>
      <w:r w:rsidRPr="005907C9">
        <w:tab/>
        <w:t>Luk HM, Wong VC, Lo IF, Chan KY, Lau ET, Kan AS, Tang MH, Tang WF, She WM, Chu Y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prenatal case of split-hand malformation associated with 17p13.3 triplication - a dilemma in genetic counseling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4, </w:t>
      </w:r>
      <w:r w:rsidRPr="005907C9">
        <w:rPr>
          <w:b/>
        </w:rPr>
        <w:t>57</w:t>
      </w:r>
      <w:r w:rsidRPr="005907C9">
        <w:t xml:space="preserve">(2-3):81-84 </w:t>
      </w:r>
      <w:hyperlink r:id="rId376" w:history="1">
        <w:r w:rsidRPr="005907C9">
          <w:rPr>
            <w:rStyle w:val="Hyperlink"/>
          </w:rPr>
          <w:t>https://doi.org/10.1016/j.ejmg.2013.12.005</w:t>
        </w:r>
      </w:hyperlink>
      <w:r w:rsidRPr="005907C9">
        <w:t>.</w:t>
      </w:r>
      <w:bookmarkEnd w:id="507"/>
    </w:p>
    <w:p w14:paraId="0A48F558" w14:textId="60352272" w:rsidR="005907C9" w:rsidRPr="005907C9" w:rsidRDefault="005907C9" w:rsidP="005907C9">
      <w:pPr>
        <w:pStyle w:val="EndNoteBibliography"/>
        <w:ind w:left="720" w:hanging="720"/>
      </w:pPr>
      <w:bookmarkStart w:id="508" w:name="_ENREF_371"/>
      <w:r w:rsidRPr="005907C9">
        <w:t>371.</w:t>
      </w:r>
      <w:r w:rsidRPr="005907C9">
        <w:tab/>
        <w:t>Petit F, Jourdain AS, Andrieux J, Baujat G, Baumann C, Beneteau C, David A, Faivre L, Gaillard D, Gilbert-Dussardier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plit hand/foot malformation with long-bone deficiency and BHLHA9 duplication: report of 13 new families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14, </w:t>
      </w:r>
      <w:r w:rsidRPr="005907C9">
        <w:rPr>
          <w:b/>
        </w:rPr>
        <w:t>85</w:t>
      </w:r>
      <w:r w:rsidRPr="005907C9">
        <w:t xml:space="preserve">(5):464-469 </w:t>
      </w:r>
      <w:hyperlink r:id="rId37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2219</w:t>
        </w:r>
      </w:hyperlink>
      <w:r w:rsidRPr="005907C9">
        <w:t>.</w:t>
      </w:r>
      <w:bookmarkEnd w:id="508"/>
    </w:p>
    <w:p w14:paraId="4EF209F5" w14:textId="3F339950" w:rsidR="005907C9" w:rsidRPr="005907C9" w:rsidRDefault="005907C9" w:rsidP="005907C9">
      <w:pPr>
        <w:pStyle w:val="EndNoteBibliography"/>
        <w:ind w:left="720" w:hanging="720"/>
      </w:pPr>
      <w:bookmarkStart w:id="509" w:name="_ENREF_372"/>
      <w:r w:rsidRPr="005907C9">
        <w:t>372.</w:t>
      </w:r>
      <w:r w:rsidRPr="005907C9">
        <w:tab/>
        <w:t>Shlien A, Baskin B, Achatz MI, Stavropoulos DJ, Nichols KE, Hudgins L, Morel CF, Adam MP, Zhukova N, Rotin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common molecular mechanism underlies two phenotypically distinct 17p13.1 microdeletion syndrom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5):631-642 </w:t>
      </w:r>
      <w:hyperlink r:id="rId378" w:history="1">
        <w:r w:rsidRPr="005907C9">
          <w:rPr>
            <w:rStyle w:val="Hyperlink"/>
          </w:rPr>
          <w:t>https://doi.org/10.1016/j.ajhg.2010.10.007</w:t>
        </w:r>
      </w:hyperlink>
      <w:r w:rsidRPr="005907C9">
        <w:t>.</w:t>
      </w:r>
      <w:bookmarkEnd w:id="509"/>
    </w:p>
    <w:p w14:paraId="6E9D49C2" w14:textId="5F55FFCA" w:rsidR="005907C9" w:rsidRPr="005907C9" w:rsidRDefault="005907C9" w:rsidP="005907C9">
      <w:pPr>
        <w:pStyle w:val="EndNoteBibliography"/>
        <w:ind w:left="720" w:hanging="720"/>
      </w:pPr>
      <w:bookmarkStart w:id="510" w:name="_ENREF_373"/>
      <w:r w:rsidRPr="005907C9">
        <w:t>373.</w:t>
      </w:r>
      <w:r w:rsidRPr="005907C9">
        <w:tab/>
        <w:t>Carvalho CM, Vasanth S, Shinawi M, Russell C, Ramocki MB, Brown CW, Graakjaer J, Skytte AB, Vianna-Morgante AM, Krepischi A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osage changes of a segment at 17p13.1 lead to intellectual disability and microcephaly as a result of complex genetic interaction of multiple gen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4, </w:t>
      </w:r>
      <w:r w:rsidRPr="005907C9">
        <w:rPr>
          <w:b/>
        </w:rPr>
        <w:t>95</w:t>
      </w:r>
      <w:r w:rsidRPr="005907C9">
        <w:t xml:space="preserve">(5):565-578 </w:t>
      </w:r>
      <w:hyperlink r:id="rId379" w:history="1">
        <w:r w:rsidRPr="005907C9">
          <w:rPr>
            <w:rStyle w:val="Hyperlink"/>
          </w:rPr>
          <w:t>https://doi.org/10.1016/j.ajhg.2014.10.006</w:t>
        </w:r>
      </w:hyperlink>
      <w:r w:rsidRPr="005907C9">
        <w:t>.</w:t>
      </w:r>
      <w:bookmarkEnd w:id="510"/>
    </w:p>
    <w:p w14:paraId="21DE7CC9" w14:textId="755446AA" w:rsidR="005907C9" w:rsidRPr="005907C9" w:rsidRDefault="005907C9" w:rsidP="005907C9">
      <w:pPr>
        <w:pStyle w:val="EndNoteBibliography"/>
        <w:ind w:left="720" w:hanging="720"/>
      </w:pPr>
      <w:bookmarkStart w:id="511" w:name="_ENREF_374"/>
      <w:r w:rsidRPr="005907C9">
        <w:t>374.</w:t>
      </w:r>
      <w:r w:rsidRPr="005907C9">
        <w:tab/>
        <w:t xml:space="preserve">Giordano L, Palestra F, Giuffrida MG, Molinaro A, Iodice A, Bernardini L, La Boria P, Accorsi P, Novelli A: </w:t>
      </w:r>
      <w:r w:rsidRPr="005907C9">
        <w:rPr>
          <w:b/>
        </w:rPr>
        <w:t>17p13.1 microdeletion: genetic and clinical findings in a new patient with epilepsy and comparison with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):225-230 </w:t>
      </w:r>
      <w:hyperlink r:id="rId380" w:history="1">
        <w:r w:rsidRPr="005907C9">
          <w:rPr>
            <w:rStyle w:val="Hyperlink"/>
          </w:rPr>
          <w:t>https://doi.org/10.1002/ajmg.a.36225</w:t>
        </w:r>
      </w:hyperlink>
      <w:r w:rsidRPr="005907C9">
        <w:t>.</w:t>
      </w:r>
      <w:bookmarkEnd w:id="511"/>
    </w:p>
    <w:p w14:paraId="37E33F37" w14:textId="553CD1B7" w:rsidR="005907C9" w:rsidRPr="005907C9" w:rsidRDefault="005907C9" w:rsidP="005907C9">
      <w:pPr>
        <w:pStyle w:val="EndNoteBibliography"/>
        <w:ind w:left="720" w:hanging="720"/>
      </w:pPr>
      <w:bookmarkStart w:id="512" w:name="_ENREF_375"/>
      <w:r w:rsidRPr="005907C9">
        <w:t>375.</w:t>
      </w:r>
      <w:r w:rsidRPr="005907C9">
        <w:tab/>
        <w:t>Maini I, Ivanovski I, Iodice A, Rosato S, Pollazzon M, Mussini M, Belligni EF, Coutton C, Marinelli M, Barbieri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Endocrinological Abnormalities Are a Main Feature of 17p13.1 Microduplication Syndrome: A New Case and Literature Review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6, </w:t>
      </w:r>
      <w:r w:rsidRPr="005907C9">
        <w:rPr>
          <w:b/>
        </w:rPr>
        <w:t>7</w:t>
      </w:r>
      <w:r w:rsidRPr="005907C9">
        <w:t xml:space="preserve">(6):337-343 </w:t>
      </w:r>
      <w:hyperlink r:id="rId381" w:history="1">
        <w:r w:rsidRPr="005907C9">
          <w:rPr>
            <w:rStyle w:val="Hyperlink"/>
          </w:rPr>
          <w:t>https://doi.org/10.1159/000450718</w:t>
        </w:r>
      </w:hyperlink>
      <w:r w:rsidRPr="005907C9">
        <w:t>.</w:t>
      </w:r>
      <w:bookmarkEnd w:id="512"/>
    </w:p>
    <w:p w14:paraId="3CC3B1FA" w14:textId="1756CD57" w:rsidR="005907C9" w:rsidRPr="005907C9" w:rsidRDefault="005907C9" w:rsidP="005907C9">
      <w:pPr>
        <w:pStyle w:val="EndNoteBibliography"/>
        <w:ind w:left="720" w:hanging="720"/>
      </w:pPr>
      <w:bookmarkStart w:id="513" w:name="_ENREF_376"/>
      <w:r w:rsidRPr="005907C9">
        <w:t>376.</w:t>
      </w:r>
      <w:r w:rsidRPr="005907C9">
        <w:tab/>
        <w:t xml:space="preserve">Leka-Emiri S, Petrou V, Manolakos E, Thomaidis L, Fotinou A, Vlachopapadopoulou E, Michalacos S: </w:t>
      </w:r>
      <w:r w:rsidRPr="005907C9">
        <w:rPr>
          <w:b/>
        </w:rPr>
        <w:t>17p13.1 Microduplication Syndrome in a Child, Familial Short Stature, and Growth Hormone Deficiency: A Case Report and Review of the Literature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8, </w:t>
      </w:r>
      <w:r w:rsidRPr="005907C9">
        <w:rPr>
          <w:b/>
        </w:rPr>
        <w:t>9</w:t>
      </w:r>
      <w:r w:rsidRPr="005907C9">
        <w:t xml:space="preserve">(6):300-305 </w:t>
      </w:r>
      <w:hyperlink r:id="rId382" w:history="1">
        <w:r w:rsidRPr="005907C9">
          <w:rPr>
            <w:rStyle w:val="Hyperlink"/>
          </w:rPr>
          <w:t>https://doi.org/10.1159/000494681</w:t>
        </w:r>
      </w:hyperlink>
      <w:r w:rsidRPr="005907C9">
        <w:t>.</w:t>
      </w:r>
      <w:bookmarkEnd w:id="513"/>
    </w:p>
    <w:p w14:paraId="32B1DB9B" w14:textId="0A050602" w:rsidR="005907C9" w:rsidRPr="005907C9" w:rsidRDefault="005907C9" w:rsidP="005907C9">
      <w:pPr>
        <w:pStyle w:val="EndNoteBibliography"/>
        <w:ind w:left="720" w:hanging="720"/>
      </w:pPr>
      <w:bookmarkStart w:id="514" w:name="_ENREF_377"/>
      <w:r w:rsidRPr="005907C9">
        <w:t>377.</w:t>
      </w:r>
      <w:r w:rsidRPr="005907C9">
        <w:tab/>
        <w:t>Yuan B, Harel T, Gu S, Liu P, Burglen L, Chantot-Bastaraud S, Gelowani V, Beck CR, Carvalho CM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Nonrecurrent 17p11.2p12 Rearrangement Events that Result in Two Concomitant Genomic Disorders: The PMP22-RAI1 Contiguous Gene Duplication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5, </w:t>
      </w:r>
      <w:r w:rsidRPr="005907C9">
        <w:rPr>
          <w:b/>
        </w:rPr>
        <w:t>97</w:t>
      </w:r>
      <w:r w:rsidRPr="005907C9">
        <w:t xml:space="preserve">(5):691-707 </w:t>
      </w:r>
      <w:hyperlink r:id="rId383" w:history="1">
        <w:r w:rsidRPr="005907C9">
          <w:rPr>
            <w:rStyle w:val="Hyperlink"/>
          </w:rPr>
          <w:t>https://doi.org/10.1016/j.ajhg.2015.10.003</w:t>
        </w:r>
      </w:hyperlink>
      <w:r w:rsidRPr="005907C9">
        <w:t>.</w:t>
      </w:r>
      <w:bookmarkEnd w:id="514"/>
    </w:p>
    <w:p w14:paraId="5465A401" w14:textId="2CF77BA9" w:rsidR="005907C9" w:rsidRPr="005907C9" w:rsidRDefault="005907C9" w:rsidP="005907C9">
      <w:pPr>
        <w:pStyle w:val="EndNoteBibliography"/>
        <w:ind w:left="720" w:hanging="720"/>
      </w:pPr>
      <w:bookmarkStart w:id="515" w:name="_ENREF_378"/>
      <w:r w:rsidRPr="005907C9">
        <w:t>378.</w:t>
      </w:r>
      <w:r w:rsidRPr="005907C9">
        <w:tab/>
        <w:t xml:space="preserve">Yuan B, Neira J, Gu S, Harel T, Liu P, Briceño I, Elsea SH, Gómez A, Potocki L, Lupski JR: </w:t>
      </w:r>
      <w:r w:rsidRPr="005907C9">
        <w:rPr>
          <w:b/>
        </w:rPr>
        <w:t xml:space="preserve">Nonrecurrent PMP22-RAI1 contiguous gene deletions arise from replication-based mechanisms and result in Smith–Magenis syndrome with </w:t>
      </w:r>
      <w:r w:rsidRPr="005907C9">
        <w:rPr>
          <w:b/>
        </w:rPr>
        <w:lastRenderedPageBreak/>
        <w:t>evident peripheral neuropathy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6, </w:t>
      </w:r>
      <w:r w:rsidRPr="005907C9">
        <w:rPr>
          <w:b/>
        </w:rPr>
        <w:t>135</w:t>
      </w:r>
      <w:r w:rsidRPr="005907C9">
        <w:t xml:space="preserve">(10):1161-1174 </w:t>
      </w:r>
      <w:hyperlink r:id="rId384" w:history="1">
        <w:r w:rsidRPr="005907C9">
          <w:rPr>
            <w:rStyle w:val="Hyperlink"/>
          </w:rPr>
          <w:t>https://doi.org/10.1007/s00439-016-1703-5</w:t>
        </w:r>
      </w:hyperlink>
      <w:r w:rsidRPr="005907C9">
        <w:t>.</w:t>
      </w:r>
      <w:bookmarkEnd w:id="515"/>
    </w:p>
    <w:p w14:paraId="7F016045" w14:textId="7B3272F8" w:rsidR="005907C9" w:rsidRPr="005907C9" w:rsidRDefault="005907C9" w:rsidP="005907C9">
      <w:pPr>
        <w:pStyle w:val="EndNoteBibliography"/>
        <w:ind w:left="720" w:hanging="720"/>
      </w:pPr>
      <w:bookmarkStart w:id="516" w:name="_ENREF_379"/>
      <w:r w:rsidRPr="005907C9">
        <w:t>379.</w:t>
      </w:r>
      <w:r w:rsidRPr="005907C9">
        <w:tab/>
        <w:t xml:space="preserve">Fernández-Hernández L, Navarro-Cobos MJ, Alcántara-Ortigoza MA, Ramos-Ángeles SE, Molina-Álvarez B, Díaz-Cuéllar S, Asch-Daich B, González-del Angel A: </w:t>
      </w:r>
      <w:r w:rsidRPr="005907C9">
        <w:rPr>
          <w:b/>
        </w:rPr>
        <w:t>Report of a patient with a de novo non-recurrent duplication of 17p11.2p12 and Yq11 deletion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9, </w:t>
      </w:r>
      <w:r w:rsidRPr="005907C9">
        <w:rPr>
          <w:b/>
        </w:rPr>
        <w:t>12</w:t>
      </w:r>
      <w:r w:rsidRPr="005907C9">
        <w:t xml:space="preserve">(1):35 </w:t>
      </w:r>
      <w:hyperlink r:id="rId385" w:history="1">
        <w:r w:rsidRPr="005907C9">
          <w:rPr>
            <w:rStyle w:val="Hyperlink"/>
          </w:rPr>
          <w:t>https://doi.org/10.1186/s13039-019-0438-0</w:t>
        </w:r>
      </w:hyperlink>
      <w:r w:rsidRPr="005907C9">
        <w:t>.</w:t>
      </w:r>
      <w:bookmarkEnd w:id="516"/>
    </w:p>
    <w:p w14:paraId="415B92E2" w14:textId="0DE884DC" w:rsidR="005907C9" w:rsidRPr="005907C9" w:rsidRDefault="005907C9" w:rsidP="005907C9">
      <w:pPr>
        <w:pStyle w:val="EndNoteBibliography"/>
        <w:ind w:left="720" w:hanging="720"/>
      </w:pPr>
      <w:bookmarkStart w:id="517" w:name="_ENREF_380"/>
      <w:r w:rsidRPr="005907C9">
        <w:t>380.</w:t>
      </w:r>
      <w:r w:rsidRPr="005907C9">
        <w:tab/>
        <w:t>Beck CR, Carvalho CMB, Akdemir ZC, Sedlazeck FJ, Song X, Meng Q, Hu J, Doddapaneni H, Chong Z, Chen E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gabase Length Hypermutation Accompanies Human Structural Variation at 17p11.2</w:t>
      </w:r>
      <w:r w:rsidRPr="005907C9">
        <w:t xml:space="preserve">. </w:t>
      </w:r>
      <w:r w:rsidRPr="005907C9">
        <w:rPr>
          <w:i/>
        </w:rPr>
        <w:t xml:space="preserve">Cell </w:t>
      </w:r>
      <w:r w:rsidRPr="005907C9">
        <w:t xml:space="preserve">2019, </w:t>
      </w:r>
      <w:r w:rsidRPr="005907C9">
        <w:rPr>
          <w:b/>
        </w:rPr>
        <w:t>176</w:t>
      </w:r>
      <w:r w:rsidRPr="005907C9">
        <w:t xml:space="preserve">(6):1310-1324.e1310 </w:t>
      </w:r>
      <w:hyperlink r:id="rId38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cell.2019.01.045</w:t>
        </w:r>
      </w:hyperlink>
      <w:r w:rsidRPr="005907C9">
        <w:t>.</w:t>
      </w:r>
      <w:bookmarkEnd w:id="517"/>
    </w:p>
    <w:p w14:paraId="4C1AD67C" w14:textId="3B449CF9" w:rsidR="005907C9" w:rsidRPr="005907C9" w:rsidRDefault="005907C9" w:rsidP="005907C9">
      <w:pPr>
        <w:pStyle w:val="EndNoteBibliography"/>
        <w:ind w:left="720" w:hanging="720"/>
      </w:pPr>
      <w:bookmarkStart w:id="518" w:name="_ENREF_381"/>
      <w:r w:rsidRPr="005907C9">
        <w:t>381.</w:t>
      </w:r>
      <w:r w:rsidRPr="005907C9">
        <w:tab/>
        <w:t>Zhang F, Seeman P, Liu P, Weterman MAJ, Gonzaga-Jauregui C, Towne CF, Batish SD, De Vriendt E, De Jonghe P, Rautenstrauss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echanisms for Nonrecurrent Genomic Rearrangements Associated with CMT1A or HNPP: Rare CNVs as a Cause for Missing Heritability</w:t>
      </w:r>
      <w:r w:rsidRPr="005907C9">
        <w:t xml:space="preserve">. </w:t>
      </w:r>
      <w:r w:rsidRPr="005907C9">
        <w:rPr>
          <w:i/>
        </w:rPr>
        <w:t xml:space="preserve">The 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6):892-903 </w:t>
      </w:r>
      <w:hyperlink r:id="rId38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ajhg.2010.05.001</w:t>
        </w:r>
      </w:hyperlink>
      <w:r w:rsidRPr="005907C9">
        <w:t>.</w:t>
      </w:r>
      <w:bookmarkEnd w:id="518"/>
    </w:p>
    <w:p w14:paraId="2C90DB0E" w14:textId="01377703" w:rsidR="005907C9" w:rsidRPr="005907C9" w:rsidRDefault="005907C9" w:rsidP="005907C9">
      <w:pPr>
        <w:pStyle w:val="EndNoteBibliography"/>
        <w:ind w:left="720" w:hanging="720"/>
      </w:pPr>
      <w:bookmarkStart w:id="519" w:name="_ENREF_382"/>
      <w:r w:rsidRPr="005907C9">
        <w:t>382.</w:t>
      </w:r>
      <w:r w:rsidRPr="005907C9">
        <w:tab/>
        <w:t xml:space="preserve">Shaw CJ, Withers MA, Lupski JR: </w:t>
      </w:r>
      <w:r w:rsidRPr="005907C9">
        <w:rPr>
          <w:b/>
        </w:rPr>
        <w:t>Uncommon Deletions of the Smith-Magenis Syndrome Region Can Be Recurrent When Alternate Low-Copy Repeats Act as Homologous Recombination Substrates</w:t>
      </w:r>
      <w:r w:rsidRPr="005907C9">
        <w:t xml:space="preserve">. </w:t>
      </w:r>
      <w:r w:rsidRPr="005907C9">
        <w:rPr>
          <w:i/>
        </w:rPr>
        <w:t xml:space="preserve">The American Journal of Human Genetics </w:t>
      </w:r>
      <w:r w:rsidRPr="005907C9">
        <w:t xml:space="preserve">2004, </w:t>
      </w:r>
      <w:r w:rsidRPr="005907C9">
        <w:rPr>
          <w:b/>
        </w:rPr>
        <w:t>75</w:t>
      </w:r>
      <w:r w:rsidRPr="005907C9">
        <w:t xml:space="preserve">(1):75-81 </w:t>
      </w:r>
      <w:hyperlink r:id="rId38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86/422016</w:t>
        </w:r>
      </w:hyperlink>
      <w:r w:rsidRPr="005907C9">
        <w:t>.</w:t>
      </w:r>
      <w:bookmarkEnd w:id="519"/>
    </w:p>
    <w:p w14:paraId="4C1F7096" w14:textId="159D06F7" w:rsidR="005907C9" w:rsidRPr="005907C9" w:rsidRDefault="005907C9" w:rsidP="005907C9">
      <w:pPr>
        <w:pStyle w:val="EndNoteBibliography"/>
        <w:ind w:left="720" w:hanging="720"/>
      </w:pPr>
      <w:bookmarkStart w:id="520" w:name="_ENREF_383"/>
      <w:r w:rsidRPr="005907C9">
        <w:t>383.</w:t>
      </w:r>
      <w:r w:rsidRPr="005907C9">
        <w:tab/>
        <w:t>Potocki L, Bi W, Treadwell-Deering D, Carvalho CM, Eifert A, Friedman EM, Glaze D, Krull K, Lee JA, Lewis R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aracterization of Potocki-Lupski syndrome (dup(17)(p11.2p11.2)) and delineation of a dosage-sensitive critical interval that can convey an autism phenotyp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7, </w:t>
      </w:r>
      <w:r w:rsidRPr="005907C9">
        <w:rPr>
          <w:b/>
        </w:rPr>
        <w:t>80</w:t>
      </w:r>
      <w:r w:rsidRPr="005907C9">
        <w:t xml:space="preserve">(4):633-649 </w:t>
      </w:r>
      <w:hyperlink r:id="rId389" w:history="1">
        <w:r w:rsidRPr="005907C9">
          <w:rPr>
            <w:rStyle w:val="Hyperlink"/>
          </w:rPr>
          <w:t>https://doi.org/10.1086/512864</w:t>
        </w:r>
      </w:hyperlink>
      <w:r w:rsidRPr="005907C9">
        <w:t>.</w:t>
      </w:r>
      <w:bookmarkEnd w:id="520"/>
    </w:p>
    <w:p w14:paraId="1DE83EAE" w14:textId="322F25D2" w:rsidR="005907C9" w:rsidRPr="005907C9" w:rsidRDefault="005907C9" w:rsidP="005907C9">
      <w:pPr>
        <w:pStyle w:val="EndNoteBibliography"/>
        <w:ind w:left="720" w:hanging="720"/>
      </w:pPr>
      <w:bookmarkStart w:id="521" w:name="_ENREF_384"/>
      <w:r w:rsidRPr="005907C9">
        <w:t>384.</w:t>
      </w:r>
      <w:r w:rsidRPr="005907C9">
        <w:tab/>
        <w:t>Zhang F, Potocki L, Sampson JB, Liu P, Sanchez-Valle A, Robbins-Furman P, Navarro AD, Wheeler PG, Spence JE, Brasington C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uncommon recurrent Potocki-Lupski syndrome-associated duplications and the distribution of rearrangement types and mechanisms in PTL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3):462-470 </w:t>
      </w:r>
      <w:hyperlink r:id="rId390" w:history="1">
        <w:r w:rsidRPr="005907C9">
          <w:rPr>
            <w:rStyle w:val="Hyperlink"/>
          </w:rPr>
          <w:t>https://doi.org/10.1016/j.ajhg.2010.02.001</w:t>
        </w:r>
      </w:hyperlink>
      <w:r w:rsidRPr="005907C9">
        <w:t>.</w:t>
      </w:r>
      <w:bookmarkEnd w:id="521"/>
    </w:p>
    <w:p w14:paraId="089F379D" w14:textId="13A3D068" w:rsidR="005907C9" w:rsidRPr="005907C9" w:rsidRDefault="005907C9" w:rsidP="005907C9">
      <w:pPr>
        <w:pStyle w:val="EndNoteBibliography"/>
        <w:ind w:left="720" w:hanging="720"/>
      </w:pPr>
      <w:bookmarkStart w:id="522" w:name="_ENREF_385"/>
      <w:r w:rsidRPr="005907C9">
        <w:t>385.</w:t>
      </w:r>
      <w:r w:rsidRPr="005907C9">
        <w:tab/>
        <w:t xml:space="preserve">Franciskovich R, Soler-Alfonso C, Neira-Fresneda J, Lupski JR, McCann-Crosby B, Potocki L: </w:t>
      </w:r>
      <w:r w:rsidRPr="005907C9">
        <w:rPr>
          <w:b/>
        </w:rPr>
        <w:t>Short stature and growth hormone deficiency in a subset of patients with Potocki-Lupski syndrome: Expanding the phenotype of PTL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20, </w:t>
      </w:r>
      <w:r w:rsidRPr="005907C9">
        <w:rPr>
          <w:b/>
        </w:rPr>
        <w:t>182</w:t>
      </w:r>
      <w:r w:rsidRPr="005907C9">
        <w:t xml:space="preserve">(9):2077-2084 </w:t>
      </w:r>
      <w:hyperlink r:id="rId391" w:history="1">
        <w:r w:rsidRPr="005907C9">
          <w:rPr>
            <w:rStyle w:val="Hyperlink"/>
          </w:rPr>
          <w:t>https://doi.org/10.1002/ajmg.a.61741</w:t>
        </w:r>
      </w:hyperlink>
      <w:r w:rsidRPr="005907C9">
        <w:t>.</w:t>
      </w:r>
      <w:bookmarkEnd w:id="522"/>
    </w:p>
    <w:p w14:paraId="357D0B3B" w14:textId="48ADA265" w:rsidR="005907C9" w:rsidRPr="005907C9" w:rsidRDefault="005907C9" w:rsidP="005907C9">
      <w:pPr>
        <w:pStyle w:val="EndNoteBibliography"/>
        <w:ind w:left="720" w:hanging="720"/>
      </w:pPr>
      <w:bookmarkStart w:id="523" w:name="_ENREF_386"/>
      <w:r w:rsidRPr="005907C9">
        <w:t>386.</w:t>
      </w:r>
      <w:r w:rsidRPr="005907C9">
        <w:tab/>
        <w:t xml:space="preserve">Kehrer-Sawatzki H, Mautner V-F, Cooper DN: </w:t>
      </w:r>
      <w:r w:rsidRPr="005907C9">
        <w:rPr>
          <w:b/>
        </w:rPr>
        <w:t>Emerging genotype-phenotype relationships in patients with large NF1 deletion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7, </w:t>
      </w:r>
      <w:r w:rsidRPr="005907C9">
        <w:rPr>
          <w:b/>
        </w:rPr>
        <w:t>136</w:t>
      </w:r>
      <w:r w:rsidRPr="005907C9">
        <w:t xml:space="preserve">(4):349-376 </w:t>
      </w:r>
      <w:hyperlink r:id="rId392" w:history="1">
        <w:r w:rsidRPr="005907C9">
          <w:rPr>
            <w:rStyle w:val="Hyperlink"/>
          </w:rPr>
          <w:t>https://doi.org/10.1007/s00439-017-1766-y</w:t>
        </w:r>
      </w:hyperlink>
      <w:r w:rsidRPr="005907C9">
        <w:t>.</w:t>
      </w:r>
      <w:bookmarkEnd w:id="523"/>
    </w:p>
    <w:p w14:paraId="5B5C5646" w14:textId="3369DD21" w:rsidR="005907C9" w:rsidRPr="005907C9" w:rsidRDefault="005907C9" w:rsidP="005907C9">
      <w:pPr>
        <w:pStyle w:val="EndNoteBibliography"/>
        <w:ind w:left="720" w:hanging="720"/>
      </w:pPr>
      <w:bookmarkStart w:id="524" w:name="_ENREF_387"/>
      <w:r w:rsidRPr="005907C9">
        <w:t>387.</w:t>
      </w:r>
      <w:r w:rsidRPr="005907C9">
        <w:tab/>
        <w:t xml:space="preserve">Moles KJ, Gowans GC, Gedela S, Beversdorf D, Yu A, Seaver LH, Schultz RA, Rosenfeld JA, Torchia BS, Shaffer LG: </w:t>
      </w:r>
      <w:r w:rsidRPr="005907C9">
        <w:rPr>
          <w:b/>
        </w:rPr>
        <w:t>NF1 microduplications: identification of seven nonrelated individuals provides further characterization of the phenotype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2, </w:t>
      </w:r>
      <w:r w:rsidRPr="005907C9">
        <w:rPr>
          <w:b/>
        </w:rPr>
        <w:t>14</w:t>
      </w:r>
      <w:r w:rsidRPr="005907C9">
        <w:t xml:space="preserve">(5):508-514 </w:t>
      </w:r>
      <w:hyperlink r:id="rId393" w:history="1">
        <w:r w:rsidRPr="005907C9">
          <w:rPr>
            <w:rStyle w:val="Hyperlink"/>
          </w:rPr>
          <w:t>https://doi.org/10.1038/gim.2011.46</w:t>
        </w:r>
      </w:hyperlink>
      <w:r w:rsidRPr="005907C9">
        <w:t>.</w:t>
      </w:r>
      <w:bookmarkEnd w:id="524"/>
    </w:p>
    <w:p w14:paraId="15863A49" w14:textId="64A0184C" w:rsidR="005907C9" w:rsidRPr="005907C9" w:rsidRDefault="005907C9" w:rsidP="005907C9">
      <w:pPr>
        <w:pStyle w:val="EndNoteBibliography"/>
        <w:ind w:left="720" w:hanging="720"/>
      </w:pPr>
      <w:bookmarkStart w:id="525" w:name="_ENREF_388"/>
      <w:r w:rsidRPr="005907C9">
        <w:t>388.</w:t>
      </w:r>
      <w:r w:rsidRPr="005907C9">
        <w:tab/>
        <w:t xml:space="preserve">Serra G, Antona V, Corsello G, Zara F, Piro E, Falsaperla R: </w:t>
      </w:r>
      <w:r w:rsidRPr="005907C9">
        <w:rPr>
          <w:b/>
        </w:rPr>
        <w:t>NF1 microdeletion syndrome: case report of two new patients</w:t>
      </w:r>
      <w:r w:rsidRPr="005907C9">
        <w:t xml:space="preserve">. </w:t>
      </w:r>
      <w:r w:rsidRPr="005907C9">
        <w:rPr>
          <w:i/>
        </w:rPr>
        <w:t xml:space="preserve">Ital J Pediatr </w:t>
      </w:r>
      <w:r w:rsidRPr="005907C9">
        <w:t xml:space="preserve">2019, </w:t>
      </w:r>
      <w:r w:rsidRPr="005907C9">
        <w:rPr>
          <w:b/>
        </w:rPr>
        <w:t>45</w:t>
      </w:r>
      <w:r w:rsidRPr="005907C9">
        <w:t xml:space="preserve">(1):138-138 </w:t>
      </w:r>
      <w:hyperlink r:id="rId394" w:history="1">
        <w:r w:rsidRPr="005907C9">
          <w:rPr>
            <w:rStyle w:val="Hyperlink"/>
          </w:rPr>
          <w:t>https://doi.org/10.1186/s13052-019-0718-7</w:t>
        </w:r>
      </w:hyperlink>
      <w:r w:rsidRPr="005907C9">
        <w:t>.</w:t>
      </w:r>
      <w:bookmarkEnd w:id="525"/>
    </w:p>
    <w:p w14:paraId="1DF5C308" w14:textId="1DBAA785" w:rsidR="005907C9" w:rsidRPr="005907C9" w:rsidRDefault="005907C9" w:rsidP="005907C9">
      <w:pPr>
        <w:pStyle w:val="EndNoteBibliography"/>
        <w:ind w:left="720" w:hanging="720"/>
      </w:pPr>
      <w:bookmarkStart w:id="526" w:name="_ENREF_389"/>
      <w:r w:rsidRPr="005907C9">
        <w:t>389.</w:t>
      </w:r>
      <w:r w:rsidRPr="005907C9">
        <w:tab/>
        <w:t xml:space="preserve">Alvarado DM, Aferol H, McCall K, Huang JB, Techy M, Buchan J, Cady J, Gonzales PR, Dobbs MB, Gurnett CA: </w:t>
      </w:r>
      <w:r w:rsidRPr="005907C9">
        <w:rPr>
          <w:b/>
        </w:rPr>
        <w:t>Familial isolated clubfoot is associated with recurrent chromosome 17q23.1q23.2 microduplications containing TBX4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1):154-160 </w:t>
      </w:r>
      <w:hyperlink r:id="rId395" w:history="1">
        <w:r w:rsidRPr="005907C9">
          <w:rPr>
            <w:rStyle w:val="Hyperlink"/>
          </w:rPr>
          <w:t>https://doi.org/10.1016/j.ajhg.2010.06.010</w:t>
        </w:r>
      </w:hyperlink>
      <w:r w:rsidRPr="005907C9">
        <w:t>.</w:t>
      </w:r>
      <w:bookmarkEnd w:id="526"/>
    </w:p>
    <w:p w14:paraId="593CEC4D" w14:textId="79E51C45" w:rsidR="005907C9" w:rsidRPr="005907C9" w:rsidRDefault="005907C9" w:rsidP="005907C9">
      <w:pPr>
        <w:pStyle w:val="EndNoteBibliography"/>
        <w:ind w:left="720" w:hanging="720"/>
      </w:pPr>
      <w:bookmarkStart w:id="527" w:name="_ENREF_390"/>
      <w:r w:rsidRPr="005907C9">
        <w:t>390.</w:t>
      </w:r>
      <w:r w:rsidRPr="005907C9">
        <w:tab/>
        <w:t>Ballif BC, Theisen A, Rosenfeld JA, Traylor RN, Gastier-Foster J, Thrush DL, Astbury C, Bartholomew D, McBride KL, Pyatt R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a recurrent microdeletion at 17q23.1q23.2 flanked by segmental duplications associated with heart defects and limb abnormaliti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6</w:t>
      </w:r>
      <w:r w:rsidRPr="005907C9">
        <w:t xml:space="preserve">(3):454-461 </w:t>
      </w:r>
      <w:hyperlink r:id="rId396" w:history="1">
        <w:r w:rsidRPr="005907C9">
          <w:rPr>
            <w:rStyle w:val="Hyperlink"/>
          </w:rPr>
          <w:t>https://doi.org/10.1016/j.ajhg.2010.01.038</w:t>
        </w:r>
      </w:hyperlink>
      <w:r w:rsidRPr="005907C9">
        <w:t>.</w:t>
      </w:r>
      <w:bookmarkEnd w:id="527"/>
    </w:p>
    <w:p w14:paraId="5E443D7F" w14:textId="4795673E" w:rsidR="005907C9" w:rsidRPr="005907C9" w:rsidRDefault="005907C9" w:rsidP="005907C9">
      <w:pPr>
        <w:pStyle w:val="EndNoteBibliography"/>
        <w:ind w:left="720" w:hanging="720"/>
      </w:pPr>
      <w:bookmarkStart w:id="528" w:name="_ENREF_391"/>
      <w:r w:rsidRPr="005907C9">
        <w:t>391.</w:t>
      </w:r>
      <w:r w:rsidRPr="005907C9">
        <w:tab/>
        <w:t xml:space="preserve">Schönewolf-Greulich B, Ronan A, Ravn K, Baekgaard P, Lodahl M, Nielsen K, Rendtorff ND, Tranebjaerg L, Brøndum-Nielsen K, Tümer Z: </w:t>
      </w:r>
      <w:r w:rsidRPr="005907C9">
        <w:rPr>
          <w:b/>
        </w:rPr>
        <w:t>Two new cases with microdeletion of 17q23.2 suggest presence of a candidate gene for sensorineural hearing loss within this reg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2):2964-2969 </w:t>
      </w:r>
      <w:hyperlink r:id="rId397" w:history="1">
        <w:r w:rsidRPr="005907C9">
          <w:rPr>
            <w:rStyle w:val="Hyperlink"/>
          </w:rPr>
          <w:t>https://doi.org/10.1002/ajmg.a.34302</w:t>
        </w:r>
      </w:hyperlink>
      <w:r w:rsidRPr="005907C9">
        <w:t>.</w:t>
      </w:r>
      <w:bookmarkEnd w:id="528"/>
    </w:p>
    <w:p w14:paraId="7F5107C0" w14:textId="5669A9DC" w:rsidR="005907C9" w:rsidRPr="005907C9" w:rsidRDefault="005907C9" w:rsidP="005907C9">
      <w:pPr>
        <w:pStyle w:val="EndNoteBibliography"/>
        <w:ind w:left="720" w:hanging="720"/>
      </w:pPr>
      <w:bookmarkStart w:id="529" w:name="_ENREF_392"/>
      <w:r w:rsidRPr="005907C9">
        <w:t>392.</w:t>
      </w:r>
      <w:r w:rsidRPr="005907C9">
        <w:tab/>
        <w:t xml:space="preserve">Peterson JF, Ghaloul-Gonzalez L, Madan-Khetarpal S, Hartman J, Surti U, Rajkovic A, Yatsenko SA: </w:t>
      </w:r>
      <w:r w:rsidRPr="005907C9">
        <w:rPr>
          <w:b/>
        </w:rPr>
        <w:t>Familial microduplication of 17q23.1–q23.2 involving TBX4 is associated with congenital clubfoot and reduced penetrance in femal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2):364-369 </w:t>
      </w:r>
      <w:hyperlink r:id="rId398" w:history="1">
        <w:r w:rsidRPr="005907C9">
          <w:rPr>
            <w:rStyle w:val="Hyperlink"/>
          </w:rPr>
          <w:t>https://doi.org/10.1002/ajmg.a.36238</w:t>
        </w:r>
      </w:hyperlink>
      <w:r w:rsidRPr="005907C9">
        <w:t>.</w:t>
      </w:r>
      <w:bookmarkEnd w:id="529"/>
    </w:p>
    <w:p w14:paraId="65207EFE" w14:textId="7D705951" w:rsidR="005907C9" w:rsidRPr="005907C9" w:rsidRDefault="005907C9" w:rsidP="005907C9">
      <w:pPr>
        <w:pStyle w:val="EndNoteBibliography"/>
        <w:ind w:left="720" w:hanging="720"/>
      </w:pPr>
      <w:bookmarkStart w:id="530" w:name="_ENREF_393"/>
      <w:r w:rsidRPr="005907C9">
        <w:t>393.</w:t>
      </w:r>
      <w:r w:rsidRPr="005907C9">
        <w:tab/>
        <w:t>Sun M, Li N, Dong W, Chen Z, Liu Q, Xu Y, He G, Shi Y, Li X, Hao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-number mutations on chromosome 17q24.2-q24.3 in congenital generalized hypertrichosis terminalis with or without gingival hyperplasia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4</w:t>
      </w:r>
      <w:r w:rsidRPr="005907C9">
        <w:t xml:space="preserve">(6):807-813 </w:t>
      </w:r>
      <w:hyperlink r:id="rId399" w:history="1">
        <w:r w:rsidRPr="005907C9">
          <w:rPr>
            <w:rStyle w:val="Hyperlink"/>
          </w:rPr>
          <w:t>https://doi.org/10.1016/j.ajhg.2009.04.018</w:t>
        </w:r>
      </w:hyperlink>
      <w:r w:rsidRPr="005907C9">
        <w:t>.</w:t>
      </w:r>
      <w:bookmarkEnd w:id="530"/>
    </w:p>
    <w:p w14:paraId="74A119A0" w14:textId="250FAD85" w:rsidR="005907C9" w:rsidRPr="005907C9" w:rsidRDefault="005907C9" w:rsidP="005907C9">
      <w:pPr>
        <w:pStyle w:val="EndNoteBibliography"/>
        <w:ind w:left="720" w:hanging="720"/>
      </w:pPr>
      <w:bookmarkStart w:id="531" w:name="_ENREF_394"/>
      <w:r w:rsidRPr="005907C9">
        <w:t>394.</w:t>
      </w:r>
      <w:r w:rsidRPr="005907C9">
        <w:tab/>
        <w:t>DeStefano GM, Kurban M, Anyane-Yeboa K, Dall'Armi C, Di Paolo G, Feenstra H, Silverberg N, Rohena L, López-Cepeda LD, Jobanputra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utations in the cholesterol transporter gene ABCA5 are associated with excessive hair overgrowth</w:t>
      </w:r>
      <w:r w:rsidRPr="005907C9">
        <w:t xml:space="preserve">. </w:t>
      </w:r>
      <w:r w:rsidRPr="005907C9">
        <w:rPr>
          <w:i/>
        </w:rPr>
        <w:t xml:space="preserve">PLoS Genet </w:t>
      </w:r>
      <w:r w:rsidRPr="005907C9">
        <w:t xml:space="preserve">2014, </w:t>
      </w:r>
      <w:r w:rsidRPr="005907C9">
        <w:rPr>
          <w:b/>
        </w:rPr>
        <w:t>10</w:t>
      </w:r>
      <w:r w:rsidRPr="005907C9">
        <w:t xml:space="preserve">(5):e1004333 </w:t>
      </w:r>
      <w:hyperlink r:id="rId400" w:history="1">
        <w:r w:rsidRPr="005907C9">
          <w:rPr>
            <w:rStyle w:val="Hyperlink"/>
          </w:rPr>
          <w:t>https://doi.org/10.1371/journal.pgen.1004333</w:t>
        </w:r>
      </w:hyperlink>
      <w:r w:rsidRPr="005907C9">
        <w:t>.</w:t>
      </w:r>
      <w:bookmarkEnd w:id="531"/>
    </w:p>
    <w:p w14:paraId="700E4796" w14:textId="0814904E" w:rsidR="005907C9" w:rsidRPr="005907C9" w:rsidRDefault="005907C9" w:rsidP="005907C9">
      <w:pPr>
        <w:pStyle w:val="EndNoteBibliography"/>
        <w:ind w:left="720" w:hanging="720"/>
      </w:pPr>
      <w:bookmarkStart w:id="532" w:name="_ENREF_395"/>
      <w:r w:rsidRPr="005907C9">
        <w:t>395.</w:t>
      </w:r>
      <w:r w:rsidRPr="005907C9">
        <w:tab/>
        <w:t>Afifi HH, Fukai R, Miyake N, Gamal El Din AA, Eid MM, Eid OM, Thomas MM, El-Badry TH, Tosson AM, Abdel-Salam G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 Novo 17q24.2-q24.3 microdeletion presenting with generalized hypertrichosis terminalis, gingival fibromatous hyperplasia, and distinctive facial featur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0):2418-2424 </w:t>
      </w:r>
      <w:hyperlink r:id="rId401" w:history="1">
        <w:r w:rsidRPr="005907C9">
          <w:rPr>
            <w:rStyle w:val="Hyperlink"/>
          </w:rPr>
          <w:t>https://doi.org/10.1002/ajmg.a.37185</w:t>
        </w:r>
      </w:hyperlink>
      <w:r w:rsidRPr="005907C9">
        <w:t>.</w:t>
      </w:r>
      <w:bookmarkEnd w:id="532"/>
    </w:p>
    <w:p w14:paraId="6B950265" w14:textId="35318D49" w:rsidR="005907C9" w:rsidRPr="005907C9" w:rsidRDefault="005907C9" w:rsidP="005907C9">
      <w:pPr>
        <w:pStyle w:val="EndNoteBibliography"/>
        <w:ind w:left="720" w:hanging="720"/>
      </w:pPr>
      <w:bookmarkStart w:id="533" w:name="_ENREF_396"/>
      <w:r w:rsidRPr="005907C9">
        <w:t>396.</w:t>
      </w:r>
      <w:r w:rsidRPr="005907C9">
        <w:tab/>
        <w:t xml:space="preserve">Hayashi R, Yoshida K, Abe R, Niizeki H, Shimomura Y: </w:t>
      </w:r>
      <w:r w:rsidRPr="005907C9">
        <w:rPr>
          <w:b/>
        </w:rPr>
        <w:t>First Japanese case of congenital generalized hypertrichosis with a copy number variation on chromosome 17q24</w:t>
      </w:r>
      <w:r w:rsidRPr="005907C9">
        <w:t xml:space="preserve">. </w:t>
      </w:r>
      <w:r w:rsidRPr="005907C9">
        <w:rPr>
          <w:i/>
        </w:rPr>
        <w:t xml:space="preserve">Journal of dermatological science </w:t>
      </w:r>
      <w:r w:rsidRPr="005907C9">
        <w:t xml:space="preserve">2017, </w:t>
      </w:r>
      <w:r w:rsidRPr="005907C9">
        <w:rPr>
          <w:b/>
        </w:rPr>
        <w:t>85</w:t>
      </w:r>
      <w:r w:rsidRPr="005907C9">
        <w:t xml:space="preserve">(1):63-65 </w:t>
      </w:r>
      <w:hyperlink r:id="rId402" w:history="1">
        <w:r w:rsidRPr="005907C9">
          <w:rPr>
            <w:rStyle w:val="Hyperlink"/>
          </w:rPr>
          <w:t>https://doi.org/10.1016/j.jdermsci.2016.10.010</w:t>
        </w:r>
      </w:hyperlink>
      <w:r w:rsidRPr="005907C9">
        <w:t>.</w:t>
      </w:r>
      <w:bookmarkEnd w:id="533"/>
    </w:p>
    <w:p w14:paraId="04421DB7" w14:textId="43C4A8C8" w:rsidR="005907C9" w:rsidRPr="005907C9" w:rsidRDefault="005907C9" w:rsidP="005907C9">
      <w:pPr>
        <w:pStyle w:val="EndNoteBibliography"/>
        <w:ind w:left="720" w:hanging="720"/>
      </w:pPr>
      <w:bookmarkStart w:id="534" w:name="_ENREF_397"/>
      <w:r w:rsidRPr="005907C9">
        <w:t>397.</w:t>
      </w:r>
      <w:r w:rsidRPr="005907C9">
        <w:tab/>
        <w:t>Benko S, Fantes JA, Amiel J, Kleinjan D-J, Thomas S, Ramsay J, Jamshidi N, Essafi A, Heaney S, Gordon CT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Highly conserved non-coding elements on either side of SOX9 associated with Pierre Robin sequence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3):359-364 </w:t>
      </w:r>
      <w:hyperlink r:id="rId403" w:history="1">
        <w:r w:rsidRPr="005907C9">
          <w:rPr>
            <w:rStyle w:val="Hyperlink"/>
          </w:rPr>
          <w:t>https://doi.org/10.1038/ng.329</w:t>
        </w:r>
      </w:hyperlink>
      <w:r w:rsidRPr="005907C9">
        <w:t>.</w:t>
      </w:r>
      <w:bookmarkEnd w:id="534"/>
    </w:p>
    <w:p w14:paraId="36B9D2B6" w14:textId="236582B8" w:rsidR="005907C9" w:rsidRPr="005907C9" w:rsidRDefault="005907C9" w:rsidP="005907C9">
      <w:pPr>
        <w:pStyle w:val="EndNoteBibliography"/>
        <w:ind w:left="720" w:hanging="720"/>
      </w:pPr>
      <w:bookmarkStart w:id="535" w:name="_ENREF_398"/>
      <w:r w:rsidRPr="005907C9">
        <w:t>398.</w:t>
      </w:r>
      <w:r w:rsidRPr="005907C9">
        <w:tab/>
        <w:t>Kurth I, Klopocki E, Stricker S, van Oosterwijk J, Vanek S, Altmann J, Santos HG, van Harssel JJT, de Ravel T, Wilkie AO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uplications of noncoding elements 5′ of SOX9 are associated with brachydactyly-anonychia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09, </w:t>
      </w:r>
      <w:r w:rsidRPr="005907C9">
        <w:rPr>
          <w:b/>
        </w:rPr>
        <w:t>41</w:t>
      </w:r>
      <w:r w:rsidRPr="005907C9">
        <w:t xml:space="preserve">(8):862-863 </w:t>
      </w:r>
      <w:hyperlink r:id="rId404" w:history="1">
        <w:r w:rsidRPr="005907C9">
          <w:rPr>
            <w:rStyle w:val="Hyperlink"/>
          </w:rPr>
          <w:t>https://doi.org/10.1038/ng0809-862</w:t>
        </w:r>
      </w:hyperlink>
      <w:r w:rsidRPr="005907C9">
        <w:t>.</w:t>
      </w:r>
      <w:bookmarkEnd w:id="535"/>
    </w:p>
    <w:p w14:paraId="423D6889" w14:textId="4AF1536B" w:rsidR="005907C9" w:rsidRPr="005907C9" w:rsidRDefault="005907C9" w:rsidP="005907C9">
      <w:pPr>
        <w:pStyle w:val="EndNoteBibliography"/>
        <w:ind w:left="720" w:hanging="720"/>
      </w:pPr>
      <w:bookmarkStart w:id="536" w:name="_ENREF_399"/>
      <w:r w:rsidRPr="005907C9">
        <w:lastRenderedPageBreak/>
        <w:t>399.</w:t>
      </w:r>
      <w:r w:rsidRPr="005907C9">
        <w:tab/>
        <w:t>Benko S, Gordon CT, Mallet D, Sreenivasan R, Thauvin-Robinet C, Brendehaug A, Thomas S, Bruland O, David M, Nicolino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ruption of a long distance regulatory region upstream of SOX9 in isolated disorders of sex developme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2):825-830 </w:t>
      </w:r>
      <w:hyperlink r:id="rId405" w:history="1">
        <w:r w:rsidRPr="005907C9">
          <w:rPr>
            <w:rStyle w:val="Hyperlink"/>
          </w:rPr>
          <w:t>https://doi.org/10.1136/jmedgenet-2011-100255</w:t>
        </w:r>
      </w:hyperlink>
      <w:r w:rsidRPr="005907C9">
        <w:t>.</w:t>
      </w:r>
      <w:bookmarkEnd w:id="536"/>
    </w:p>
    <w:p w14:paraId="7C7235CB" w14:textId="36C68150" w:rsidR="005907C9" w:rsidRPr="005907C9" w:rsidRDefault="005907C9" w:rsidP="005907C9">
      <w:pPr>
        <w:pStyle w:val="EndNoteBibliography"/>
        <w:ind w:left="720" w:hanging="720"/>
      </w:pPr>
      <w:bookmarkStart w:id="537" w:name="_ENREF_400"/>
      <w:r w:rsidRPr="005907C9">
        <w:t>400.</w:t>
      </w:r>
      <w:r w:rsidRPr="005907C9">
        <w:tab/>
        <w:t xml:space="preserve">Vetro A, Ciccone R, Giorda R, Patricelli MG, Della Mina E, Forlino A, Zuffardi O: </w:t>
      </w:r>
      <w:r w:rsidRPr="005907C9">
        <w:rPr>
          <w:b/>
        </w:rPr>
        <w:t>XX males SRY negative: a confirmed cause of infertility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0):710-712 </w:t>
      </w:r>
      <w:hyperlink r:id="rId406" w:history="1">
        <w:r w:rsidRPr="005907C9">
          <w:rPr>
            <w:rStyle w:val="Hyperlink"/>
          </w:rPr>
          <w:t>https://doi.org/10.1136/jmedgenet-2011-100036</w:t>
        </w:r>
      </w:hyperlink>
      <w:r w:rsidRPr="005907C9">
        <w:t>.</w:t>
      </w:r>
      <w:bookmarkEnd w:id="537"/>
    </w:p>
    <w:p w14:paraId="4F70B8D0" w14:textId="148B510F" w:rsidR="005907C9" w:rsidRPr="005907C9" w:rsidRDefault="005907C9" w:rsidP="005907C9">
      <w:pPr>
        <w:pStyle w:val="EndNoteBibliography"/>
        <w:ind w:left="720" w:hanging="720"/>
      </w:pPr>
      <w:bookmarkStart w:id="538" w:name="_ENREF_401"/>
      <w:r w:rsidRPr="005907C9">
        <w:t>401.</w:t>
      </w:r>
      <w:r w:rsidRPr="005907C9">
        <w:tab/>
        <w:t>Kim GJ, Sock E, Buchberger A, Just W, Denzer F, Hoepffner W, German J, Cole T, Mann J, Seguin J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 number variation of two separate regulatory regions upstream of SOX9 causes isolated 46,XY or 46,XX disorder of sex development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5, </w:t>
      </w:r>
      <w:r w:rsidRPr="005907C9">
        <w:rPr>
          <w:b/>
        </w:rPr>
        <w:t>52</w:t>
      </w:r>
      <w:r w:rsidRPr="005907C9">
        <w:t xml:space="preserve">(4):240-247 </w:t>
      </w:r>
      <w:hyperlink r:id="rId407" w:history="1">
        <w:r w:rsidRPr="005907C9">
          <w:rPr>
            <w:rStyle w:val="Hyperlink"/>
          </w:rPr>
          <w:t>https://doi.org/10.1136/jmedgenet-2014-102864</w:t>
        </w:r>
      </w:hyperlink>
      <w:r w:rsidRPr="005907C9">
        <w:t>.</w:t>
      </w:r>
      <w:bookmarkEnd w:id="538"/>
    </w:p>
    <w:p w14:paraId="53AF3F2F" w14:textId="4CED1CB7" w:rsidR="005907C9" w:rsidRPr="005907C9" w:rsidRDefault="005907C9" w:rsidP="005907C9">
      <w:pPr>
        <w:pStyle w:val="EndNoteBibliography"/>
        <w:ind w:left="720" w:hanging="720"/>
      </w:pPr>
      <w:bookmarkStart w:id="539" w:name="_ENREF_402"/>
      <w:r w:rsidRPr="005907C9">
        <w:t>402.</w:t>
      </w:r>
      <w:r w:rsidRPr="005907C9">
        <w:tab/>
        <w:t xml:space="preserve">Wester U, Bondeson ML, Edeby C, Annerén G: </w:t>
      </w:r>
      <w:r w:rsidRPr="005907C9">
        <w:rPr>
          <w:b/>
        </w:rPr>
        <w:t>Clinical and molecular characterization of individuals with 18p deletion: a genotype-phenotype correl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6, </w:t>
      </w:r>
      <w:r w:rsidRPr="005907C9">
        <w:rPr>
          <w:b/>
        </w:rPr>
        <w:t>140</w:t>
      </w:r>
      <w:r w:rsidRPr="005907C9">
        <w:t xml:space="preserve">(11):1164-1171 </w:t>
      </w:r>
      <w:hyperlink r:id="rId408" w:history="1">
        <w:r w:rsidRPr="005907C9">
          <w:rPr>
            <w:rStyle w:val="Hyperlink"/>
          </w:rPr>
          <w:t>https://doi.org/10.1002/ajmg.a.31260</w:t>
        </w:r>
      </w:hyperlink>
      <w:r w:rsidRPr="005907C9">
        <w:t>.</w:t>
      </w:r>
      <w:bookmarkEnd w:id="539"/>
    </w:p>
    <w:p w14:paraId="13903FC0" w14:textId="334C6FBB" w:rsidR="005907C9" w:rsidRPr="005907C9" w:rsidRDefault="005907C9" w:rsidP="005907C9">
      <w:pPr>
        <w:pStyle w:val="EndNoteBibliography"/>
        <w:ind w:left="720" w:hanging="720"/>
      </w:pPr>
      <w:bookmarkStart w:id="540" w:name="_ENREF_403"/>
      <w:r w:rsidRPr="005907C9">
        <w:t>403.</w:t>
      </w:r>
      <w:r w:rsidRPr="005907C9">
        <w:tab/>
        <w:t xml:space="preserve">Turleau C: </w:t>
      </w:r>
      <w:r w:rsidRPr="005907C9">
        <w:rPr>
          <w:b/>
        </w:rPr>
        <w:t>Monosomy 18p</w:t>
      </w:r>
      <w:r w:rsidRPr="005907C9">
        <w:t xml:space="preserve">. </w:t>
      </w:r>
      <w:r w:rsidRPr="005907C9">
        <w:rPr>
          <w:i/>
        </w:rPr>
        <w:t xml:space="preserve">Orphanet J Rare Dis </w:t>
      </w:r>
      <w:r w:rsidRPr="005907C9">
        <w:t xml:space="preserve">2008, </w:t>
      </w:r>
      <w:r w:rsidRPr="005907C9">
        <w:rPr>
          <w:b/>
        </w:rPr>
        <w:t>3</w:t>
      </w:r>
      <w:r w:rsidRPr="005907C9">
        <w:t xml:space="preserve">:4-4 </w:t>
      </w:r>
      <w:hyperlink r:id="rId409" w:history="1">
        <w:r w:rsidRPr="005907C9">
          <w:rPr>
            <w:rStyle w:val="Hyperlink"/>
          </w:rPr>
          <w:t>https://doi.org/10.1186/1750-1172-3-4</w:t>
        </w:r>
      </w:hyperlink>
      <w:r w:rsidRPr="005907C9">
        <w:t>.</w:t>
      </w:r>
      <w:bookmarkEnd w:id="540"/>
    </w:p>
    <w:p w14:paraId="34B499DB" w14:textId="24D7B5FD" w:rsidR="005907C9" w:rsidRPr="005907C9" w:rsidRDefault="005907C9" w:rsidP="005907C9">
      <w:pPr>
        <w:pStyle w:val="EndNoteBibliography"/>
        <w:ind w:left="720" w:hanging="720"/>
      </w:pPr>
      <w:bookmarkStart w:id="541" w:name="_ENREF_404"/>
      <w:r w:rsidRPr="005907C9">
        <w:t>404.</w:t>
      </w:r>
      <w:r w:rsidRPr="005907C9">
        <w:tab/>
        <w:t>Sebold C, Roeder E, Zimmerman M, Soileau B, Heard P, Carter E, Schatz M, White WA, Perry B, Reinker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trasomy 18p: report of the molecular and clinical findings of 43 individual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9):2164-2172 </w:t>
      </w:r>
      <w:hyperlink r:id="rId410" w:history="1">
        <w:r w:rsidRPr="005907C9">
          <w:rPr>
            <w:rStyle w:val="Hyperlink"/>
          </w:rPr>
          <w:t>https://doi.org/10.1002/ajmg.a.33597</w:t>
        </w:r>
      </w:hyperlink>
      <w:r w:rsidRPr="005907C9">
        <w:t>.</w:t>
      </w:r>
      <w:bookmarkEnd w:id="541"/>
    </w:p>
    <w:p w14:paraId="54B806FA" w14:textId="0D7F0FCB" w:rsidR="005907C9" w:rsidRPr="005907C9" w:rsidRDefault="005907C9" w:rsidP="005907C9">
      <w:pPr>
        <w:pStyle w:val="EndNoteBibliography"/>
        <w:ind w:left="720" w:hanging="720"/>
      </w:pPr>
      <w:bookmarkStart w:id="542" w:name="_ENREF_405"/>
      <w:r w:rsidRPr="005907C9">
        <w:t>405.</w:t>
      </w:r>
      <w:r w:rsidRPr="005907C9">
        <w:tab/>
        <w:t xml:space="preserve">O'Donnell L, Soileau BT, Sebold C, Gelfond J, Hale DE, Cody JD: </w:t>
      </w:r>
      <w:r w:rsidRPr="005907C9">
        <w:rPr>
          <w:b/>
        </w:rPr>
        <w:t>Tetrasomy 18p: report of cognitive and behavioral characteristic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7):1474-1482 </w:t>
      </w:r>
      <w:hyperlink r:id="rId411" w:history="1">
        <w:r w:rsidRPr="005907C9">
          <w:rPr>
            <w:rStyle w:val="Hyperlink"/>
          </w:rPr>
          <w:t>https://doi.org/10.1002/ajmg.a.37036</w:t>
        </w:r>
      </w:hyperlink>
      <w:r w:rsidRPr="005907C9">
        <w:t>.</w:t>
      </w:r>
      <w:bookmarkEnd w:id="542"/>
    </w:p>
    <w:p w14:paraId="5295D3AD" w14:textId="2B5A2B09" w:rsidR="005907C9" w:rsidRPr="005907C9" w:rsidRDefault="005907C9" w:rsidP="005907C9">
      <w:pPr>
        <w:pStyle w:val="EndNoteBibliography"/>
        <w:ind w:left="720" w:hanging="720"/>
      </w:pPr>
      <w:bookmarkStart w:id="543" w:name="_ENREF_406"/>
      <w:r w:rsidRPr="005907C9">
        <w:t>406.</w:t>
      </w:r>
      <w:r w:rsidRPr="005907C9">
        <w:tab/>
        <w:t>Cody JD, Sebold C, Malik A, Heard P, Carter E, Crandall A, Soileau B, Semrud-Clikeman M, Cody CM, Hardies L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ecurrent interstitial deletions of proximal 18q: a new syndrome involving expressive speech dela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7, </w:t>
      </w:r>
      <w:r w:rsidRPr="005907C9">
        <w:rPr>
          <w:b/>
        </w:rPr>
        <w:t>143a</w:t>
      </w:r>
      <w:r w:rsidRPr="005907C9">
        <w:t xml:space="preserve">(11):1181-1190 </w:t>
      </w:r>
      <w:hyperlink r:id="rId412" w:history="1">
        <w:r w:rsidRPr="005907C9">
          <w:rPr>
            <w:rStyle w:val="Hyperlink"/>
          </w:rPr>
          <w:t>https://doi.org/10.1002/ajmg.a.31729</w:t>
        </w:r>
      </w:hyperlink>
      <w:r w:rsidRPr="005907C9">
        <w:t>.</w:t>
      </w:r>
      <w:bookmarkEnd w:id="543"/>
    </w:p>
    <w:p w14:paraId="5021007B" w14:textId="2D85BD3C" w:rsidR="005907C9" w:rsidRPr="005907C9" w:rsidRDefault="005907C9" w:rsidP="005907C9">
      <w:pPr>
        <w:pStyle w:val="EndNoteBibliography"/>
        <w:ind w:left="720" w:hanging="720"/>
      </w:pPr>
      <w:bookmarkStart w:id="544" w:name="_ENREF_407"/>
      <w:r w:rsidRPr="005907C9">
        <w:t>407.</w:t>
      </w:r>
      <w:r w:rsidRPr="005907C9">
        <w:tab/>
        <w:t xml:space="preserve">Feenstra I, Vissers LE, Orsel M, van Kessel AG, Brunner HG, Veltman JA, van Ravenswaaij-Arts CM: </w:t>
      </w:r>
      <w:r w:rsidRPr="005907C9">
        <w:rPr>
          <w:b/>
        </w:rPr>
        <w:t>Genotype-phenotype mapping of chromosome 18q deletions by high-resolution array CGH: an update of the phenotypic map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7, </w:t>
      </w:r>
      <w:r w:rsidRPr="005907C9">
        <w:rPr>
          <w:b/>
        </w:rPr>
        <w:t>143a</w:t>
      </w:r>
      <w:r w:rsidRPr="005907C9">
        <w:t xml:space="preserve">(16):1858-1867 </w:t>
      </w:r>
      <w:hyperlink r:id="rId413" w:history="1">
        <w:r w:rsidRPr="005907C9">
          <w:rPr>
            <w:rStyle w:val="Hyperlink"/>
          </w:rPr>
          <w:t>https://doi.org/10.1002/ajmg.a.31850</w:t>
        </w:r>
      </w:hyperlink>
      <w:r w:rsidRPr="005907C9">
        <w:t>.</w:t>
      </w:r>
      <w:bookmarkEnd w:id="544"/>
    </w:p>
    <w:p w14:paraId="3CDAD726" w14:textId="25DBA9E3" w:rsidR="005907C9" w:rsidRPr="005907C9" w:rsidRDefault="005907C9" w:rsidP="005907C9">
      <w:pPr>
        <w:pStyle w:val="EndNoteBibliography"/>
        <w:ind w:left="720" w:hanging="720"/>
      </w:pPr>
      <w:bookmarkStart w:id="545" w:name="_ENREF_408"/>
      <w:r w:rsidRPr="005907C9">
        <w:t>408.</w:t>
      </w:r>
      <w:r w:rsidRPr="005907C9">
        <w:tab/>
        <w:t xml:space="preserve">Heard PL, Carter EM, Crandall AC, Sebold C, Hale DE, Cody JD: </w:t>
      </w:r>
      <w:r w:rsidRPr="005907C9">
        <w:rPr>
          <w:b/>
        </w:rPr>
        <w:t>High resolution genomic analysis of 18q- using oligo-microarray comparative genomic hybridization (aCGH)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7):1431-1437 </w:t>
      </w:r>
      <w:hyperlink r:id="rId414" w:history="1">
        <w:r w:rsidRPr="005907C9">
          <w:rPr>
            <w:rStyle w:val="Hyperlink"/>
          </w:rPr>
          <w:t>https://doi.org/10.1002/ajmg.a.32900</w:t>
        </w:r>
      </w:hyperlink>
      <w:r w:rsidRPr="005907C9">
        <w:t>.</w:t>
      </w:r>
      <w:bookmarkEnd w:id="545"/>
    </w:p>
    <w:p w14:paraId="7BB22FAD" w14:textId="36D10244" w:rsidR="005907C9" w:rsidRPr="005907C9" w:rsidRDefault="005907C9" w:rsidP="005907C9">
      <w:pPr>
        <w:pStyle w:val="EndNoteBibliography"/>
        <w:ind w:left="720" w:hanging="720"/>
      </w:pPr>
      <w:bookmarkStart w:id="546" w:name="_ENREF_409"/>
      <w:r w:rsidRPr="005907C9">
        <w:t>409.</w:t>
      </w:r>
      <w:r w:rsidRPr="005907C9">
        <w:tab/>
        <w:t>Cody JD, Sebold C, Heard P, Carter E, Soileau B, Hasi-Zogaj M, Hill A, Rupert D, Perry B, O'Donnell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nsequences of chromsome18q deletions</w:t>
      </w:r>
      <w:r w:rsidRPr="005907C9">
        <w:t xml:space="preserve">. </w:t>
      </w:r>
      <w:r w:rsidRPr="005907C9">
        <w:rPr>
          <w:i/>
        </w:rPr>
        <w:t xml:space="preserve">American Journal of Medical Genetics Part C: Seminars in Medical Genetics </w:t>
      </w:r>
      <w:r w:rsidRPr="005907C9">
        <w:t xml:space="preserve">2015, </w:t>
      </w:r>
      <w:r w:rsidRPr="005907C9">
        <w:rPr>
          <w:b/>
        </w:rPr>
        <w:t>169</w:t>
      </w:r>
      <w:r w:rsidRPr="005907C9">
        <w:t xml:space="preserve">(3):265-280 </w:t>
      </w:r>
      <w:hyperlink r:id="rId41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c.31446</w:t>
        </w:r>
      </w:hyperlink>
      <w:r w:rsidRPr="005907C9">
        <w:t>.</w:t>
      </w:r>
      <w:bookmarkEnd w:id="546"/>
    </w:p>
    <w:p w14:paraId="3D020216" w14:textId="7A3A9EB1" w:rsidR="005907C9" w:rsidRPr="005907C9" w:rsidRDefault="005907C9" w:rsidP="005907C9">
      <w:pPr>
        <w:pStyle w:val="EndNoteBibliography"/>
        <w:ind w:left="720" w:hanging="720"/>
      </w:pPr>
      <w:bookmarkStart w:id="547" w:name="_ENREF_410"/>
      <w:r w:rsidRPr="005907C9">
        <w:t>410.</w:t>
      </w:r>
      <w:r w:rsidRPr="005907C9">
        <w:tab/>
        <w:t>Rojnueangnit K, Charalsawadi C, Thammachote W, Pradabmuksiri A, Tim-Aroon T, Novelli A, Loddo S, Briuglia S, Concetta CM, Wattanasirichaigoon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linical delineation of 18q11-q12 microdeletion: Intellectual disability, speech and behavioral disorders, and conotruncal heart defects</w:t>
      </w:r>
      <w:r w:rsidRPr="005907C9">
        <w:t xml:space="preserve">. </w:t>
      </w:r>
      <w:r w:rsidRPr="005907C9">
        <w:rPr>
          <w:i/>
        </w:rPr>
        <w:t xml:space="preserve">Molecular genetics &amp; genomic medicine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9):e896-e896 </w:t>
      </w:r>
      <w:hyperlink r:id="rId416" w:history="1">
        <w:r w:rsidRPr="005907C9">
          <w:rPr>
            <w:rStyle w:val="Hyperlink"/>
          </w:rPr>
          <w:t>https://doi.org/10.1002/mgg3.896</w:t>
        </w:r>
      </w:hyperlink>
      <w:r w:rsidRPr="005907C9">
        <w:t>.</w:t>
      </w:r>
      <w:bookmarkEnd w:id="547"/>
    </w:p>
    <w:p w14:paraId="3B5B131C" w14:textId="1D544159" w:rsidR="005907C9" w:rsidRPr="005907C9" w:rsidRDefault="005907C9" w:rsidP="005907C9">
      <w:pPr>
        <w:pStyle w:val="EndNoteBibliography"/>
        <w:ind w:left="720" w:hanging="720"/>
      </w:pPr>
      <w:bookmarkStart w:id="548" w:name="_ENREF_411"/>
      <w:r w:rsidRPr="005907C9">
        <w:t>411.</w:t>
      </w:r>
      <w:r w:rsidRPr="005907C9">
        <w:tab/>
        <w:t xml:space="preserve">Hasi M, Soileau B, Sebold C, Hill A, Hale DE, O’Donnell L, Cody JD: </w:t>
      </w:r>
      <w:r w:rsidRPr="005907C9">
        <w:rPr>
          <w:b/>
        </w:rPr>
        <w:t>The role of the TCF4 gene in the phenotype of individuals with 18q segmental deletion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1, </w:t>
      </w:r>
      <w:r w:rsidRPr="005907C9">
        <w:rPr>
          <w:b/>
        </w:rPr>
        <w:t>130</w:t>
      </w:r>
      <w:r w:rsidRPr="005907C9">
        <w:t xml:space="preserve">(6):777-787 </w:t>
      </w:r>
      <w:hyperlink r:id="rId417" w:history="1">
        <w:r w:rsidRPr="005907C9">
          <w:rPr>
            <w:rStyle w:val="Hyperlink"/>
          </w:rPr>
          <w:t>https://doi.org/10.1007/s00439-011-1020-y</w:t>
        </w:r>
      </w:hyperlink>
      <w:r w:rsidRPr="005907C9">
        <w:t>.</w:t>
      </w:r>
      <w:bookmarkEnd w:id="548"/>
    </w:p>
    <w:p w14:paraId="1A1EDF30" w14:textId="352E59C7" w:rsidR="005907C9" w:rsidRPr="005907C9" w:rsidRDefault="005907C9" w:rsidP="005907C9">
      <w:pPr>
        <w:pStyle w:val="EndNoteBibliography"/>
        <w:ind w:left="720" w:hanging="720"/>
      </w:pPr>
      <w:bookmarkStart w:id="549" w:name="_ENREF_412"/>
      <w:r w:rsidRPr="005907C9">
        <w:t>412.</w:t>
      </w:r>
      <w:r w:rsidRPr="005907C9">
        <w:tab/>
        <w:t xml:space="preserve">Cody JD, Hasi M, Soileau B, Heard P, Carter E, Sebold C, O’Donnell L, Perry B, Stratton RF, Hale DE: </w:t>
      </w:r>
      <w:r w:rsidRPr="005907C9">
        <w:rPr>
          <w:b/>
        </w:rPr>
        <w:t>Establishing a reference group for distal 18q-: clinical description and molecular basis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14, </w:t>
      </w:r>
      <w:r w:rsidRPr="005907C9">
        <w:rPr>
          <w:b/>
        </w:rPr>
        <w:t>133</w:t>
      </w:r>
      <w:r w:rsidRPr="005907C9">
        <w:t xml:space="preserve">(2):199-209 </w:t>
      </w:r>
      <w:hyperlink r:id="rId418" w:history="1">
        <w:r w:rsidRPr="005907C9">
          <w:rPr>
            <w:rStyle w:val="Hyperlink"/>
          </w:rPr>
          <w:t>https://doi.org/10.1007/s00439-013-1364-6</w:t>
        </w:r>
      </w:hyperlink>
      <w:r w:rsidRPr="005907C9">
        <w:t>.</w:t>
      </w:r>
      <w:bookmarkEnd w:id="549"/>
    </w:p>
    <w:p w14:paraId="5BA9A21A" w14:textId="7CF88B0F" w:rsidR="005907C9" w:rsidRPr="005907C9" w:rsidRDefault="005907C9" w:rsidP="005907C9">
      <w:pPr>
        <w:pStyle w:val="EndNoteBibliography"/>
        <w:ind w:left="720" w:hanging="720"/>
      </w:pPr>
      <w:bookmarkStart w:id="550" w:name="_ENREF_413"/>
      <w:r w:rsidRPr="005907C9">
        <w:t>413.</w:t>
      </w:r>
      <w:r w:rsidRPr="005907C9">
        <w:tab/>
        <w:t xml:space="preserve">Ishikawa A, Enomoto K, Tominaga M, Saito T, Nagai J, Furuya N, Ueno K, Ueda H, Masuno M, Kurosawa K: </w:t>
      </w:r>
      <w:r w:rsidRPr="005907C9">
        <w:rPr>
          <w:b/>
        </w:rPr>
        <w:t>Pure duplication of 19p13.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9):2300-2304 </w:t>
      </w:r>
      <w:hyperlink r:id="rId419" w:history="1">
        <w:r w:rsidRPr="005907C9">
          <w:rPr>
            <w:rStyle w:val="Hyperlink"/>
          </w:rPr>
          <w:t>https://doi.org/10.1002/ajmg.a.36041</w:t>
        </w:r>
      </w:hyperlink>
      <w:r w:rsidRPr="005907C9">
        <w:t>.</w:t>
      </w:r>
      <w:bookmarkEnd w:id="550"/>
    </w:p>
    <w:p w14:paraId="6E45D330" w14:textId="3CE83162" w:rsidR="005907C9" w:rsidRPr="005907C9" w:rsidRDefault="005907C9" w:rsidP="005907C9">
      <w:pPr>
        <w:pStyle w:val="EndNoteBibliography"/>
        <w:ind w:left="720" w:hanging="720"/>
      </w:pPr>
      <w:bookmarkStart w:id="551" w:name="_ENREF_414"/>
      <w:r w:rsidRPr="005907C9">
        <w:t>414.</w:t>
      </w:r>
      <w:r w:rsidRPr="005907C9">
        <w:tab/>
        <w:t>Nevado J, Rosenfeld JA, Mena R, Palomares-Bralo M, Vallespín E, Ángeles Mori M, Tenorio JA, Gripp KW, Denenberg E, Del Campo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IAS4 is associated with macro/microcephaly in the novel interstitial 19p13.3 microdeletion/microduplication syndrome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12):1615-1626 </w:t>
      </w:r>
      <w:hyperlink r:id="rId420" w:history="1">
        <w:r w:rsidRPr="005907C9">
          <w:rPr>
            <w:rStyle w:val="Hyperlink"/>
          </w:rPr>
          <w:t>https://doi.org/10.1038/ejhg.2015.51</w:t>
        </w:r>
      </w:hyperlink>
      <w:r w:rsidRPr="005907C9">
        <w:t>.</w:t>
      </w:r>
      <w:bookmarkEnd w:id="551"/>
    </w:p>
    <w:p w14:paraId="44BC714B" w14:textId="7DCDC3CA" w:rsidR="005907C9" w:rsidRPr="005907C9" w:rsidRDefault="005907C9" w:rsidP="005907C9">
      <w:pPr>
        <w:pStyle w:val="EndNoteBibliography"/>
        <w:ind w:left="720" w:hanging="720"/>
      </w:pPr>
      <w:bookmarkStart w:id="552" w:name="_ENREF_415"/>
      <w:r w:rsidRPr="005907C9">
        <w:t>415.</w:t>
      </w:r>
      <w:r w:rsidRPr="005907C9">
        <w:tab/>
        <w:t xml:space="preserve">Orellana C, Roselló M, Monfort S, Mayo S, Oltra S, Martínez F: </w:t>
      </w:r>
      <w:r w:rsidRPr="005907C9">
        <w:rPr>
          <w:b/>
        </w:rPr>
        <w:t>Pure duplication of 19p13.3 in three members of a family with intellectual disability and literature review. Definition of a new microduplica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7):1614-1620 </w:t>
      </w:r>
      <w:hyperlink r:id="rId42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7046</w:t>
        </w:r>
      </w:hyperlink>
      <w:r w:rsidRPr="005907C9">
        <w:t>.</w:t>
      </w:r>
      <w:bookmarkEnd w:id="552"/>
    </w:p>
    <w:p w14:paraId="275E8687" w14:textId="32481586" w:rsidR="005907C9" w:rsidRPr="005907C9" w:rsidRDefault="005907C9" w:rsidP="005907C9">
      <w:pPr>
        <w:pStyle w:val="EndNoteBibliography"/>
        <w:ind w:left="720" w:hanging="720"/>
      </w:pPr>
      <w:bookmarkStart w:id="553" w:name="_ENREF_416"/>
      <w:r w:rsidRPr="005907C9">
        <w:t>416.</w:t>
      </w:r>
      <w:r w:rsidRPr="005907C9">
        <w:tab/>
        <w:t xml:space="preserve">Novikova I, Sen P, Manzardo A, Butler MG: </w:t>
      </w:r>
      <w:r w:rsidRPr="005907C9">
        <w:rPr>
          <w:b/>
        </w:rPr>
        <w:t>Duplication of 19p13.3 in 11-Year-Old Male Patient with Dysmorphic Features and Intellectual Disability: A Review</w:t>
      </w:r>
      <w:r w:rsidRPr="005907C9">
        <w:t xml:space="preserve">. </w:t>
      </w:r>
      <w:r w:rsidRPr="005907C9">
        <w:rPr>
          <w:i/>
        </w:rPr>
        <w:t xml:space="preserve">J Pediatr Genet </w:t>
      </w:r>
      <w:r w:rsidRPr="005907C9">
        <w:t xml:space="preserve">2017, </w:t>
      </w:r>
      <w:r w:rsidRPr="005907C9">
        <w:rPr>
          <w:b/>
        </w:rPr>
        <w:t>6</w:t>
      </w:r>
      <w:r w:rsidRPr="005907C9">
        <w:t xml:space="preserve">(4):227-233 </w:t>
      </w:r>
      <w:hyperlink r:id="rId422" w:history="1">
        <w:r w:rsidRPr="005907C9">
          <w:rPr>
            <w:rStyle w:val="Hyperlink"/>
          </w:rPr>
          <w:t>https://doi.org/10.1055/s-0037-1603650</w:t>
        </w:r>
      </w:hyperlink>
      <w:r w:rsidRPr="005907C9">
        <w:t>.</w:t>
      </w:r>
      <w:bookmarkEnd w:id="553"/>
    </w:p>
    <w:p w14:paraId="4335EF08" w14:textId="0911CB3B" w:rsidR="005907C9" w:rsidRPr="005907C9" w:rsidRDefault="005907C9" w:rsidP="005907C9">
      <w:pPr>
        <w:pStyle w:val="EndNoteBibliography"/>
        <w:ind w:left="720" w:hanging="720"/>
      </w:pPr>
      <w:bookmarkStart w:id="554" w:name="_ENREF_417"/>
      <w:r w:rsidRPr="005907C9">
        <w:t>417.</w:t>
      </w:r>
      <w:r w:rsidRPr="005907C9">
        <w:tab/>
        <w:t>Tenorio J, Nevado J, González-Meneses A, Arias P, Dapía I, Venegas-Vega CA, Calvente M, Hernández A, Landera L, Ramos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urther definition of the proximal 19p13.3 microdeletion/microduplication syndrome and implication of PIAS4 as the major contributor</w:t>
      </w:r>
      <w:r w:rsidRPr="005907C9">
        <w:t xml:space="preserve">. </w:t>
      </w:r>
      <w:r w:rsidRPr="005907C9">
        <w:rPr>
          <w:i/>
        </w:rPr>
        <w:t xml:space="preserve">Clinical Genetics </w:t>
      </w:r>
      <w:r w:rsidRPr="005907C9">
        <w:t xml:space="preserve">2020, </w:t>
      </w:r>
      <w:r w:rsidRPr="005907C9">
        <w:rPr>
          <w:b/>
        </w:rPr>
        <w:t>97</w:t>
      </w:r>
      <w:r w:rsidRPr="005907C9">
        <w:t xml:space="preserve">(3):467-476 </w:t>
      </w:r>
      <w:hyperlink r:id="rId42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111/cge.13689</w:t>
        </w:r>
      </w:hyperlink>
      <w:r w:rsidRPr="005907C9">
        <w:t>.</w:t>
      </w:r>
      <w:bookmarkEnd w:id="554"/>
    </w:p>
    <w:p w14:paraId="32C24760" w14:textId="78BFA1CE" w:rsidR="005907C9" w:rsidRPr="005907C9" w:rsidRDefault="005907C9" w:rsidP="005907C9">
      <w:pPr>
        <w:pStyle w:val="EndNoteBibliography"/>
        <w:ind w:left="720" w:hanging="720"/>
      </w:pPr>
      <w:bookmarkStart w:id="555" w:name="_ENREF_418"/>
      <w:r w:rsidRPr="005907C9">
        <w:t>418.</w:t>
      </w:r>
      <w:r w:rsidRPr="005907C9">
        <w:tab/>
        <w:t xml:space="preserve">Dolan M, Mendelsohn NJ, Pierpont ME, Schimmenti LA, Berry SA, Hirsch B: </w:t>
      </w:r>
      <w:r w:rsidRPr="005907C9">
        <w:rPr>
          <w:b/>
        </w:rPr>
        <w:t>A novel microdeletion/microduplication syndrome of 19p13.13</w:t>
      </w:r>
      <w:r w:rsidRPr="005907C9">
        <w:t xml:space="preserve">. </w:t>
      </w:r>
      <w:r w:rsidRPr="005907C9">
        <w:rPr>
          <w:i/>
        </w:rPr>
        <w:t xml:space="preserve">Genetics in Medicine </w:t>
      </w:r>
      <w:r w:rsidRPr="005907C9">
        <w:t xml:space="preserve">2010, </w:t>
      </w:r>
      <w:r w:rsidRPr="005907C9">
        <w:rPr>
          <w:b/>
        </w:rPr>
        <w:t>12</w:t>
      </w:r>
      <w:r w:rsidRPr="005907C9">
        <w:t xml:space="preserve">(8):503-511 </w:t>
      </w:r>
      <w:hyperlink r:id="rId424" w:history="1">
        <w:r w:rsidRPr="005907C9">
          <w:rPr>
            <w:rStyle w:val="Hyperlink"/>
          </w:rPr>
          <w:t>https://doi.org/10.1097/GIM.0b013e3181e59291</w:t>
        </w:r>
      </w:hyperlink>
      <w:r w:rsidRPr="005907C9">
        <w:t>.</w:t>
      </w:r>
      <w:bookmarkEnd w:id="555"/>
    </w:p>
    <w:p w14:paraId="39CE2996" w14:textId="3FDEB831" w:rsidR="005907C9" w:rsidRPr="005907C9" w:rsidRDefault="005907C9" w:rsidP="005907C9">
      <w:pPr>
        <w:pStyle w:val="EndNoteBibliography"/>
        <w:ind w:left="720" w:hanging="720"/>
      </w:pPr>
      <w:bookmarkStart w:id="556" w:name="_ENREF_419"/>
      <w:r w:rsidRPr="005907C9">
        <w:t>419.</w:t>
      </w:r>
      <w:r w:rsidRPr="005907C9">
        <w:tab/>
        <w:t>Malan V, Rajan D, Thomas S, Shaw AC, Louis Dit Picard H, Layet V, Till M, van Haeringen A, Mortier G, Nampoothiri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tinct effects of allelic NFIX mutations on nonsense-mediated mRNA decay engender either a Sotos-like or a Marshall-Smith syndrom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2):189-198 </w:t>
      </w:r>
      <w:hyperlink r:id="rId425" w:history="1">
        <w:r w:rsidRPr="005907C9">
          <w:rPr>
            <w:rStyle w:val="Hyperlink"/>
          </w:rPr>
          <w:t>https://doi.org/10.1016/j.ajhg.2010.07.001</w:t>
        </w:r>
      </w:hyperlink>
      <w:r w:rsidRPr="005907C9">
        <w:t>.</w:t>
      </w:r>
      <w:bookmarkEnd w:id="556"/>
    </w:p>
    <w:p w14:paraId="79E584DA" w14:textId="343FC300" w:rsidR="005907C9" w:rsidRPr="005907C9" w:rsidRDefault="005907C9" w:rsidP="005907C9">
      <w:pPr>
        <w:pStyle w:val="EndNoteBibliography"/>
        <w:ind w:left="720" w:hanging="720"/>
      </w:pPr>
      <w:bookmarkStart w:id="557" w:name="_ENREF_420"/>
      <w:r w:rsidRPr="005907C9">
        <w:lastRenderedPageBreak/>
        <w:t>420.</w:t>
      </w:r>
      <w:r w:rsidRPr="005907C9">
        <w:tab/>
        <w:t xml:space="preserve">Shimojima K, Okamoto N, Tamasaki A, Sangu N, Shimada S, Yamamoto T: </w:t>
      </w:r>
      <w:r w:rsidRPr="005907C9">
        <w:rPr>
          <w:b/>
        </w:rPr>
        <w:t>An association of 19p13.2 microdeletions with Malan syndrome and Chiari malform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4):724-730 </w:t>
      </w:r>
      <w:hyperlink r:id="rId42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959</w:t>
        </w:r>
      </w:hyperlink>
      <w:r w:rsidRPr="005907C9">
        <w:t>.</w:t>
      </w:r>
      <w:bookmarkEnd w:id="557"/>
    </w:p>
    <w:p w14:paraId="02E9753E" w14:textId="244F144B" w:rsidR="005907C9" w:rsidRPr="005907C9" w:rsidRDefault="005907C9" w:rsidP="005907C9">
      <w:pPr>
        <w:pStyle w:val="EndNoteBibliography"/>
        <w:ind w:left="720" w:hanging="720"/>
      </w:pPr>
      <w:bookmarkStart w:id="558" w:name="_ENREF_421"/>
      <w:r w:rsidRPr="005907C9">
        <w:t>421.</w:t>
      </w:r>
      <w:r w:rsidRPr="005907C9">
        <w:tab/>
        <w:t>Jezela-Stanek A, Kucharczyk M, Falana K, Jurkiewicz D, Mlynek M, Wicher D, Rydzanicz M, Kugaudo M, Cieslikowska A, Ciara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alan syndrome (Sotos syndrome 2) in two patients with 19p13.2 deletion encompassing NFIX gene and novel NFIX sequence variant</w:t>
      </w:r>
      <w:r w:rsidRPr="005907C9">
        <w:t xml:space="preserve">. </w:t>
      </w:r>
      <w:r w:rsidRPr="005907C9">
        <w:rPr>
          <w:i/>
        </w:rPr>
        <w:t xml:space="preserve">Biomedical papers of the Medical Faculty of the University Palacky, Olomouc, Czechoslovakia </w:t>
      </w:r>
      <w:r w:rsidRPr="005907C9">
        <w:t xml:space="preserve">2016, </w:t>
      </w:r>
      <w:r w:rsidRPr="005907C9">
        <w:rPr>
          <w:b/>
        </w:rPr>
        <w:t>160</w:t>
      </w:r>
      <w:r w:rsidRPr="005907C9">
        <w:t xml:space="preserve">(1):161-167 </w:t>
      </w:r>
      <w:hyperlink r:id="rId427" w:history="1">
        <w:r w:rsidRPr="005907C9">
          <w:rPr>
            <w:rStyle w:val="Hyperlink"/>
          </w:rPr>
          <w:t>https://doi.org/10.5507/bp.2016.006</w:t>
        </w:r>
      </w:hyperlink>
      <w:r w:rsidRPr="005907C9">
        <w:t>.</w:t>
      </w:r>
      <w:bookmarkEnd w:id="558"/>
    </w:p>
    <w:p w14:paraId="5648872C" w14:textId="62928BF0" w:rsidR="005907C9" w:rsidRPr="005907C9" w:rsidRDefault="005907C9" w:rsidP="005907C9">
      <w:pPr>
        <w:pStyle w:val="EndNoteBibliography"/>
        <w:ind w:left="720" w:hanging="720"/>
      </w:pPr>
      <w:bookmarkStart w:id="559" w:name="_ENREF_422"/>
      <w:r w:rsidRPr="005907C9">
        <w:t>422.</w:t>
      </w:r>
      <w:r w:rsidRPr="005907C9">
        <w:tab/>
        <w:t>Jensen DR, Martin DM, Gebarski S, Sahoo T, Brundage EK, Chinault AC, Otto EA, Chaki M, Hildebrandt F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novel chromosome 19p13.12 deletion in a child with multiple congenital anomal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9, </w:t>
      </w:r>
      <w:r w:rsidRPr="005907C9">
        <w:rPr>
          <w:b/>
        </w:rPr>
        <w:t>149A</w:t>
      </w:r>
      <w:r w:rsidRPr="005907C9">
        <w:t xml:space="preserve">(3):396-402 </w:t>
      </w:r>
      <w:hyperlink r:id="rId428" w:history="1">
        <w:r w:rsidRPr="005907C9">
          <w:rPr>
            <w:rStyle w:val="Hyperlink"/>
          </w:rPr>
          <w:t>https://doi.org/10.1002/ajmg.a.32691</w:t>
        </w:r>
      </w:hyperlink>
      <w:r w:rsidRPr="005907C9">
        <w:t>.</w:t>
      </w:r>
      <w:bookmarkEnd w:id="559"/>
    </w:p>
    <w:p w14:paraId="2000E375" w14:textId="09204FD9" w:rsidR="005907C9" w:rsidRPr="005907C9" w:rsidRDefault="005907C9" w:rsidP="005907C9">
      <w:pPr>
        <w:pStyle w:val="EndNoteBibliography"/>
        <w:ind w:left="720" w:hanging="720"/>
      </w:pPr>
      <w:bookmarkStart w:id="560" w:name="_ENREF_423"/>
      <w:r w:rsidRPr="005907C9">
        <w:t>423.</w:t>
      </w:r>
      <w:r w:rsidRPr="005907C9">
        <w:tab/>
        <w:t>Bonaglia MC, Marelli S, Novara F, Commodaro S, Borgatti R, Minardo G, Memo L, Mangold E, Beri S, Zucca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-phenotype relationship in three cases with overlapping 19p13.12 microdeletions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12):1302-1309 </w:t>
      </w:r>
      <w:hyperlink r:id="rId429" w:history="1">
        <w:r w:rsidRPr="005907C9">
          <w:rPr>
            <w:rStyle w:val="Hyperlink"/>
          </w:rPr>
          <w:t>https://doi.org/10.1038/ejhg.2010.115</w:t>
        </w:r>
      </w:hyperlink>
      <w:r w:rsidRPr="005907C9">
        <w:t>.</w:t>
      </w:r>
      <w:bookmarkEnd w:id="560"/>
    </w:p>
    <w:p w14:paraId="44D34372" w14:textId="58CD771B" w:rsidR="005907C9" w:rsidRPr="005907C9" w:rsidRDefault="005907C9" w:rsidP="005907C9">
      <w:pPr>
        <w:pStyle w:val="EndNoteBibliography"/>
        <w:ind w:left="720" w:hanging="720"/>
      </w:pPr>
      <w:bookmarkStart w:id="561" w:name="_ENREF_424"/>
      <w:r w:rsidRPr="005907C9">
        <w:t>424.</w:t>
      </w:r>
      <w:r w:rsidRPr="005907C9">
        <w:tab/>
        <w:t xml:space="preserve">Gallant NM, Baldwin E, Salamon N, Dipple KM, Quintero-Rivera F: </w:t>
      </w:r>
      <w:r w:rsidRPr="005907C9">
        <w:rPr>
          <w:b/>
        </w:rPr>
        <w:t>Pontocerebellar hypoplasia in association with de novo 19p13.11p13.12 micro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11):2871-2878 </w:t>
      </w:r>
      <w:hyperlink r:id="rId430" w:history="1">
        <w:r w:rsidRPr="005907C9">
          <w:rPr>
            <w:rStyle w:val="Hyperlink"/>
          </w:rPr>
          <w:t>https://doi.org/10.1002/ajmg.a.34286</w:t>
        </w:r>
      </w:hyperlink>
      <w:r w:rsidRPr="005907C9">
        <w:t>.</w:t>
      </w:r>
      <w:bookmarkEnd w:id="561"/>
    </w:p>
    <w:p w14:paraId="7489A06F" w14:textId="7390E378" w:rsidR="005907C9" w:rsidRPr="005907C9" w:rsidRDefault="005907C9" w:rsidP="005907C9">
      <w:pPr>
        <w:pStyle w:val="EndNoteBibliography"/>
        <w:ind w:left="720" w:hanging="720"/>
      </w:pPr>
      <w:bookmarkStart w:id="562" w:name="_ENREF_425"/>
      <w:r w:rsidRPr="005907C9">
        <w:t>425.</w:t>
      </w:r>
      <w:r w:rsidRPr="005907C9">
        <w:tab/>
        <w:t xml:space="preserve">Van der Aa N, Vandeweyer G, Kooy RF: </w:t>
      </w:r>
      <w:r w:rsidRPr="005907C9">
        <w:rPr>
          <w:b/>
        </w:rPr>
        <w:t>A boy with mental retardation, obesity and hypertrichosis caused by a microdeletion of 19p13.12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0, </w:t>
      </w:r>
      <w:r w:rsidRPr="005907C9">
        <w:rPr>
          <w:b/>
        </w:rPr>
        <w:t>53</w:t>
      </w:r>
      <w:r w:rsidRPr="005907C9">
        <w:t xml:space="preserve">(5):291-293 </w:t>
      </w:r>
      <w:hyperlink r:id="rId431" w:history="1">
        <w:r w:rsidRPr="005907C9">
          <w:rPr>
            <w:rStyle w:val="Hyperlink"/>
          </w:rPr>
          <w:t>https://doi.org/10.1016/j.ejmg.2010.05.006</w:t>
        </w:r>
      </w:hyperlink>
      <w:r w:rsidRPr="005907C9">
        <w:t>.</w:t>
      </w:r>
      <w:bookmarkEnd w:id="562"/>
    </w:p>
    <w:p w14:paraId="113A6116" w14:textId="4AEB2E5F" w:rsidR="005907C9" w:rsidRPr="005907C9" w:rsidRDefault="005907C9" w:rsidP="005907C9">
      <w:pPr>
        <w:pStyle w:val="EndNoteBibliography"/>
        <w:ind w:left="720" w:hanging="720"/>
      </w:pPr>
      <w:bookmarkStart w:id="563" w:name="_ENREF_426"/>
      <w:r w:rsidRPr="005907C9">
        <w:t>426.</w:t>
      </w:r>
      <w:r w:rsidRPr="005907C9">
        <w:tab/>
        <w:t xml:space="preserve">de Souza LC, Sgardioli IC, Gil-da-Silva-Lopes VL, Vieira TP: </w:t>
      </w:r>
      <w:r w:rsidRPr="005907C9">
        <w:rPr>
          <w:b/>
        </w:rPr>
        <w:t>A recognizable phenotype related to 19p13.12 microdele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8, </w:t>
      </w:r>
      <w:r w:rsidRPr="005907C9">
        <w:rPr>
          <w:b/>
        </w:rPr>
        <w:t>176</w:t>
      </w:r>
      <w:r w:rsidRPr="005907C9">
        <w:t xml:space="preserve">(8):1753-1759 </w:t>
      </w:r>
      <w:hyperlink r:id="rId43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8842</w:t>
        </w:r>
      </w:hyperlink>
      <w:r w:rsidRPr="005907C9">
        <w:t>.</w:t>
      </w:r>
      <w:bookmarkEnd w:id="563"/>
    </w:p>
    <w:p w14:paraId="42668580" w14:textId="76D82483" w:rsidR="005907C9" w:rsidRPr="005907C9" w:rsidRDefault="005907C9" w:rsidP="005907C9">
      <w:pPr>
        <w:pStyle w:val="EndNoteBibliography"/>
        <w:ind w:left="720" w:hanging="720"/>
      </w:pPr>
      <w:bookmarkStart w:id="564" w:name="_ENREF_427"/>
      <w:r w:rsidRPr="005907C9">
        <w:t>427.</w:t>
      </w:r>
      <w:r w:rsidRPr="005907C9">
        <w:tab/>
        <w:t>Chowdhury S, Bandholz AM, Parkash S, Dyack S, Rideout AL, Leppig KA, Thiese H, Wheeler PG, Tsang M, Ballif B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ic and molecular characterization of 19q12q13.1 deletions: a report of five patient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1):62-69 </w:t>
      </w:r>
      <w:hyperlink r:id="rId433" w:history="1">
        <w:r w:rsidRPr="005907C9">
          <w:rPr>
            <w:rStyle w:val="Hyperlink"/>
          </w:rPr>
          <w:t>https://doi.org/10.1002/ajmg.a.36201</w:t>
        </w:r>
      </w:hyperlink>
      <w:r w:rsidRPr="005907C9">
        <w:t>.</w:t>
      </w:r>
      <w:bookmarkEnd w:id="564"/>
    </w:p>
    <w:p w14:paraId="1011503C" w14:textId="04DC4835" w:rsidR="005907C9" w:rsidRPr="005907C9" w:rsidRDefault="005907C9" w:rsidP="005907C9">
      <w:pPr>
        <w:pStyle w:val="EndNoteBibliography"/>
        <w:ind w:left="720" w:hanging="720"/>
      </w:pPr>
      <w:bookmarkStart w:id="565" w:name="_ENREF_428"/>
      <w:r w:rsidRPr="005907C9">
        <w:t>428.</w:t>
      </w:r>
      <w:r w:rsidRPr="005907C9">
        <w:tab/>
        <w:t>Caubit X, Gubellini P, Andrieux J, Roubertoux PL, Metwaly M, Jacq B, Fatmi A, Had-Aissouni L, Kwan KY, Salin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SHZ3 deletion causes an autism syndrome and defects in cortical projection neurons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2016, </w:t>
      </w:r>
      <w:r w:rsidRPr="005907C9">
        <w:rPr>
          <w:b/>
        </w:rPr>
        <w:t>48</w:t>
      </w:r>
      <w:r w:rsidRPr="005907C9">
        <w:t xml:space="preserve">(11):1359-1369 </w:t>
      </w:r>
      <w:hyperlink r:id="rId434" w:history="1">
        <w:r w:rsidRPr="005907C9">
          <w:rPr>
            <w:rStyle w:val="Hyperlink"/>
          </w:rPr>
          <w:t>https://doi.org/10.1038/ng.3681</w:t>
        </w:r>
      </w:hyperlink>
      <w:r w:rsidRPr="005907C9">
        <w:t>.</w:t>
      </w:r>
      <w:bookmarkEnd w:id="565"/>
    </w:p>
    <w:p w14:paraId="34C99C8C" w14:textId="6AA52B81" w:rsidR="005907C9" w:rsidRPr="005907C9" w:rsidRDefault="005907C9" w:rsidP="005907C9">
      <w:pPr>
        <w:pStyle w:val="EndNoteBibliography"/>
        <w:ind w:left="720" w:hanging="720"/>
      </w:pPr>
      <w:bookmarkStart w:id="566" w:name="_ENREF_429"/>
      <w:r w:rsidRPr="005907C9">
        <w:t>429.</w:t>
      </w:r>
      <w:r w:rsidRPr="005907C9">
        <w:tab/>
        <w:t>Malan V, Raoul O, Firth HV, Royer G, Turleau C, Bernheim A, Willatt L, Munnich A, Vekemans M, Lyonnet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9q13.11 deletion syndrome: a novel clinically recognisable genetic condition identified by array comparative genomic hybridisation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9):635-640 </w:t>
      </w:r>
      <w:hyperlink r:id="rId435" w:history="1">
        <w:r w:rsidRPr="005907C9">
          <w:rPr>
            <w:rStyle w:val="Hyperlink"/>
          </w:rPr>
          <w:t>https://doi.org/10.1136/jmg.2008.062034</w:t>
        </w:r>
      </w:hyperlink>
      <w:r w:rsidRPr="005907C9">
        <w:t>.</w:t>
      </w:r>
      <w:bookmarkEnd w:id="566"/>
    </w:p>
    <w:p w14:paraId="130BCD59" w14:textId="4EC8EA9D" w:rsidR="005907C9" w:rsidRPr="005907C9" w:rsidRDefault="005907C9" w:rsidP="005907C9">
      <w:pPr>
        <w:pStyle w:val="EndNoteBibliography"/>
        <w:ind w:left="720" w:hanging="720"/>
      </w:pPr>
      <w:bookmarkStart w:id="567" w:name="_ENREF_430"/>
      <w:r w:rsidRPr="005907C9">
        <w:t>430.</w:t>
      </w:r>
      <w:r w:rsidRPr="005907C9">
        <w:tab/>
        <w:t>Gana S, Veggiotti P, Sciacca G, Fedeli C, Bersano A, Micieli G, Maghnie M, Ciccone R, Rossi E, Plunkett K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19q13.11 cryptic deletion: description of two new cases and indication for a role of WTIP haploinsufficiency in hypospadia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8):852-856 </w:t>
      </w:r>
      <w:hyperlink r:id="rId436" w:history="1">
        <w:r w:rsidRPr="005907C9">
          <w:rPr>
            <w:rStyle w:val="Hyperlink"/>
          </w:rPr>
          <w:t>https://doi.org/10.1038/ejhg.2012.19</w:t>
        </w:r>
      </w:hyperlink>
      <w:r w:rsidRPr="005907C9">
        <w:t>.</w:t>
      </w:r>
      <w:bookmarkEnd w:id="567"/>
    </w:p>
    <w:p w14:paraId="7053B61B" w14:textId="6207F7D5" w:rsidR="005907C9" w:rsidRPr="005907C9" w:rsidRDefault="005907C9" w:rsidP="005907C9">
      <w:pPr>
        <w:pStyle w:val="EndNoteBibliography"/>
        <w:ind w:left="720" w:hanging="720"/>
      </w:pPr>
      <w:bookmarkStart w:id="568" w:name="_ENREF_431"/>
      <w:r w:rsidRPr="005907C9">
        <w:t>431.</w:t>
      </w:r>
      <w:r w:rsidRPr="005907C9">
        <w:tab/>
        <w:t xml:space="preserve">Abe KT, Rizzo IMPO, Coelho ALV, Sakai N, Jr., Carvalho DR, Speck-Martins CE: </w:t>
      </w:r>
      <w:r w:rsidRPr="005907C9">
        <w:rPr>
          <w:b/>
        </w:rPr>
        <w:t>19q13.11 microdeletion: Clinical features overlapping ectrodactyly ectodermal dysplasia-clefting syndrome phenotype</w:t>
      </w:r>
      <w:r w:rsidRPr="005907C9">
        <w:t xml:space="preserve">. </w:t>
      </w:r>
      <w:r w:rsidRPr="005907C9">
        <w:rPr>
          <w:i/>
        </w:rPr>
        <w:t xml:space="preserve">Clin Case Rep </w:t>
      </w:r>
      <w:r w:rsidRPr="005907C9">
        <w:t xml:space="preserve">2018, </w:t>
      </w:r>
      <w:r w:rsidRPr="005907C9">
        <w:rPr>
          <w:b/>
        </w:rPr>
        <w:t>6</w:t>
      </w:r>
      <w:r w:rsidRPr="005907C9">
        <w:t xml:space="preserve">(7):1300-1307 </w:t>
      </w:r>
      <w:hyperlink r:id="rId437" w:history="1">
        <w:r w:rsidRPr="005907C9">
          <w:rPr>
            <w:rStyle w:val="Hyperlink"/>
          </w:rPr>
          <w:t>https://doi.org/10.1002/ccr3.1600</w:t>
        </w:r>
      </w:hyperlink>
      <w:r w:rsidRPr="005907C9">
        <w:t>.</w:t>
      </w:r>
      <w:bookmarkEnd w:id="568"/>
    </w:p>
    <w:p w14:paraId="4128B75A" w14:textId="27A72132" w:rsidR="005907C9" w:rsidRPr="005907C9" w:rsidRDefault="005907C9" w:rsidP="005907C9">
      <w:pPr>
        <w:pStyle w:val="EndNoteBibliography"/>
        <w:ind w:left="720" w:hanging="720"/>
      </w:pPr>
      <w:bookmarkStart w:id="569" w:name="_ENREF_432"/>
      <w:r w:rsidRPr="005907C9">
        <w:t>432.</w:t>
      </w:r>
      <w:r w:rsidRPr="005907C9">
        <w:tab/>
        <w:t xml:space="preserve">Yuan H, Meng Z, Liu L, Deng X, Hu X, Liang L: </w:t>
      </w:r>
      <w:r w:rsidRPr="005907C9">
        <w:rPr>
          <w:b/>
        </w:rPr>
        <w:t>A de novo 1.6Mb microdeletion at 19q13.2 in a boy with Diamond-Blackfan anemia, global developmental delay and multiple congenital anomalies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6, </w:t>
      </w:r>
      <w:r w:rsidRPr="005907C9">
        <w:rPr>
          <w:b/>
        </w:rPr>
        <w:t>9</w:t>
      </w:r>
      <w:r w:rsidRPr="005907C9">
        <w:t xml:space="preserve">:58 </w:t>
      </w:r>
      <w:hyperlink r:id="rId438" w:history="1">
        <w:r w:rsidRPr="005907C9">
          <w:rPr>
            <w:rStyle w:val="Hyperlink"/>
          </w:rPr>
          <w:t>https://doi.org/10.1186/s13039-016-0268-2</w:t>
        </w:r>
      </w:hyperlink>
      <w:r w:rsidRPr="005907C9">
        <w:t>.</w:t>
      </w:r>
      <w:bookmarkEnd w:id="569"/>
    </w:p>
    <w:p w14:paraId="0EA2CDAB" w14:textId="34606CD0" w:rsidR="005907C9" w:rsidRPr="005907C9" w:rsidRDefault="005907C9" w:rsidP="005907C9">
      <w:pPr>
        <w:pStyle w:val="EndNoteBibliography"/>
        <w:ind w:left="720" w:hanging="720"/>
      </w:pPr>
      <w:bookmarkStart w:id="570" w:name="_ENREF_433"/>
      <w:r w:rsidRPr="005907C9">
        <w:t>433.</w:t>
      </w:r>
      <w:r w:rsidRPr="005907C9">
        <w:tab/>
        <w:t>Kessi M, Xiong J, Wu L, Yang L, He F, Chen C, Pang N, Duan H, Zhang W, Arafat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Rare Copy Number Variations and Predictors in Children With Intellectual Disability and Epilepsy</w:t>
      </w:r>
      <w:r w:rsidRPr="005907C9">
        <w:t xml:space="preserve">. </w:t>
      </w:r>
      <w:r w:rsidRPr="005907C9">
        <w:rPr>
          <w:i/>
        </w:rPr>
        <w:t xml:space="preserve">Front Neurol </w:t>
      </w:r>
      <w:r w:rsidRPr="005907C9">
        <w:t xml:space="preserve">2018, </w:t>
      </w:r>
      <w:r w:rsidRPr="005907C9">
        <w:rPr>
          <w:b/>
        </w:rPr>
        <w:t>9</w:t>
      </w:r>
      <w:r w:rsidRPr="005907C9">
        <w:t xml:space="preserve">:947-947 </w:t>
      </w:r>
      <w:hyperlink r:id="rId439" w:history="1">
        <w:r w:rsidRPr="005907C9">
          <w:rPr>
            <w:rStyle w:val="Hyperlink"/>
          </w:rPr>
          <w:t>https://doi.org/10.3389/fneur.2018.00947</w:t>
        </w:r>
      </w:hyperlink>
      <w:r w:rsidRPr="005907C9">
        <w:t>.</w:t>
      </w:r>
      <w:bookmarkEnd w:id="570"/>
    </w:p>
    <w:p w14:paraId="26F83510" w14:textId="29C90AFA" w:rsidR="005907C9" w:rsidRPr="005907C9" w:rsidRDefault="005907C9" w:rsidP="005907C9">
      <w:pPr>
        <w:pStyle w:val="EndNoteBibliography"/>
        <w:ind w:left="720" w:hanging="720"/>
      </w:pPr>
      <w:bookmarkStart w:id="571" w:name="_ENREF_434"/>
      <w:r w:rsidRPr="005907C9">
        <w:t>434.</w:t>
      </w:r>
      <w:r w:rsidRPr="005907C9">
        <w:tab/>
        <w:t>Calpena E, McGowan SJ, Blanco Kelly F, Boudry-Labis E, Dieux-Coeslier A, Harrison R, Johnson D, Lachlan K, Morton JEV, Stewart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section of contiguous gene effects for deletions around ERF on chromosome 19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21, </w:t>
      </w:r>
      <w:r w:rsidRPr="005907C9">
        <w:rPr>
          <w:b/>
        </w:rPr>
        <w:t>n/a</w:t>
      </w:r>
      <w:r w:rsidRPr="005907C9">
        <w:t xml:space="preserve">(n/a) </w:t>
      </w:r>
      <w:hyperlink r:id="rId440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humu.24213</w:t>
        </w:r>
      </w:hyperlink>
      <w:r w:rsidRPr="005907C9">
        <w:t>.</w:t>
      </w:r>
      <w:bookmarkEnd w:id="571"/>
    </w:p>
    <w:p w14:paraId="0EBBB12D" w14:textId="3153C890" w:rsidR="005907C9" w:rsidRPr="005907C9" w:rsidRDefault="005907C9" w:rsidP="005907C9">
      <w:pPr>
        <w:pStyle w:val="EndNoteBibliography"/>
        <w:ind w:left="720" w:hanging="720"/>
      </w:pPr>
      <w:bookmarkStart w:id="572" w:name="_ENREF_435"/>
      <w:r w:rsidRPr="005907C9">
        <w:t>435.</w:t>
      </w:r>
      <w:r w:rsidRPr="005907C9">
        <w:tab/>
        <w:t>Singh R, Cohen ASA, Poulton C, Hjortshøj TD, Akahira-Azuma M, Mendiratta G, Khan WA, Azmanov DN, Woodward KJ, Kirchhoff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etion of ERF and CIC causes abnormal skull morphology and global developmental delay</w:t>
      </w:r>
      <w:r w:rsidRPr="005907C9">
        <w:t xml:space="preserve">. </w:t>
      </w:r>
      <w:r w:rsidRPr="005907C9">
        <w:rPr>
          <w:i/>
        </w:rPr>
        <w:t xml:space="preserve">Cold Spring Harbor molecular case studies </w:t>
      </w:r>
      <w:r w:rsidRPr="005907C9">
        <w:t xml:space="preserve">2021, </w:t>
      </w:r>
      <w:r w:rsidRPr="005907C9">
        <w:rPr>
          <w:b/>
        </w:rPr>
        <w:t>7</w:t>
      </w:r>
      <w:r w:rsidRPr="005907C9">
        <w:t xml:space="preserve">(3) </w:t>
      </w:r>
      <w:hyperlink r:id="rId441" w:history="1">
        <w:r w:rsidRPr="005907C9">
          <w:rPr>
            <w:rStyle w:val="Hyperlink"/>
          </w:rPr>
          <w:t>https://doi.org/10.1101/mcs.a005991</w:t>
        </w:r>
      </w:hyperlink>
      <w:r w:rsidRPr="005907C9">
        <w:t>.</w:t>
      </w:r>
      <w:bookmarkEnd w:id="572"/>
    </w:p>
    <w:p w14:paraId="3BC7916F" w14:textId="7D6926DA" w:rsidR="005907C9" w:rsidRPr="005907C9" w:rsidRDefault="005907C9" w:rsidP="005907C9">
      <w:pPr>
        <w:pStyle w:val="EndNoteBibliography"/>
        <w:ind w:left="720" w:hanging="720"/>
      </w:pPr>
      <w:bookmarkStart w:id="573" w:name="_ENREF_436"/>
      <w:r w:rsidRPr="005907C9">
        <w:t>436.</w:t>
      </w:r>
      <w:r w:rsidRPr="005907C9">
        <w:tab/>
        <w:t xml:space="preserve">McGill AK, Pastore MT, Herman GE, Alliman S, Rosenfeld JA, Weaver DD: </w:t>
      </w:r>
      <w:r w:rsidRPr="005907C9">
        <w:rPr>
          <w:b/>
        </w:rPr>
        <w:t>A tale of two deletions: A report of two novel 20p13 → pter 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4):1000-1007 </w:t>
      </w:r>
      <w:hyperlink r:id="rId44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339</w:t>
        </w:r>
      </w:hyperlink>
      <w:r w:rsidRPr="005907C9">
        <w:t>.</w:t>
      </w:r>
      <w:bookmarkEnd w:id="573"/>
    </w:p>
    <w:p w14:paraId="7FECDB00" w14:textId="6497EEFF" w:rsidR="005907C9" w:rsidRPr="005907C9" w:rsidRDefault="005907C9" w:rsidP="005907C9">
      <w:pPr>
        <w:pStyle w:val="EndNoteBibliography"/>
        <w:ind w:left="720" w:hanging="720"/>
      </w:pPr>
      <w:bookmarkStart w:id="574" w:name="_ENREF_437"/>
      <w:r w:rsidRPr="005907C9">
        <w:t>437.</w:t>
      </w:r>
      <w:r w:rsidRPr="005907C9">
        <w:tab/>
        <w:t xml:space="preserve">Moutton S, Rooryck C, Toutain J, Cailley D, Bouron J, Villega F, Taupiac E, Lacombe D, Arveiler B, Goizet C: </w:t>
      </w:r>
      <w:r w:rsidRPr="005907C9">
        <w:rPr>
          <w:b/>
        </w:rPr>
        <w:t>Dysmorphic features in subtelomeric 20p13 deletion excluding JAG1: A recognizable microdeletion phenotype?</w:t>
      </w:r>
      <w:r w:rsidRPr="005907C9">
        <w:t xml:space="preserve">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2):151-155 </w:t>
      </w:r>
      <w:hyperlink r:id="rId443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1.12.009</w:t>
        </w:r>
      </w:hyperlink>
      <w:r w:rsidRPr="005907C9">
        <w:t>.</w:t>
      </w:r>
      <w:bookmarkEnd w:id="574"/>
    </w:p>
    <w:p w14:paraId="1F60760D" w14:textId="418919F7" w:rsidR="005907C9" w:rsidRPr="005907C9" w:rsidRDefault="005907C9" w:rsidP="005907C9">
      <w:pPr>
        <w:pStyle w:val="EndNoteBibliography"/>
        <w:ind w:left="720" w:hanging="720"/>
      </w:pPr>
      <w:bookmarkStart w:id="575" w:name="_ENREF_438"/>
      <w:r w:rsidRPr="005907C9">
        <w:t>438.</w:t>
      </w:r>
      <w:r w:rsidRPr="005907C9">
        <w:tab/>
        <w:t>An Y, Amr SS, Torres A, Weissman L, Raffalli P, Cox G, Sheng X, Lip V, Bi W, Patel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OX12 and NRSN2 are candidate genes for 20p13 subtelomeric deletions associated with developmental delay</w:t>
      </w:r>
      <w:r w:rsidRPr="005907C9">
        <w:t xml:space="preserve">. </w:t>
      </w:r>
      <w:r w:rsidRPr="005907C9">
        <w:rPr>
          <w:i/>
        </w:rPr>
        <w:t xml:space="preserve">American journal of medical genetics Part B, Neuropsychiatric genetics : the official publication of the International Society of Psychiatric Genetics </w:t>
      </w:r>
      <w:r w:rsidRPr="005907C9">
        <w:t xml:space="preserve">2013, </w:t>
      </w:r>
      <w:r w:rsidRPr="005907C9">
        <w:rPr>
          <w:b/>
        </w:rPr>
        <w:t>162b</w:t>
      </w:r>
      <w:r w:rsidRPr="005907C9">
        <w:t xml:space="preserve">(8):832-840 </w:t>
      </w:r>
      <w:hyperlink r:id="rId444" w:history="1">
        <w:r w:rsidRPr="005907C9">
          <w:rPr>
            <w:rStyle w:val="Hyperlink"/>
          </w:rPr>
          <w:t>https://doi.org/10.1002/ajmg.b.32187</w:t>
        </w:r>
      </w:hyperlink>
      <w:r w:rsidRPr="005907C9">
        <w:t>.</w:t>
      </w:r>
      <w:bookmarkEnd w:id="575"/>
    </w:p>
    <w:p w14:paraId="4BDF663E" w14:textId="41A5D17D" w:rsidR="005907C9" w:rsidRPr="005907C9" w:rsidRDefault="005907C9" w:rsidP="005907C9">
      <w:pPr>
        <w:pStyle w:val="EndNoteBibliography"/>
        <w:ind w:left="720" w:hanging="720"/>
      </w:pPr>
      <w:bookmarkStart w:id="576" w:name="_ENREF_439"/>
      <w:r w:rsidRPr="005907C9">
        <w:t>439.</w:t>
      </w:r>
      <w:r w:rsidRPr="005907C9">
        <w:tab/>
        <w:t xml:space="preserve">Fang H-H, Liu S-Y, Wang Y-F, Chiang C-M, Liu C-C, Lin C-M: </w:t>
      </w:r>
      <w:r w:rsidRPr="005907C9">
        <w:rPr>
          <w:b/>
        </w:rPr>
        <w:t>Phenotypic features of a microdeletion in chromosome band 20p13: A case report and review of the literature</w:t>
      </w:r>
      <w:r w:rsidRPr="005907C9">
        <w:t xml:space="preserve">. </w:t>
      </w:r>
      <w:r w:rsidRPr="005907C9">
        <w:rPr>
          <w:i/>
        </w:rPr>
        <w:t xml:space="preserve">Molecular Genetics &amp; Genomic Medicine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7):e00739 </w:t>
      </w:r>
      <w:hyperlink r:id="rId445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mgg3.739</w:t>
        </w:r>
      </w:hyperlink>
      <w:r w:rsidRPr="005907C9">
        <w:t>.</w:t>
      </w:r>
      <w:bookmarkEnd w:id="576"/>
    </w:p>
    <w:p w14:paraId="6EF74B67" w14:textId="7B899721" w:rsidR="005907C9" w:rsidRPr="005907C9" w:rsidRDefault="005907C9" w:rsidP="005907C9">
      <w:pPr>
        <w:pStyle w:val="EndNoteBibliography"/>
        <w:ind w:left="720" w:hanging="720"/>
      </w:pPr>
      <w:bookmarkStart w:id="577" w:name="_ENREF_440"/>
      <w:r w:rsidRPr="005907C9">
        <w:t>440.</w:t>
      </w:r>
      <w:r w:rsidRPr="005907C9">
        <w:tab/>
        <w:t>Lalani SR, Thakuria JV, Cox GF, Wang X, Bi W, Bray MS, Shaw C, Cheung SW, Chinault AC, Boggs B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0p12.3 microdeletion predisposes to Wolff-Parkinson-White syndrome with variable neurocognitive deficit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9, </w:t>
      </w:r>
      <w:r w:rsidRPr="005907C9">
        <w:rPr>
          <w:b/>
        </w:rPr>
        <w:t>46</w:t>
      </w:r>
      <w:r w:rsidRPr="005907C9">
        <w:t xml:space="preserve">(3):168-175 </w:t>
      </w:r>
      <w:hyperlink r:id="rId446" w:history="1">
        <w:r w:rsidRPr="005907C9">
          <w:rPr>
            <w:rStyle w:val="Hyperlink"/>
          </w:rPr>
          <w:t>https://doi.org/10.1136/jmg.2008.061002</w:t>
        </w:r>
      </w:hyperlink>
      <w:r w:rsidRPr="005907C9">
        <w:t>.</w:t>
      </w:r>
      <w:bookmarkEnd w:id="577"/>
    </w:p>
    <w:p w14:paraId="4DAF95E5" w14:textId="31DB43DC" w:rsidR="005907C9" w:rsidRPr="005907C9" w:rsidRDefault="005907C9" w:rsidP="005907C9">
      <w:pPr>
        <w:pStyle w:val="EndNoteBibliography"/>
        <w:ind w:left="720" w:hanging="720"/>
      </w:pPr>
      <w:bookmarkStart w:id="578" w:name="_ENREF_441"/>
      <w:r w:rsidRPr="005907C9">
        <w:lastRenderedPageBreak/>
        <w:t>441.</w:t>
      </w:r>
      <w:r w:rsidRPr="005907C9">
        <w:tab/>
        <w:t xml:space="preserve">Sahoo T, Theisen A, Sanchez-Lara PA, Marble M, Schweitzer DN, Torchia BS, Lamb AN, Bejjani BA, Shaffer LG, Lacassie Y: </w:t>
      </w:r>
      <w:r w:rsidRPr="005907C9">
        <w:rPr>
          <w:b/>
        </w:rPr>
        <w:t>Microdeletion 20p12.3 involving BMP2 contributes to syndromic forms of cleft palat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7):1646-1653 </w:t>
      </w:r>
      <w:hyperlink r:id="rId447" w:history="1">
        <w:r w:rsidRPr="005907C9">
          <w:rPr>
            <w:rStyle w:val="Hyperlink"/>
          </w:rPr>
          <w:t>https://doi.org/10.1002/ajmg.a.34063</w:t>
        </w:r>
      </w:hyperlink>
      <w:r w:rsidRPr="005907C9">
        <w:t>.</w:t>
      </w:r>
      <w:bookmarkEnd w:id="578"/>
    </w:p>
    <w:p w14:paraId="7677CB34" w14:textId="37F2B8FE" w:rsidR="005907C9" w:rsidRPr="005907C9" w:rsidRDefault="005907C9" w:rsidP="005907C9">
      <w:pPr>
        <w:pStyle w:val="EndNoteBibliography"/>
        <w:ind w:left="720" w:hanging="720"/>
      </w:pPr>
      <w:bookmarkStart w:id="579" w:name="_ENREF_442"/>
      <w:r w:rsidRPr="005907C9">
        <w:t>442.</w:t>
      </w:r>
      <w:r w:rsidRPr="005907C9">
        <w:tab/>
        <w:t xml:space="preserve">Williams ES, Uhas KA, Bunke BP, Garber KB, Martin CL: </w:t>
      </w:r>
      <w:r w:rsidRPr="005907C9">
        <w:rPr>
          <w:b/>
        </w:rPr>
        <w:t>Cleft palate in a multigenerational family with a microdeletion of 20p12.3 involving BMP2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0):2616-2620 </w:t>
      </w:r>
      <w:hyperlink r:id="rId448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594</w:t>
        </w:r>
      </w:hyperlink>
      <w:r w:rsidRPr="005907C9">
        <w:t>.</w:t>
      </w:r>
      <w:bookmarkEnd w:id="579"/>
    </w:p>
    <w:p w14:paraId="57A2E0D7" w14:textId="221917DE" w:rsidR="005907C9" w:rsidRPr="005907C9" w:rsidRDefault="005907C9" w:rsidP="005907C9">
      <w:pPr>
        <w:pStyle w:val="EndNoteBibliography"/>
        <w:ind w:left="720" w:hanging="720"/>
      </w:pPr>
      <w:bookmarkStart w:id="580" w:name="_ENREF_443"/>
      <w:r w:rsidRPr="005907C9">
        <w:t>443.</w:t>
      </w:r>
      <w:r w:rsidRPr="005907C9">
        <w:tab/>
        <w:t>Tan TY, Gonzaga-Jauregui C, Bhoj EJ, Strauss KA, Brigatti K, Puffenberger E, Li D, Xie L, Das N, Skubas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noallelic BMP2 Variants Predicted to Result in Haploinsufficiency Cause Craniofacial, Skeletal, and Cardiac Features Overlapping Those of 20p12 Deletions</w:t>
      </w:r>
      <w:r w:rsidRPr="005907C9">
        <w:t xml:space="preserve">. </w:t>
      </w:r>
      <w:r w:rsidRPr="005907C9">
        <w:rPr>
          <w:i/>
        </w:rPr>
        <w:t xml:space="preserve">The American Journal of Human Genetics </w:t>
      </w:r>
      <w:r w:rsidRPr="005907C9">
        <w:t xml:space="preserve">2017, </w:t>
      </w:r>
      <w:r w:rsidRPr="005907C9">
        <w:rPr>
          <w:b/>
        </w:rPr>
        <w:t>101</w:t>
      </w:r>
      <w:r w:rsidRPr="005907C9">
        <w:t xml:space="preserve">(6):985-994 </w:t>
      </w:r>
      <w:hyperlink r:id="rId44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ajhg.2017.10.006</w:t>
        </w:r>
      </w:hyperlink>
      <w:r w:rsidRPr="005907C9">
        <w:t>.</w:t>
      </w:r>
      <w:bookmarkEnd w:id="580"/>
    </w:p>
    <w:p w14:paraId="6DF34E52" w14:textId="256525E9" w:rsidR="005907C9" w:rsidRPr="005907C9" w:rsidRDefault="005907C9" w:rsidP="005907C9">
      <w:pPr>
        <w:pStyle w:val="EndNoteBibliography"/>
        <w:ind w:left="720" w:hanging="720"/>
      </w:pPr>
      <w:bookmarkStart w:id="581" w:name="_ENREF_444"/>
      <w:r w:rsidRPr="005907C9">
        <w:t>444.</w:t>
      </w:r>
      <w:r w:rsidRPr="005907C9">
        <w:tab/>
        <w:t>Traylor RN, Bruno DL, Burgess T, Wildin R, Spencer A, Ganesamoorthy D, Amor DJ, Hunter M, Caplan M, Rosenfeld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genotype-first approach for the molecular and clinical characterization of uncommon de novo microdeletion of 20q13.33</w:t>
      </w:r>
      <w:r w:rsidRPr="005907C9">
        <w:t xml:space="preserve">. </w:t>
      </w:r>
      <w:r w:rsidRPr="005907C9">
        <w:rPr>
          <w:i/>
        </w:rPr>
        <w:t xml:space="preserve">PLoS One </w:t>
      </w:r>
      <w:r w:rsidRPr="005907C9">
        <w:t xml:space="preserve">2010, </w:t>
      </w:r>
      <w:r w:rsidRPr="005907C9">
        <w:rPr>
          <w:b/>
        </w:rPr>
        <w:t>5</w:t>
      </w:r>
      <w:r w:rsidRPr="005907C9">
        <w:t xml:space="preserve">(8):e12462 </w:t>
      </w:r>
      <w:hyperlink r:id="rId450" w:history="1">
        <w:r w:rsidRPr="005907C9">
          <w:rPr>
            <w:rStyle w:val="Hyperlink"/>
          </w:rPr>
          <w:t>https://doi.org/10.1371/journal.pone.0012462</w:t>
        </w:r>
      </w:hyperlink>
      <w:r w:rsidRPr="005907C9">
        <w:t>.</w:t>
      </w:r>
      <w:bookmarkEnd w:id="581"/>
    </w:p>
    <w:p w14:paraId="2535E05B" w14:textId="4E6B5CB6" w:rsidR="005907C9" w:rsidRPr="005907C9" w:rsidRDefault="005907C9" w:rsidP="005907C9">
      <w:pPr>
        <w:pStyle w:val="EndNoteBibliography"/>
        <w:ind w:left="720" w:hanging="720"/>
      </w:pPr>
      <w:bookmarkStart w:id="582" w:name="_ENREF_445"/>
      <w:r w:rsidRPr="005907C9">
        <w:t>445.</w:t>
      </w:r>
      <w:r w:rsidRPr="005907C9">
        <w:tab/>
        <w:t xml:space="preserve">Mefford HC, Cook J, Gospe Jr SM: </w:t>
      </w:r>
      <w:r w:rsidRPr="005907C9">
        <w:rPr>
          <w:b/>
        </w:rPr>
        <w:t>Epilepsy due to 20q13.33 subtelomere deletion masquerading as pyridoxine-dependent epilepsy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12):3190-3195 </w:t>
      </w:r>
      <w:hyperlink r:id="rId45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5633</w:t>
        </w:r>
      </w:hyperlink>
      <w:r w:rsidRPr="005907C9">
        <w:t>.</w:t>
      </w:r>
      <w:bookmarkEnd w:id="582"/>
    </w:p>
    <w:p w14:paraId="52D40A5B" w14:textId="253DD4B7" w:rsidR="005907C9" w:rsidRPr="005907C9" w:rsidRDefault="005907C9" w:rsidP="005907C9">
      <w:pPr>
        <w:pStyle w:val="EndNoteBibliography"/>
        <w:ind w:left="720" w:hanging="720"/>
      </w:pPr>
      <w:bookmarkStart w:id="583" w:name="_ENREF_446"/>
      <w:r w:rsidRPr="005907C9">
        <w:t>446.</w:t>
      </w:r>
      <w:r w:rsidRPr="005907C9">
        <w:tab/>
        <w:t>Mosca-Boidron AL, Valduga M, Thauvin-Robinet C, Lagarde N, Marle N, Henry C, Pinoit JM, Huet F, Béri-Deixheimer M, Ragon C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dditional evidence to support the role of the 20q13.33 region in susceptibility to autism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a</w:t>
      </w:r>
      <w:r w:rsidRPr="005907C9">
        <w:t xml:space="preserve">(6):1505-1507 </w:t>
      </w:r>
      <w:hyperlink r:id="rId452" w:history="1">
        <w:r w:rsidRPr="005907C9">
          <w:rPr>
            <w:rStyle w:val="Hyperlink"/>
          </w:rPr>
          <w:t>https://doi.org/10.1002/ajmg.a.35878</w:t>
        </w:r>
      </w:hyperlink>
      <w:r w:rsidRPr="005907C9">
        <w:t>.</w:t>
      </w:r>
      <w:bookmarkEnd w:id="583"/>
    </w:p>
    <w:p w14:paraId="57337CD7" w14:textId="2AAF20F9" w:rsidR="005907C9" w:rsidRPr="005907C9" w:rsidRDefault="005907C9" w:rsidP="005907C9">
      <w:pPr>
        <w:pStyle w:val="EndNoteBibliography"/>
        <w:ind w:left="720" w:hanging="720"/>
      </w:pPr>
      <w:bookmarkStart w:id="584" w:name="_ENREF_447"/>
      <w:r w:rsidRPr="005907C9">
        <w:t>447.</w:t>
      </w:r>
      <w:r w:rsidRPr="005907C9">
        <w:tab/>
        <w:t>Oegema R, de Klein A, Verkerk AJ, Schot R, Dumee B, Douben H, Eussen B, Dubbel L, Poddighe PJ, van der Laar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istinctive Phenotypic Abnormalities Associated with Submicroscopic 21q22 Deletion Including DYRK1A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0, </w:t>
      </w:r>
      <w:r w:rsidRPr="005907C9">
        <w:rPr>
          <w:b/>
        </w:rPr>
        <w:t>1</w:t>
      </w:r>
      <w:r w:rsidRPr="005907C9">
        <w:t xml:space="preserve">(3):113-120 </w:t>
      </w:r>
      <w:hyperlink r:id="rId453" w:history="1">
        <w:r w:rsidRPr="005907C9">
          <w:rPr>
            <w:rStyle w:val="Hyperlink"/>
          </w:rPr>
          <w:t>https://doi.org/10.1159/000320113</w:t>
        </w:r>
      </w:hyperlink>
      <w:r w:rsidRPr="005907C9">
        <w:t>.</w:t>
      </w:r>
      <w:bookmarkEnd w:id="584"/>
    </w:p>
    <w:p w14:paraId="547B5463" w14:textId="27BA8812" w:rsidR="005907C9" w:rsidRPr="005907C9" w:rsidRDefault="005907C9" w:rsidP="005907C9">
      <w:pPr>
        <w:pStyle w:val="EndNoteBibliography"/>
        <w:ind w:left="720" w:hanging="720"/>
      </w:pPr>
      <w:bookmarkStart w:id="585" w:name="_ENREF_448"/>
      <w:r w:rsidRPr="005907C9">
        <w:t>448.</w:t>
      </w:r>
      <w:r w:rsidRPr="005907C9">
        <w:tab/>
        <w:t xml:space="preserve">Valetto A, Orsini A, Bertini V, Toschi B, Bonuccelli A, Simi F, Sammartino I, Taddeucci G, Simi P, Saggese G: </w:t>
      </w:r>
      <w:r w:rsidRPr="005907C9">
        <w:rPr>
          <w:b/>
        </w:rPr>
        <w:t>Molecular cytogenetic characterization of an interstitial deletion of chromosome 21 (21q22.13q22.3) in a patient with dysmorphic features, intellectual disability and severe generalized epileps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2, </w:t>
      </w:r>
      <w:r w:rsidRPr="005907C9">
        <w:rPr>
          <w:b/>
        </w:rPr>
        <w:t>55</w:t>
      </w:r>
      <w:r w:rsidRPr="005907C9">
        <w:t xml:space="preserve">(5):362-366 </w:t>
      </w:r>
      <w:hyperlink r:id="rId454" w:history="1">
        <w:r w:rsidRPr="005907C9">
          <w:rPr>
            <w:rStyle w:val="Hyperlink"/>
          </w:rPr>
          <w:t>https://doi.org/10.1016/j.ejmg.2012.03.011</w:t>
        </w:r>
      </w:hyperlink>
      <w:r w:rsidRPr="005907C9">
        <w:t>.</w:t>
      </w:r>
      <w:bookmarkEnd w:id="585"/>
    </w:p>
    <w:p w14:paraId="58A42365" w14:textId="4F0851F1" w:rsidR="005907C9" w:rsidRPr="005907C9" w:rsidRDefault="005907C9" w:rsidP="005907C9">
      <w:pPr>
        <w:pStyle w:val="EndNoteBibliography"/>
        <w:ind w:left="720" w:hanging="720"/>
      </w:pPr>
      <w:bookmarkStart w:id="586" w:name="_ENREF_449"/>
      <w:r w:rsidRPr="005907C9">
        <w:t>449.</w:t>
      </w:r>
      <w:r w:rsidRPr="005907C9">
        <w:tab/>
        <w:t>Ji J, Lee H, Argiropoulos B, Dorrani N, Mann J, Martinez-Agosto JA, Gomez-Ospina N, Gallant N, Bernstein JA, Hudgins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YRK1A haploinsufficiency causes a new recognizable syndrome with microcephaly, intellectual disability, speech impairment, and distinct facies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11):1473-1481 </w:t>
      </w:r>
      <w:hyperlink r:id="rId455" w:history="1">
        <w:r w:rsidRPr="005907C9">
          <w:rPr>
            <w:rStyle w:val="Hyperlink"/>
          </w:rPr>
          <w:t>https://doi.org/10.1038/ejhg.2015.71</w:t>
        </w:r>
      </w:hyperlink>
      <w:r w:rsidRPr="005907C9">
        <w:t>.</w:t>
      </w:r>
      <w:bookmarkEnd w:id="586"/>
    </w:p>
    <w:p w14:paraId="4034B887" w14:textId="1EE90F8F" w:rsidR="005907C9" w:rsidRPr="005907C9" w:rsidRDefault="005907C9" w:rsidP="005907C9">
      <w:pPr>
        <w:pStyle w:val="EndNoteBibliography"/>
        <w:ind w:left="720" w:hanging="720"/>
      </w:pPr>
      <w:bookmarkStart w:id="587" w:name="_ENREF_450"/>
      <w:r w:rsidRPr="005907C9">
        <w:t>450.</w:t>
      </w:r>
      <w:r w:rsidRPr="005907C9">
        <w:tab/>
        <w:t xml:space="preserve">McDermid HE, Morrow BE: </w:t>
      </w:r>
      <w:r w:rsidRPr="005907C9">
        <w:rPr>
          <w:b/>
        </w:rPr>
        <w:t>Genomic disorders on 22q11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2, </w:t>
      </w:r>
      <w:r w:rsidRPr="005907C9">
        <w:rPr>
          <w:b/>
        </w:rPr>
        <w:t>70</w:t>
      </w:r>
      <w:r w:rsidRPr="005907C9">
        <w:t xml:space="preserve">(5):1077-1088 </w:t>
      </w:r>
      <w:hyperlink r:id="rId456" w:history="1">
        <w:r w:rsidRPr="005907C9">
          <w:rPr>
            <w:rStyle w:val="Hyperlink"/>
          </w:rPr>
          <w:t>https://doi.org/10.1086/340363</w:t>
        </w:r>
      </w:hyperlink>
      <w:r w:rsidRPr="005907C9">
        <w:t>.</w:t>
      </w:r>
      <w:bookmarkEnd w:id="587"/>
    </w:p>
    <w:p w14:paraId="2E39F493" w14:textId="5EC80B61" w:rsidR="005907C9" w:rsidRPr="005907C9" w:rsidRDefault="005907C9" w:rsidP="005907C9">
      <w:pPr>
        <w:pStyle w:val="EndNoteBibliography"/>
        <w:ind w:left="720" w:hanging="720"/>
      </w:pPr>
      <w:bookmarkStart w:id="588" w:name="_ENREF_451"/>
      <w:r w:rsidRPr="005907C9">
        <w:t>451.</w:t>
      </w:r>
      <w:r w:rsidRPr="005907C9">
        <w:tab/>
        <w:t>Kriek M, Szuhai K, Kant SG, White SJ, Dauwerse H, Fiegler H, Carter NP, Knijnenburg J, den Dunnen JT, Tanke H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complex rearrangement on chromosome 22 affecting both homologues; haplo-insufficiency of the Cat eye syndrome region may have no clinical relevance</w:t>
      </w:r>
      <w:r w:rsidRPr="005907C9">
        <w:t xml:space="preserve">. </w:t>
      </w:r>
      <w:r w:rsidRPr="005907C9">
        <w:rPr>
          <w:i/>
        </w:rPr>
        <w:t xml:space="preserve">Human genetics </w:t>
      </w:r>
      <w:r w:rsidRPr="005907C9">
        <w:t xml:space="preserve">2006, </w:t>
      </w:r>
      <w:r w:rsidRPr="005907C9">
        <w:rPr>
          <w:b/>
        </w:rPr>
        <w:t>120</w:t>
      </w:r>
      <w:r w:rsidRPr="005907C9">
        <w:t xml:space="preserve">(1):77-84 </w:t>
      </w:r>
      <w:hyperlink r:id="rId457" w:history="1">
        <w:r w:rsidRPr="005907C9">
          <w:rPr>
            <w:rStyle w:val="Hyperlink"/>
          </w:rPr>
          <w:t>https://doi.org/10.1007/s00439-006-0185-2</w:t>
        </w:r>
      </w:hyperlink>
      <w:r w:rsidRPr="005907C9">
        <w:t>.</w:t>
      </w:r>
      <w:bookmarkEnd w:id="588"/>
    </w:p>
    <w:p w14:paraId="346046A7" w14:textId="7057E60E" w:rsidR="005907C9" w:rsidRPr="005907C9" w:rsidRDefault="005907C9" w:rsidP="005907C9">
      <w:pPr>
        <w:pStyle w:val="EndNoteBibliography"/>
        <w:ind w:left="720" w:hanging="720"/>
      </w:pPr>
      <w:bookmarkStart w:id="589" w:name="_ENREF_452"/>
      <w:r w:rsidRPr="005907C9">
        <w:t>452.</w:t>
      </w:r>
      <w:r w:rsidRPr="005907C9">
        <w:tab/>
        <w:t>Zhang J, Ma D, Wang Y, Cao L, Wu Y, Qiao F, Liu A, Li L, Lin Y, Liu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nalysis of chromosome 22q11 copy number variations by multiplex ligation-dependent probe amplification for prenatal diagnosis of congenital heart defect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100 </w:t>
      </w:r>
      <w:hyperlink r:id="rId458" w:history="1">
        <w:r w:rsidRPr="005907C9">
          <w:rPr>
            <w:rStyle w:val="Hyperlink"/>
          </w:rPr>
          <w:t>https://doi.org/10.1186/s13039-015-0209-5</w:t>
        </w:r>
      </w:hyperlink>
      <w:r w:rsidRPr="005907C9">
        <w:t>.</w:t>
      </w:r>
      <w:bookmarkEnd w:id="589"/>
    </w:p>
    <w:p w14:paraId="487E5F6F" w14:textId="61661517" w:rsidR="005907C9" w:rsidRPr="005907C9" w:rsidRDefault="005907C9" w:rsidP="005907C9">
      <w:pPr>
        <w:pStyle w:val="EndNoteBibliography"/>
        <w:ind w:left="720" w:hanging="720"/>
      </w:pPr>
      <w:bookmarkStart w:id="590" w:name="_ENREF_453"/>
      <w:r w:rsidRPr="005907C9">
        <w:t>453.</w:t>
      </w:r>
      <w:r w:rsidRPr="005907C9">
        <w:tab/>
        <w:t xml:space="preserve">Gottlieb S, Driscoll DA, Punnett HH, Sellinger B, Emanuel BS, Budarf ML: </w:t>
      </w:r>
      <w:r w:rsidRPr="005907C9">
        <w:rPr>
          <w:b/>
        </w:rPr>
        <w:t>Characterization of 10p deletions suggests two nonoverlapping regions contribute to the DiGeorge syndrome phenotype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1998, </w:t>
      </w:r>
      <w:r w:rsidRPr="005907C9">
        <w:rPr>
          <w:b/>
        </w:rPr>
        <w:t>62</w:t>
      </w:r>
      <w:r w:rsidRPr="005907C9">
        <w:t xml:space="preserve">(2):495-498 </w:t>
      </w:r>
      <w:hyperlink r:id="rId459" w:history="1">
        <w:r w:rsidRPr="005907C9">
          <w:rPr>
            <w:rStyle w:val="Hyperlink"/>
          </w:rPr>
          <w:t>https://doi.org/10.1086/301718</w:t>
        </w:r>
      </w:hyperlink>
      <w:r w:rsidRPr="005907C9">
        <w:t>.</w:t>
      </w:r>
      <w:bookmarkEnd w:id="590"/>
    </w:p>
    <w:p w14:paraId="2BCA500A" w14:textId="5456A9F5" w:rsidR="005907C9" w:rsidRPr="005907C9" w:rsidRDefault="005907C9" w:rsidP="005907C9">
      <w:pPr>
        <w:pStyle w:val="EndNoteBibliography"/>
        <w:ind w:left="720" w:hanging="720"/>
      </w:pPr>
      <w:bookmarkStart w:id="591" w:name="_ENREF_454"/>
      <w:r w:rsidRPr="005907C9">
        <w:t>454.</w:t>
      </w:r>
      <w:r w:rsidRPr="005907C9">
        <w:tab/>
        <w:t xml:space="preserve">Burnside RD: </w:t>
      </w:r>
      <w:r w:rsidRPr="005907C9">
        <w:rPr>
          <w:b/>
        </w:rPr>
        <w:t>22q11.21 Deletion Syndromes: A Review of Proximal, Central, and Distal Deletions and Their Associated Features</w:t>
      </w:r>
      <w:r w:rsidRPr="005907C9">
        <w:t xml:space="preserve">. </w:t>
      </w:r>
      <w:r w:rsidRPr="005907C9">
        <w:rPr>
          <w:i/>
        </w:rPr>
        <w:t xml:space="preserve">Cytogenetic and Genome Research </w:t>
      </w:r>
      <w:r w:rsidRPr="005907C9">
        <w:t xml:space="preserve">2015, </w:t>
      </w:r>
      <w:r w:rsidRPr="005907C9">
        <w:rPr>
          <w:b/>
        </w:rPr>
        <w:t>146</w:t>
      </w:r>
      <w:r w:rsidRPr="005907C9">
        <w:t xml:space="preserve">(2):89-99 </w:t>
      </w:r>
      <w:hyperlink r:id="rId460" w:history="1">
        <w:r w:rsidRPr="005907C9">
          <w:rPr>
            <w:rStyle w:val="Hyperlink"/>
          </w:rPr>
          <w:t>https://doi.org/10.1159/000438708</w:t>
        </w:r>
      </w:hyperlink>
      <w:r w:rsidRPr="005907C9">
        <w:t>.</w:t>
      </w:r>
      <w:bookmarkEnd w:id="591"/>
    </w:p>
    <w:p w14:paraId="59E83FF4" w14:textId="25B366C1" w:rsidR="005907C9" w:rsidRPr="005907C9" w:rsidRDefault="005907C9" w:rsidP="005907C9">
      <w:pPr>
        <w:pStyle w:val="EndNoteBibliography"/>
        <w:ind w:left="720" w:hanging="720"/>
      </w:pPr>
      <w:bookmarkStart w:id="592" w:name="_ENREF_455"/>
      <w:r w:rsidRPr="005907C9">
        <w:t>455.</w:t>
      </w:r>
      <w:r w:rsidRPr="005907C9">
        <w:tab/>
        <w:t xml:space="preserve">Morrow BE, McDonald-McGinn DM, Emanuel BS, Vermeesch JR, Scambler PJ: </w:t>
      </w:r>
      <w:r w:rsidRPr="005907C9">
        <w:rPr>
          <w:b/>
        </w:rPr>
        <w:t>Molecular genetics of 22q11.2 dele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8, </w:t>
      </w:r>
      <w:r w:rsidRPr="005907C9">
        <w:rPr>
          <w:b/>
        </w:rPr>
        <w:t>176</w:t>
      </w:r>
      <w:r w:rsidRPr="005907C9">
        <w:t xml:space="preserve">(10):2070-2081 </w:t>
      </w:r>
      <w:hyperlink r:id="rId461" w:history="1">
        <w:r w:rsidRPr="005907C9">
          <w:rPr>
            <w:rStyle w:val="Hyperlink"/>
          </w:rPr>
          <w:t>https://doi.org/10.1002/ajmg.a.40504</w:t>
        </w:r>
      </w:hyperlink>
      <w:r w:rsidRPr="005907C9">
        <w:t>.</w:t>
      </w:r>
      <w:bookmarkEnd w:id="592"/>
    </w:p>
    <w:p w14:paraId="1BAC2CC4" w14:textId="786E5253" w:rsidR="005907C9" w:rsidRPr="005907C9" w:rsidRDefault="005907C9" w:rsidP="005907C9">
      <w:pPr>
        <w:pStyle w:val="EndNoteBibliography"/>
        <w:ind w:left="720" w:hanging="720"/>
      </w:pPr>
      <w:bookmarkStart w:id="593" w:name="_ENREF_456"/>
      <w:r w:rsidRPr="005907C9">
        <w:t>456.</w:t>
      </w:r>
      <w:r w:rsidRPr="005907C9">
        <w:tab/>
        <w:t>Rump P, de Leeuw N, van Essen AJ, Verschuuren-Bemelmans CC, Veenstra-Knol HE, Swinkels MEM, Oostdijk W, Ruivenkamp C, Reardon W, de Munnik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entral 22q11.2 dele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</w:t>
      </w:r>
      <w:r w:rsidRPr="005907C9">
        <w:t xml:space="preserve">(11):2707-2723 </w:t>
      </w:r>
      <w:hyperlink r:id="rId46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711</w:t>
        </w:r>
      </w:hyperlink>
      <w:r w:rsidRPr="005907C9">
        <w:t>.</w:t>
      </w:r>
      <w:bookmarkEnd w:id="593"/>
    </w:p>
    <w:p w14:paraId="20F69B2D" w14:textId="2EB88170" w:rsidR="005907C9" w:rsidRPr="005907C9" w:rsidRDefault="005907C9" w:rsidP="005907C9">
      <w:pPr>
        <w:pStyle w:val="EndNoteBibliography"/>
        <w:ind w:left="720" w:hanging="720"/>
      </w:pPr>
      <w:bookmarkStart w:id="594" w:name="_ENREF_457"/>
      <w:r w:rsidRPr="005907C9">
        <w:t>457.</w:t>
      </w:r>
      <w:r w:rsidRPr="005907C9">
        <w:tab/>
        <w:t>Woodward KJ, Stampalia J, Vanyai H, Rijhumal H, Potts K, Taylor F, Peverall J, Grumball T, Sivamoorthy S, Alinejad-Rokny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typical nested 22q11.2 duplications between LCR22B and LCR22D are associated with neurodevelopmental phenotypes including autism spectrum disorder with incomplete penetrance</w:t>
      </w:r>
      <w:r w:rsidRPr="005907C9">
        <w:t xml:space="preserve">. </w:t>
      </w:r>
      <w:r w:rsidRPr="005907C9">
        <w:rPr>
          <w:i/>
        </w:rPr>
        <w:t xml:space="preserve">Mol Genet Genomic Med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2):e00507 </w:t>
      </w:r>
      <w:hyperlink r:id="rId463" w:history="1">
        <w:r w:rsidRPr="005907C9">
          <w:rPr>
            <w:rStyle w:val="Hyperlink"/>
          </w:rPr>
          <w:t>https://doi.org/10.1002/mgg3.507</w:t>
        </w:r>
      </w:hyperlink>
      <w:r w:rsidRPr="005907C9">
        <w:t>.</w:t>
      </w:r>
      <w:bookmarkEnd w:id="594"/>
    </w:p>
    <w:p w14:paraId="08EF42C7" w14:textId="5CB8094E" w:rsidR="005907C9" w:rsidRPr="005907C9" w:rsidRDefault="005907C9" w:rsidP="005907C9">
      <w:pPr>
        <w:pStyle w:val="EndNoteBibliography"/>
        <w:ind w:left="720" w:hanging="720"/>
      </w:pPr>
      <w:bookmarkStart w:id="595" w:name="_ENREF_458"/>
      <w:r w:rsidRPr="005907C9">
        <w:t>458.</w:t>
      </w:r>
      <w:r w:rsidRPr="005907C9">
        <w:tab/>
        <w:t>Rauch A, Zink S, Zweier C, Thiel CT, Koch A, Rauch R, Lascorz J, Hüffmeier U, Weyand M, Singer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ystematic assessment of atypical deletions reveals genotype-phenotype correlation in 22q11.2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5, </w:t>
      </w:r>
      <w:r w:rsidRPr="005907C9">
        <w:rPr>
          <w:b/>
        </w:rPr>
        <w:t>42</w:t>
      </w:r>
      <w:r w:rsidRPr="005907C9">
        <w:t xml:space="preserve">(11):871-876 </w:t>
      </w:r>
      <w:hyperlink r:id="rId464" w:history="1">
        <w:r w:rsidRPr="005907C9">
          <w:rPr>
            <w:rStyle w:val="Hyperlink"/>
          </w:rPr>
          <w:t>https://doi.org/10.1136/jmg.2004.030619</w:t>
        </w:r>
      </w:hyperlink>
      <w:r w:rsidRPr="005907C9">
        <w:t>.</w:t>
      </w:r>
      <w:bookmarkEnd w:id="595"/>
    </w:p>
    <w:p w14:paraId="20AFF27C" w14:textId="002DDDEE" w:rsidR="005907C9" w:rsidRPr="005907C9" w:rsidRDefault="005907C9" w:rsidP="005907C9">
      <w:pPr>
        <w:pStyle w:val="EndNoteBibliography"/>
        <w:ind w:left="720" w:hanging="720"/>
      </w:pPr>
      <w:bookmarkStart w:id="596" w:name="_ENREF_459"/>
      <w:r w:rsidRPr="005907C9">
        <w:t>459.</w:t>
      </w:r>
      <w:r w:rsidRPr="005907C9">
        <w:tab/>
        <w:t>Tan TY, Collins A, James PA, McGillivray G, Stark Z, Gordon CT, Leventer RJ, Pope K, Forbes R, Crolla J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ic variability of distal 22q11.2 copy number abnormalitie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1, </w:t>
      </w:r>
      <w:r w:rsidRPr="005907C9">
        <w:rPr>
          <w:b/>
        </w:rPr>
        <w:t>155a</w:t>
      </w:r>
      <w:r w:rsidRPr="005907C9">
        <w:t xml:space="preserve">(7):1623-1633 </w:t>
      </w:r>
      <w:hyperlink r:id="rId465" w:history="1">
        <w:r w:rsidRPr="005907C9">
          <w:rPr>
            <w:rStyle w:val="Hyperlink"/>
          </w:rPr>
          <w:t>https://doi.org/10.1002/ajmg.a.34051</w:t>
        </w:r>
      </w:hyperlink>
      <w:r w:rsidRPr="005907C9">
        <w:t>.</w:t>
      </w:r>
      <w:bookmarkEnd w:id="596"/>
    </w:p>
    <w:p w14:paraId="75E7C7BD" w14:textId="71FB5181" w:rsidR="005907C9" w:rsidRPr="005907C9" w:rsidRDefault="005907C9" w:rsidP="005907C9">
      <w:pPr>
        <w:pStyle w:val="EndNoteBibliography"/>
        <w:ind w:left="720" w:hanging="720"/>
      </w:pPr>
      <w:bookmarkStart w:id="597" w:name="_ENREF_460"/>
      <w:r w:rsidRPr="005907C9">
        <w:t>460.</w:t>
      </w:r>
      <w:r w:rsidRPr="005907C9">
        <w:tab/>
        <w:t xml:space="preserve">Mikhail FM, Burnside RD, Rush B, Ibrahim J, Godshalk R, Rutledge SL, Robin NH, Descartes MD, Carroll AJ: </w:t>
      </w:r>
      <w:r w:rsidRPr="005907C9">
        <w:rPr>
          <w:b/>
        </w:rPr>
        <w:t>The recurrent distal 22q11.2 microdeletions are often de novo and do not represent a single clinical entity: a proposed categorization system</w:t>
      </w:r>
      <w:r w:rsidRPr="005907C9">
        <w:t xml:space="preserve">. </w:t>
      </w:r>
      <w:r w:rsidRPr="005907C9">
        <w:rPr>
          <w:i/>
        </w:rPr>
        <w:t xml:space="preserve">Genet Med </w:t>
      </w:r>
      <w:r w:rsidRPr="005907C9">
        <w:t xml:space="preserve">2014, </w:t>
      </w:r>
      <w:r w:rsidRPr="005907C9">
        <w:rPr>
          <w:b/>
        </w:rPr>
        <w:t>16</w:t>
      </w:r>
      <w:r w:rsidRPr="005907C9">
        <w:t xml:space="preserve">(1):92-100 </w:t>
      </w:r>
      <w:hyperlink r:id="rId466" w:history="1">
        <w:r w:rsidRPr="005907C9">
          <w:rPr>
            <w:rStyle w:val="Hyperlink"/>
          </w:rPr>
          <w:t>https://doi.org/10.1038/gim.2013.79</w:t>
        </w:r>
      </w:hyperlink>
      <w:r w:rsidRPr="005907C9">
        <w:t>.</w:t>
      </w:r>
      <w:bookmarkEnd w:id="597"/>
    </w:p>
    <w:p w14:paraId="03B83A39" w14:textId="5678F2F6" w:rsidR="005907C9" w:rsidRPr="005907C9" w:rsidRDefault="005907C9" w:rsidP="005907C9">
      <w:pPr>
        <w:pStyle w:val="EndNoteBibliography"/>
        <w:ind w:left="720" w:hanging="720"/>
      </w:pPr>
      <w:bookmarkStart w:id="598" w:name="_ENREF_461"/>
      <w:r w:rsidRPr="005907C9">
        <w:t>461.</w:t>
      </w:r>
      <w:r w:rsidRPr="005907C9">
        <w:tab/>
        <w:t>Dhar SU, del Gaudio D, German JR, Peters SU, Ou Z, Bader PI, Berg JS, Blazo M, Brown CW, Graham B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22q13.3 deletion syndrome: Clinical and molecular analysis using array CGH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3):573-581 </w:t>
      </w:r>
      <w:hyperlink r:id="rId46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253</w:t>
        </w:r>
      </w:hyperlink>
      <w:r w:rsidRPr="005907C9">
        <w:t>.</w:t>
      </w:r>
      <w:bookmarkEnd w:id="598"/>
    </w:p>
    <w:p w14:paraId="4AA28D56" w14:textId="1E2F5B87" w:rsidR="005907C9" w:rsidRPr="005907C9" w:rsidRDefault="005907C9" w:rsidP="005907C9">
      <w:pPr>
        <w:pStyle w:val="EndNoteBibliography"/>
        <w:ind w:left="720" w:hanging="720"/>
      </w:pPr>
      <w:bookmarkStart w:id="599" w:name="_ENREF_462"/>
      <w:r w:rsidRPr="005907C9">
        <w:lastRenderedPageBreak/>
        <w:t>462.</w:t>
      </w:r>
      <w:r w:rsidRPr="005907C9">
        <w:tab/>
        <w:t xml:space="preserve">Phelan K, McDermid HE: </w:t>
      </w:r>
      <w:r w:rsidRPr="005907C9">
        <w:rPr>
          <w:b/>
        </w:rPr>
        <w:t>The 22q13.3 Deletion Syndrome (Phelan-McDermid Syndrome)</w:t>
      </w:r>
      <w:r w:rsidRPr="005907C9">
        <w:t xml:space="preserve">. </w:t>
      </w:r>
      <w:r w:rsidRPr="005907C9">
        <w:rPr>
          <w:i/>
        </w:rPr>
        <w:t xml:space="preserve">Molecular Syndromology </w:t>
      </w:r>
      <w:r w:rsidRPr="005907C9">
        <w:t xml:space="preserve">2011, </w:t>
      </w:r>
      <w:r w:rsidRPr="005907C9">
        <w:rPr>
          <w:b/>
        </w:rPr>
        <w:t>2</w:t>
      </w:r>
      <w:r w:rsidRPr="005907C9">
        <w:t xml:space="preserve">(3-5):186-201 </w:t>
      </w:r>
      <w:hyperlink r:id="rId468" w:history="1">
        <w:r w:rsidRPr="005907C9">
          <w:rPr>
            <w:rStyle w:val="Hyperlink"/>
          </w:rPr>
          <w:t>https://doi.org/10.1159/000334260</w:t>
        </w:r>
      </w:hyperlink>
      <w:r w:rsidRPr="005907C9">
        <w:t>.</w:t>
      </w:r>
      <w:bookmarkEnd w:id="599"/>
    </w:p>
    <w:p w14:paraId="2FE2AD15" w14:textId="51C5934B" w:rsidR="005907C9" w:rsidRPr="005907C9" w:rsidRDefault="005907C9" w:rsidP="005907C9">
      <w:pPr>
        <w:pStyle w:val="EndNoteBibliography"/>
        <w:ind w:left="720" w:hanging="720"/>
      </w:pPr>
      <w:bookmarkStart w:id="600" w:name="_ENREF_463"/>
      <w:r w:rsidRPr="005907C9">
        <w:t>463.</w:t>
      </w:r>
      <w:r w:rsidRPr="005907C9">
        <w:tab/>
        <w:t>Han K, Holder JL, Jr., Schaaf CP, Lu H, Chen H, Kang H, Tang J, Wu Z, Hao S, Cheung SW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HANK3 overexpression causes manic-like behaviour with unique pharmacogenetic properties</w:t>
      </w:r>
      <w:r w:rsidRPr="005907C9">
        <w:t xml:space="preserve">. </w:t>
      </w:r>
      <w:r w:rsidRPr="005907C9">
        <w:rPr>
          <w:i/>
        </w:rPr>
        <w:t xml:space="preserve">Nature </w:t>
      </w:r>
      <w:r w:rsidRPr="005907C9">
        <w:t xml:space="preserve">2013, </w:t>
      </w:r>
      <w:r w:rsidRPr="005907C9">
        <w:rPr>
          <w:b/>
        </w:rPr>
        <w:t>503</w:t>
      </w:r>
      <w:r w:rsidRPr="005907C9">
        <w:t xml:space="preserve">(7474):72-77 </w:t>
      </w:r>
      <w:hyperlink r:id="rId469" w:history="1">
        <w:r w:rsidRPr="005907C9">
          <w:rPr>
            <w:rStyle w:val="Hyperlink"/>
          </w:rPr>
          <w:t>https://doi.org/10.1038/nature12630</w:t>
        </w:r>
      </w:hyperlink>
      <w:r w:rsidRPr="005907C9">
        <w:t>.</w:t>
      </w:r>
      <w:bookmarkEnd w:id="600"/>
    </w:p>
    <w:p w14:paraId="4DBD09A4" w14:textId="2DC8EC4C" w:rsidR="005907C9" w:rsidRPr="005907C9" w:rsidRDefault="005907C9" w:rsidP="005907C9">
      <w:pPr>
        <w:pStyle w:val="EndNoteBibliography"/>
        <w:ind w:left="720" w:hanging="720"/>
      </w:pPr>
      <w:bookmarkStart w:id="601" w:name="_ENREF_464"/>
      <w:r w:rsidRPr="005907C9">
        <w:t>464.</w:t>
      </w:r>
      <w:r w:rsidRPr="005907C9">
        <w:tab/>
        <w:t>Disciglio V, Lo Rizzo C, Mencarelli MA, Mucciolo M, Marozza A, Di Marco C, Massarelli A, Canocchi V, Baldassarri M, Ndoni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rstitial 22q13 deletions not involving SHANK3 gene: a new contiguous gene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7):1666-1676 </w:t>
      </w:r>
      <w:hyperlink r:id="rId470" w:history="1">
        <w:r w:rsidRPr="005907C9">
          <w:rPr>
            <w:rStyle w:val="Hyperlink"/>
          </w:rPr>
          <w:t>https://doi.org/10.1002/ajmg.a.36513</w:t>
        </w:r>
      </w:hyperlink>
      <w:r w:rsidRPr="005907C9">
        <w:t>.</w:t>
      </w:r>
      <w:bookmarkEnd w:id="601"/>
    </w:p>
    <w:p w14:paraId="22DFEB32" w14:textId="72392236" w:rsidR="005907C9" w:rsidRPr="005907C9" w:rsidRDefault="005907C9" w:rsidP="005907C9">
      <w:pPr>
        <w:pStyle w:val="EndNoteBibliography"/>
        <w:ind w:left="720" w:hanging="720"/>
      </w:pPr>
      <w:bookmarkStart w:id="602" w:name="_ENREF_465"/>
      <w:r w:rsidRPr="005907C9">
        <w:t>465.</w:t>
      </w:r>
      <w:r w:rsidRPr="005907C9">
        <w:tab/>
        <w:t xml:space="preserve">Phelan K, Boccuto L, Rogers RC, Sarasua SM, McDermid HE: </w:t>
      </w:r>
      <w:r w:rsidRPr="005907C9">
        <w:rPr>
          <w:b/>
        </w:rPr>
        <w:t>Letter to the editor regarding Disciglio et al.: Interstitial 22q13 deletions not involving SHANK3 gene: A new contiguous gene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</w:t>
      </w:r>
      <w:r w:rsidRPr="005907C9">
        <w:t xml:space="preserve">(7):1679-1680 </w:t>
      </w:r>
      <w:hyperlink r:id="rId47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788</w:t>
        </w:r>
      </w:hyperlink>
      <w:r w:rsidRPr="005907C9">
        <w:t>.</w:t>
      </w:r>
      <w:bookmarkEnd w:id="602"/>
    </w:p>
    <w:p w14:paraId="03AA48E6" w14:textId="24F93EE6" w:rsidR="005907C9" w:rsidRPr="005907C9" w:rsidRDefault="005907C9" w:rsidP="005907C9">
      <w:pPr>
        <w:pStyle w:val="EndNoteBibliography"/>
        <w:ind w:left="720" w:hanging="720"/>
      </w:pPr>
      <w:bookmarkStart w:id="603" w:name="_ENREF_466"/>
      <w:r w:rsidRPr="005907C9">
        <w:t>466.</w:t>
      </w:r>
      <w:r w:rsidRPr="005907C9">
        <w:tab/>
        <w:t xml:space="preserve">Upadia J, Gonzales PR, Atkinson TP, Schroeder HW, Robin NH, Rudy NL, Mikhail FM: </w:t>
      </w:r>
      <w:r w:rsidRPr="005907C9">
        <w:rPr>
          <w:b/>
        </w:rPr>
        <w:t>A previously unrecognized 22q13.2 microdeletion syndrome that encompasses TCF20 and TNFRSF13C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8, </w:t>
      </w:r>
      <w:r w:rsidRPr="005907C9">
        <w:rPr>
          <w:b/>
        </w:rPr>
        <w:t>176</w:t>
      </w:r>
      <w:r w:rsidRPr="005907C9">
        <w:t xml:space="preserve">(12):2791-2797 </w:t>
      </w:r>
      <w:hyperlink r:id="rId472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40492</w:t>
        </w:r>
      </w:hyperlink>
      <w:r w:rsidRPr="005907C9">
        <w:t>.</w:t>
      </w:r>
      <w:bookmarkEnd w:id="603"/>
    </w:p>
    <w:p w14:paraId="712E31C7" w14:textId="031ECB40" w:rsidR="005907C9" w:rsidRPr="005907C9" w:rsidRDefault="005907C9" w:rsidP="005907C9">
      <w:pPr>
        <w:pStyle w:val="EndNoteBibliography"/>
        <w:ind w:left="720" w:hanging="720"/>
      </w:pPr>
      <w:bookmarkStart w:id="604" w:name="_ENREF_467"/>
      <w:r w:rsidRPr="005907C9">
        <w:t>467.</w:t>
      </w:r>
      <w:r w:rsidRPr="005907C9">
        <w:tab/>
        <w:t xml:space="preserve">Shapiro LJ, Yen P, Pomerantz D, Martin E, Rolewic L, Mohandas T: </w:t>
      </w:r>
      <w:r w:rsidRPr="005907C9">
        <w:rPr>
          <w:b/>
        </w:rPr>
        <w:t>Molecular studies of deletions at the human steroid sulfatase locus</w:t>
      </w:r>
      <w:r w:rsidRPr="005907C9">
        <w:t xml:space="preserve">. </w:t>
      </w:r>
      <w:r w:rsidRPr="005907C9">
        <w:rPr>
          <w:i/>
        </w:rPr>
        <w:t xml:space="preserve">Proceedings of the National Academy of Sciences of the United States of America </w:t>
      </w:r>
      <w:r w:rsidRPr="005907C9">
        <w:t xml:space="preserve">1989, </w:t>
      </w:r>
      <w:r w:rsidRPr="005907C9">
        <w:rPr>
          <w:b/>
        </w:rPr>
        <w:t>86</w:t>
      </w:r>
      <w:r w:rsidRPr="005907C9">
        <w:t xml:space="preserve">(21):8477-8481 </w:t>
      </w:r>
      <w:hyperlink r:id="rId473" w:history="1">
        <w:r w:rsidRPr="005907C9">
          <w:rPr>
            <w:rStyle w:val="Hyperlink"/>
          </w:rPr>
          <w:t>https://doi.org/10.1073/pnas.86.21.8477</w:t>
        </w:r>
      </w:hyperlink>
      <w:r w:rsidRPr="005907C9">
        <w:t>.</w:t>
      </w:r>
      <w:bookmarkEnd w:id="604"/>
    </w:p>
    <w:p w14:paraId="612C27AB" w14:textId="4DFE4004" w:rsidR="005907C9" w:rsidRPr="005907C9" w:rsidRDefault="005907C9" w:rsidP="005907C9">
      <w:pPr>
        <w:pStyle w:val="EndNoteBibliography"/>
        <w:ind w:left="720" w:hanging="720"/>
      </w:pPr>
      <w:bookmarkStart w:id="605" w:name="_ENREF_468"/>
      <w:r w:rsidRPr="005907C9">
        <w:t>468.</w:t>
      </w:r>
      <w:r w:rsidRPr="005907C9">
        <w:tab/>
        <w:t xml:space="preserve">Alperin ES, Shapiro LJ: </w:t>
      </w:r>
      <w:r w:rsidRPr="005907C9">
        <w:rPr>
          <w:b/>
        </w:rPr>
        <w:t>Characterization of point mutations in patients with X-linked ichthyosis. Effects on the structure and function of the steroid sulfatase protein</w:t>
      </w:r>
      <w:r w:rsidRPr="005907C9">
        <w:t xml:space="preserve">. </w:t>
      </w:r>
      <w:r w:rsidRPr="005907C9">
        <w:rPr>
          <w:i/>
        </w:rPr>
        <w:t xml:space="preserve">The Journal of biological chemistry </w:t>
      </w:r>
      <w:r w:rsidRPr="005907C9">
        <w:t xml:space="preserve">1997, </w:t>
      </w:r>
      <w:r w:rsidRPr="005907C9">
        <w:rPr>
          <w:b/>
        </w:rPr>
        <w:t>272</w:t>
      </w:r>
      <w:r w:rsidRPr="005907C9">
        <w:t xml:space="preserve">(33):20756-20763 </w:t>
      </w:r>
      <w:hyperlink r:id="rId474" w:history="1">
        <w:r w:rsidRPr="005907C9">
          <w:rPr>
            <w:rStyle w:val="Hyperlink"/>
          </w:rPr>
          <w:t>https://doi.org/10.1074/jbc.272.33.20756</w:t>
        </w:r>
      </w:hyperlink>
      <w:r w:rsidRPr="005907C9">
        <w:t>.</w:t>
      </w:r>
      <w:bookmarkEnd w:id="605"/>
    </w:p>
    <w:p w14:paraId="0C34A45F" w14:textId="6B23467E" w:rsidR="005907C9" w:rsidRPr="005907C9" w:rsidRDefault="005907C9" w:rsidP="005907C9">
      <w:pPr>
        <w:pStyle w:val="EndNoteBibliography"/>
        <w:ind w:left="720" w:hanging="720"/>
      </w:pPr>
      <w:bookmarkStart w:id="606" w:name="_ENREF_469"/>
      <w:r w:rsidRPr="005907C9">
        <w:t>469.</w:t>
      </w:r>
      <w:r w:rsidRPr="005907C9">
        <w:tab/>
        <w:t xml:space="preserve">Valdes-Flores M, Kofman-Alfaro SH, Vaca AL, Cuevas-Covarrubias SA: </w:t>
      </w:r>
      <w:r w:rsidRPr="005907C9">
        <w:rPr>
          <w:b/>
        </w:rPr>
        <w:t>Mutation report: a novel partial deletion of exons 2-10 of the STS gene in recessive X-linked ichthyosis</w:t>
      </w:r>
      <w:r w:rsidRPr="005907C9">
        <w:t xml:space="preserve">. </w:t>
      </w:r>
      <w:r w:rsidRPr="005907C9">
        <w:rPr>
          <w:i/>
        </w:rPr>
        <w:t xml:space="preserve">The Journal of investigative dermatology </w:t>
      </w:r>
      <w:r w:rsidRPr="005907C9">
        <w:t xml:space="preserve">2000, </w:t>
      </w:r>
      <w:r w:rsidRPr="005907C9">
        <w:rPr>
          <w:b/>
        </w:rPr>
        <w:t>114</w:t>
      </w:r>
      <w:r w:rsidRPr="005907C9">
        <w:t xml:space="preserve">(3):591-593 </w:t>
      </w:r>
      <w:hyperlink r:id="rId475" w:history="1">
        <w:r w:rsidRPr="005907C9">
          <w:rPr>
            <w:rStyle w:val="Hyperlink"/>
          </w:rPr>
          <w:t>https://doi.org/10.1046/j.1523-1747.2000.00924.x</w:t>
        </w:r>
      </w:hyperlink>
      <w:r w:rsidRPr="005907C9">
        <w:t>.</w:t>
      </w:r>
      <w:bookmarkEnd w:id="606"/>
    </w:p>
    <w:p w14:paraId="08B5A034" w14:textId="0D59D670" w:rsidR="005907C9" w:rsidRPr="005907C9" w:rsidRDefault="005907C9" w:rsidP="005907C9">
      <w:pPr>
        <w:pStyle w:val="EndNoteBibliography"/>
        <w:ind w:left="720" w:hanging="720"/>
      </w:pPr>
      <w:bookmarkStart w:id="607" w:name="_ENREF_470"/>
      <w:r w:rsidRPr="005907C9">
        <w:t>470.</w:t>
      </w:r>
      <w:r w:rsidRPr="005907C9">
        <w:tab/>
        <w:t xml:space="preserve">Hand JL, Runke CK, Hodge JC: </w:t>
      </w:r>
      <w:r w:rsidRPr="005907C9">
        <w:rPr>
          <w:b/>
        </w:rPr>
        <w:t>The phenotype spectrum of X-linked ichthyosis identified by chromosomal microarray</w:t>
      </w:r>
      <w:r w:rsidRPr="005907C9">
        <w:t xml:space="preserve">. </w:t>
      </w:r>
      <w:r w:rsidRPr="005907C9">
        <w:rPr>
          <w:i/>
        </w:rPr>
        <w:t xml:space="preserve">Journal of the American Academy of Dermatology </w:t>
      </w:r>
      <w:r w:rsidRPr="005907C9">
        <w:t xml:space="preserve">2015, </w:t>
      </w:r>
      <w:r w:rsidRPr="005907C9">
        <w:rPr>
          <w:b/>
        </w:rPr>
        <w:t>72</w:t>
      </w:r>
      <w:r w:rsidRPr="005907C9">
        <w:t xml:space="preserve">(4):617-627 </w:t>
      </w:r>
      <w:hyperlink r:id="rId476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jaad.2014.12.020</w:t>
        </w:r>
      </w:hyperlink>
      <w:r w:rsidRPr="005907C9">
        <w:t>.</w:t>
      </w:r>
      <w:bookmarkEnd w:id="607"/>
    </w:p>
    <w:p w14:paraId="68C8E8FB" w14:textId="7968F839" w:rsidR="005907C9" w:rsidRPr="005907C9" w:rsidRDefault="005907C9" w:rsidP="005907C9">
      <w:pPr>
        <w:pStyle w:val="EndNoteBibliography"/>
        <w:ind w:left="720" w:hanging="720"/>
      </w:pPr>
      <w:bookmarkStart w:id="608" w:name="_ENREF_471"/>
      <w:r w:rsidRPr="005907C9">
        <w:t>471.</w:t>
      </w:r>
      <w:r w:rsidRPr="005907C9">
        <w:tab/>
        <w:t xml:space="preserve">Brcic L, Underwood JF, Kendall KM, Caseras X, Kirov G, Davies W: </w:t>
      </w:r>
      <w:r w:rsidRPr="005907C9">
        <w:rPr>
          <w:b/>
        </w:rPr>
        <w:t>Medical and neurobehavioural phenotypes in carriers of X-linked ichthyosis-associated genetic deletions in the UK Biobank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20, </w:t>
      </w:r>
      <w:r w:rsidRPr="005907C9">
        <w:rPr>
          <w:b/>
        </w:rPr>
        <w:t>57</w:t>
      </w:r>
      <w:r w:rsidRPr="005907C9">
        <w:t xml:space="preserve">(10):692-698 </w:t>
      </w:r>
      <w:hyperlink r:id="rId477" w:history="1">
        <w:r w:rsidRPr="005907C9">
          <w:rPr>
            <w:rStyle w:val="Hyperlink"/>
          </w:rPr>
          <w:t>https://doi.org/10.1136/jmedgenet-2019-106676</w:t>
        </w:r>
      </w:hyperlink>
      <w:r w:rsidRPr="005907C9">
        <w:t>.</w:t>
      </w:r>
      <w:bookmarkEnd w:id="608"/>
    </w:p>
    <w:p w14:paraId="18454931" w14:textId="0310430A" w:rsidR="005907C9" w:rsidRPr="005907C9" w:rsidRDefault="005907C9" w:rsidP="005907C9">
      <w:pPr>
        <w:pStyle w:val="EndNoteBibliography"/>
        <w:ind w:left="720" w:hanging="720"/>
      </w:pPr>
      <w:bookmarkStart w:id="609" w:name="_ENREF_472"/>
      <w:r w:rsidRPr="005907C9">
        <w:t>472.</w:t>
      </w:r>
      <w:r w:rsidRPr="005907C9">
        <w:tab/>
        <w:t xml:space="preserve">Gubb SJA, Brcic L, Underwood JFG, Kendall KM, Caseras X, Kirov G, Davies W: </w:t>
      </w:r>
      <w:r w:rsidRPr="005907C9">
        <w:rPr>
          <w:b/>
        </w:rPr>
        <w:t>Medical and neurobehavioural phenotypes in male and female carriers of Xp22.31 duplications in the UK Biobank</w:t>
      </w:r>
      <w:r w:rsidRPr="005907C9">
        <w:t xml:space="preserve">. </w:t>
      </w:r>
      <w:r w:rsidRPr="005907C9">
        <w:rPr>
          <w:i/>
        </w:rPr>
        <w:t xml:space="preserve">Hum Mol Genet </w:t>
      </w:r>
      <w:r w:rsidRPr="005907C9">
        <w:t xml:space="preserve">2020, </w:t>
      </w:r>
      <w:r w:rsidRPr="005907C9">
        <w:rPr>
          <w:b/>
        </w:rPr>
        <w:t>29</w:t>
      </w:r>
      <w:r w:rsidRPr="005907C9">
        <w:t xml:space="preserve">(17):2872-2881 </w:t>
      </w:r>
      <w:hyperlink r:id="rId478" w:history="1">
        <w:r w:rsidRPr="005907C9">
          <w:rPr>
            <w:rStyle w:val="Hyperlink"/>
          </w:rPr>
          <w:t>https://doi.org/10.1093/hmg/ddaa174</w:t>
        </w:r>
      </w:hyperlink>
      <w:r w:rsidRPr="005907C9">
        <w:t>.</w:t>
      </w:r>
      <w:bookmarkEnd w:id="609"/>
    </w:p>
    <w:p w14:paraId="218A5EF6" w14:textId="3CAE6596" w:rsidR="005907C9" w:rsidRPr="005907C9" w:rsidRDefault="005907C9" w:rsidP="005907C9">
      <w:pPr>
        <w:pStyle w:val="EndNoteBibliography"/>
        <w:ind w:left="720" w:hanging="720"/>
      </w:pPr>
      <w:bookmarkStart w:id="610" w:name="_ENREF_473"/>
      <w:r w:rsidRPr="005907C9">
        <w:t>473.</w:t>
      </w:r>
      <w:r w:rsidRPr="005907C9">
        <w:tab/>
        <w:t xml:space="preserve">Hellerud C, Adamowicz M, Jurkiewicz D, Taybert J, Kubalska J, Ciara E, Popowska E, Ellis JR, Lindstedt S, Pronicka E: </w:t>
      </w:r>
      <w:r w:rsidRPr="005907C9">
        <w:rPr>
          <w:b/>
        </w:rPr>
        <w:t>Clinical heterogeneity and molecular findings in five Polish patients with glycerol kinase deficiency: investigation of two splice site mutations with computerized splice junction analysis and Xp21 gene-specific mRNA analysis</w:t>
      </w:r>
      <w:r w:rsidRPr="005907C9">
        <w:t xml:space="preserve">. </w:t>
      </w:r>
      <w:r w:rsidRPr="005907C9">
        <w:rPr>
          <w:i/>
        </w:rPr>
        <w:t xml:space="preserve">Mol Genet Metab </w:t>
      </w:r>
      <w:r w:rsidRPr="005907C9">
        <w:t xml:space="preserve">2003, </w:t>
      </w:r>
      <w:r w:rsidRPr="005907C9">
        <w:rPr>
          <w:b/>
        </w:rPr>
        <w:t>79</w:t>
      </w:r>
      <w:r w:rsidRPr="005907C9">
        <w:t xml:space="preserve">(3):149-159 </w:t>
      </w:r>
      <w:hyperlink r:id="rId479" w:history="1">
        <w:r w:rsidRPr="005907C9">
          <w:rPr>
            <w:rStyle w:val="Hyperlink"/>
          </w:rPr>
          <w:t>https://doi.org/10.1016/s1096-7192(03)00094-5</w:t>
        </w:r>
      </w:hyperlink>
      <w:r w:rsidRPr="005907C9">
        <w:t>.</w:t>
      </w:r>
      <w:bookmarkEnd w:id="610"/>
    </w:p>
    <w:p w14:paraId="6ED22F26" w14:textId="6F2474E1" w:rsidR="005907C9" w:rsidRPr="005907C9" w:rsidRDefault="005907C9" w:rsidP="005907C9">
      <w:pPr>
        <w:pStyle w:val="EndNoteBibliography"/>
        <w:ind w:left="720" w:hanging="720"/>
      </w:pPr>
      <w:bookmarkStart w:id="611" w:name="_ENREF_474"/>
      <w:r w:rsidRPr="005907C9">
        <w:t>474.</w:t>
      </w:r>
      <w:r w:rsidRPr="005907C9">
        <w:tab/>
        <w:t xml:space="preserve">Stanczak CM, Chen Z, Zhang YH, Nelson SF, McCabe ER: </w:t>
      </w:r>
      <w:r w:rsidRPr="005907C9">
        <w:rPr>
          <w:b/>
        </w:rPr>
        <w:t>Deletion mapping in Xp21 for patients with complex glycerol kinase deficiency using SNP mapping arrays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07, </w:t>
      </w:r>
      <w:r w:rsidRPr="005907C9">
        <w:rPr>
          <w:b/>
        </w:rPr>
        <w:t>28</w:t>
      </w:r>
      <w:r w:rsidRPr="005907C9">
        <w:t xml:space="preserve">(3):235-242 </w:t>
      </w:r>
      <w:hyperlink r:id="rId480" w:history="1">
        <w:r w:rsidRPr="005907C9">
          <w:rPr>
            <w:rStyle w:val="Hyperlink"/>
          </w:rPr>
          <w:t>https://doi.org/10.1002/humu.20424</w:t>
        </w:r>
      </w:hyperlink>
      <w:r w:rsidRPr="005907C9">
        <w:t>.</w:t>
      </w:r>
      <w:bookmarkEnd w:id="611"/>
    </w:p>
    <w:p w14:paraId="1D5A25A0" w14:textId="11923508" w:rsidR="005907C9" w:rsidRPr="005907C9" w:rsidRDefault="005907C9" w:rsidP="005907C9">
      <w:pPr>
        <w:pStyle w:val="EndNoteBibliography"/>
        <w:ind w:left="720" w:hanging="720"/>
      </w:pPr>
      <w:bookmarkStart w:id="612" w:name="_ENREF_475"/>
      <w:r w:rsidRPr="005907C9">
        <w:t>475.</w:t>
      </w:r>
      <w:r w:rsidRPr="005907C9">
        <w:tab/>
        <w:t>Heide S, Afenjar A, Edery P, Sanlaville D, Keren B, Rouen A, Lavillaureix A, Hyon C, Doummar D, Siffroi J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p21 deletion in female patients with intellectual disability: Two new cases and a review of the literature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6-7):341-345 </w:t>
      </w:r>
      <w:hyperlink r:id="rId481" w:history="1">
        <w:r w:rsidRPr="005907C9">
          <w:rPr>
            <w:rStyle w:val="Hyperlink"/>
          </w:rPr>
          <w:t>https://doi.org/10.1016/j.ejmg.2015.04.003</w:t>
        </w:r>
      </w:hyperlink>
      <w:r w:rsidRPr="005907C9">
        <w:t>.</w:t>
      </w:r>
      <w:bookmarkEnd w:id="612"/>
    </w:p>
    <w:p w14:paraId="10489E1F" w14:textId="435D4500" w:rsidR="005907C9" w:rsidRPr="005907C9" w:rsidRDefault="005907C9" w:rsidP="005907C9">
      <w:pPr>
        <w:pStyle w:val="EndNoteBibliography"/>
        <w:ind w:left="720" w:hanging="720"/>
      </w:pPr>
      <w:bookmarkStart w:id="613" w:name="_ENREF_476"/>
      <w:r w:rsidRPr="005907C9">
        <w:t>476.</w:t>
      </w:r>
      <w:r w:rsidRPr="005907C9">
        <w:tab/>
        <w:t xml:space="preserve">Korkut S, Baştuğ O, Raygada M, Hatipoğlu N, Kurtoğlu S, Kendirci M, Lyssikatos C, Stratakis CA: </w:t>
      </w:r>
      <w:r w:rsidRPr="005907C9">
        <w:rPr>
          <w:b/>
        </w:rPr>
        <w:t>Complex Glycerol Kinase Deficiency and Adrenocortical Insufficiency in Two Neonates</w:t>
      </w:r>
      <w:r w:rsidRPr="005907C9">
        <w:t xml:space="preserve">. </w:t>
      </w:r>
      <w:r w:rsidRPr="005907C9">
        <w:rPr>
          <w:i/>
        </w:rPr>
        <w:t xml:space="preserve">J Clin Res Pediatr Endocrinol </w:t>
      </w:r>
      <w:r w:rsidRPr="005907C9">
        <w:t xml:space="preserve">2016, </w:t>
      </w:r>
      <w:r w:rsidRPr="005907C9">
        <w:rPr>
          <w:b/>
        </w:rPr>
        <w:t>8</w:t>
      </w:r>
      <w:r w:rsidRPr="005907C9">
        <w:t xml:space="preserve">(4):468-471 </w:t>
      </w:r>
      <w:hyperlink r:id="rId482" w:history="1">
        <w:r w:rsidRPr="005907C9">
          <w:rPr>
            <w:rStyle w:val="Hyperlink"/>
          </w:rPr>
          <w:t>https://doi.org/10.4274/jcrpe.2539</w:t>
        </w:r>
      </w:hyperlink>
      <w:r w:rsidRPr="005907C9">
        <w:t>.</w:t>
      </w:r>
      <w:bookmarkEnd w:id="613"/>
    </w:p>
    <w:p w14:paraId="298154C9" w14:textId="5A1E3885" w:rsidR="005907C9" w:rsidRPr="005907C9" w:rsidRDefault="005907C9" w:rsidP="005907C9">
      <w:pPr>
        <w:pStyle w:val="EndNoteBibliography"/>
        <w:ind w:left="720" w:hanging="720"/>
      </w:pPr>
      <w:bookmarkStart w:id="614" w:name="_ENREF_477"/>
      <w:r w:rsidRPr="005907C9">
        <w:t>477.</w:t>
      </w:r>
      <w:r w:rsidRPr="005907C9">
        <w:tab/>
        <w:t xml:space="preserve">Montoya-Williams D, Mowitz M: </w:t>
      </w:r>
      <w:r w:rsidRPr="005907C9">
        <w:rPr>
          <w:b/>
        </w:rPr>
        <w:t>Cholestasis and Hepatic Iron Deposition in an Infant With Complex Glycerol Kinase Deficiency</w:t>
      </w:r>
      <w:r w:rsidRPr="005907C9">
        <w:t xml:space="preserve">. </w:t>
      </w:r>
      <w:r w:rsidRPr="005907C9">
        <w:rPr>
          <w:i/>
        </w:rPr>
        <w:t xml:space="preserve">Pediatrics </w:t>
      </w:r>
      <w:r w:rsidRPr="005907C9">
        <w:t xml:space="preserve">2017, </w:t>
      </w:r>
      <w:r w:rsidRPr="005907C9">
        <w:rPr>
          <w:b/>
        </w:rPr>
        <w:t>140</w:t>
      </w:r>
      <w:r w:rsidRPr="005907C9">
        <w:t xml:space="preserve">(1):e20161479 </w:t>
      </w:r>
      <w:hyperlink r:id="rId483" w:history="1">
        <w:r w:rsidRPr="005907C9">
          <w:rPr>
            <w:rStyle w:val="Hyperlink"/>
          </w:rPr>
          <w:t>https://doi.org/10.1542/peds.2016-1479</w:t>
        </w:r>
      </w:hyperlink>
      <w:r w:rsidRPr="005907C9">
        <w:t>.</w:t>
      </w:r>
      <w:bookmarkEnd w:id="614"/>
    </w:p>
    <w:p w14:paraId="23535322" w14:textId="03D02547" w:rsidR="005907C9" w:rsidRPr="005907C9" w:rsidRDefault="005907C9" w:rsidP="005907C9">
      <w:pPr>
        <w:pStyle w:val="EndNoteBibliography"/>
        <w:ind w:left="720" w:hanging="720"/>
      </w:pPr>
      <w:bookmarkStart w:id="615" w:name="_ENREF_478"/>
      <w:r w:rsidRPr="005907C9">
        <w:t>478.</w:t>
      </w:r>
      <w:r w:rsidRPr="005907C9">
        <w:tab/>
        <w:t>Lugtenberg D, Yntema HG, Banning MJ, Oudakker AR, Firth HV, Willatt L, Raynaud M, Kleefstra T, Fryns JP, Ropers H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ZNF674: a new kruppel-associated box-containing zinc-finger gene involved in nonsyndromic X-linked mental retardation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6, </w:t>
      </w:r>
      <w:r w:rsidRPr="005907C9">
        <w:rPr>
          <w:b/>
        </w:rPr>
        <w:t>78</w:t>
      </w:r>
      <w:r w:rsidRPr="005907C9">
        <w:t xml:space="preserve">(2):265-278 </w:t>
      </w:r>
      <w:hyperlink r:id="rId484" w:history="1">
        <w:r w:rsidRPr="005907C9">
          <w:rPr>
            <w:rStyle w:val="Hyperlink"/>
          </w:rPr>
          <w:t>https://doi.org/10.1086/500306</w:t>
        </w:r>
      </w:hyperlink>
      <w:r w:rsidRPr="005907C9">
        <w:t>.</w:t>
      </w:r>
      <w:bookmarkEnd w:id="615"/>
    </w:p>
    <w:p w14:paraId="58295006" w14:textId="226AC4A0" w:rsidR="005907C9" w:rsidRPr="005907C9" w:rsidRDefault="005907C9" w:rsidP="005907C9">
      <w:pPr>
        <w:pStyle w:val="EndNoteBibliography"/>
        <w:ind w:left="720" w:hanging="720"/>
      </w:pPr>
      <w:bookmarkStart w:id="616" w:name="_ENREF_479"/>
      <w:r w:rsidRPr="005907C9">
        <w:t>479.</w:t>
      </w:r>
      <w:r w:rsidRPr="005907C9">
        <w:tab/>
        <w:t xml:space="preserve">Zhang L, Wang T, Wright AF, Suri M, Schwartz CE, Stevenson RE, Valle D: </w:t>
      </w:r>
      <w:r w:rsidRPr="005907C9">
        <w:rPr>
          <w:b/>
        </w:rPr>
        <w:t>A microdeletion in Xp11.3 accounts for co-segregation of retinitis pigmentosa and mental retardation in a large kindred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06, </w:t>
      </w:r>
      <w:r w:rsidRPr="005907C9">
        <w:rPr>
          <w:b/>
        </w:rPr>
        <w:t>140</w:t>
      </w:r>
      <w:r w:rsidRPr="005907C9">
        <w:t xml:space="preserve">(4):349-357 </w:t>
      </w:r>
      <w:hyperlink r:id="rId485" w:history="1">
        <w:r w:rsidRPr="005907C9">
          <w:rPr>
            <w:rStyle w:val="Hyperlink"/>
          </w:rPr>
          <w:t>https://doi.org/10.1002/ajmg.a.31080</w:t>
        </w:r>
      </w:hyperlink>
      <w:r w:rsidRPr="005907C9">
        <w:t>.</w:t>
      </w:r>
      <w:bookmarkEnd w:id="616"/>
    </w:p>
    <w:p w14:paraId="0D8CADA2" w14:textId="07950DCC" w:rsidR="005907C9" w:rsidRPr="005907C9" w:rsidRDefault="005907C9" w:rsidP="005907C9">
      <w:pPr>
        <w:pStyle w:val="EndNoteBibliography"/>
        <w:ind w:left="720" w:hanging="720"/>
      </w:pPr>
      <w:bookmarkStart w:id="617" w:name="_ENREF_480"/>
      <w:r w:rsidRPr="005907C9">
        <w:t>480.</w:t>
      </w:r>
      <w:r w:rsidRPr="005907C9">
        <w:tab/>
        <w:t>Delphin N, Hanein S, Taie LF, Zanlonghi X, Bonneau D, Moisan J-P, Boyle C, Nitschke P, Pruvost S, Bonnefont J-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llectual disability associated with retinal dystrophy in the Xp11.3 deletion syndrome: ZNF674 on trial. Guilty or innocent?</w:t>
      </w:r>
      <w:r w:rsidRPr="005907C9">
        <w:t xml:space="preserve"> </w:t>
      </w:r>
      <w:r w:rsidRPr="005907C9">
        <w:rPr>
          <w:i/>
        </w:rPr>
        <w:t xml:space="preserve">Eur J Hum Genet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3):352-356 </w:t>
      </w:r>
      <w:hyperlink r:id="rId486" w:history="1">
        <w:r w:rsidRPr="005907C9">
          <w:rPr>
            <w:rStyle w:val="Hyperlink"/>
          </w:rPr>
          <w:t>https://doi.org/10.1038/ejhg.2011.217</w:t>
        </w:r>
      </w:hyperlink>
      <w:r w:rsidRPr="005907C9">
        <w:t>.</w:t>
      </w:r>
      <w:bookmarkEnd w:id="617"/>
    </w:p>
    <w:p w14:paraId="48EACBD6" w14:textId="3C291E40" w:rsidR="005907C9" w:rsidRPr="005907C9" w:rsidRDefault="005907C9" w:rsidP="005907C9">
      <w:pPr>
        <w:pStyle w:val="EndNoteBibliography"/>
        <w:ind w:left="720" w:hanging="720"/>
      </w:pPr>
      <w:bookmarkStart w:id="618" w:name="_ENREF_481"/>
      <w:r w:rsidRPr="005907C9">
        <w:t>481.</w:t>
      </w:r>
      <w:r w:rsidRPr="005907C9">
        <w:tab/>
        <w:t>Giorda R, Bonaglia MC, Beri S, Fichera M, Novara F, Magini P, Urquhart J, Sharkey FH, Zucca C, Grasso R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mplex segmental duplications mediate a recurrent dup(X)(p11.22-p11.23) associated with mental retardation, speech delay, and EEG anomalies in males and female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5</w:t>
      </w:r>
      <w:r w:rsidRPr="005907C9">
        <w:t xml:space="preserve">(3):394-400 </w:t>
      </w:r>
      <w:hyperlink r:id="rId487" w:history="1">
        <w:r w:rsidRPr="005907C9">
          <w:rPr>
            <w:rStyle w:val="Hyperlink"/>
          </w:rPr>
          <w:t>https://doi.org/10.1016/j.ajhg.2009.08.001</w:t>
        </w:r>
      </w:hyperlink>
      <w:r w:rsidRPr="005907C9">
        <w:t>.</w:t>
      </w:r>
      <w:bookmarkEnd w:id="618"/>
    </w:p>
    <w:p w14:paraId="658F8F2E" w14:textId="7B406F48" w:rsidR="005907C9" w:rsidRPr="005907C9" w:rsidRDefault="005907C9" w:rsidP="005907C9">
      <w:pPr>
        <w:pStyle w:val="EndNoteBibliography"/>
        <w:ind w:left="720" w:hanging="720"/>
      </w:pPr>
      <w:bookmarkStart w:id="619" w:name="_ENREF_482"/>
      <w:r w:rsidRPr="005907C9">
        <w:t>482.</w:t>
      </w:r>
      <w:r w:rsidRPr="005907C9">
        <w:tab/>
        <w:t>Nizon M, Andrieux J, Rooryck C, de Blois MC, Bourel-Ponchel E, Bourgois B, Boute O, David A, Delobel B, Duban-Bedu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e-genotype correlations in 17 new patients with an Xp11.23p11.22 microduplication and review of the literatur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5, </w:t>
      </w:r>
      <w:r w:rsidRPr="005907C9">
        <w:rPr>
          <w:b/>
        </w:rPr>
        <w:t>167a</w:t>
      </w:r>
      <w:r w:rsidRPr="005907C9">
        <w:t xml:space="preserve">(1):111-122 </w:t>
      </w:r>
      <w:hyperlink r:id="rId488" w:history="1">
        <w:r w:rsidRPr="005907C9">
          <w:rPr>
            <w:rStyle w:val="Hyperlink"/>
          </w:rPr>
          <w:t>https://doi.org/10.1002/ajmg.a.36807</w:t>
        </w:r>
      </w:hyperlink>
      <w:r w:rsidRPr="005907C9">
        <w:t>.</w:t>
      </w:r>
      <w:bookmarkEnd w:id="619"/>
    </w:p>
    <w:p w14:paraId="453539B1" w14:textId="092C2F82" w:rsidR="005907C9" w:rsidRPr="005907C9" w:rsidRDefault="005907C9" w:rsidP="005907C9">
      <w:pPr>
        <w:pStyle w:val="EndNoteBibliography"/>
        <w:ind w:left="720" w:hanging="720"/>
      </w:pPr>
      <w:bookmarkStart w:id="620" w:name="_ENREF_483"/>
      <w:r w:rsidRPr="005907C9">
        <w:t>483.</w:t>
      </w:r>
      <w:r w:rsidRPr="005907C9">
        <w:tab/>
        <w:t>Grams SE, Argiropoulos B, Lines M, Chakraborty P, McGowan-Jordan J, Geraghty MT, Tsang M, Eswara M, Tezcan K, Adams K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notype-phenotype characterization in 13 individuals with chromosome Xp11.22 duplications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6, </w:t>
      </w:r>
      <w:r w:rsidRPr="005907C9">
        <w:rPr>
          <w:b/>
        </w:rPr>
        <w:t>170a</w:t>
      </w:r>
      <w:r w:rsidRPr="005907C9">
        <w:t xml:space="preserve">(4):967-977 </w:t>
      </w:r>
      <w:hyperlink r:id="rId489" w:history="1">
        <w:r w:rsidRPr="005907C9">
          <w:rPr>
            <w:rStyle w:val="Hyperlink"/>
          </w:rPr>
          <w:t>https://doi.org/10.1002/ajmg.a.37519</w:t>
        </w:r>
      </w:hyperlink>
      <w:r w:rsidRPr="005907C9">
        <w:t>.</w:t>
      </w:r>
      <w:bookmarkEnd w:id="620"/>
    </w:p>
    <w:p w14:paraId="7894598F" w14:textId="3872CB33" w:rsidR="005907C9" w:rsidRPr="005907C9" w:rsidRDefault="005907C9" w:rsidP="005907C9">
      <w:pPr>
        <w:pStyle w:val="EndNoteBibliography"/>
        <w:ind w:left="720" w:hanging="720"/>
      </w:pPr>
      <w:bookmarkStart w:id="621" w:name="_ENREF_484"/>
      <w:r w:rsidRPr="005907C9">
        <w:lastRenderedPageBreak/>
        <w:t>484.</w:t>
      </w:r>
      <w:r w:rsidRPr="005907C9">
        <w:tab/>
        <w:t>Whibley AC, Plagnol V, Tarpey PS, Abidi F, Fullston T, Choma MK, Boucher CA, Shepherd L, Willatt L, Parkin G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ine-scale survey of X chromosome copy number variants and indels underlying intellectual disability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0, </w:t>
      </w:r>
      <w:r w:rsidRPr="005907C9">
        <w:rPr>
          <w:b/>
        </w:rPr>
        <w:t>87</w:t>
      </w:r>
      <w:r w:rsidRPr="005907C9">
        <w:t xml:space="preserve">(2):173-188 </w:t>
      </w:r>
      <w:hyperlink r:id="rId490" w:history="1">
        <w:r w:rsidRPr="005907C9">
          <w:rPr>
            <w:rStyle w:val="Hyperlink"/>
          </w:rPr>
          <w:t>https://doi.org/10.1016/j.ajhg.2010.06.017</w:t>
        </w:r>
      </w:hyperlink>
      <w:r w:rsidRPr="005907C9">
        <w:t>.</w:t>
      </w:r>
      <w:bookmarkEnd w:id="621"/>
    </w:p>
    <w:p w14:paraId="3BACE084" w14:textId="52C82AE2" w:rsidR="005907C9" w:rsidRPr="005907C9" w:rsidRDefault="005907C9" w:rsidP="005907C9">
      <w:pPr>
        <w:pStyle w:val="EndNoteBibliography"/>
        <w:ind w:left="720" w:hanging="720"/>
      </w:pPr>
      <w:bookmarkStart w:id="622" w:name="_ENREF_485"/>
      <w:r w:rsidRPr="005907C9">
        <w:t>485.</w:t>
      </w:r>
      <w:r w:rsidRPr="005907C9">
        <w:tab/>
        <w:t>Froyen G, Belet S, Martinez F, Santos-Rebouças CB, Declercq M, Verbeeck J, Donckers L, Berland S, Mayo S, Rosello M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opy-number gains of HUWE1 due to replication- and recombination-based rearrangements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2, </w:t>
      </w:r>
      <w:r w:rsidRPr="005907C9">
        <w:rPr>
          <w:b/>
        </w:rPr>
        <w:t>91</w:t>
      </w:r>
      <w:r w:rsidRPr="005907C9">
        <w:t xml:space="preserve">(2):252-264 </w:t>
      </w:r>
      <w:hyperlink r:id="rId491" w:history="1">
        <w:r w:rsidRPr="005907C9">
          <w:rPr>
            <w:rStyle w:val="Hyperlink"/>
          </w:rPr>
          <w:t>https://doi.org/10.1016/j.ajhg.2012.06.010</w:t>
        </w:r>
      </w:hyperlink>
      <w:r w:rsidRPr="005907C9">
        <w:t>.</w:t>
      </w:r>
      <w:bookmarkEnd w:id="622"/>
    </w:p>
    <w:p w14:paraId="4EC6BF59" w14:textId="15E674E1" w:rsidR="005907C9" w:rsidRPr="005907C9" w:rsidRDefault="005907C9" w:rsidP="005907C9">
      <w:pPr>
        <w:pStyle w:val="EndNoteBibliography"/>
        <w:ind w:left="720" w:hanging="720"/>
      </w:pPr>
      <w:bookmarkStart w:id="623" w:name="_ENREF_486"/>
      <w:r w:rsidRPr="005907C9">
        <w:t>486.</w:t>
      </w:r>
      <w:r w:rsidRPr="005907C9">
        <w:tab/>
        <w:t xml:space="preserve">Song MH, Lee HK, Choi JY, Kim S, Bok J, Kim UK: </w:t>
      </w:r>
      <w:r w:rsidRPr="005907C9">
        <w:rPr>
          <w:b/>
        </w:rPr>
        <w:t>Clinical evaluation of DFN3 patients with deletions in the POU3F4 locus and detection of carrier female using MLPA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0, </w:t>
      </w:r>
      <w:r w:rsidRPr="005907C9">
        <w:rPr>
          <w:b/>
        </w:rPr>
        <w:t>78</w:t>
      </w:r>
      <w:r w:rsidRPr="005907C9">
        <w:t xml:space="preserve">(6):524-532 </w:t>
      </w:r>
      <w:hyperlink r:id="rId492" w:history="1">
        <w:r w:rsidRPr="005907C9">
          <w:rPr>
            <w:rStyle w:val="Hyperlink"/>
          </w:rPr>
          <w:t>https://doi.org/10.1111/j.1399-0004.2010.01426.x</w:t>
        </w:r>
      </w:hyperlink>
      <w:r w:rsidRPr="005907C9">
        <w:t>.</w:t>
      </w:r>
      <w:bookmarkEnd w:id="623"/>
    </w:p>
    <w:p w14:paraId="171EA0DA" w14:textId="57ECF9E8" w:rsidR="005907C9" w:rsidRPr="005907C9" w:rsidRDefault="005907C9" w:rsidP="005907C9">
      <w:pPr>
        <w:pStyle w:val="EndNoteBibliography"/>
        <w:ind w:left="720" w:hanging="720"/>
      </w:pPr>
      <w:bookmarkStart w:id="624" w:name="_ENREF_487"/>
      <w:r w:rsidRPr="005907C9">
        <w:t>487.</w:t>
      </w:r>
      <w:r w:rsidRPr="005907C9">
        <w:tab/>
        <w:t>Iossa S, Costa V, Corvino V, Auletta G, Barruffo L, Cappellani S, Ceglia C, Cennamo G, D'Adamo AP, D'Amico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Phenotypic and genetic characterization of a family carrying two Xq21.1-21.3 interstitial deletions associated with syndromic hearing loss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5, </w:t>
      </w:r>
      <w:r w:rsidRPr="005907C9">
        <w:rPr>
          <w:b/>
        </w:rPr>
        <w:t>8</w:t>
      </w:r>
      <w:r w:rsidRPr="005907C9">
        <w:t xml:space="preserve">:18 </w:t>
      </w:r>
      <w:hyperlink r:id="rId493" w:history="1">
        <w:r w:rsidRPr="005907C9">
          <w:rPr>
            <w:rStyle w:val="Hyperlink"/>
          </w:rPr>
          <w:t>https://doi.org/10.1186/s13039-015-0120-0</w:t>
        </w:r>
      </w:hyperlink>
      <w:r w:rsidRPr="005907C9">
        <w:t>.</w:t>
      </w:r>
      <w:bookmarkEnd w:id="624"/>
    </w:p>
    <w:p w14:paraId="20FC4CFE" w14:textId="1456E45F" w:rsidR="005907C9" w:rsidRPr="005907C9" w:rsidRDefault="005907C9" w:rsidP="005907C9">
      <w:pPr>
        <w:pStyle w:val="EndNoteBibliography"/>
        <w:ind w:left="720" w:hanging="720"/>
      </w:pPr>
      <w:bookmarkStart w:id="625" w:name="_ENREF_488"/>
      <w:r w:rsidRPr="005907C9">
        <w:t>488.</w:t>
      </w:r>
      <w:r w:rsidRPr="005907C9">
        <w:tab/>
        <w:t xml:space="preserve">Liang S, Jiang N, Li S, Jiang X, Yu D: </w:t>
      </w:r>
      <w:r w:rsidRPr="005907C9">
        <w:rPr>
          <w:b/>
        </w:rPr>
        <w:t>A maternally inherited 8.05 Mb Xq21 deletion associated with Choroideremia, deafness, and mental retardation syndrome in a male patient</w:t>
      </w:r>
      <w:r w:rsidRPr="005907C9">
        <w:t xml:space="preserve">. </w:t>
      </w:r>
      <w:r w:rsidRPr="005907C9">
        <w:rPr>
          <w:i/>
        </w:rPr>
        <w:t xml:space="preserve">Molecular cytogenetics </w:t>
      </w:r>
      <w:r w:rsidRPr="005907C9">
        <w:t xml:space="preserve">2017, </w:t>
      </w:r>
      <w:r w:rsidRPr="005907C9">
        <w:rPr>
          <w:b/>
        </w:rPr>
        <w:t>10</w:t>
      </w:r>
      <w:r w:rsidRPr="005907C9">
        <w:t xml:space="preserve">:23-23 </w:t>
      </w:r>
      <w:hyperlink r:id="rId494" w:history="1">
        <w:r w:rsidRPr="005907C9">
          <w:rPr>
            <w:rStyle w:val="Hyperlink"/>
          </w:rPr>
          <w:t>https://doi.org/10.1186/s13039-017-0324-6</w:t>
        </w:r>
      </w:hyperlink>
      <w:r w:rsidRPr="005907C9">
        <w:t>.</w:t>
      </w:r>
      <w:bookmarkEnd w:id="625"/>
    </w:p>
    <w:p w14:paraId="1BDC20E9" w14:textId="3EC7B4F8" w:rsidR="005907C9" w:rsidRPr="005907C9" w:rsidRDefault="005907C9" w:rsidP="005907C9">
      <w:pPr>
        <w:pStyle w:val="EndNoteBibliography"/>
        <w:ind w:left="720" w:hanging="720"/>
      </w:pPr>
      <w:bookmarkStart w:id="626" w:name="_ENREF_489"/>
      <w:r w:rsidRPr="005907C9">
        <w:t>489.</w:t>
      </w:r>
      <w:r w:rsidRPr="005907C9">
        <w:tab/>
        <w:t>Meloni I, Vitelli F, Pucci L, Lowry RB, Tonlorenzi R, Rossi E, Ventura M, Rizzoni G, Kashtan CE, Pober B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lport syndrome and mental retardation: clinical and genetic dissection of the contiguous gene deletion syndrome in Xq22.3 (ATS-MR)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02, </w:t>
      </w:r>
      <w:r w:rsidRPr="005907C9">
        <w:rPr>
          <w:b/>
        </w:rPr>
        <w:t>39</w:t>
      </w:r>
      <w:r w:rsidRPr="005907C9">
        <w:t xml:space="preserve">(5):359-365 </w:t>
      </w:r>
      <w:hyperlink r:id="rId495" w:history="1">
        <w:r w:rsidRPr="005907C9">
          <w:rPr>
            <w:rStyle w:val="Hyperlink"/>
          </w:rPr>
          <w:t>https://doi.org/10.1136/jmg.39.5.359</w:t>
        </w:r>
      </w:hyperlink>
      <w:r w:rsidRPr="005907C9">
        <w:t>.</w:t>
      </w:r>
      <w:bookmarkEnd w:id="626"/>
    </w:p>
    <w:p w14:paraId="16F13881" w14:textId="5AF5F79F" w:rsidR="005907C9" w:rsidRPr="005907C9" w:rsidRDefault="005907C9" w:rsidP="005907C9">
      <w:pPr>
        <w:pStyle w:val="EndNoteBibliography"/>
        <w:ind w:left="720" w:hanging="720"/>
      </w:pPr>
      <w:bookmarkStart w:id="627" w:name="_ENREF_490"/>
      <w:r w:rsidRPr="005907C9">
        <w:t>490.</w:t>
      </w:r>
      <w:r w:rsidRPr="005907C9">
        <w:tab/>
        <w:t>Uliana V, Marcocci E, Mucciolo M, Meloni I, Izzi C, Manno C, Bruttini M, Mari F, Scolari F, Renieri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lport syndrome and leiomyomatosis: the first deletion extending beyond COL4A6 intron 2</w:t>
      </w:r>
      <w:r w:rsidRPr="005907C9">
        <w:t xml:space="preserve">. </w:t>
      </w:r>
      <w:r w:rsidRPr="005907C9">
        <w:rPr>
          <w:i/>
        </w:rPr>
        <w:t xml:space="preserve">Pediatric Nephrology </w:t>
      </w:r>
      <w:r w:rsidRPr="005907C9">
        <w:t xml:space="preserve">2011, </w:t>
      </w:r>
      <w:r w:rsidRPr="005907C9">
        <w:rPr>
          <w:b/>
        </w:rPr>
        <w:t>26</w:t>
      </w:r>
      <w:r w:rsidRPr="005907C9">
        <w:t xml:space="preserve">(5):717-724 </w:t>
      </w:r>
      <w:hyperlink r:id="rId496" w:history="1">
        <w:r w:rsidRPr="005907C9">
          <w:rPr>
            <w:rStyle w:val="Hyperlink"/>
          </w:rPr>
          <w:t>https://doi.org/10.1007/s00467-010-1693-9</w:t>
        </w:r>
      </w:hyperlink>
      <w:r w:rsidRPr="005907C9">
        <w:t>.</w:t>
      </w:r>
      <w:bookmarkEnd w:id="627"/>
    </w:p>
    <w:p w14:paraId="781DE24B" w14:textId="0C371004" w:rsidR="005907C9" w:rsidRPr="005907C9" w:rsidRDefault="005907C9" w:rsidP="005907C9">
      <w:pPr>
        <w:pStyle w:val="EndNoteBibliography"/>
        <w:ind w:left="720" w:hanging="720"/>
      </w:pPr>
      <w:bookmarkStart w:id="628" w:name="_ENREF_491"/>
      <w:r w:rsidRPr="005907C9">
        <w:t>491.</w:t>
      </w:r>
      <w:r w:rsidRPr="005907C9">
        <w:tab/>
        <w:t>Nozu K, Minamikawa S, Yamada S, Oka M, Yanagita M, Morisada N, Fujinaga S, Nagano C, Gotoh Y, Takahashi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Characterization of contiguous gene deletions in COL4A6 and COL4A5 in Alport syndrome-diffuse leiomyomatosis</w:t>
      </w:r>
      <w:r w:rsidRPr="005907C9">
        <w:t xml:space="preserve">. </w:t>
      </w:r>
      <w:r w:rsidRPr="005907C9">
        <w:rPr>
          <w:i/>
        </w:rPr>
        <w:t xml:space="preserve">Journal of Human Genetics </w:t>
      </w:r>
      <w:r w:rsidRPr="005907C9">
        <w:t xml:space="preserve">2017, </w:t>
      </w:r>
      <w:r w:rsidRPr="005907C9">
        <w:rPr>
          <w:b/>
        </w:rPr>
        <w:t>62</w:t>
      </w:r>
      <w:r w:rsidRPr="005907C9">
        <w:t xml:space="preserve">(7):733-735 </w:t>
      </w:r>
      <w:hyperlink r:id="rId497" w:history="1">
        <w:r w:rsidRPr="005907C9">
          <w:rPr>
            <w:rStyle w:val="Hyperlink"/>
          </w:rPr>
          <w:t>https://doi.org/10.1038/jhg.2017.28</w:t>
        </w:r>
      </w:hyperlink>
      <w:r w:rsidRPr="005907C9">
        <w:t>.</w:t>
      </w:r>
      <w:bookmarkEnd w:id="628"/>
    </w:p>
    <w:p w14:paraId="149C3693" w14:textId="20F01881" w:rsidR="005907C9" w:rsidRPr="005907C9" w:rsidRDefault="005907C9" w:rsidP="005907C9">
      <w:pPr>
        <w:pStyle w:val="EndNoteBibliography"/>
        <w:ind w:left="720" w:hanging="720"/>
      </w:pPr>
      <w:bookmarkStart w:id="629" w:name="_ENREF_492"/>
      <w:r w:rsidRPr="005907C9">
        <w:t>492.</w:t>
      </w:r>
      <w:r w:rsidRPr="005907C9">
        <w:tab/>
        <w:t xml:space="preserve">Hoischen A, Landwehr C, Kabisch S, Ding X-Q, Trost D, Stropahl G, Wigger M, Radlwimmer B, Weber RG, Haffner D: </w:t>
      </w:r>
      <w:r w:rsidRPr="005907C9">
        <w:rPr>
          <w:b/>
        </w:rPr>
        <w:t>Array-CGH in unclear syndromic nephropathies identifies a microdeletion in Xq22.3-q23</w:t>
      </w:r>
      <w:r w:rsidRPr="005907C9">
        <w:t xml:space="preserve">. </w:t>
      </w:r>
      <w:r w:rsidRPr="005907C9">
        <w:rPr>
          <w:i/>
        </w:rPr>
        <w:t xml:space="preserve">Pediatric Nephrology </w:t>
      </w:r>
      <w:r w:rsidRPr="005907C9">
        <w:t xml:space="preserve">2009, </w:t>
      </w:r>
      <w:r w:rsidRPr="005907C9">
        <w:rPr>
          <w:b/>
        </w:rPr>
        <w:t>24</w:t>
      </w:r>
      <w:r w:rsidRPr="005907C9">
        <w:t xml:space="preserve">(9):1673-1681 </w:t>
      </w:r>
      <w:hyperlink r:id="rId498" w:history="1">
        <w:r w:rsidRPr="005907C9">
          <w:rPr>
            <w:rStyle w:val="Hyperlink"/>
          </w:rPr>
          <w:t>https://doi.org/10.1007/s00467-009-1184-z</w:t>
        </w:r>
      </w:hyperlink>
      <w:r w:rsidRPr="005907C9">
        <w:t>.</w:t>
      </w:r>
      <w:bookmarkEnd w:id="629"/>
    </w:p>
    <w:p w14:paraId="23D3EDE1" w14:textId="6F6EE8CB" w:rsidR="005907C9" w:rsidRPr="005907C9" w:rsidRDefault="005907C9" w:rsidP="005907C9">
      <w:pPr>
        <w:pStyle w:val="EndNoteBibliography"/>
        <w:ind w:left="720" w:hanging="720"/>
      </w:pPr>
      <w:bookmarkStart w:id="630" w:name="_ENREF_493"/>
      <w:r w:rsidRPr="005907C9">
        <w:t>493.</w:t>
      </w:r>
      <w:r w:rsidRPr="005907C9">
        <w:tab/>
        <w:t>Rodriguez JD, Bhat SS, Meloni I, Ladd S, Leslie ND, Doyne EO, Renieri A, DuPont BR, Stevenson RE, Schwartz C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ellectual disability, midface hypoplasia, facial hypotonia, and alport syndrome are associated with a deletion in Xq22.3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0, </w:t>
      </w:r>
      <w:r w:rsidRPr="005907C9">
        <w:rPr>
          <w:b/>
        </w:rPr>
        <w:t>152A</w:t>
      </w:r>
      <w:r w:rsidRPr="005907C9">
        <w:t xml:space="preserve">(3):713-717 </w:t>
      </w:r>
      <w:hyperlink r:id="rId499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3208</w:t>
        </w:r>
      </w:hyperlink>
      <w:r w:rsidRPr="005907C9">
        <w:t>.</w:t>
      </w:r>
      <w:bookmarkEnd w:id="630"/>
    </w:p>
    <w:p w14:paraId="38365759" w14:textId="5982EEAA" w:rsidR="005907C9" w:rsidRPr="005907C9" w:rsidRDefault="005907C9" w:rsidP="005907C9">
      <w:pPr>
        <w:pStyle w:val="EndNoteBibliography"/>
        <w:ind w:left="720" w:hanging="720"/>
      </w:pPr>
      <w:bookmarkStart w:id="631" w:name="_ENREF_494"/>
      <w:r w:rsidRPr="005907C9">
        <w:t>494.</w:t>
      </w:r>
      <w:r w:rsidRPr="005907C9">
        <w:tab/>
        <w:t>Di Benedetto D, Musumeci SA, Avola E, Alberti A, Buono S, Scuderi C, Grillo L, Galesi O, Spalletta A, Giudice M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finition of minimal duplicated region encompassing the XIAP and STAG2 genes in the Xq25 microduplication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4, </w:t>
      </w:r>
      <w:r w:rsidRPr="005907C9">
        <w:rPr>
          <w:b/>
        </w:rPr>
        <w:t>164a</w:t>
      </w:r>
      <w:r w:rsidRPr="005907C9">
        <w:t xml:space="preserve">(8):1923-1930 </w:t>
      </w:r>
      <w:hyperlink r:id="rId500" w:history="1">
        <w:r w:rsidRPr="005907C9">
          <w:rPr>
            <w:rStyle w:val="Hyperlink"/>
          </w:rPr>
          <w:t>https://doi.org/10.1002/ajmg.a.36570</w:t>
        </w:r>
      </w:hyperlink>
      <w:r w:rsidRPr="005907C9">
        <w:t>.</w:t>
      </w:r>
      <w:bookmarkEnd w:id="631"/>
    </w:p>
    <w:p w14:paraId="7403DD8B" w14:textId="2A5E6504" w:rsidR="005907C9" w:rsidRPr="005907C9" w:rsidRDefault="005907C9" w:rsidP="005907C9">
      <w:pPr>
        <w:pStyle w:val="EndNoteBibliography"/>
        <w:ind w:left="720" w:hanging="720"/>
      </w:pPr>
      <w:bookmarkStart w:id="632" w:name="_ENREF_495"/>
      <w:r w:rsidRPr="005907C9">
        <w:t>495.</w:t>
      </w:r>
      <w:r w:rsidRPr="005907C9">
        <w:tab/>
        <w:t xml:space="preserve">Yingjun X, Wen T, Yujian L, Lingling X, Huimin H, Qun F, Junhong C: </w:t>
      </w:r>
      <w:r w:rsidRPr="005907C9">
        <w:rPr>
          <w:b/>
        </w:rPr>
        <w:t>Microduplication of chromosome Xq25 encompassing STAG2 gene in a boy with intellectual disability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5, </w:t>
      </w:r>
      <w:r w:rsidRPr="005907C9">
        <w:rPr>
          <w:b/>
        </w:rPr>
        <w:t>58</w:t>
      </w:r>
      <w:r w:rsidRPr="005907C9">
        <w:t xml:space="preserve">(2):116-121 </w:t>
      </w:r>
      <w:hyperlink r:id="rId501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16/j.ejmg.2014.10.002</w:t>
        </w:r>
      </w:hyperlink>
      <w:r w:rsidRPr="005907C9">
        <w:t>.</w:t>
      </w:r>
      <w:bookmarkEnd w:id="632"/>
    </w:p>
    <w:p w14:paraId="35CE2013" w14:textId="2D1979E2" w:rsidR="005907C9" w:rsidRPr="005907C9" w:rsidRDefault="005907C9" w:rsidP="005907C9">
      <w:pPr>
        <w:pStyle w:val="EndNoteBibliography"/>
        <w:ind w:left="720" w:hanging="720"/>
      </w:pPr>
      <w:bookmarkStart w:id="633" w:name="_ENREF_496"/>
      <w:r w:rsidRPr="005907C9">
        <w:t>496.</w:t>
      </w:r>
      <w:r w:rsidRPr="005907C9">
        <w:tab/>
        <w:t>Leroy C, Jacquemont ML, Doray B, Lamblin D, Cormier-Daire V, Philippe A, Nusbaum S, Patrat C, Steffann J, Colleaux L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q25 duplication: the crucial role of the STAG2 gene in this novel human cohesinopathy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6, </w:t>
      </w:r>
      <w:r w:rsidRPr="005907C9">
        <w:rPr>
          <w:b/>
        </w:rPr>
        <w:t>89</w:t>
      </w:r>
      <w:r w:rsidRPr="005907C9">
        <w:t xml:space="preserve">(1):68-73 </w:t>
      </w:r>
      <w:hyperlink r:id="rId502" w:history="1">
        <w:r w:rsidRPr="005907C9">
          <w:rPr>
            <w:rStyle w:val="Hyperlink"/>
          </w:rPr>
          <w:t>https://doi.org/10.1111/cge.12567</w:t>
        </w:r>
      </w:hyperlink>
      <w:r w:rsidRPr="005907C9">
        <w:t>.</w:t>
      </w:r>
      <w:bookmarkEnd w:id="633"/>
    </w:p>
    <w:p w14:paraId="184D684F" w14:textId="2B56C024" w:rsidR="005907C9" w:rsidRPr="005907C9" w:rsidRDefault="005907C9" w:rsidP="005907C9">
      <w:pPr>
        <w:pStyle w:val="EndNoteBibliography"/>
        <w:ind w:left="720" w:hanging="720"/>
      </w:pPr>
      <w:bookmarkStart w:id="634" w:name="_ENREF_497"/>
      <w:r w:rsidRPr="005907C9">
        <w:t>497.</w:t>
      </w:r>
      <w:r w:rsidRPr="005907C9">
        <w:tab/>
        <w:t xml:space="preserve">Turchi G, Bernardo P, Consales A, Bilo L, Coppola A: </w:t>
      </w:r>
      <w:r w:rsidRPr="005907C9">
        <w:rPr>
          <w:b/>
        </w:rPr>
        <w:t>Xq25 microduplication syndrome: a further contribution to its definition. A case report and review of the literature</w:t>
      </w:r>
      <w:r w:rsidRPr="005907C9">
        <w:t xml:space="preserve">. </w:t>
      </w:r>
      <w:r w:rsidRPr="005907C9">
        <w:rPr>
          <w:i/>
        </w:rPr>
        <w:t xml:space="preserve">Clinical dysmorphology </w:t>
      </w:r>
      <w:r w:rsidRPr="005907C9">
        <w:t xml:space="preserve">2020, </w:t>
      </w:r>
      <w:r w:rsidRPr="005907C9">
        <w:rPr>
          <w:b/>
        </w:rPr>
        <w:t>29</w:t>
      </w:r>
      <w:r w:rsidRPr="005907C9">
        <w:t xml:space="preserve">(2):90-96 </w:t>
      </w:r>
      <w:hyperlink r:id="rId503" w:history="1">
        <w:r w:rsidRPr="005907C9">
          <w:rPr>
            <w:rStyle w:val="Hyperlink"/>
          </w:rPr>
          <w:t>https://doi.org/10.1097/mcd.0000000000000303</w:t>
        </w:r>
      </w:hyperlink>
      <w:r w:rsidRPr="005907C9">
        <w:t>.</w:t>
      </w:r>
      <w:bookmarkEnd w:id="634"/>
    </w:p>
    <w:p w14:paraId="0ED1457C" w14:textId="79A13BD3" w:rsidR="005907C9" w:rsidRPr="005907C9" w:rsidRDefault="005907C9" w:rsidP="005907C9">
      <w:pPr>
        <w:pStyle w:val="EndNoteBibliography"/>
        <w:ind w:left="720" w:hanging="720"/>
      </w:pPr>
      <w:bookmarkStart w:id="635" w:name="_ENREF_498"/>
      <w:r w:rsidRPr="005907C9">
        <w:t>498.</w:t>
      </w:r>
      <w:r w:rsidRPr="005907C9">
        <w:tab/>
        <w:t>Trivellin G, Daly AF, Faucz FR, Yuan B, Rostomyan L, Larco DO, Schernthaner-Reiter MH, Szarek E, Leal LF, Caberg J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igantism and acromegaly due to Xq26 microduplications and GPR101 mutation</w:t>
      </w:r>
      <w:r w:rsidRPr="005907C9">
        <w:t xml:space="preserve">. </w:t>
      </w:r>
      <w:r w:rsidRPr="005907C9">
        <w:rPr>
          <w:i/>
        </w:rPr>
        <w:t xml:space="preserve">The New England journal of medicine </w:t>
      </w:r>
      <w:r w:rsidRPr="005907C9">
        <w:t xml:space="preserve">2014, </w:t>
      </w:r>
      <w:r w:rsidRPr="005907C9">
        <w:rPr>
          <w:b/>
        </w:rPr>
        <w:t>371</w:t>
      </w:r>
      <w:r w:rsidRPr="005907C9">
        <w:t xml:space="preserve">(25):2363-2374 </w:t>
      </w:r>
      <w:hyperlink r:id="rId504" w:history="1">
        <w:r w:rsidRPr="005907C9">
          <w:rPr>
            <w:rStyle w:val="Hyperlink"/>
          </w:rPr>
          <w:t>https://doi.org/10.1056/NEJMoa1408028</w:t>
        </w:r>
      </w:hyperlink>
      <w:r w:rsidRPr="005907C9">
        <w:t>.</w:t>
      </w:r>
      <w:bookmarkEnd w:id="635"/>
    </w:p>
    <w:p w14:paraId="6988CAE2" w14:textId="686A1197" w:rsidR="005907C9" w:rsidRPr="005907C9" w:rsidRDefault="005907C9" w:rsidP="005907C9">
      <w:pPr>
        <w:pStyle w:val="EndNoteBibliography"/>
        <w:ind w:left="720" w:hanging="720"/>
      </w:pPr>
      <w:bookmarkStart w:id="636" w:name="_ENREF_499"/>
      <w:r w:rsidRPr="005907C9">
        <w:t>499.</w:t>
      </w:r>
      <w:r w:rsidRPr="005907C9">
        <w:tab/>
        <w:t>Iacovazzo D, Caswell R, Bunce B, Jose S, Yuan B, Hernández-Ramírez LC, Kapur S, Caimari F, Evanson J, Ferraù F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Germline or somatic GPR101 duplication leads to X-linked acrogigantism: a clinico-pathological and genetic study</w:t>
      </w:r>
      <w:r w:rsidRPr="005907C9">
        <w:t xml:space="preserve">. </w:t>
      </w:r>
      <w:r w:rsidRPr="005907C9">
        <w:rPr>
          <w:i/>
        </w:rPr>
        <w:t xml:space="preserve">Acta neuropathologica communications </w:t>
      </w:r>
      <w:r w:rsidRPr="005907C9">
        <w:t xml:space="preserve">2016, </w:t>
      </w:r>
      <w:r w:rsidRPr="005907C9">
        <w:rPr>
          <w:b/>
        </w:rPr>
        <w:t>4</w:t>
      </w:r>
      <w:r w:rsidRPr="005907C9">
        <w:t xml:space="preserve">(1):56 </w:t>
      </w:r>
      <w:hyperlink r:id="rId505" w:history="1">
        <w:r w:rsidRPr="005907C9">
          <w:rPr>
            <w:rStyle w:val="Hyperlink"/>
          </w:rPr>
          <w:t>https://doi.org/10.1186/s40478-016-0328-1</w:t>
        </w:r>
      </w:hyperlink>
      <w:r w:rsidRPr="005907C9">
        <w:t>.</w:t>
      </w:r>
      <w:bookmarkEnd w:id="636"/>
    </w:p>
    <w:p w14:paraId="4D1DD80B" w14:textId="3A9445F3" w:rsidR="005907C9" w:rsidRPr="005907C9" w:rsidRDefault="005907C9" w:rsidP="005907C9">
      <w:pPr>
        <w:pStyle w:val="EndNoteBibliography"/>
        <w:ind w:left="720" w:hanging="720"/>
      </w:pPr>
      <w:bookmarkStart w:id="637" w:name="_ENREF_500"/>
      <w:r w:rsidRPr="005907C9">
        <w:t>500.</w:t>
      </w:r>
      <w:r w:rsidRPr="005907C9">
        <w:tab/>
        <w:t>Naves LA, Daly AF, Dias LA, Yuan B, Zakir JC, Barra GB, Palmeira L, Villa C, Trivellin G, Júnior A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ggressive tumor growth and clinical evolution in a patient with X-linked acro-gigantism syndrome</w:t>
      </w:r>
      <w:r w:rsidRPr="005907C9">
        <w:t xml:space="preserve">. </w:t>
      </w:r>
      <w:r w:rsidRPr="005907C9">
        <w:rPr>
          <w:i/>
        </w:rPr>
        <w:t xml:space="preserve">Endocrine </w:t>
      </w:r>
      <w:r w:rsidRPr="005907C9">
        <w:t xml:space="preserve">2016, </w:t>
      </w:r>
      <w:r w:rsidRPr="005907C9">
        <w:rPr>
          <w:b/>
        </w:rPr>
        <w:t>51</w:t>
      </w:r>
      <w:r w:rsidRPr="005907C9">
        <w:t xml:space="preserve">(2):236-244 </w:t>
      </w:r>
      <w:hyperlink r:id="rId506" w:history="1">
        <w:r w:rsidRPr="005907C9">
          <w:rPr>
            <w:rStyle w:val="Hyperlink"/>
          </w:rPr>
          <w:t>https://doi.org/10.1007/s12020-015-0804-6</w:t>
        </w:r>
      </w:hyperlink>
      <w:r w:rsidRPr="005907C9">
        <w:t>.</w:t>
      </w:r>
      <w:bookmarkEnd w:id="637"/>
    </w:p>
    <w:p w14:paraId="1822DE6E" w14:textId="06C8CEAA" w:rsidR="005907C9" w:rsidRPr="005907C9" w:rsidRDefault="005907C9" w:rsidP="005907C9">
      <w:pPr>
        <w:pStyle w:val="EndNoteBibliography"/>
        <w:ind w:left="720" w:hanging="720"/>
      </w:pPr>
      <w:bookmarkStart w:id="638" w:name="_ENREF_501"/>
      <w:r w:rsidRPr="005907C9">
        <w:t>501.</w:t>
      </w:r>
      <w:r w:rsidRPr="005907C9">
        <w:tab/>
        <w:t>Sutton E, Hughes J, White S, Sekido R, Tan J, Arboleda V, Rogers N, Knower K, Rowley L, Eyre H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dentification of SOX3 as an XX male sex reversal gene in mice and humans</w:t>
      </w:r>
      <w:r w:rsidRPr="005907C9">
        <w:t xml:space="preserve">. </w:t>
      </w:r>
      <w:r w:rsidRPr="005907C9">
        <w:rPr>
          <w:i/>
        </w:rPr>
        <w:t xml:space="preserve">The Journal of clinical investigation </w:t>
      </w:r>
      <w:r w:rsidRPr="005907C9">
        <w:t xml:space="preserve">2011, </w:t>
      </w:r>
      <w:r w:rsidRPr="005907C9">
        <w:rPr>
          <w:b/>
        </w:rPr>
        <w:t>121</w:t>
      </w:r>
      <w:r w:rsidRPr="005907C9">
        <w:t xml:space="preserve">(1):328-341 </w:t>
      </w:r>
      <w:hyperlink r:id="rId507" w:history="1">
        <w:r w:rsidRPr="005907C9">
          <w:rPr>
            <w:rStyle w:val="Hyperlink"/>
          </w:rPr>
          <w:t>https://doi.org/10.1172/jci42580</w:t>
        </w:r>
      </w:hyperlink>
      <w:r w:rsidRPr="005907C9">
        <w:t>.</w:t>
      </w:r>
      <w:bookmarkEnd w:id="638"/>
    </w:p>
    <w:p w14:paraId="13119019" w14:textId="3E86FD45" w:rsidR="005907C9" w:rsidRPr="005907C9" w:rsidRDefault="005907C9" w:rsidP="005907C9">
      <w:pPr>
        <w:pStyle w:val="EndNoteBibliography"/>
        <w:ind w:left="720" w:hanging="720"/>
      </w:pPr>
      <w:bookmarkStart w:id="639" w:name="_ENREF_502"/>
      <w:r w:rsidRPr="005907C9">
        <w:t>502.</w:t>
      </w:r>
      <w:r w:rsidRPr="005907C9">
        <w:tab/>
        <w:t xml:space="preserve">Moalem S, Babul-Hirji R, Stavropolous DJ, Wherrett D, Bägli DJ, Thomas P, Chitayat D: </w:t>
      </w:r>
      <w:r w:rsidRPr="005907C9">
        <w:rPr>
          <w:b/>
        </w:rPr>
        <w:t>XX male sex reversal with genital abnormalities associated with a de novo SOX3 gene duplication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2, </w:t>
      </w:r>
      <w:r w:rsidRPr="005907C9">
        <w:rPr>
          <w:b/>
        </w:rPr>
        <w:t>158a</w:t>
      </w:r>
      <w:r w:rsidRPr="005907C9">
        <w:t xml:space="preserve">(7):1759-1764 </w:t>
      </w:r>
      <w:hyperlink r:id="rId508" w:history="1">
        <w:r w:rsidRPr="005907C9">
          <w:rPr>
            <w:rStyle w:val="Hyperlink"/>
          </w:rPr>
          <w:t>https://doi.org/10.1002/ajmg.a.35390</w:t>
        </w:r>
      </w:hyperlink>
      <w:r w:rsidRPr="005907C9">
        <w:t>.</w:t>
      </w:r>
      <w:bookmarkEnd w:id="639"/>
    </w:p>
    <w:p w14:paraId="4D191B16" w14:textId="656FD323" w:rsidR="005907C9" w:rsidRPr="005907C9" w:rsidRDefault="005907C9" w:rsidP="005907C9">
      <w:pPr>
        <w:pStyle w:val="EndNoteBibliography"/>
        <w:ind w:left="720" w:hanging="720"/>
      </w:pPr>
      <w:bookmarkStart w:id="640" w:name="_ENREF_503"/>
      <w:r w:rsidRPr="005907C9">
        <w:t>503.</w:t>
      </w:r>
      <w:r w:rsidRPr="005907C9">
        <w:tab/>
        <w:t>Vetro A, Dehghani MR, Kraoua L, Giorda R, Beri S, Cardarelli L, Merico M, Manolakos E, Parada-Bustamante A, Castro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Testis development in the absence of SRY: chromosomal rearrangements at SOX9 and SOX3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5, </w:t>
      </w:r>
      <w:r w:rsidRPr="005907C9">
        <w:rPr>
          <w:b/>
        </w:rPr>
        <w:t>23</w:t>
      </w:r>
      <w:r w:rsidRPr="005907C9">
        <w:t xml:space="preserve">(8):1025-1032 </w:t>
      </w:r>
      <w:hyperlink r:id="rId509" w:history="1">
        <w:r w:rsidRPr="005907C9">
          <w:rPr>
            <w:rStyle w:val="Hyperlink"/>
          </w:rPr>
          <w:t>https://doi.org/10.1038/ejhg.2014.237</w:t>
        </w:r>
      </w:hyperlink>
      <w:r w:rsidRPr="005907C9">
        <w:t>.</w:t>
      </w:r>
      <w:bookmarkEnd w:id="640"/>
    </w:p>
    <w:p w14:paraId="7D0AB0AC" w14:textId="0F7060C2" w:rsidR="005907C9" w:rsidRPr="005907C9" w:rsidRDefault="005907C9" w:rsidP="005907C9">
      <w:pPr>
        <w:pStyle w:val="EndNoteBibliography"/>
        <w:ind w:left="720" w:hanging="720"/>
      </w:pPr>
      <w:bookmarkStart w:id="641" w:name="_ENREF_504"/>
      <w:r w:rsidRPr="005907C9">
        <w:t>504.</w:t>
      </w:r>
      <w:r w:rsidRPr="005907C9">
        <w:tab/>
        <w:t xml:space="preserve">Tasic V, Mitrotti A, Riepe FG, Kulle AE, Laban N, Polenakovic M, Plaseska-Karanfilska D, Sanna-Cherchi S, Kostovski M, Gucev Z: </w:t>
      </w:r>
      <w:r w:rsidRPr="005907C9">
        <w:rPr>
          <w:b/>
        </w:rPr>
        <w:t>Duplication of The SOX3 Gene in an Sry-negative 46,XX Male with Associated Congenital Anomalies of Kidneys and the Urinary Tract: Case Report and Review of the Literature</w:t>
      </w:r>
      <w:r w:rsidRPr="005907C9">
        <w:t xml:space="preserve">. </w:t>
      </w:r>
      <w:r w:rsidRPr="005907C9">
        <w:rPr>
          <w:i/>
        </w:rPr>
        <w:t xml:space="preserve">Balkan J Med Genet </w:t>
      </w:r>
      <w:r w:rsidRPr="005907C9">
        <w:t xml:space="preserve">2019, </w:t>
      </w:r>
      <w:r w:rsidRPr="005907C9">
        <w:rPr>
          <w:b/>
        </w:rPr>
        <w:t>22</w:t>
      </w:r>
      <w:r w:rsidRPr="005907C9">
        <w:t xml:space="preserve">(1):81-88 </w:t>
      </w:r>
      <w:hyperlink r:id="rId510" w:history="1">
        <w:r w:rsidRPr="005907C9">
          <w:rPr>
            <w:rStyle w:val="Hyperlink"/>
          </w:rPr>
          <w:t>https://doi.org/10.2478/bjmg-2019-0006</w:t>
        </w:r>
      </w:hyperlink>
      <w:r w:rsidRPr="005907C9">
        <w:t>.</w:t>
      </w:r>
      <w:bookmarkEnd w:id="641"/>
    </w:p>
    <w:p w14:paraId="518401AA" w14:textId="5D93F801" w:rsidR="005907C9" w:rsidRPr="005907C9" w:rsidRDefault="005907C9" w:rsidP="005907C9">
      <w:pPr>
        <w:pStyle w:val="EndNoteBibliography"/>
        <w:ind w:left="720" w:hanging="720"/>
      </w:pPr>
      <w:bookmarkStart w:id="642" w:name="_ENREF_505"/>
      <w:r w:rsidRPr="005907C9">
        <w:t>505.</w:t>
      </w:r>
      <w:r w:rsidRPr="005907C9">
        <w:tab/>
        <w:t>Bowl MR, Nesbit MA, Harding B, Levy E, Jefferson A, Volpi E, Rizzoti K, Lovell-Badge R, Schlessinger D, Whyte M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 xml:space="preserve">An interstitial deletion-insertion involving chromosomes 2p25.3 and Xq27.1, near SOX3, causes X-linked </w:t>
      </w:r>
      <w:r w:rsidRPr="005907C9">
        <w:rPr>
          <w:b/>
        </w:rPr>
        <w:lastRenderedPageBreak/>
        <w:t>recessive hypoparathyroidism</w:t>
      </w:r>
      <w:r w:rsidRPr="005907C9">
        <w:t xml:space="preserve">. </w:t>
      </w:r>
      <w:r w:rsidRPr="005907C9">
        <w:rPr>
          <w:i/>
        </w:rPr>
        <w:t xml:space="preserve">The Journal of clinical investigation </w:t>
      </w:r>
      <w:r w:rsidRPr="005907C9">
        <w:t xml:space="preserve">2005, </w:t>
      </w:r>
      <w:r w:rsidRPr="005907C9">
        <w:rPr>
          <w:b/>
        </w:rPr>
        <w:t>115</w:t>
      </w:r>
      <w:r w:rsidRPr="005907C9">
        <w:t xml:space="preserve">(10):2822-2831 </w:t>
      </w:r>
      <w:hyperlink r:id="rId511" w:history="1">
        <w:r w:rsidRPr="005907C9">
          <w:rPr>
            <w:rStyle w:val="Hyperlink"/>
          </w:rPr>
          <w:t>https://doi.org/10.1172/jci24156</w:t>
        </w:r>
      </w:hyperlink>
      <w:r w:rsidRPr="005907C9">
        <w:t>.</w:t>
      </w:r>
      <w:bookmarkEnd w:id="642"/>
    </w:p>
    <w:p w14:paraId="73BA8A94" w14:textId="3F3DF1EC" w:rsidR="005907C9" w:rsidRPr="005907C9" w:rsidRDefault="005907C9" w:rsidP="005907C9">
      <w:pPr>
        <w:pStyle w:val="EndNoteBibliography"/>
        <w:ind w:left="720" w:hanging="720"/>
      </w:pPr>
      <w:bookmarkStart w:id="643" w:name="_ENREF_506"/>
      <w:r w:rsidRPr="005907C9">
        <w:t>506.</w:t>
      </w:r>
      <w:r w:rsidRPr="005907C9">
        <w:tab/>
        <w:t>Arya VB, Chawla G, Nambisan AKR, Muhi-Iddin N, Vamvakiti E, Ajzensztejn M, Hulse T, Ferreira Pinto C, Lahiri N, Bint S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q27.1 Duplication Encompassing SOX3: Variable Phenotype and Smallest Duplication Associated with Hypopituitarism to Date - A Large Case Series of Unrelated Patients and a Literature Review</w:t>
      </w:r>
      <w:r w:rsidRPr="005907C9">
        <w:t xml:space="preserve">. </w:t>
      </w:r>
      <w:r w:rsidRPr="005907C9">
        <w:rPr>
          <w:i/>
        </w:rPr>
        <w:t xml:space="preserve">Hormone research in paediatrics </w:t>
      </w:r>
      <w:r w:rsidRPr="005907C9">
        <w:t xml:space="preserve">2019, </w:t>
      </w:r>
      <w:r w:rsidRPr="005907C9">
        <w:rPr>
          <w:b/>
        </w:rPr>
        <w:t>92</w:t>
      </w:r>
      <w:r w:rsidRPr="005907C9">
        <w:t xml:space="preserve">(6):382-389 </w:t>
      </w:r>
      <w:hyperlink r:id="rId512" w:history="1">
        <w:r w:rsidRPr="005907C9">
          <w:rPr>
            <w:rStyle w:val="Hyperlink"/>
          </w:rPr>
          <w:t>https://doi.org/10.1159/000503784</w:t>
        </w:r>
      </w:hyperlink>
      <w:r w:rsidRPr="005907C9">
        <w:t>.</w:t>
      </w:r>
      <w:bookmarkEnd w:id="643"/>
    </w:p>
    <w:p w14:paraId="3922144E" w14:textId="3F04046B" w:rsidR="005907C9" w:rsidRPr="005907C9" w:rsidRDefault="005907C9" w:rsidP="005907C9">
      <w:pPr>
        <w:pStyle w:val="EndNoteBibliography"/>
        <w:ind w:left="720" w:hanging="720"/>
      </w:pPr>
      <w:bookmarkStart w:id="644" w:name="_ENREF_507"/>
      <w:r w:rsidRPr="005907C9">
        <w:t>507.</w:t>
      </w:r>
      <w:r w:rsidRPr="005907C9">
        <w:tab/>
        <w:t xml:space="preserve">Rosolowsky ET, Stein R, Marks SD, Leonard N: </w:t>
      </w:r>
      <w:r w:rsidRPr="005907C9">
        <w:rPr>
          <w:b/>
        </w:rPr>
        <w:t>Marked phenotypic variable expression among brothers with duplication of Xq27.1 involving the SOX3 gene</w:t>
      </w:r>
      <w:r w:rsidRPr="005907C9">
        <w:t xml:space="preserve">. </w:t>
      </w:r>
      <w:r w:rsidRPr="005907C9">
        <w:rPr>
          <w:i/>
        </w:rPr>
        <w:t xml:space="preserve">Journal of pediatric endocrinology &amp; metabolism : JPEM </w:t>
      </w:r>
      <w:r w:rsidRPr="005907C9">
        <w:t xml:space="preserve">2020, </w:t>
      </w:r>
      <w:r w:rsidRPr="005907C9">
        <w:rPr>
          <w:b/>
        </w:rPr>
        <w:t>33</w:t>
      </w:r>
      <w:r w:rsidRPr="005907C9">
        <w:t xml:space="preserve">(3):443-447 </w:t>
      </w:r>
      <w:hyperlink r:id="rId513" w:history="1">
        <w:r w:rsidRPr="005907C9">
          <w:rPr>
            <w:rStyle w:val="Hyperlink"/>
          </w:rPr>
          <w:t>https://doi.org/10.1515/jpem-2015-0131</w:t>
        </w:r>
      </w:hyperlink>
      <w:r w:rsidRPr="005907C9">
        <w:t>.</w:t>
      </w:r>
      <w:bookmarkEnd w:id="644"/>
    </w:p>
    <w:p w14:paraId="7B77CC35" w14:textId="4F5443D4" w:rsidR="005907C9" w:rsidRPr="005907C9" w:rsidRDefault="005907C9" w:rsidP="005907C9">
      <w:pPr>
        <w:pStyle w:val="EndNoteBibliography"/>
        <w:ind w:left="720" w:hanging="720"/>
      </w:pPr>
      <w:bookmarkStart w:id="645" w:name="_ENREF_508"/>
      <w:r w:rsidRPr="005907C9">
        <w:t>508.</w:t>
      </w:r>
      <w:r w:rsidRPr="005907C9">
        <w:tab/>
        <w:t>Rio M, Malan V, Boissel S, Toutain A, Royer G, Gobin S, Morichon-Delvallez N, Turleau C, Bonnefont JP, Munnich A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Familial interstitial Xq27.3q28 duplication encompassing the FMR1 gene but not the MECP2 gene causes a new syndromic mental retardation condition</w:t>
      </w:r>
      <w:r w:rsidRPr="005907C9">
        <w:t xml:space="preserve">. </w:t>
      </w:r>
      <w:r w:rsidRPr="005907C9">
        <w:rPr>
          <w:i/>
        </w:rPr>
        <w:t xml:space="preserve">Eur J Hum Genet </w:t>
      </w:r>
      <w:r w:rsidRPr="005907C9">
        <w:t xml:space="preserve">2010, </w:t>
      </w:r>
      <w:r w:rsidRPr="005907C9">
        <w:rPr>
          <w:b/>
        </w:rPr>
        <w:t>18</w:t>
      </w:r>
      <w:r w:rsidRPr="005907C9">
        <w:t xml:space="preserve">(3):285-290 </w:t>
      </w:r>
      <w:hyperlink r:id="rId514" w:history="1">
        <w:r w:rsidRPr="005907C9">
          <w:rPr>
            <w:rStyle w:val="Hyperlink"/>
          </w:rPr>
          <w:t>https://doi.org/10.1038/ejhg.2009.159</w:t>
        </w:r>
      </w:hyperlink>
      <w:r w:rsidRPr="005907C9">
        <w:t>.</w:t>
      </w:r>
      <w:bookmarkEnd w:id="645"/>
    </w:p>
    <w:p w14:paraId="001B3265" w14:textId="62751D84" w:rsidR="005907C9" w:rsidRPr="005907C9" w:rsidRDefault="005907C9" w:rsidP="005907C9">
      <w:pPr>
        <w:pStyle w:val="EndNoteBibliography"/>
        <w:ind w:left="720" w:hanging="720"/>
      </w:pPr>
      <w:bookmarkStart w:id="646" w:name="_ENREF_509"/>
      <w:r w:rsidRPr="005907C9">
        <w:t>509.</w:t>
      </w:r>
      <w:r w:rsidRPr="005907C9">
        <w:tab/>
        <w:t>Nagamani SCS, Erez A, Probst FJ, Bader P, Evans P, Baker LA, Fang P, Bertin T, Hixson P, Stankiewicz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Small genomic rearrangements involving FMR1 support the importance of its gene dosage for normal neurocognitive function</w:t>
      </w:r>
      <w:r w:rsidRPr="005907C9">
        <w:t xml:space="preserve">. </w:t>
      </w:r>
      <w:r w:rsidRPr="005907C9">
        <w:rPr>
          <w:i/>
        </w:rPr>
        <w:t xml:space="preserve">neurogenetics </w:t>
      </w:r>
      <w:r w:rsidRPr="005907C9">
        <w:t xml:space="preserve">2012, </w:t>
      </w:r>
      <w:r w:rsidRPr="005907C9">
        <w:rPr>
          <w:b/>
        </w:rPr>
        <w:t>13</w:t>
      </w:r>
      <w:r w:rsidRPr="005907C9">
        <w:t xml:space="preserve">(4):333-339 </w:t>
      </w:r>
      <w:hyperlink r:id="rId515" w:history="1">
        <w:r w:rsidRPr="005907C9">
          <w:rPr>
            <w:rStyle w:val="Hyperlink"/>
          </w:rPr>
          <w:t>https://doi.org/10.1007/s10048-012-0340-y</w:t>
        </w:r>
      </w:hyperlink>
      <w:r w:rsidRPr="005907C9">
        <w:t>.</w:t>
      </w:r>
      <w:bookmarkEnd w:id="646"/>
    </w:p>
    <w:p w14:paraId="1B77C1E4" w14:textId="447F4A08" w:rsidR="005907C9" w:rsidRPr="005907C9" w:rsidRDefault="005907C9" w:rsidP="005907C9">
      <w:pPr>
        <w:pStyle w:val="EndNoteBibliography"/>
        <w:ind w:left="720" w:hanging="720"/>
      </w:pPr>
      <w:bookmarkStart w:id="647" w:name="_ENREF_510"/>
      <w:r w:rsidRPr="005907C9">
        <w:t>510.</w:t>
      </w:r>
      <w:r w:rsidRPr="005907C9">
        <w:tab/>
        <w:t xml:space="preserve">Vengoechea J, Parikh AS, Zhang S, Tassone F: </w:t>
      </w:r>
      <w:r w:rsidRPr="005907C9">
        <w:rPr>
          <w:b/>
        </w:rPr>
        <w:t>De novo microduplication of the FMR1 gene in a patient with developmental delay, epilepsy and hyperactivity</w:t>
      </w:r>
      <w:r w:rsidRPr="005907C9">
        <w:t xml:space="preserve">. </w:t>
      </w:r>
      <w:r w:rsidRPr="005907C9">
        <w:rPr>
          <w:i/>
        </w:rPr>
        <w:t xml:space="preserve">European Journal of Human Genetics </w:t>
      </w:r>
      <w:r w:rsidRPr="005907C9">
        <w:t xml:space="preserve">2012, </w:t>
      </w:r>
      <w:r w:rsidRPr="005907C9">
        <w:rPr>
          <w:b/>
        </w:rPr>
        <w:t>20</w:t>
      </w:r>
      <w:r w:rsidRPr="005907C9">
        <w:t xml:space="preserve">(11):1197-1200 </w:t>
      </w:r>
      <w:hyperlink r:id="rId516" w:history="1">
        <w:r w:rsidRPr="005907C9">
          <w:rPr>
            <w:rStyle w:val="Hyperlink"/>
          </w:rPr>
          <w:t>https://doi.org/10.1038/ejhg.2012.78</w:t>
        </w:r>
      </w:hyperlink>
      <w:r w:rsidRPr="005907C9">
        <w:t>.</w:t>
      </w:r>
      <w:bookmarkEnd w:id="647"/>
    </w:p>
    <w:p w14:paraId="62429274" w14:textId="311D7F8B" w:rsidR="005907C9" w:rsidRPr="005907C9" w:rsidRDefault="005907C9" w:rsidP="005907C9">
      <w:pPr>
        <w:pStyle w:val="EndNoteBibliography"/>
        <w:ind w:left="720" w:hanging="720"/>
      </w:pPr>
      <w:bookmarkStart w:id="648" w:name="_ENREF_511"/>
      <w:r w:rsidRPr="005907C9">
        <w:t>511.</w:t>
      </w:r>
      <w:r w:rsidRPr="005907C9">
        <w:tab/>
        <w:t xml:space="preserve">Hickey SE, Walters-Sen L, Mosher TM, Pfau RB, Pyatt R, Snyder PJ, Sotos JF, Prior TW: </w:t>
      </w:r>
      <w:r w:rsidRPr="005907C9">
        <w:rPr>
          <w:b/>
        </w:rPr>
        <w:t>Duplication of the Xq27.3–q28 region, including the FMR1 gene, in an X-linked hypogonadism, gynecomastia, intellectual disability, short stature, and obesity syndrome</w:t>
      </w:r>
      <w:r w:rsidRPr="005907C9">
        <w:t xml:space="preserve">. </w:t>
      </w:r>
      <w:r w:rsidRPr="005907C9">
        <w:rPr>
          <w:i/>
        </w:rPr>
        <w:t xml:space="preserve">American Journal of Medical Genetics Part A </w:t>
      </w:r>
      <w:r w:rsidRPr="005907C9">
        <w:t xml:space="preserve">2013, </w:t>
      </w:r>
      <w:r w:rsidRPr="005907C9">
        <w:rPr>
          <w:b/>
        </w:rPr>
        <w:t>161</w:t>
      </w:r>
      <w:r w:rsidRPr="005907C9">
        <w:t xml:space="preserve">(9):2294-2299 </w:t>
      </w:r>
      <w:hyperlink r:id="rId517" w:history="1">
        <w:r w:rsidR="001111EC">
          <w:rPr>
            <w:rStyle w:val="Hyperlink"/>
          </w:rPr>
          <w:t>https://doi.org/</w:t>
        </w:r>
        <w:r w:rsidRPr="005907C9">
          <w:rPr>
            <w:rStyle w:val="Hyperlink"/>
          </w:rPr>
          <w:t>10.1002/ajmg.a.36034</w:t>
        </w:r>
      </w:hyperlink>
      <w:r w:rsidRPr="005907C9">
        <w:t>.</w:t>
      </w:r>
      <w:bookmarkEnd w:id="648"/>
    </w:p>
    <w:p w14:paraId="1DB49157" w14:textId="085A066C" w:rsidR="005907C9" w:rsidRPr="005907C9" w:rsidRDefault="005907C9" w:rsidP="005907C9">
      <w:pPr>
        <w:pStyle w:val="EndNoteBibliography"/>
        <w:ind w:left="720" w:hanging="720"/>
      </w:pPr>
      <w:bookmarkStart w:id="649" w:name="_ENREF_512"/>
      <w:r w:rsidRPr="005907C9">
        <w:t>512.</w:t>
      </w:r>
      <w:r w:rsidRPr="005907C9">
        <w:tab/>
        <w:t xml:space="preserve">Amir RE, Van den Veyver IB, Wan M, Tran CQ, Francke U, Zoghbi HY: </w:t>
      </w:r>
      <w:r w:rsidRPr="005907C9">
        <w:rPr>
          <w:b/>
        </w:rPr>
        <w:t>Rett syndrome is caused by mutations in X-linked MECP2, encoding methyl-CpG-binding protein 2</w:t>
      </w:r>
      <w:r w:rsidRPr="005907C9">
        <w:t xml:space="preserve">. </w:t>
      </w:r>
      <w:r w:rsidRPr="005907C9">
        <w:rPr>
          <w:i/>
        </w:rPr>
        <w:t xml:space="preserve">Nature genetics </w:t>
      </w:r>
      <w:r w:rsidRPr="005907C9">
        <w:t xml:space="preserve">1999, </w:t>
      </w:r>
      <w:r w:rsidRPr="005907C9">
        <w:rPr>
          <w:b/>
        </w:rPr>
        <w:t>23</w:t>
      </w:r>
      <w:r w:rsidRPr="005907C9">
        <w:t xml:space="preserve">(2):185-188 </w:t>
      </w:r>
      <w:hyperlink r:id="rId518" w:history="1">
        <w:r w:rsidRPr="005907C9">
          <w:rPr>
            <w:rStyle w:val="Hyperlink"/>
          </w:rPr>
          <w:t>https://doi.org/10.1038/13810</w:t>
        </w:r>
      </w:hyperlink>
      <w:r w:rsidRPr="005907C9">
        <w:t>.</w:t>
      </w:r>
      <w:bookmarkEnd w:id="649"/>
    </w:p>
    <w:p w14:paraId="181AB435" w14:textId="4FFC2890" w:rsidR="005907C9" w:rsidRPr="005907C9" w:rsidRDefault="005907C9" w:rsidP="005907C9">
      <w:pPr>
        <w:pStyle w:val="EndNoteBibliography"/>
        <w:ind w:left="720" w:hanging="720"/>
      </w:pPr>
      <w:bookmarkStart w:id="650" w:name="_ENREF_513"/>
      <w:r w:rsidRPr="005907C9">
        <w:t>513.</w:t>
      </w:r>
      <w:r w:rsidRPr="005907C9">
        <w:tab/>
        <w:t xml:space="preserve">Van Esch H: </w:t>
      </w:r>
      <w:r w:rsidRPr="005907C9">
        <w:rPr>
          <w:b/>
        </w:rPr>
        <w:t>MECP2 Duplication Syndrome</w:t>
      </w:r>
      <w:r w:rsidRPr="005907C9">
        <w:t xml:space="preserve">. </w:t>
      </w:r>
      <w:r w:rsidRPr="005907C9">
        <w:rPr>
          <w:i/>
        </w:rPr>
        <w:t xml:space="preserve">Mol Syndromol </w:t>
      </w:r>
      <w:r w:rsidRPr="005907C9">
        <w:t xml:space="preserve">2012, </w:t>
      </w:r>
      <w:r w:rsidRPr="005907C9">
        <w:rPr>
          <w:b/>
        </w:rPr>
        <w:t>2</w:t>
      </w:r>
      <w:r w:rsidRPr="005907C9">
        <w:t xml:space="preserve">(3-5):128-136 </w:t>
      </w:r>
      <w:hyperlink r:id="rId519" w:history="1">
        <w:r w:rsidRPr="005907C9">
          <w:rPr>
            <w:rStyle w:val="Hyperlink"/>
          </w:rPr>
          <w:t>https://doi.org/10.1159/000329580</w:t>
        </w:r>
      </w:hyperlink>
      <w:r w:rsidRPr="005907C9">
        <w:t>.</w:t>
      </w:r>
      <w:bookmarkEnd w:id="650"/>
    </w:p>
    <w:p w14:paraId="592CCCCB" w14:textId="586185A3" w:rsidR="005907C9" w:rsidRPr="005907C9" w:rsidRDefault="005907C9" w:rsidP="005907C9">
      <w:pPr>
        <w:pStyle w:val="EndNoteBibliography"/>
        <w:ind w:left="720" w:hanging="720"/>
      </w:pPr>
      <w:bookmarkStart w:id="651" w:name="_ENREF_514"/>
      <w:r w:rsidRPr="005907C9">
        <w:t>514.</w:t>
      </w:r>
      <w:r w:rsidRPr="005907C9">
        <w:tab/>
        <w:t xml:space="preserve">Vidal S, Pascual-Alonso A, Rabaza-Gairí M, Gerotina E, Brandi N, Pacheco P, Xiol C, Pineda M, Armstrong J: </w:t>
      </w:r>
      <w:r w:rsidRPr="005907C9">
        <w:rPr>
          <w:b/>
        </w:rPr>
        <w:t>Characterization of large deletions of the MECP2 gene in Rett syndrome patients by gene dosage analysis</w:t>
      </w:r>
      <w:r w:rsidRPr="005907C9">
        <w:t xml:space="preserve">. </w:t>
      </w:r>
      <w:r w:rsidRPr="005907C9">
        <w:rPr>
          <w:i/>
        </w:rPr>
        <w:t xml:space="preserve">Mol Genet Genomic Med </w:t>
      </w:r>
      <w:r w:rsidRPr="005907C9">
        <w:t xml:space="preserve">2019, </w:t>
      </w:r>
      <w:r w:rsidRPr="005907C9">
        <w:rPr>
          <w:b/>
        </w:rPr>
        <w:t>7</w:t>
      </w:r>
      <w:r w:rsidRPr="005907C9">
        <w:t xml:space="preserve">(8):e793 </w:t>
      </w:r>
      <w:hyperlink r:id="rId520" w:history="1">
        <w:r w:rsidRPr="005907C9">
          <w:rPr>
            <w:rStyle w:val="Hyperlink"/>
          </w:rPr>
          <w:t>https://doi.org/10.1002/mgg3.793</w:t>
        </w:r>
      </w:hyperlink>
      <w:r w:rsidRPr="005907C9">
        <w:t>.</w:t>
      </w:r>
      <w:bookmarkEnd w:id="651"/>
    </w:p>
    <w:p w14:paraId="4F3FE4F7" w14:textId="690DE8A6" w:rsidR="005907C9" w:rsidRPr="005907C9" w:rsidRDefault="005907C9" w:rsidP="005907C9">
      <w:pPr>
        <w:pStyle w:val="EndNoteBibliography"/>
        <w:ind w:left="720" w:hanging="720"/>
      </w:pPr>
      <w:bookmarkStart w:id="652" w:name="_ENREF_515"/>
      <w:r w:rsidRPr="005907C9">
        <w:t>515.</w:t>
      </w:r>
      <w:r w:rsidRPr="005907C9">
        <w:tab/>
        <w:t>Pascual-Alonso A, Blasco L, Vidal S, Gean E, Rubio P, O'Callaghan M, Martínez-Monseny AF, Castells AA, Xiol C, Català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Molecular characterization of Spanish patients with MECP2 duplication syndrome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20, </w:t>
      </w:r>
      <w:r w:rsidRPr="005907C9">
        <w:rPr>
          <w:b/>
        </w:rPr>
        <w:t>97</w:t>
      </w:r>
      <w:r w:rsidRPr="005907C9">
        <w:t xml:space="preserve">(4):610-620 </w:t>
      </w:r>
      <w:hyperlink r:id="rId521" w:history="1">
        <w:r w:rsidRPr="005907C9">
          <w:rPr>
            <w:rStyle w:val="Hyperlink"/>
          </w:rPr>
          <w:t>https://doi.org/10.1111/cge.13718</w:t>
        </w:r>
      </w:hyperlink>
      <w:r w:rsidRPr="005907C9">
        <w:t>.</w:t>
      </w:r>
      <w:bookmarkEnd w:id="652"/>
    </w:p>
    <w:p w14:paraId="12EFC606" w14:textId="30624EC5" w:rsidR="005907C9" w:rsidRPr="005907C9" w:rsidRDefault="005907C9" w:rsidP="005907C9">
      <w:pPr>
        <w:pStyle w:val="EndNoteBibliography"/>
        <w:ind w:left="720" w:hanging="720"/>
      </w:pPr>
      <w:bookmarkStart w:id="653" w:name="_ENREF_516"/>
      <w:r w:rsidRPr="005907C9">
        <w:t>516.</w:t>
      </w:r>
      <w:r w:rsidRPr="005907C9">
        <w:tab/>
        <w:t xml:space="preserve">Froyen G, Van Esch H, Bauters M, Hollanders K, Frints SG, Vermeesch JR, Devriendt K, Fryns JP, Marynen P: </w:t>
      </w:r>
      <w:r w:rsidRPr="005907C9">
        <w:rPr>
          <w:b/>
        </w:rPr>
        <w:t>Detection of genomic copy number changes in patients with idiopathic mental retardation by high-resolution X-array-CGH: important role for increased gene dosage of XLMR genes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07, </w:t>
      </w:r>
      <w:r w:rsidRPr="005907C9">
        <w:rPr>
          <w:b/>
        </w:rPr>
        <w:t>28</w:t>
      </w:r>
      <w:r w:rsidRPr="005907C9">
        <w:t xml:space="preserve">(10):1034-1042 </w:t>
      </w:r>
      <w:hyperlink r:id="rId522" w:history="1">
        <w:r w:rsidRPr="005907C9">
          <w:rPr>
            <w:rStyle w:val="Hyperlink"/>
          </w:rPr>
          <w:t>https://doi.org/10.1002/humu.20564</w:t>
        </w:r>
      </w:hyperlink>
      <w:r w:rsidRPr="005907C9">
        <w:t>.</w:t>
      </w:r>
      <w:bookmarkEnd w:id="653"/>
    </w:p>
    <w:p w14:paraId="301EB211" w14:textId="421B98DC" w:rsidR="005907C9" w:rsidRPr="005907C9" w:rsidRDefault="005907C9" w:rsidP="005907C9">
      <w:pPr>
        <w:pStyle w:val="EndNoteBibliography"/>
        <w:ind w:left="720" w:hanging="720"/>
      </w:pPr>
      <w:bookmarkStart w:id="654" w:name="_ENREF_517"/>
      <w:r w:rsidRPr="005907C9">
        <w:t>517.</w:t>
      </w:r>
      <w:r w:rsidRPr="005907C9">
        <w:tab/>
        <w:t>Madrigal I, Rodríguez-Revenga L, Armengol L, González E, Rodriguez B, Badenas C, Sánchez A, Martínez F, Guitart M, Fernández I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X-chromosome tiling path array detection of copy number variants in patients with chromosome X-linked mental retardation</w:t>
      </w:r>
      <w:r w:rsidRPr="005907C9">
        <w:t xml:space="preserve">. </w:t>
      </w:r>
      <w:r w:rsidRPr="005907C9">
        <w:rPr>
          <w:i/>
        </w:rPr>
        <w:t xml:space="preserve">BMC genomics </w:t>
      </w:r>
      <w:r w:rsidRPr="005907C9">
        <w:t xml:space="preserve">2007, </w:t>
      </w:r>
      <w:r w:rsidRPr="005907C9">
        <w:rPr>
          <w:b/>
        </w:rPr>
        <w:t>8</w:t>
      </w:r>
      <w:r w:rsidRPr="005907C9">
        <w:t xml:space="preserve">:443 </w:t>
      </w:r>
      <w:hyperlink r:id="rId523" w:history="1">
        <w:r w:rsidRPr="005907C9">
          <w:rPr>
            <w:rStyle w:val="Hyperlink"/>
          </w:rPr>
          <w:t>https://doi.org/10.1186/1471-2164-8-443</w:t>
        </w:r>
      </w:hyperlink>
      <w:r w:rsidRPr="005907C9">
        <w:t>.</w:t>
      </w:r>
      <w:bookmarkEnd w:id="654"/>
    </w:p>
    <w:p w14:paraId="1CBA3B9B" w14:textId="68B7BAB3" w:rsidR="005907C9" w:rsidRPr="005907C9" w:rsidRDefault="005907C9" w:rsidP="005907C9">
      <w:pPr>
        <w:pStyle w:val="EndNoteBibliography"/>
        <w:ind w:left="720" w:hanging="720"/>
      </w:pPr>
      <w:bookmarkStart w:id="655" w:name="_ENREF_518"/>
      <w:r w:rsidRPr="005907C9">
        <w:t>518.</w:t>
      </w:r>
      <w:r w:rsidRPr="005907C9">
        <w:tab/>
        <w:t>Vandewalle J, Van Esch H, Govaerts K, Verbeeck J, Zweier C, Madrigal I, Mila M, Pijkels E, Fernandez I, Kohlhase J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osage-dependent severity of the phenotype in patients with mental retardation due to a recurrent copy-number gain at Xq28 mediated by an unusual recombination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09, </w:t>
      </w:r>
      <w:r w:rsidRPr="005907C9">
        <w:rPr>
          <w:b/>
        </w:rPr>
        <w:t>85</w:t>
      </w:r>
      <w:r w:rsidRPr="005907C9">
        <w:t xml:space="preserve">(6):809-822 </w:t>
      </w:r>
      <w:hyperlink r:id="rId524" w:history="1">
        <w:r w:rsidRPr="005907C9">
          <w:rPr>
            <w:rStyle w:val="Hyperlink"/>
          </w:rPr>
          <w:t>https://doi.org/10.1016/j.ajhg.2009.10.019</w:t>
        </w:r>
      </w:hyperlink>
      <w:r w:rsidRPr="005907C9">
        <w:t>.</w:t>
      </w:r>
      <w:bookmarkEnd w:id="655"/>
    </w:p>
    <w:p w14:paraId="25CE6E85" w14:textId="59D93D5E" w:rsidR="005907C9" w:rsidRPr="005907C9" w:rsidRDefault="005907C9" w:rsidP="005907C9">
      <w:pPr>
        <w:pStyle w:val="EndNoteBibliography"/>
        <w:ind w:left="720" w:hanging="720"/>
      </w:pPr>
      <w:bookmarkStart w:id="656" w:name="_ENREF_519"/>
      <w:r w:rsidRPr="005907C9">
        <w:t>519.</w:t>
      </w:r>
      <w:r w:rsidRPr="005907C9">
        <w:tab/>
        <w:t>Sinibaldi L, Parisi V, Lanciotti S, Fontana P, Kuechler A, Baujat G, Torres B, Koetting J, Splendiani A, Postorivo D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Delineation of MidXq28-duplication syndrome distal to MECP2 and proximal to RAB39B genes</w:t>
      </w:r>
      <w:r w:rsidRPr="005907C9">
        <w:t xml:space="preserve">. </w:t>
      </w:r>
      <w:r w:rsidRPr="005907C9">
        <w:rPr>
          <w:i/>
        </w:rPr>
        <w:t xml:space="preserve">Clin Genet </w:t>
      </w:r>
      <w:r w:rsidRPr="005907C9">
        <w:t xml:space="preserve">2019, </w:t>
      </w:r>
      <w:r w:rsidRPr="005907C9">
        <w:rPr>
          <w:b/>
        </w:rPr>
        <w:t>96</w:t>
      </w:r>
      <w:r w:rsidRPr="005907C9">
        <w:t xml:space="preserve">(3):246-253 </w:t>
      </w:r>
      <w:hyperlink r:id="rId525" w:history="1">
        <w:r w:rsidRPr="005907C9">
          <w:rPr>
            <w:rStyle w:val="Hyperlink"/>
          </w:rPr>
          <w:t>https://doi.org/10.1111/cge.13565</w:t>
        </w:r>
      </w:hyperlink>
      <w:r w:rsidRPr="005907C9">
        <w:t>.</w:t>
      </w:r>
      <w:bookmarkEnd w:id="656"/>
    </w:p>
    <w:p w14:paraId="04037C57" w14:textId="2405605F" w:rsidR="005907C9" w:rsidRPr="005907C9" w:rsidRDefault="005907C9" w:rsidP="005907C9">
      <w:pPr>
        <w:pStyle w:val="EndNoteBibliography"/>
        <w:ind w:left="720" w:hanging="720"/>
      </w:pPr>
      <w:bookmarkStart w:id="657" w:name="_ENREF_520"/>
      <w:r w:rsidRPr="005907C9">
        <w:t>520.</w:t>
      </w:r>
      <w:r w:rsidRPr="005907C9">
        <w:tab/>
        <w:t>El-Hattab AW, Fang P, Jin W, Hughes JR, Gibson JB, Patel GS, Grange DK, Manwaring LP, Patel A, Stankiewicz P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t22h-1/int22h-2-mediated Xq28 rearrangements: intellectual disability associated with duplications and in utero male lethality with deletions</w:t>
      </w:r>
      <w:r w:rsidRPr="005907C9">
        <w:t xml:space="preserve">. </w:t>
      </w:r>
      <w:r w:rsidRPr="005907C9">
        <w:rPr>
          <w:i/>
        </w:rPr>
        <w:t xml:space="preserve">Journal of medical genetics </w:t>
      </w:r>
      <w:r w:rsidRPr="005907C9">
        <w:t xml:space="preserve">2011, </w:t>
      </w:r>
      <w:r w:rsidRPr="005907C9">
        <w:rPr>
          <w:b/>
        </w:rPr>
        <w:t>48</w:t>
      </w:r>
      <w:r w:rsidRPr="005907C9">
        <w:t xml:space="preserve">(12):840-850 </w:t>
      </w:r>
      <w:hyperlink r:id="rId526" w:history="1">
        <w:r w:rsidRPr="005907C9">
          <w:rPr>
            <w:rStyle w:val="Hyperlink"/>
          </w:rPr>
          <w:t>https://doi.org/10.1136/jmedgenet-2011-100125</w:t>
        </w:r>
      </w:hyperlink>
      <w:r w:rsidRPr="005907C9">
        <w:t>.</w:t>
      </w:r>
      <w:bookmarkEnd w:id="657"/>
    </w:p>
    <w:p w14:paraId="41BE1DEC" w14:textId="7EEA0378" w:rsidR="005907C9" w:rsidRPr="005907C9" w:rsidRDefault="005907C9" w:rsidP="005907C9">
      <w:pPr>
        <w:pStyle w:val="EndNoteBibliography"/>
        <w:ind w:left="720" w:hanging="720"/>
      </w:pPr>
      <w:bookmarkStart w:id="658" w:name="_ENREF_521"/>
      <w:r w:rsidRPr="005907C9">
        <w:t>521.</w:t>
      </w:r>
      <w:r w:rsidRPr="005907C9">
        <w:tab/>
        <w:t>Vanmarsenille L, Giannandrea M, Fieremans N, Verbeeck J, Belet S, Raynaud M, Vogels A, Männik K, Õunap K, Jacqueline 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Increased dosage of RAB39B affects neuronal development and could explain the cognitive impairment in male patients with distal Xq28 copy number gains</w:t>
      </w:r>
      <w:r w:rsidRPr="005907C9">
        <w:t xml:space="preserve">. </w:t>
      </w:r>
      <w:r w:rsidRPr="005907C9">
        <w:rPr>
          <w:i/>
        </w:rPr>
        <w:t xml:space="preserve">Human mutation </w:t>
      </w:r>
      <w:r w:rsidRPr="005907C9">
        <w:t xml:space="preserve">2014, </w:t>
      </w:r>
      <w:r w:rsidRPr="005907C9">
        <w:rPr>
          <w:b/>
        </w:rPr>
        <w:t>35</w:t>
      </w:r>
      <w:r w:rsidRPr="005907C9">
        <w:t xml:space="preserve">(3):377-383 </w:t>
      </w:r>
      <w:hyperlink r:id="rId527" w:history="1">
        <w:r w:rsidRPr="005907C9">
          <w:rPr>
            <w:rStyle w:val="Hyperlink"/>
          </w:rPr>
          <w:t>https://doi.org/10.1002/humu.22497</w:t>
        </w:r>
      </w:hyperlink>
      <w:r w:rsidRPr="005907C9">
        <w:t>.</w:t>
      </w:r>
      <w:bookmarkEnd w:id="658"/>
    </w:p>
    <w:p w14:paraId="64E3535B" w14:textId="285C6592" w:rsidR="005907C9" w:rsidRPr="005907C9" w:rsidRDefault="005907C9" w:rsidP="005907C9">
      <w:pPr>
        <w:pStyle w:val="EndNoteBibliography"/>
        <w:ind w:left="720" w:hanging="720"/>
      </w:pPr>
      <w:bookmarkStart w:id="659" w:name="_ENREF_522"/>
      <w:r w:rsidRPr="005907C9">
        <w:t>522.</w:t>
      </w:r>
      <w:r w:rsidRPr="005907C9">
        <w:tab/>
        <w:t xml:space="preserve">El-Hattab AW, Schaaf CP, Fang P, Roeder E, Kimonis VE, Church JA, Patel A, Cheung SW: </w:t>
      </w:r>
      <w:r w:rsidRPr="005907C9">
        <w:rPr>
          <w:b/>
        </w:rPr>
        <w:t>Clinical characterization of int22h1/int22h2-mediated Xq28 duplication/deletion: new cases and literature review</w:t>
      </w:r>
      <w:r w:rsidRPr="005907C9">
        <w:t xml:space="preserve">. </w:t>
      </w:r>
      <w:r w:rsidRPr="005907C9">
        <w:rPr>
          <w:i/>
        </w:rPr>
        <w:t xml:space="preserve">BMC Med Genet </w:t>
      </w:r>
      <w:r w:rsidRPr="005907C9">
        <w:t xml:space="preserve">2015, </w:t>
      </w:r>
      <w:r w:rsidRPr="005907C9">
        <w:rPr>
          <w:b/>
        </w:rPr>
        <w:t>16</w:t>
      </w:r>
      <w:r w:rsidRPr="005907C9">
        <w:t xml:space="preserve">:12 </w:t>
      </w:r>
      <w:hyperlink r:id="rId528" w:history="1">
        <w:r w:rsidRPr="005907C9">
          <w:rPr>
            <w:rStyle w:val="Hyperlink"/>
          </w:rPr>
          <w:t>https://doi.org/10.1186/s12881-015-0157-2</w:t>
        </w:r>
      </w:hyperlink>
      <w:r w:rsidRPr="005907C9">
        <w:t>.</w:t>
      </w:r>
      <w:bookmarkEnd w:id="659"/>
    </w:p>
    <w:p w14:paraId="10815D0C" w14:textId="4401389B" w:rsidR="005907C9" w:rsidRPr="005907C9" w:rsidRDefault="005907C9" w:rsidP="005907C9">
      <w:pPr>
        <w:pStyle w:val="EndNoteBibliography"/>
        <w:ind w:left="720" w:hanging="720"/>
      </w:pPr>
      <w:bookmarkStart w:id="660" w:name="_ENREF_523"/>
      <w:r w:rsidRPr="005907C9">
        <w:t>523.</w:t>
      </w:r>
      <w:r w:rsidRPr="005907C9">
        <w:tab/>
        <w:t>Hervé D, Touraine P, Verloes A, Miskinyte S, Krivosic V, Logeart D, Alili N, Laredo JD, Gaudric A, Houdart E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A hereditary moyamoya syndrome with multisystemic manifestations</w:t>
      </w:r>
      <w:r w:rsidRPr="005907C9">
        <w:t xml:space="preserve">. </w:t>
      </w:r>
      <w:r w:rsidRPr="005907C9">
        <w:rPr>
          <w:i/>
        </w:rPr>
        <w:t xml:space="preserve">Neurology </w:t>
      </w:r>
      <w:r w:rsidRPr="005907C9">
        <w:t xml:space="preserve">2010, </w:t>
      </w:r>
      <w:r w:rsidRPr="005907C9">
        <w:rPr>
          <w:b/>
        </w:rPr>
        <w:t>75</w:t>
      </w:r>
      <w:r w:rsidRPr="005907C9">
        <w:t xml:space="preserve">(3):259-264 </w:t>
      </w:r>
      <w:hyperlink r:id="rId529" w:history="1">
        <w:r w:rsidRPr="005907C9">
          <w:rPr>
            <w:rStyle w:val="Hyperlink"/>
          </w:rPr>
          <w:t>https://doi.org/10.1212/WNL.0b013e3181e8ee3f</w:t>
        </w:r>
      </w:hyperlink>
      <w:r w:rsidRPr="005907C9">
        <w:t>.</w:t>
      </w:r>
      <w:bookmarkEnd w:id="660"/>
    </w:p>
    <w:p w14:paraId="1C38B500" w14:textId="4F9CB65E" w:rsidR="005907C9" w:rsidRPr="005907C9" w:rsidRDefault="005907C9" w:rsidP="005907C9">
      <w:pPr>
        <w:pStyle w:val="EndNoteBibliography"/>
        <w:ind w:left="720" w:hanging="720"/>
      </w:pPr>
      <w:bookmarkStart w:id="661" w:name="_ENREF_524"/>
      <w:r w:rsidRPr="005907C9">
        <w:t>524.</w:t>
      </w:r>
      <w:r w:rsidRPr="005907C9">
        <w:tab/>
        <w:t>Miskinyte S, Butler MG, Hervé D, Sarret C, Nicolino M, Petralia JD, Bergametti F, Arnould M, Pham VN, Gore AV</w:t>
      </w:r>
      <w:r w:rsidRPr="005907C9">
        <w:rPr>
          <w:i/>
        </w:rPr>
        <w:t xml:space="preserve"> et al</w:t>
      </w:r>
      <w:r w:rsidRPr="005907C9">
        <w:t xml:space="preserve">: </w:t>
      </w:r>
      <w:r w:rsidRPr="005907C9">
        <w:rPr>
          <w:b/>
        </w:rPr>
        <w:t>Loss of BRCC3 deubiquitinating enzyme leads to abnormal angiogenesis and is associated with syndromic moyamoya</w:t>
      </w:r>
      <w:r w:rsidRPr="005907C9">
        <w:t xml:space="preserve">. </w:t>
      </w:r>
      <w:r w:rsidRPr="005907C9">
        <w:rPr>
          <w:i/>
        </w:rPr>
        <w:t xml:space="preserve">American journal of human genetics </w:t>
      </w:r>
      <w:r w:rsidRPr="005907C9">
        <w:t xml:space="preserve">2011, </w:t>
      </w:r>
      <w:r w:rsidRPr="005907C9">
        <w:rPr>
          <w:b/>
        </w:rPr>
        <w:t>88</w:t>
      </w:r>
      <w:r w:rsidRPr="005907C9">
        <w:t xml:space="preserve">(6):718-728 </w:t>
      </w:r>
      <w:hyperlink r:id="rId530" w:history="1">
        <w:r w:rsidRPr="005907C9">
          <w:rPr>
            <w:rStyle w:val="Hyperlink"/>
          </w:rPr>
          <w:t>https://doi.org/10.1016/j.ajhg.2011.04.017</w:t>
        </w:r>
      </w:hyperlink>
      <w:r w:rsidRPr="005907C9">
        <w:t>.</w:t>
      </w:r>
      <w:bookmarkEnd w:id="661"/>
    </w:p>
    <w:p w14:paraId="75F2D17A" w14:textId="13D07D85" w:rsidR="005907C9" w:rsidRPr="005907C9" w:rsidRDefault="005907C9" w:rsidP="005907C9">
      <w:pPr>
        <w:pStyle w:val="EndNoteBibliography"/>
        <w:ind w:left="720" w:hanging="720"/>
      </w:pPr>
      <w:bookmarkStart w:id="662" w:name="_ENREF_525"/>
      <w:r w:rsidRPr="005907C9">
        <w:t>525.</w:t>
      </w:r>
      <w:r w:rsidRPr="005907C9">
        <w:tab/>
        <w:t xml:space="preserve">Janczar S, Kosinska J, Ploski R, Pastorczak A, Wegner O, Zalewska-Szewczyk B, Paige AJ, Borowiec M, Mlynarski W: </w:t>
      </w:r>
      <w:r w:rsidRPr="005907C9">
        <w:rPr>
          <w:b/>
        </w:rPr>
        <w:t>Haemophilia A and cardiovascular morbidity in a female SHAM syndrome carrier due to skewed X chromosome inactivation</w:t>
      </w:r>
      <w:r w:rsidRPr="005907C9">
        <w:t xml:space="preserve">. </w:t>
      </w:r>
      <w:r w:rsidRPr="005907C9">
        <w:rPr>
          <w:i/>
        </w:rPr>
        <w:t xml:space="preserve">European journal of medical genetics </w:t>
      </w:r>
      <w:r w:rsidRPr="005907C9">
        <w:t xml:space="preserve">2016, </w:t>
      </w:r>
      <w:r w:rsidRPr="005907C9">
        <w:rPr>
          <w:b/>
        </w:rPr>
        <w:t>59</w:t>
      </w:r>
      <w:r w:rsidRPr="005907C9">
        <w:t xml:space="preserve">(1):43-47 </w:t>
      </w:r>
      <w:hyperlink r:id="rId531" w:history="1">
        <w:r w:rsidRPr="005907C9">
          <w:rPr>
            <w:rStyle w:val="Hyperlink"/>
          </w:rPr>
          <w:t>https://doi.org/10.1016/j.ejmg.2015.12.004</w:t>
        </w:r>
      </w:hyperlink>
      <w:r w:rsidRPr="005907C9">
        <w:t>.</w:t>
      </w:r>
      <w:bookmarkEnd w:id="662"/>
    </w:p>
    <w:p w14:paraId="51FF562A" w14:textId="043C7615" w:rsidR="005907C9" w:rsidRPr="005907C9" w:rsidRDefault="005907C9" w:rsidP="005907C9">
      <w:pPr>
        <w:pStyle w:val="EndNoteBibliography"/>
        <w:ind w:left="720" w:hanging="720"/>
      </w:pPr>
      <w:bookmarkStart w:id="663" w:name="_ENREF_526"/>
      <w:r w:rsidRPr="005907C9">
        <w:lastRenderedPageBreak/>
        <w:t>526.</w:t>
      </w:r>
      <w:r w:rsidRPr="005907C9">
        <w:tab/>
        <w:t xml:space="preserve">Jourdy Y, Chatron N, Fretigny M, Carage ML, Chambost H, Claeyssens-Donadel S, Roussel-Robert V, Negrier C, Sanlaville D, Vinciguerra C: </w:t>
      </w:r>
      <w:r w:rsidRPr="005907C9">
        <w:rPr>
          <w:b/>
        </w:rPr>
        <w:t>Molecular cytogenetic characterization of five F8 complex rearrangements: utility for haemophilia A genetic counselling</w:t>
      </w:r>
      <w:r w:rsidRPr="005907C9">
        <w:t xml:space="preserve">. </w:t>
      </w:r>
      <w:r w:rsidRPr="005907C9">
        <w:rPr>
          <w:i/>
        </w:rPr>
        <w:t xml:space="preserve">Haemophilia : the official journal of the World Federation of Hemophilia </w:t>
      </w:r>
      <w:r w:rsidRPr="005907C9">
        <w:t xml:space="preserve">2017, </w:t>
      </w:r>
      <w:r w:rsidRPr="005907C9">
        <w:rPr>
          <w:b/>
        </w:rPr>
        <w:t>23</w:t>
      </w:r>
      <w:r w:rsidRPr="005907C9">
        <w:t xml:space="preserve">(4):e316-e323 </w:t>
      </w:r>
      <w:hyperlink r:id="rId532" w:history="1">
        <w:r w:rsidRPr="005907C9">
          <w:rPr>
            <w:rStyle w:val="Hyperlink"/>
          </w:rPr>
          <w:t>https://doi.org/10.1111/hae.13218</w:t>
        </w:r>
      </w:hyperlink>
      <w:r w:rsidRPr="005907C9">
        <w:t>.</w:t>
      </w:r>
      <w:bookmarkEnd w:id="663"/>
    </w:p>
    <w:p w14:paraId="5BD779D4" w14:textId="665B274B" w:rsidR="00420664" w:rsidRPr="003456EA" w:rsidRDefault="00EF4351" w:rsidP="00B96B31">
      <w:pPr>
        <w:contextualSpacing/>
        <w:rPr>
          <w:rFonts w:asciiTheme="minorHAnsi" w:hAnsiTheme="minorHAnsi" w:cstheme="minorHAnsi"/>
          <w:sz w:val="16"/>
          <w:szCs w:val="16"/>
        </w:rPr>
      </w:pPr>
      <w:r>
        <w:rPr>
          <w:rFonts w:asciiTheme="minorHAnsi" w:hAnsiTheme="minorHAnsi" w:cstheme="minorHAnsi"/>
          <w:sz w:val="16"/>
          <w:szCs w:val="16"/>
        </w:rPr>
        <w:fldChar w:fldCharType="end"/>
      </w:r>
    </w:p>
    <w:sectPr w:rsidR="00420664" w:rsidRPr="003456EA" w:rsidSect="006407B4">
      <w:pgSz w:w="12240" w:h="20160" w:code="5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84D95F5" w14:textId="77777777" w:rsidR="00845E92" w:rsidRDefault="00845E92" w:rsidP="006407B4">
      <w:r>
        <w:separator/>
      </w:r>
    </w:p>
  </w:endnote>
  <w:endnote w:type="continuationSeparator" w:id="0">
    <w:p w14:paraId="5A4C2D40" w14:textId="77777777" w:rsidR="00845E92" w:rsidRDefault="00845E92" w:rsidP="006407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P7627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369396" w14:textId="00C18BE0" w:rsidR="00E30B18" w:rsidRDefault="00E30B18">
    <w:pPr>
      <w:pStyle w:val="Footer"/>
    </w:pPr>
    <w: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328CC29" w14:textId="77777777" w:rsidR="00845E92" w:rsidRDefault="00845E92" w:rsidP="006407B4">
      <w:r>
        <w:separator/>
      </w:r>
    </w:p>
  </w:footnote>
  <w:footnote w:type="continuationSeparator" w:id="0">
    <w:p w14:paraId="618CA2C7" w14:textId="77777777" w:rsidR="00845E92" w:rsidRDefault="00845E92" w:rsidP="006407B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DEF61BA"/>
    <w:multiLevelType w:val="hybridMultilevel"/>
    <w:tmpl w:val="DADCAC02"/>
    <w:lvl w:ilvl="0" w:tplc="86562C38">
      <w:start w:val="24"/>
      <w:numFmt w:val="bullet"/>
      <w:lvlText w:val="-"/>
      <w:lvlJc w:val="left"/>
      <w:pPr>
        <w:ind w:left="1080" w:hanging="360"/>
      </w:pPr>
      <w:rPr>
        <w:rFonts w:ascii="Calibri Light" w:eastAsiaTheme="minorHAnsi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4821530E"/>
    <w:multiLevelType w:val="hybridMultilevel"/>
    <w:tmpl w:val="B7A0E442"/>
    <w:lvl w:ilvl="0" w:tplc="86562C38">
      <w:start w:val="24"/>
      <w:numFmt w:val="bullet"/>
      <w:lvlText w:val="-"/>
      <w:lvlJc w:val="left"/>
      <w:pPr>
        <w:ind w:left="720" w:hanging="360"/>
      </w:pPr>
      <w:rPr>
        <w:rFonts w:ascii="Calibri Light" w:eastAsiaTheme="minorHAnsi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400091"/>
    <w:multiLevelType w:val="hybridMultilevel"/>
    <w:tmpl w:val="B93E124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MC Genetics Modified&lt;/Style&gt;&lt;LeftDelim&gt;{&lt;/LeftDelim&gt;&lt;RightDelim&gt;}&lt;/RightDelim&gt;&lt;FontName&gt;Calibri Light&lt;/FontName&gt;&lt;FontSize&gt;11&lt;/FontSize&gt;&lt;ReflistTitle&gt;Literature Cited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9wv00a5yez0v1et5awv9pfoepd0x5dtwwpt&quot;&gt;PrimaryCNVTable&lt;record-ids&gt;&lt;item&gt;1&lt;/item&gt;&lt;item&gt;3&lt;/item&gt;&lt;item&gt;5&lt;/item&gt;&lt;item&gt;8&lt;/item&gt;&lt;item&gt;9&lt;/item&gt;&lt;item&gt;10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4&lt;/item&gt;&lt;item&gt;125&lt;/item&gt;&lt;item&gt;126&lt;/item&gt;&lt;item&gt;127&lt;/item&gt;&lt;item&gt;128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4&lt;/item&gt;&lt;item&gt;145&lt;/item&gt;&lt;item&gt;146&lt;/item&gt;&lt;item&gt;147&lt;/item&gt;&lt;item&gt;148&lt;/item&gt;&lt;item&gt;149&lt;/item&gt;&lt;item&gt;151&lt;/item&gt;&lt;item&gt;152&lt;/item&gt;&lt;item&gt;153&lt;/item&gt;&lt;item&gt;154&lt;/item&gt;&lt;item&gt;155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7&lt;/item&gt;&lt;item&gt;198&lt;/item&gt;&lt;item&gt;199&lt;/item&gt;&lt;item&gt;200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5&lt;/item&gt;&lt;item&gt;226&lt;/item&gt;&lt;item&gt;228&lt;/item&gt;&lt;item&gt;229&lt;/item&gt;&lt;item&gt;230&lt;/item&gt;&lt;item&gt;232&lt;/item&gt;&lt;item&gt;233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8&lt;/item&gt;&lt;item&gt;299&lt;/item&gt;&lt;item&gt;300&lt;/item&gt;&lt;item&gt;301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6&lt;/item&gt;&lt;item&gt;327&lt;/item&gt;&lt;item&gt;328&lt;/item&gt;&lt;item&gt;329&lt;/item&gt;&lt;item&gt;330&lt;/item&gt;&lt;item&gt;331&lt;/item&gt;&lt;item&gt;332&lt;/item&gt;&lt;item&gt;334&lt;/item&gt;&lt;item&gt;335&lt;/item&gt;&lt;item&gt;336&lt;/item&gt;&lt;item&gt;337&lt;/item&gt;&lt;item&gt;338&lt;/item&gt;&lt;item&gt;339&lt;/item&gt;&lt;item&gt;340&lt;/item&gt;&lt;item&gt;341&lt;/item&gt;&lt;item&gt;343&lt;/item&gt;&lt;item&gt;344&lt;/item&gt;&lt;item&gt;346&lt;/item&gt;&lt;item&gt;347&lt;/item&gt;&lt;item&gt;348&lt;/item&gt;&lt;item&gt;349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6&lt;/item&gt;&lt;item&gt;367&lt;/item&gt;&lt;item&gt;368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9&lt;/item&gt;&lt;item&gt;421&lt;/item&gt;&lt;item&gt;427&lt;/item&gt;&lt;item&gt;428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2&lt;/item&gt;&lt;item&gt;453&lt;/item&gt;&lt;item&gt;454&lt;/item&gt;&lt;item&gt;455&lt;/item&gt;&lt;item&gt;456&lt;/item&gt;&lt;item&gt;457&lt;/item&gt;&lt;item&gt;458&lt;/item&gt;&lt;item&gt;459&lt;/item&gt;&lt;item&gt;460&lt;/item&gt;&lt;item&gt;472&lt;/item&gt;&lt;item&gt;473&lt;/item&gt;&lt;item&gt;474&lt;/item&gt;&lt;item&gt;475&lt;/item&gt;&lt;item&gt;476&lt;/item&gt;&lt;item&gt;477&lt;/item&gt;&lt;item&gt;478&lt;/item&gt;&lt;item&gt;481&lt;/item&gt;&lt;item&gt;482&lt;/item&gt;&lt;item&gt;483&lt;/item&gt;&lt;item&gt;508&lt;/item&gt;&lt;item&gt;509&lt;/item&gt;&lt;item&gt;510&lt;/item&gt;&lt;item&gt;511&lt;/item&gt;&lt;item&gt;512&lt;/item&gt;&lt;item&gt;513&lt;/item&gt;&lt;item&gt;514&lt;/item&gt;&lt;item&gt;515&lt;/item&gt;&lt;item&gt;516&lt;/item&gt;&lt;item&gt;517&lt;/item&gt;&lt;item&gt;521&lt;/item&gt;&lt;item&gt;522&lt;/item&gt;&lt;item&gt;523&lt;/item&gt;&lt;item&gt;531&lt;/item&gt;&lt;item&gt;532&lt;/item&gt;&lt;item&gt;533&lt;/item&gt;&lt;item&gt;534&lt;/item&gt;&lt;item&gt;535&lt;/item&gt;&lt;item&gt;536&lt;/item&gt;&lt;item&gt;537&lt;/item&gt;&lt;item&gt;538&lt;/item&gt;&lt;item&gt;539&lt;/item&gt;&lt;item&gt;540&lt;/item&gt;&lt;item&gt;541&lt;/item&gt;&lt;item&gt;542&lt;/item&gt;&lt;item&gt;543&lt;/item&gt;&lt;item&gt;545&lt;/item&gt;&lt;item&gt;546&lt;/item&gt;&lt;item&gt;547&lt;/item&gt;&lt;item&gt;548&lt;/item&gt;&lt;item&gt;549&lt;/item&gt;&lt;item&gt;550&lt;/item&gt;&lt;item&gt;551&lt;/item&gt;&lt;item&gt;552&lt;/item&gt;&lt;item&gt;553&lt;/item&gt;&lt;item&gt;554&lt;/item&gt;&lt;item&gt;555&lt;/item&gt;&lt;item&gt;558&lt;/item&gt;&lt;item&gt;559&lt;/item&gt;&lt;item&gt;560&lt;/item&gt;&lt;item&gt;561&lt;/item&gt;&lt;item&gt;562&lt;/item&gt;&lt;item&gt;563&lt;/item&gt;&lt;item&gt;564&lt;/item&gt;&lt;item&gt;565&lt;/item&gt;&lt;item&gt;566&lt;/item&gt;&lt;item&gt;567&lt;/item&gt;&lt;item&gt;568&lt;/item&gt;&lt;item&gt;569&lt;/item&gt;&lt;item&gt;570&lt;/item&gt;&lt;item&gt;572&lt;/item&gt;&lt;item&gt;573&lt;/item&gt;&lt;item&gt;574&lt;/item&gt;&lt;item&gt;575&lt;/item&gt;&lt;item&gt;576&lt;/item&gt;&lt;item&gt;577&lt;/item&gt;&lt;item&gt;578&lt;/item&gt;&lt;item&gt;581&lt;/item&gt;&lt;item&gt;582&lt;/item&gt;&lt;item&gt;583&lt;/item&gt;&lt;item&gt;584&lt;/item&gt;&lt;item&gt;585&lt;/item&gt;&lt;item&gt;586&lt;/item&gt;&lt;item&gt;587&lt;/item&gt;&lt;item&gt;588&lt;/item&gt;&lt;item&gt;589&lt;/item&gt;&lt;item&gt;592&lt;/item&gt;&lt;item&gt;593&lt;/item&gt;&lt;item&gt;594&lt;/item&gt;&lt;item&gt;595&lt;/item&gt;&lt;item&gt;596&lt;/item&gt;&lt;item&gt;598&lt;/item&gt;&lt;item&gt;599&lt;/item&gt;&lt;item&gt;606&lt;/item&gt;&lt;item&gt;609&lt;/item&gt;&lt;item&gt;610&lt;/item&gt;&lt;item&gt;611&lt;/item&gt;&lt;item&gt;612&lt;/item&gt;&lt;item&gt;613&lt;/item&gt;&lt;item&gt;614&lt;/item&gt;&lt;item&gt;615&lt;/item&gt;&lt;item&gt;616&lt;/item&gt;&lt;item&gt;617&lt;/item&gt;&lt;item&gt;618&lt;/item&gt;&lt;item&gt;619&lt;/item&gt;&lt;item&gt;620&lt;/item&gt;&lt;item&gt;631&lt;/item&gt;&lt;item&gt;632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4&lt;/item&gt;&lt;item&gt;646&lt;/item&gt;&lt;item&gt;647&lt;/item&gt;&lt;item&gt;649&lt;/item&gt;&lt;item&gt;650&lt;/item&gt;&lt;item&gt;651&lt;/item&gt;&lt;item&gt;652&lt;/item&gt;&lt;item&gt;653&lt;/item&gt;&lt;item&gt;654&lt;/item&gt;&lt;item&gt;657&lt;/item&gt;&lt;item&gt;658&lt;/item&gt;&lt;item&gt;659&lt;/item&gt;&lt;/record-ids&gt;&lt;/item&gt;&lt;/Libraries&gt;"/>
  </w:docVars>
  <w:rsids>
    <w:rsidRoot w:val="00B30C06"/>
    <w:rsid w:val="0000055A"/>
    <w:rsid w:val="0000074C"/>
    <w:rsid w:val="0000166E"/>
    <w:rsid w:val="00004F9F"/>
    <w:rsid w:val="00005698"/>
    <w:rsid w:val="0001015D"/>
    <w:rsid w:val="00010298"/>
    <w:rsid w:val="00012159"/>
    <w:rsid w:val="00012B4B"/>
    <w:rsid w:val="00013B24"/>
    <w:rsid w:val="0001773C"/>
    <w:rsid w:val="00017DDC"/>
    <w:rsid w:val="0002386F"/>
    <w:rsid w:val="000244E6"/>
    <w:rsid w:val="0003023F"/>
    <w:rsid w:val="00030856"/>
    <w:rsid w:val="00032EA0"/>
    <w:rsid w:val="0003623F"/>
    <w:rsid w:val="000373AD"/>
    <w:rsid w:val="0003772C"/>
    <w:rsid w:val="000379D5"/>
    <w:rsid w:val="0004523C"/>
    <w:rsid w:val="00046B78"/>
    <w:rsid w:val="000505FF"/>
    <w:rsid w:val="0005301F"/>
    <w:rsid w:val="000531C6"/>
    <w:rsid w:val="00055335"/>
    <w:rsid w:val="00055F08"/>
    <w:rsid w:val="00060679"/>
    <w:rsid w:val="0006111D"/>
    <w:rsid w:val="00064651"/>
    <w:rsid w:val="00064711"/>
    <w:rsid w:val="00065049"/>
    <w:rsid w:val="000661DC"/>
    <w:rsid w:val="0006631D"/>
    <w:rsid w:val="00071845"/>
    <w:rsid w:val="00072027"/>
    <w:rsid w:val="000729E7"/>
    <w:rsid w:val="00073DDA"/>
    <w:rsid w:val="000749AE"/>
    <w:rsid w:val="0007533A"/>
    <w:rsid w:val="00080062"/>
    <w:rsid w:val="000812B3"/>
    <w:rsid w:val="000819F4"/>
    <w:rsid w:val="000841E8"/>
    <w:rsid w:val="00085B4E"/>
    <w:rsid w:val="00085B57"/>
    <w:rsid w:val="00090600"/>
    <w:rsid w:val="000917D6"/>
    <w:rsid w:val="00093099"/>
    <w:rsid w:val="000A10D0"/>
    <w:rsid w:val="000A14EF"/>
    <w:rsid w:val="000A19F6"/>
    <w:rsid w:val="000A1B2F"/>
    <w:rsid w:val="000A540D"/>
    <w:rsid w:val="000A5D47"/>
    <w:rsid w:val="000A714C"/>
    <w:rsid w:val="000B2CCD"/>
    <w:rsid w:val="000B570C"/>
    <w:rsid w:val="000B5903"/>
    <w:rsid w:val="000B7E1C"/>
    <w:rsid w:val="000C49C3"/>
    <w:rsid w:val="000C6BD2"/>
    <w:rsid w:val="000C6F5A"/>
    <w:rsid w:val="000D0652"/>
    <w:rsid w:val="000D357D"/>
    <w:rsid w:val="000D4A2F"/>
    <w:rsid w:val="000D5C6F"/>
    <w:rsid w:val="000E4099"/>
    <w:rsid w:val="000F06DA"/>
    <w:rsid w:val="000F153C"/>
    <w:rsid w:val="000F37BD"/>
    <w:rsid w:val="000F5B94"/>
    <w:rsid w:val="000F6687"/>
    <w:rsid w:val="001019B2"/>
    <w:rsid w:val="00101DCF"/>
    <w:rsid w:val="001029C9"/>
    <w:rsid w:val="001051A3"/>
    <w:rsid w:val="001054BE"/>
    <w:rsid w:val="001058EC"/>
    <w:rsid w:val="00110923"/>
    <w:rsid w:val="001111EC"/>
    <w:rsid w:val="00112004"/>
    <w:rsid w:val="00113887"/>
    <w:rsid w:val="0011657A"/>
    <w:rsid w:val="0011763E"/>
    <w:rsid w:val="00117EB3"/>
    <w:rsid w:val="0012214C"/>
    <w:rsid w:val="00122DC7"/>
    <w:rsid w:val="00124878"/>
    <w:rsid w:val="00125704"/>
    <w:rsid w:val="00126B55"/>
    <w:rsid w:val="00130873"/>
    <w:rsid w:val="00132A7D"/>
    <w:rsid w:val="00132E59"/>
    <w:rsid w:val="0013305D"/>
    <w:rsid w:val="001343BD"/>
    <w:rsid w:val="001410ED"/>
    <w:rsid w:val="00141E2F"/>
    <w:rsid w:val="00143C8D"/>
    <w:rsid w:val="00144A03"/>
    <w:rsid w:val="00144D0B"/>
    <w:rsid w:val="001473EC"/>
    <w:rsid w:val="00147408"/>
    <w:rsid w:val="0014745B"/>
    <w:rsid w:val="00147930"/>
    <w:rsid w:val="00152B5F"/>
    <w:rsid w:val="001539E6"/>
    <w:rsid w:val="00156CAF"/>
    <w:rsid w:val="00156EFF"/>
    <w:rsid w:val="001602A4"/>
    <w:rsid w:val="00160D98"/>
    <w:rsid w:val="0016320F"/>
    <w:rsid w:val="00164E17"/>
    <w:rsid w:val="0016592A"/>
    <w:rsid w:val="00165CCD"/>
    <w:rsid w:val="0017044C"/>
    <w:rsid w:val="00170A18"/>
    <w:rsid w:val="00170F96"/>
    <w:rsid w:val="00174196"/>
    <w:rsid w:val="0017538A"/>
    <w:rsid w:val="00175A41"/>
    <w:rsid w:val="00180933"/>
    <w:rsid w:val="00182D70"/>
    <w:rsid w:val="00183D17"/>
    <w:rsid w:val="0018617F"/>
    <w:rsid w:val="0019057A"/>
    <w:rsid w:val="0019472C"/>
    <w:rsid w:val="001966AF"/>
    <w:rsid w:val="0019740E"/>
    <w:rsid w:val="00197D57"/>
    <w:rsid w:val="001A22CC"/>
    <w:rsid w:val="001A58C2"/>
    <w:rsid w:val="001A7EE3"/>
    <w:rsid w:val="001B2468"/>
    <w:rsid w:val="001C2348"/>
    <w:rsid w:val="001C235A"/>
    <w:rsid w:val="001C2BEB"/>
    <w:rsid w:val="001C5BFE"/>
    <w:rsid w:val="001C60AD"/>
    <w:rsid w:val="001C6E9B"/>
    <w:rsid w:val="001D017B"/>
    <w:rsid w:val="001D0DCD"/>
    <w:rsid w:val="001D3F0E"/>
    <w:rsid w:val="001D4A87"/>
    <w:rsid w:val="001E1574"/>
    <w:rsid w:val="001E2D7F"/>
    <w:rsid w:val="001F1495"/>
    <w:rsid w:val="001F1EAB"/>
    <w:rsid w:val="001F6029"/>
    <w:rsid w:val="00200133"/>
    <w:rsid w:val="0020237F"/>
    <w:rsid w:val="002024DA"/>
    <w:rsid w:val="002034C4"/>
    <w:rsid w:val="0020679C"/>
    <w:rsid w:val="002108D6"/>
    <w:rsid w:val="002149EE"/>
    <w:rsid w:val="00214D06"/>
    <w:rsid w:val="002161F6"/>
    <w:rsid w:val="002216D4"/>
    <w:rsid w:val="00223049"/>
    <w:rsid w:val="0022351A"/>
    <w:rsid w:val="002255C2"/>
    <w:rsid w:val="00227C8E"/>
    <w:rsid w:val="0023162C"/>
    <w:rsid w:val="00232A70"/>
    <w:rsid w:val="002339B7"/>
    <w:rsid w:val="00233A14"/>
    <w:rsid w:val="0023486E"/>
    <w:rsid w:val="0023716F"/>
    <w:rsid w:val="00241CA8"/>
    <w:rsid w:val="00242AF8"/>
    <w:rsid w:val="00242C6C"/>
    <w:rsid w:val="00245CBD"/>
    <w:rsid w:val="0024765B"/>
    <w:rsid w:val="00252D35"/>
    <w:rsid w:val="00255652"/>
    <w:rsid w:val="00260D5C"/>
    <w:rsid w:val="002614D8"/>
    <w:rsid w:val="002665DB"/>
    <w:rsid w:val="0027389A"/>
    <w:rsid w:val="00273C9A"/>
    <w:rsid w:val="00276189"/>
    <w:rsid w:val="0027667E"/>
    <w:rsid w:val="00276DF4"/>
    <w:rsid w:val="00277053"/>
    <w:rsid w:val="002772CE"/>
    <w:rsid w:val="00277420"/>
    <w:rsid w:val="00280F54"/>
    <w:rsid w:val="00283D5E"/>
    <w:rsid w:val="002846C2"/>
    <w:rsid w:val="002918AC"/>
    <w:rsid w:val="002932B8"/>
    <w:rsid w:val="0029451C"/>
    <w:rsid w:val="00295A19"/>
    <w:rsid w:val="00295B99"/>
    <w:rsid w:val="002A14BF"/>
    <w:rsid w:val="002A18D8"/>
    <w:rsid w:val="002A3909"/>
    <w:rsid w:val="002B4221"/>
    <w:rsid w:val="002C0FC9"/>
    <w:rsid w:val="002C0FE9"/>
    <w:rsid w:val="002C12BF"/>
    <w:rsid w:val="002C32F2"/>
    <w:rsid w:val="002C4E95"/>
    <w:rsid w:val="002C517F"/>
    <w:rsid w:val="002C530B"/>
    <w:rsid w:val="002D4CFF"/>
    <w:rsid w:val="002E0516"/>
    <w:rsid w:val="002E156D"/>
    <w:rsid w:val="002E1DCF"/>
    <w:rsid w:val="002E60C1"/>
    <w:rsid w:val="002E67B6"/>
    <w:rsid w:val="002F2CE3"/>
    <w:rsid w:val="002F6D61"/>
    <w:rsid w:val="002F6F2D"/>
    <w:rsid w:val="003001E0"/>
    <w:rsid w:val="00300AE8"/>
    <w:rsid w:val="003024CA"/>
    <w:rsid w:val="00305853"/>
    <w:rsid w:val="0030640B"/>
    <w:rsid w:val="003119A3"/>
    <w:rsid w:val="003123BF"/>
    <w:rsid w:val="003149F1"/>
    <w:rsid w:val="00316FE5"/>
    <w:rsid w:val="00321B0F"/>
    <w:rsid w:val="00323BAC"/>
    <w:rsid w:val="00324B04"/>
    <w:rsid w:val="00330ED2"/>
    <w:rsid w:val="00331587"/>
    <w:rsid w:val="003325E0"/>
    <w:rsid w:val="00332C2D"/>
    <w:rsid w:val="0033350E"/>
    <w:rsid w:val="0033616F"/>
    <w:rsid w:val="0033714A"/>
    <w:rsid w:val="003456EA"/>
    <w:rsid w:val="00346E93"/>
    <w:rsid w:val="00347FC5"/>
    <w:rsid w:val="003516D1"/>
    <w:rsid w:val="0035246F"/>
    <w:rsid w:val="00352926"/>
    <w:rsid w:val="003533B6"/>
    <w:rsid w:val="0035519A"/>
    <w:rsid w:val="00355E2F"/>
    <w:rsid w:val="00357A03"/>
    <w:rsid w:val="00357C9F"/>
    <w:rsid w:val="003632F2"/>
    <w:rsid w:val="0036442A"/>
    <w:rsid w:val="003709EB"/>
    <w:rsid w:val="0037109E"/>
    <w:rsid w:val="0037182E"/>
    <w:rsid w:val="003726A1"/>
    <w:rsid w:val="003731E3"/>
    <w:rsid w:val="003752CF"/>
    <w:rsid w:val="00375BD4"/>
    <w:rsid w:val="003768CD"/>
    <w:rsid w:val="003775B1"/>
    <w:rsid w:val="003822FC"/>
    <w:rsid w:val="0039051E"/>
    <w:rsid w:val="0039248F"/>
    <w:rsid w:val="00393B44"/>
    <w:rsid w:val="00394DCC"/>
    <w:rsid w:val="003A2E53"/>
    <w:rsid w:val="003A56FC"/>
    <w:rsid w:val="003A67C8"/>
    <w:rsid w:val="003A6C74"/>
    <w:rsid w:val="003B164A"/>
    <w:rsid w:val="003B16CF"/>
    <w:rsid w:val="003B1AA6"/>
    <w:rsid w:val="003B2D1B"/>
    <w:rsid w:val="003B34C0"/>
    <w:rsid w:val="003C1B4C"/>
    <w:rsid w:val="003C5480"/>
    <w:rsid w:val="003C6846"/>
    <w:rsid w:val="003C72E8"/>
    <w:rsid w:val="003D0ED6"/>
    <w:rsid w:val="003D2716"/>
    <w:rsid w:val="003D3B94"/>
    <w:rsid w:val="003D7068"/>
    <w:rsid w:val="003D74B9"/>
    <w:rsid w:val="003E0FA9"/>
    <w:rsid w:val="003E1164"/>
    <w:rsid w:val="003E175D"/>
    <w:rsid w:val="003E21FA"/>
    <w:rsid w:val="003E405B"/>
    <w:rsid w:val="003E468E"/>
    <w:rsid w:val="003F05CE"/>
    <w:rsid w:val="003F0E92"/>
    <w:rsid w:val="003F1CBB"/>
    <w:rsid w:val="003F3C96"/>
    <w:rsid w:val="003F4312"/>
    <w:rsid w:val="003F5E7A"/>
    <w:rsid w:val="003F68AA"/>
    <w:rsid w:val="003F6C2A"/>
    <w:rsid w:val="004003CB"/>
    <w:rsid w:val="00402B80"/>
    <w:rsid w:val="00403CB0"/>
    <w:rsid w:val="004055D7"/>
    <w:rsid w:val="0040638D"/>
    <w:rsid w:val="00412CD2"/>
    <w:rsid w:val="00417C2B"/>
    <w:rsid w:val="0042050B"/>
    <w:rsid w:val="00420664"/>
    <w:rsid w:val="00420A51"/>
    <w:rsid w:val="004308B1"/>
    <w:rsid w:val="0043188D"/>
    <w:rsid w:val="00431B70"/>
    <w:rsid w:val="00436601"/>
    <w:rsid w:val="004376A7"/>
    <w:rsid w:val="00437CCE"/>
    <w:rsid w:val="00442F8D"/>
    <w:rsid w:val="00445309"/>
    <w:rsid w:val="00445A32"/>
    <w:rsid w:val="00451FED"/>
    <w:rsid w:val="004530E1"/>
    <w:rsid w:val="00455327"/>
    <w:rsid w:val="0046020A"/>
    <w:rsid w:val="00461E70"/>
    <w:rsid w:val="004635AB"/>
    <w:rsid w:val="00465DE5"/>
    <w:rsid w:val="00467941"/>
    <w:rsid w:val="00467F7A"/>
    <w:rsid w:val="00474F4B"/>
    <w:rsid w:val="0048014C"/>
    <w:rsid w:val="00482BAF"/>
    <w:rsid w:val="00484087"/>
    <w:rsid w:val="00486485"/>
    <w:rsid w:val="00493A03"/>
    <w:rsid w:val="00494595"/>
    <w:rsid w:val="004950BF"/>
    <w:rsid w:val="00495286"/>
    <w:rsid w:val="004A00B8"/>
    <w:rsid w:val="004A0986"/>
    <w:rsid w:val="004A12D7"/>
    <w:rsid w:val="004A1DA8"/>
    <w:rsid w:val="004A2C2A"/>
    <w:rsid w:val="004A7907"/>
    <w:rsid w:val="004B0255"/>
    <w:rsid w:val="004B1F15"/>
    <w:rsid w:val="004B40D7"/>
    <w:rsid w:val="004B6D70"/>
    <w:rsid w:val="004C4F04"/>
    <w:rsid w:val="004C750C"/>
    <w:rsid w:val="004C7647"/>
    <w:rsid w:val="004D3A8E"/>
    <w:rsid w:val="004D40F4"/>
    <w:rsid w:val="004D552C"/>
    <w:rsid w:val="004E21C3"/>
    <w:rsid w:val="004E2948"/>
    <w:rsid w:val="004E4BDE"/>
    <w:rsid w:val="004E4E76"/>
    <w:rsid w:val="004F05F1"/>
    <w:rsid w:val="004F2D5F"/>
    <w:rsid w:val="004F2F04"/>
    <w:rsid w:val="0050151D"/>
    <w:rsid w:val="005051C4"/>
    <w:rsid w:val="00505C80"/>
    <w:rsid w:val="00507B41"/>
    <w:rsid w:val="00507CD9"/>
    <w:rsid w:val="00507F8A"/>
    <w:rsid w:val="005153D0"/>
    <w:rsid w:val="005154FE"/>
    <w:rsid w:val="00515819"/>
    <w:rsid w:val="00515DC6"/>
    <w:rsid w:val="00517C56"/>
    <w:rsid w:val="0052177D"/>
    <w:rsid w:val="00522F0D"/>
    <w:rsid w:val="005332E5"/>
    <w:rsid w:val="0053668A"/>
    <w:rsid w:val="00536B16"/>
    <w:rsid w:val="0054233C"/>
    <w:rsid w:val="0054766E"/>
    <w:rsid w:val="005538A4"/>
    <w:rsid w:val="005559C6"/>
    <w:rsid w:val="00557E2C"/>
    <w:rsid w:val="00563185"/>
    <w:rsid w:val="00563272"/>
    <w:rsid w:val="00564820"/>
    <w:rsid w:val="0056614D"/>
    <w:rsid w:val="005661EE"/>
    <w:rsid w:val="00574422"/>
    <w:rsid w:val="0057523E"/>
    <w:rsid w:val="00577225"/>
    <w:rsid w:val="005772BA"/>
    <w:rsid w:val="005776D5"/>
    <w:rsid w:val="00583932"/>
    <w:rsid w:val="00587630"/>
    <w:rsid w:val="00587F66"/>
    <w:rsid w:val="005907C9"/>
    <w:rsid w:val="005908FA"/>
    <w:rsid w:val="00591773"/>
    <w:rsid w:val="0059388B"/>
    <w:rsid w:val="005950BC"/>
    <w:rsid w:val="00595BEA"/>
    <w:rsid w:val="005977F5"/>
    <w:rsid w:val="005A1ABF"/>
    <w:rsid w:val="005A30E7"/>
    <w:rsid w:val="005A33B7"/>
    <w:rsid w:val="005A6015"/>
    <w:rsid w:val="005A6C08"/>
    <w:rsid w:val="005A7C91"/>
    <w:rsid w:val="005B11B9"/>
    <w:rsid w:val="005B6193"/>
    <w:rsid w:val="005B7D58"/>
    <w:rsid w:val="005C556F"/>
    <w:rsid w:val="005C6038"/>
    <w:rsid w:val="005D071C"/>
    <w:rsid w:val="005D1545"/>
    <w:rsid w:val="005D3956"/>
    <w:rsid w:val="005D41C1"/>
    <w:rsid w:val="005D44FA"/>
    <w:rsid w:val="005D63ED"/>
    <w:rsid w:val="005D6D7F"/>
    <w:rsid w:val="005D7664"/>
    <w:rsid w:val="005E0ED3"/>
    <w:rsid w:val="005E1560"/>
    <w:rsid w:val="005E3B87"/>
    <w:rsid w:val="005F161D"/>
    <w:rsid w:val="005F536A"/>
    <w:rsid w:val="005F6BCB"/>
    <w:rsid w:val="00600696"/>
    <w:rsid w:val="00600FBD"/>
    <w:rsid w:val="00601E42"/>
    <w:rsid w:val="0060290F"/>
    <w:rsid w:val="006043A9"/>
    <w:rsid w:val="00606542"/>
    <w:rsid w:val="00607249"/>
    <w:rsid w:val="0060765D"/>
    <w:rsid w:val="006113F1"/>
    <w:rsid w:val="00612307"/>
    <w:rsid w:val="006149FA"/>
    <w:rsid w:val="00615E08"/>
    <w:rsid w:val="0061654F"/>
    <w:rsid w:val="00617332"/>
    <w:rsid w:val="006242C6"/>
    <w:rsid w:val="006270DB"/>
    <w:rsid w:val="006319CF"/>
    <w:rsid w:val="006327D2"/>
    <w:rsid w:val="00632B63"/>
    <w:rsid w:val="0063376E"/>
    <w:rsid w:val="0063425F"/>
    <w:rsid w:val="00634B34"/>
    <w:rsid w:val="00635707"/>
    <w:rsid w:val="0063636A"/>
    <w:rsid w:val="006407B4"/>
    <w:rsid w:val="006422DB"/>
    <w:rsid w:val="006430E6"/>
    <w:rsid w:val="00646588"/>
    <w:rsid w:val="006465F2"/>
    <w:rsid w:val="006470CF"/>
    <w:rsid w:val="0065019C"/>
    <w:rsid w:val="00650423"/>
    <w:rsid w:val="00651261"/>
    <w:rsid w:val="006541CC"/>
    <w:rsid w:val="00656794"/>
    <w:rsid w:val="006574E6"/>
    <w:rsid w:val="00660175"/>
    <w:rsid w:val="00665CBE"/>
    <w:rsid w:val="00665D64"/>
    <w:rsid w:val="00667F23"/>
    <w:rsid w:val="00672651"/>
    <w:rsid w:val="00677255"/>
    <w:rsid w:val="006825F6"/>
    <w:rsid w:val="00685D4A"/>
    <w:rsid w:val="0068708D"/>
    <w:rsid w:val="00687DED"/>
    <w:rsid w:val="006902A6"/>
    <w:rsid w:val="00691A57"/>
    <w:rsid w:val="00694740"/>
    <w:rsid w:val="00695F4D"/>
    <w:rsid w:val="00696A02"/>
    <w:rsid w:val="0069784B"/>
    <w:rsid w:val="006A44BD"/>
    <w:rsid w:val="006B0EC2"/>
    <w:rsid w:val="006B1C5C"/>
    <w:rsid w:val="006B53E7"/>
    <w:rsid w:val="006C0BF4"/>
    <w:rsid w:val="006C130D"/>
    <w:rsid w:val="006C3E0D"/>
    <w:rsid w:val="006C5DBC"/>
    <w:rsid w:val="006D0713"/>
    <w:rsid w:val="006D23CC"/>
    <w:rsid w:val="006D45B0"/>
    <w:rsid w:val="006D54E9"/>
    <w:rsid w:val="006D6690"/>
    <w:rsid w:val="006D709F"/>
    <w:rsid w:val="006D7DE9"/>
    <w:rsid w:val="006E0512"/>
    <w:rsid w:val="006E0D1B"/>
    <w:rsid w:val="006E5C45"/>
    <w:rsid w:val="006E6282"/>
    <w:rsid w:val="006E7189"/>
    <w:rsid w:val="006F05C3"/>
    <w:rsid w:val="006F2CE6"/>
    <w:rsid w:val="006F416B"/>
    <w:rsid w:val="006F51F2"/>
    <w:rsid w:val="006F5229"/>
    <w:rsid w:val="006F743E"/>
    <w:rsid w:val="00701868"/>
    <w:rsid w:val="007024A4"/>
    <w:rsid w:val="00702CB3"/>
    <w:rsid w:val="00707555"/>
    <w:rsid w:val="00713367"/>
    <w:rsid w:val="00722EF2"/>
    <w:rsid w:val="00726708"/>
    <w:rsid w:val="0072732C"/>
    <w:rsid w:val="00734662"/>
    <w:rsid w:val="00734FF9"/>
    <w:rsid w:val="00735EC1"/>
    <w:rsid w:val="0073661A"/>
    <w:rsid w:val="007405EB"/>
    <w:rsid w:val="00741D30"/>
    <w:rsid w:val="0074378A"/>
    <w:rsid w:val="00745388"/>
    <w:rsid w:val="007464D3"/>
    <w:rsid w:val="0074755B"/>
    <w:rsid w:val="007516D6"/>
    <w:rsid w:val="007525E5"/>
    <w:rsid w:val="00753CD4"/>
    <w:rsid w:val="0075622C"/>
    <w:rsid w:val="00756891"/>
    <w:rsid w:val="00756D69"/>
    <w:rsid w:val="00761E87"/>
    <w:rsid w:val="00762364"/>
    <w:rsid w:val="00763028"/>
    <w:rsid w:val="00767802"/>
    <w:rsid w:val="00770282"/>
    <w:rsid w:val="007757E3"/>
    <w:rsid w:val="007778D4"/>
    <w:rsid w:val="00780463"/>
    <w:rsid w:val="00781A41"/>
    <w:rsid w:val="007847D4"/>
    <w:rsid w:val="00786F2B"/>
    <w:rsid w:val="00792696"/>
    <w:rsid w:val="007927C8"/>
    <w:rsid w:val="00793B2F"/>
    <w:rsid w:val="007952DE"/>
    <w:rsid w:val="00797480"/>
    <w:rsid w:val="00797606"/>
    <w:rsid w:val="00797B04"/>
    <w:rsid w:val="007A7339"/>
    <w:rsid w:val="007B10E0"/>
    <w:rsid w:val="007B2BE0"/>
    <w:rsid w:val="007B767E"/>
    <w:rsid w:val="007C6495"/>
    <w:rsid w:val="007D1D18"/>
    <w:rsid w:val="007D5E42"/>
    <w:rsid w:val="007D6E17"/>
    <w:rsid w:val="007E0C98"/>
    <w:rsid w:val="007E0D4B"/>
    <w:rsid w:val="007E1958"/>
    <w:rsid w:val="007E27B9"/>
    <w:rsid w:val="007E4AAC"/>
    <w:rsid w:val="007E5BFE"/>
    <w:rsid w:val="007F0497"/>
    <w:rsid w:val="007F1041"/>
    <w:rsid w:val="007F2766"/>
    <w:rsid w:val="007F2E8B"/>
    <w:rsid w:val="007F6F0A"/>
    <w:rsid w:val="008011B3"/>
    <w:rsid w:val="00803511"/>
    <w:rsid w:val="008046A5"/>
    <w:rsid w:val="00804FF4"/>
    <w:rsid w:val="0080618F"/>
    <w:rsid w:val="008116FB"/>
    <w:rsid w:val="00812A45"/>
    <w:rsid w:val="00813108"/>
    <w:rsid w:val="00813FAB"/>
    <w:rsid w:val="00815AFC"/>
    <w:rsid w:val="008236D1"/>
    <w:rsid w:val="0082407D"/>
    <w:rsid w:val="00824FBC"/>
    <w:rsid w:val="00825FE1"/>
    <w:rsid w:val="008310AF"/>
    <w:rsid w:val="0083119D"/>
    <w:rsid w:val="00831923"/>
    <w:rsid w:val="00831BDB"/>
    <w:rsid w:val="00832B75"/>
    <w:rsid w:val="00836A71"/>
    <w:rsid w:val="008411F9"/>
    <w:rsid w:val="00843CA8"/>
    <w:rsid w:val="00843FAA"/>
    <w:rsid w:val="008450D1"/>
    <w:rsid w:val="008452F0"/>
    <w:rsid w:val="00845E92"/>
    <w:rsid w:val="00845FDE"/>
    <w:rsid w:val="00847777"/>
    <w:rsid w:val="00852A7F"/>
    <w:rsid w:val="00852FC9"/>
    <w:rsid w:val="008608E7"/>
    <w:rsid w:val="00863202"/>
    <w:rsid w:val="00864DEA"/>
    <w:rsid w:val="00865556"/>
    <w:rsid w:val="0086566B"/>
    <w:rsid w:val="00866182"/>
    <w:rsid w:val="00873DE7"/>
    <w:rsid w:val="008818EE"/>
    <w:rsid w:val="00882FBD"/>
    <w:rsid w:val="00885543"/>
    <w:rsid w:val="00885D92"/>
    <w:rsid w:val="00890CA8"/>
    <w:rsid w:val="008910E4"/>
    <w:rsid w:val="00891642"/>
    <w:rsid w:val="008917B2"/>
    <w:rsid w:val="0089315D"/>
    <w:rsid w:val="0089352C"/>
    <w:rsid w:val="00894491"/>
    <w:rsid w:val="008A59FD"/>
    <w:rsid w:val="008B38CE"/>
    <w:rsid w:val="008B4793"/>
    <w:rsid w:val="008B7CC5"/>
    <w:rsid w:val="008C1482"/>
    <w:rsid w:val="008C1D37"/>
    <w:rsid w:val="008C25F2"/>
    <w:rsid w:val="008C59EA"/>
    <w:rsid w:val="008C6466"/>
    <w:rsid w:val="008C7267"/>
    <w:rsid w:val="008D242D"/>
    <w:rsid w:val="008D2BCC"/>
    <w:rsid w:val="008D381D"/>
    <w:rsid w:val="008D5001"/>
    <w:rsid w:val="008E3A2C"/>
    <w:rsid w:val="008F078F"/>
    <w:rsid w:val="008F12B9"/>
    <w:rsid w:val="008F3ACE"/>
    <w:rsid w:val="00902BFD"/>
    <w:rsid w:val="00906DC5"/>
    <w:rsid w:val="0090749E"/>
    <w:rsid w:val="0091213C"/>
    <w:rsid w:val="00912B52"/>
    <w:rsid w:val="009147F8"/>
    <w:rsid w:val="00914DAC"/>
    <w:rsid w:val="00917F95"/>
    <w:rsid w:val="00925E18"/>
    <w:rsid w:val="00926F15"/>
    <w:rsid w:val="00927F83"/>
    <w:rsid w:val="0093126B"/>
    <w:rsid w:val="00933035"/>
    <w:rsid w:val="00933489"/>
    <w:rsid w:val="00935628"/>
    <w:rsid w:val="009363D1"/>
    <w:rsid w:val="009369B6"/>
    <w:rsid w:val="009379EC"/>
    <w:rsid w:val="00937D0F"/>
    <w:rsid w:val="009403D3"/>
    <w:rsid w:val="00940429"/>
    <w:rsid w:val="0094341E"/>
    <w:rsid w:val="00943517"/>
    <w:rsid w:val="00945F74"/>
    <w:rsid w:val="009473CE"/>
    <w:rsid w:val="00952EC6"/>
    <w:rsid w:val="009534C1"/>
    <w:rsid w:val="0095477B"/>
    <w:rsid w:val="00954D20"/>
    <w:rsid w:val="0095596D"/>
    <w:rsid w:val="00956DC4"/>
    <w:rsid w:val="009575BD"/>
    <w:rsid w:val="00957E4A"/>
    <w:rsid w:val="00960522"/>
    <w:rsid w:val="009609D4"/>
    <w:rsid w:val="00960E70"/>
    <w:rsid w:val="00962A4A"/>
    <w:rsid w:val="00970223"/>
    <w:rsid w:val="00974B3C"/>
    <w:rsid w:val="009753E0"/>
    <w:rsid w:val="00975524"/>
    <w:rsid w:val="0098261C"/>
    <w:rsid w:val="00991736"/>
    <w:rsid w:val="00996AD4"/>
    <w:rsid w:val="009A1B91"/>
    <w:rsid w:val="009A6627"/>
    <w:rsid w:val="009B1ABE"/>
    <w:rsid w:val="009B2164"/>
    <w:rsid w:val="009B7032"/>
    <w:rsid w:val="009B7369"/>
    <w:rsid w:val="009C073C"/>
    <w:rsid w:val="009C148E"/>
    <w:rsid w:val="009C5826"/>
    <w:rsid w:val="009C5E7A"/>
    <w:rsid w:val="009D04B6"/>
    <w:rsid w:val="009D0ACB"/>
    <w:rsid w:val="009D1197"/>
    <w:rsid w:val="009D6F55"/>
    <w:rsid w:val="009D7DCF"/>
    <w:rsid w:val="009E1376"/>
    <w:rsid w:val="009E64E5"/>
    <w:rsid w:val="009E6FB8"/>
    <w:rsid w:val="009E734A"/>
    <w:rsid w:val="009F222A"/>
    <w:rsid w:val="009F2728"/>
    <w:rsid w:val="009F276E"/>
    <w:rsid w:val="009F5DD5"/>
    <w:rsid w:val="00A010F8"/>
    <w:rsid w:val="00A01D21"/>
    <w:rsid w:val="00A04AB3"/>
    <w:rsid w:val="00A06955"/>
    <w:rsid w:val="00A12262"/>
    <w:rsid w:val="00A12635"/>
    <w:rsid w:val="00A13120"/>
    <w:rsid w:val="00A143CD"/>
    <w:rsid w:val="00A20A53"/>
    <w:rsid w:val="00A21B71"/>
    <w:rsid w:val="00A21F2F"/>
    <w:rsid w:val="00A27A56"/>
    <w:rsid w:val="00A34362"/>
    <w:rsid w:val="00A36D38"/>
    <w:rsid w:val="00A37CC9"/>
    <w:rsid w:val="00A42D37"/>
    <w:rsid w:val="00A44C5C"/>
    <w:rsid w:val="00A4580D"/>
    <w:rsid w:val="00A477F5"/>
    <w:rsid w:val="00A50286"/>
    <w:rsid w:val="00A50ECF"/>
    <w:rsid w:val="00A54390"/>
    <w:rsid w:val="00A56191"/>
    <w:rsid w:val="00A57D74"/>
    <w:rsid w:val="00A60D9B"/>
    <w:rsid w:val="00A7200A"/>
    <w:rsid w:val="00A72A5A"/>
    <w:rsid w:val="00A737B9"/>
    <w:rsid w:val="00A740D7"/>
    <w:rsid w:val="00A74D38"/>
    <w:rsid w:val="00A74DAF"/>
    <w:rsid w:val="00A75767"/>
    <w:rsid w:val="00A76221"/>
    <w:rsid w:val="00A77EA9"/>
    <w:rsid w:val="00A84762"/>
    <w:rsid w:val="00A9290D"/>
    <w:rsid w:val="00A9485E"/>
    <w:rsid w:val="00A96B35"/>
    <w:rsid w:val="00A96F01"/>
    <w:rsid w:val="00AA4096"/>
    <w:rsid w:val="00AA4D23"/>
    <w:rsid w:val="00AA4D8E"/>
    <w:rsid w:val="00AA5A07"/>
    <w:rsid w:val="00AA5A9F"/>
    <w:rsid w:val="00AA6582"/>
    <w:rsid w:val="00AA7A3D"/>
    <w:rsid w:val="00AA7C01"/>
    <w:rsid w:val="00AB093D"/>
    <w:rsid w:val="00AB2CE7"/>
    <w:rsid w:val="00AC1560"/>
    <w:rsid w:val="00AC3ACE"/>
    <w:rsid w:val="00AC3D57"/>
    <w:rsid w:val="00AC7832"/>
    <w:rsid w:val="00AD0935"/>
    <w:rsid w:val="00AD1237"/>
    <w:rsid w:val="00AD28FB"/>
    <w:rsid w:val="00AD7547"/>
    <w:rsid w:val="00AE1A34"/>
    <w:rsid w:val="00AE1DC0"/>
    <w:rsid w:val="00AE4187"/>
    <w:rsid w:val="00AE5229"/>
    <w:rsid w:val="00AE7BF8"/>
    <w:rsid w:val="00AF2FD5"/>
    <w:rsid w:val="00AF3C82"/>
    <w:rsid w:val="00AF6576"/>
    <w:rsid w:val="00AF6CE6"/>
    <w:rsid w:val="00AF711E"/>
    <w:rsid w:val="00AF7C1A"/>
    <w:rsid w:val="00B0376F"/>
    <w:rsid w:val="00B03AD8"/>
    <w:rsid w:val="00B105CB"/>
    <w:rsid w:val="00B1151B"/>
    <w:rsid w:val="00B12180"/>
    <w:rsid w:val="00B126A7"/>
    <w:rsid w:val="00B146B5"/>
    <w:rsid w:val="00B1598E"/>
    <w:rsid w:val="00B15D1E"/>
    <w:rsid w:val="00B20FBC"/>
    <w:rsid w:val="00B22BE8"/>
    <w:rsid w:val="00B2696E"/>
    <w:rsid w:val="00B30C06"/>
    <w:rsid w:val="00B32851"/>
    <w:rsid w:val="00B35D7D"/>
    <w:rsid w:val="00B36D50"/>
    <w:rsid w:val="00B4023D"/>
    <w:rsid w:val="00B404E5"/>
    <w:rsid w:val="00B41A1F"/>
    <w:rsid w:val="00B42D38"/>
    <w:rsid w:val="00B442C9"/>
    <w:rsid w:val="00B45183"/>
    <w:rsid w:val="00B454BF"/>
    <w:rsid w:val="00B458A5"/>
    <w:rsid w:val="00B47E43"/>
    <w:rsid w:val="00B535E9"/>
    <w:rsid w:val="00B53C00"/>
    <w:rsid w:val="00B54714"/>
    <w:rsid w:val="00B56636"/>
    <w:rsid w:val="00B63BF0"/>
    <w:rsid w:val="00B64187"/>
    <w:rsid w:val="00B64E21"/>
    <w:rsid w:val="00B6597F"/>
    <w:rsid w:val="00B67F53"/>
    <w:rsid w:val="00B70929"/>
    <w:rsid w:val="00B72AD9"/>
    <w:rsid w:val="00B75474"/>
    <w:rsid w:val="00B90843"/>
    <w:rsid w:val="00B93591"/>
    <w:rsid w:val="00B94CD8"/>
    <w:rsid w:val="00B96B31"/>
    <w:rsid w:val="00B96BF7"/>
    <w:rsid w:val="00B9777F"/>
    <w:rsid w:val="00BA586A"/>
    <w:rsid w:val="00BA637B"/>
    <w:rsid w:val="00BA6D10"/>
    <w:rsid w:val="00BA71E8"/>
    <w:rsid w:val="00BB03EB"/>
    <w:rsid w:val="00BB095B"/>
    <w:rsid w:val="00BB0BBF"/>
    <w:rsid w:val="00BB45A6"/>
    <w:rsid w:val="00BB4C03"/>
    <w:rsid w:val="00BB5DBE"/>
    <w:rsid w:val="00BC06B7"/>
    <w:rsid w:val="00BC1789"/>
    <w:rsid w:val="00BC37A5"/>
    <w:rsid w:val="00BC7F57"/>
    <w:rsid w:val="00BD1417"/>
    <w:rsid w:val="00BD277E"/>
    <w:rsid w:val="00BD3F81"/>
    <w:rsid w:val="00BD580D"/>
    <w:rsid w:val="00BD7007"/>
    <w:rsid w:val="00BE32A2"/>
    <w:rsid w:val="00BE39DD"/>
    <w:rsid w:val="00BE4E43"/>
    <w:rsid w:val="00BE5378"/>
    <w:rsid w:val="00BE5A7E"/>
    <w:rsid w:val="00BE5E1A"/>
    <w:rsid w:val="00BE63DB"/>
    <w:rsid w:val="00BE72EF"/>
    <w:rsid w:val="00BE74D4"/>
    <w:rsid w:val="00BF4DC7"/>
    <w:rsid w:val="00BF5BFE"/>
    <w:rsid w:val="00BF66D3"/>
    <w:rsid w:val="00BF6B55"/>
    <w:rsid w:val="00C00818"/>
    <w:rsid w:val="00C05915"/>
    <w:rsid w:val="00C120F4"/>
    <w:rsid w:val="00C12F00"/>
    <w:rsid w:val="00C143F5"/>
    <w:rsid w:val="00C17637"/>
    <w:rsid w:val="00C262D4"/>
    <w:rsid w:val="00C31681"/>
    <w:rsid w:val="00C34C56"/>
    <w:rsid w:val="00C35F27"/>
    <w:rsid w:val="00C36A04"/>
    <w:rsid w:val="00C405E9"/>
    <w:rsid w:val="00C42090"/>
    <w:rsid w:val="00C423C1"/>
    <w:rsid w:val="00C42EC4"/>
    <w:rsid w:val="00C46C1B"/>
    <w:rsid w:val="00C507BB"/>
    <w:rsid w:val="00C528FA"/>
    <w:rsid w:val="00C53ADB"/>
    <w:rsid w:val="00C53E0D"/>
    <w:rsid w:val="00C54A0F"/>
    <w:rsid w:val="00C56066"/>
    <w:rsid w:val="00C562D9"/>
    <w:rsid w:val="00C6092A"/>
    <w:rsid w:val="00C61BDA"/>
    <w:rsid w:val="00C645DA"/>
    <w:rsid w:val="00C7237C"/>
    <w:rsid w:val="00C728F0"/>
    <w:rsid w:val="00C75BB9"/>
    <w:rsid w:val="00C76FA5"/>
    <w:rsid w:val="00C82B3F"/>
    <w:rsid w:val="00C846FD"/>
    <w:rsid w:val="00C86463"/>
    <w:rsid w:val="00C86EC5"/>
    <w:rsid w:val="00C87815"/>
    <w:rsid w:val="00C87922"/>
    <w:rsid w:val="00C90EF9"/>
    <w:rsid w:val="00C91616"/>
    <w:rsid w:val="00C948AA"/>
    <w:rsid w:val="00CA1C2F"/>
    <w:rsid w:val="00CA3814"/>
    <w:rsid w:val="00CA5CC0"/>
    <w:rsid w:val="00CA7959"/>
    <w:rsid w:val="00CB09D9"/>
    <w:rsid w:val="00CB1840"/>
    <w:rsid w:val="00CB2E12"/>
    <w:rsid w:val="00CB30A9"/>
    <w:rsid w:val="00CB3D14"/>
    <w:rsid w:val="00CB4480"/>
    <w:rsid w:val="00CB4E12"/>
    <w:rsid w:val="00CB707A"/>
    <w:rsid w:val="00CC1CB9"/>
    <w:rsid w:val="00CC3293"/>
    <w:rsid w:val="00CC6E5C"/>
    <w:rsid w:val="00CC7326"/>
    <w:rsid w:val="00CC73EE"/>
    <w:rsid w:val="00CC77A7"/>
    <w:rsid w:val="00CD219F"/>
    <w:rsid w:val="00CD22B9"/>
    <w:rsid w:val="00CD3336"/>
    <w:rsid w:val="00CD4103"/>
    <w:rsid w:val="00CD463F"/>
    <w:rsid w:val="00CD74B5"/>
    <w:rsid w:val="00CE269B"/>
    <w:rsid w:val="00CE3D37"/>
    <w:rsid w:val="00CE45B4"/>
    <w:rsid w:val="00CE45D5"/>
    <w:rsid w:val="00CE49A0"/>
    <w:rsid w:val="00CE63D2"/>
    <w:rsid w:val="00CF0240"/>
    <w:rsid w:val="00CF0A35"/>
    <w:rsid w:val="00CF30ED"/>
    <w:rsid w:val="00CF3720"/>
    <w:rsid w:val="00CF4A72"/>
    <w:rsid w:val="00CF774F"/>
    <w:rsid w:val="00CF7870"/>
    <w:rsid w:val="00D02D4A"/>
    <w:rsid w:val="00D02D81"/>
    <w:rsid w:val="00D030BF"/>
    <w:rsid w:val="00D03479"/>
    <w:rsid w:val="00D034AE"/>
    <w:rsid w:val="00D07DE7"/>
    <w:rsid w:val="00D10AC2"/>
    <w:rsid w:val="00D11597"/>
    <w:rsid w:val="00D12429"/>
    <w:rsid w:val="00D15174"/>
    <w:rsid w:val="00D20D74"/>
    <w:rsid w:val="00D237A2"/>
    <w:rsid w:val="00D26CA0"/>
    <w:rsid w:val="00D33DB1"/>
    <w:rsid w:val="00D3458D"/>
    <w:rsid w:val="00D34B25"/>
    <w:rsid w:val="00D36720"/>
    <w:rsid w:val="00D4097D"/>
    <w:rsid w:val="00D40E56"/>
    <w:rsid w:val="00D41DFF"/>
    <w:rsid w:val="00D4266F"/>
    <w:rsid w:val="00D43883"/>
    <w:rsid w:val="00D447D7"/>
    <w:rsid w:val="00D47A64"/>
    <w:rsid w:val="00D50952"/>
    <w:rsid w:val="00D51C0E"/>
    <w:rsid w:val="00D574FB"/>
    <w:rsid w:val="00D6236E"/>
    <w:rsid w:val="00D630BB"/>
    <w:rsid w:val="00D6422D"/>
    <w:rsid w:val="00D7163C"/>
    <w:rsid w:val="00D71942"/>
    <w:rsid w:val="00D71D7E"/>
    <w:rsid w:val="00D72840"/>
    <w:rsid w:val="00D7371F"/>
    <w:rsid w:val="00D73911"/>
    <w:rsid w:val="00D73BC6"/>
    <w:rsid w:val="00D740A6"/>
    <w:rsid w:val="00D756AD"/>
    <w:rsid w:val="00D80241"/>
    <w:rsid w:val="00D827A3"/>
    <w:rsid w:val="00D855A7"/>
    <w:rsid w:val="00D8566F"/>
    <w:rsid w:val="00D86700"/>
    <w:rsid w:val="00D871E7"/>
    <w:rsid w:val="00DA2C8C"/>
    <w:rsid w:val="00DA3A27"/>
    <w:rsid w:val="00DA4D2B"/>
    <w:rsid w:val="00DA5180"/>
    <w:rsid w:val="00DA5CE6"/>
    <w:rsid w:val="00DA6B03"/>
    <w:rsid w:val="00DA7312"/>
    <w:rsid w:val="00DB0655"/>
    <w:rsid w:val="00DB0ABD"/>
    <w:rsid w:val="00DB0C28"/>
    <w:rsid w:val="00DB2F0E"/>
    <w:rsid w:val="00DB7D07"/>
    <w:rsid w:val="00DC1285"/>
    <w:rsid w:val="00DC3CEC"/>
    <w:rsid w:val="00DD21B3"/>
    <w:rsid w:val="00DD2536"/>
    <w:rsid w:val="00DE0439"/>
    <w:rsid w:val="00DE2165"/>
    <w:rsid w:val="00DE331C"/>
    <w:rsid w:val="00DE78FC"/>
    <w:rsid w:val="00DF054F"/>
    <w:rsid w:val="00DF0F60"/>
    <w:rsid w:val="00DF1438"/>
    <w:rsid w:val="00DF1546"/>
    <w:rsid w:val="00DF1D4D"/>
    <w:rsid w:val="00DF45B6"/>
    <w:rsid w:val="00DF57D0"/>
    <w:rsid w:val="00DF5DBF"/>
    <w:rsid w:val="00DF6ED1"/>
    <w:rsid w:val="00DF7E1C"/>
    <w:rsid w:val="00E03423"/>
    <w:rsid w:val="00E0354F"/>
    <w:rsid w:val="00E04DC8"/>
    <w:rsid w:val="00E07327"/>
    <w:rsid w:val="00E077EF"/>
    <w:rsid w:val="00E12C7B"/>
    <w:rsid w:val="00E14EE3"/>
    <w:rsid w:val="00E16397"/>
    <w:rsid w:val="00E206D4"/>
    <w:rsid w:val="00E2164E"/>
    <w:rsid w:val="00E2218E"/>
    <w:rsid w:val="00E225F6"/>
    <w:rsid w:val="00E23C68"/>
    <w:rsid w:val="00E24D5C"/>
    <w:rsid w:val="00E30B18"/>
    <w:rsid w:val="00E31EE2"/>
    <w:rsid w:val="00E337B2"/>
    <w:rsid w:val="00E33D9F"/>
    <w:rsid w:val="00E34A60"/>
    <w:rsid w:val="00E35886"/>
    <w:rsid w:val="00E42F8C"/>
    <w:rsid w:val="00E456D1"/>
    <w:rsid w:val="00E466D1"/>
    <w:rsid w:val="00E50505"/>
    <w:rsid w:val="00E546D1"/>
    <w:rsid w:val="00E6034F"/>
    <w:rsid w:val="00E6212A"/>
    <w:rsid w:val="00E67553"/>
    <w:rsid w:val="00E70D3E"/>
    <w:rsid w:val="00E7162C"/>
    <w:rsid w:val="00E74BA6"/>
    <w:rsid w:val="00E77F9F"/>
    <w:rsid w:val="00E80574"/>
    <w:rsid w:val="00E82A4C"/>
    <w:rsid w:val="00E85903"/>
    <w:rsid w:val="00E87FBB"/>
    <w:rsid w:val="00E917B3"/>
    <w:rsid w:val="00E92195"/>
    <w:rsid w:val="00E9235E"/>
    <w:rsid w:val="00E95AA1"/>
    <w:rsid w:val="00EA0CB8"/>
    <w:rsid w:val="00EA10F1"/>
    <w:rsid w:val="00EA206A"/>
    <w:rsid w:val="00EA3594"/>
    <w:rsid w:val="00EB118E"/>
    <w:rsid w:val="00EB579B"/>
    <w:rsid w:val="00EC6F81"/>
    <w:rsid w:val="00EC71F4"/>
    <w:rsid w:val="00EC775E"/>
    <w:rsid w:val="00ED1BE6"/>
    <w:rsid w:val="00ED26F2"/>
    <w:rsid w:val="00ED357A"/>
    <w:rsid w:val="00ED400B"/>
    <w:rsid w:val="00ED4E16"/>
    <w:rsid w:val="00ED6411"/>
    <w:rsid w:val="00ED74B6"/>
    <w:rsid w:val="00ED7D94"/>
    <w:rsid w:val="00EE0F19"/>
    <w:rsid w:val="00EE31F7"/>
    <w:rsid w:val="00EE3D61"/>
    <w:rsid w:val="00EE4AD2"/>
    <w:rsid w:val="00EE6945"/>
    <w:rsid w:val="00EE6EF0"/>
    <w:rsid w:val="00EF2F6A"/>
    <w:rsid w:val="00EF3917"/>
    <w:rsid w:val="00EF3CEF"/>
    <w:rsid w:val="00EF3DED"/>
    <w:rsid w:val="00EF4351"/>
    <w:rsid w:val="00F002A3"/>
    <w:rsid w:val="00F00BCA"/>
    <w:rsid w:val="00F01C4B"/>
    <w:rsid w:val="00F03D58"/>
    <w:rsid w:val="00F06FB1"/>
    <w:rsid w:val="00F14640"/>
    <w:rsid w:val="00F154C7"/>
    <w:rsid w:val="00F15978"/>
    <w:rsid w:val="00F219E1"/>
    <w:rsid w:val="00F21AE6"/>
    <w:rsid w:val="00F223CF"/>
    <w:rsid w:val="00F22989"/>
    <w:rsid w:val="00F240BC"/>
    <w:rsid w:val="00F2616A"/>
    <w:rsid w:val="00F35301"/>
    <w:rsid w:val="00F43DE2"/>
    <w:rsid w:val="00F446DE"/>
    <w:rsid w:val="00F455EA"/>
    <w:rsid w:val="00F53C48"/>
    <w:rsid w:val="00F54873"/>
    <w:rsid w:val="00F558AA"/>
    <w:rsid w:val="00F57514"/>
    <w:rsid w:val="00F6159F"/>
    <w:rsid w:val="00F62598"/>
    <w:rsid w:val="00F62AC3"/>
    <w:rsid w:val="00F6462B"/>
    <w:rsid w:val="00F66849"/>
    <w:rsid w:val="00F708E2"/>
    <w:rsid w:val="00F7206A"/>
    <w:rsid w:val="00F803F6"/>
    <w:rsid w:val="00F80E03"/>
    <w:rsid w:val="00F8186D"/>
    <w:rsid w:val="00F83DCF"/>
    <w:rsid w:val="00F8400F"/>
    <w:rsid w:val="00F84F38"/>
    <w:rsid w:val="00F85169"/>
    <w:rsid w:val="00F91D60"/>
    <w:rsid w:val="00F92F5A"/>
    <w:rsid w:val="00F94A76"/>
    <w:rsid w:val="00F95077"/>
    <w:rsid w:val="00F950B6"/>
    <w:rsid w:val="00F95343"/>
    <w:rsid w:val="00F961BB"/>
    <w:rsid w:val="00F97F12"/>
    <w:rsid w:val="00FB1F1B"/>
    <w:rsid w:val="00FB684B"/>
    <w:rsid w:val="00FC0D7B"/>
    <w:rsid w:val="00FC1DA2"/>
    <w:rsid w:val="00FC1FC5"/>
    <w:rsid w:val="00FC25FC"/>
    <w:rsid w:val="00FC30EF"/>
    <w:rsid w:val="00FC5CC1"/>
    <w:rsid w:val="00FC5F13"/>
    <w:rsid w:val="00FC68B0"/>
    <w:rsid w:val="00FC6EC9"/>
    <w:rsid w:val="00FC7E74"/>
    <w:rsid w:val="00FD33ED"/>
    <w:rsid w:val="00FD4BC6"/>
    <w:rsid w:val="00FD5612"/>
    <w:rsid w:val="00FD5E28"/>
    <w:rsid w:val="00FE30B7"/>
    <w:rsid w:val="00FF012C"/>
    <w:rsid w:val="00FF21DC"/>
    <w:rsid w:val="00FF4121"/>
    <w:rsid w:val="00FF5004"/>
    <w:rsid w:val="00FF58E6"/>
    <w:rsid w:val="00FF5A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B1EFA9"/>
  <w15:docId w15:val="{B145DB61-CA84-46AC-9909-F747B79419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2F6A"/>
    <w:rPr>
      <w:rFonts w:asciiTheme="majorHAnsi" w:hAnsiTheme="majorHAnsi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rsid w:val="00B30C06"/>
    <w:rPr>
      <w:rFonts w:ascii="Calibri Light" w:hAnsi="Calibri Light" w:cs="Calibri Light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30C06"/>
    <w:rPr>
      <w:rFonts w:ascii="Calibri Light" w:hAnsi="Calibri Light" w:cs="Calibri Light"/>
      <w:noProof/>
    </w:rPr>
  </w:style>
  <w:style w:type="table" w:styleId="PlainTable1">
    <w:name w:val="Plain Table 1"/>
    <w:basedOn w:val="TableNormal"/>
    <w:uiPriority w:val="41"/>
    <w:rsid w:val="00B30C06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B30C06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C0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494595"/>
    <w:pPr>
      <w:jc w:val="center"/>
    </w:pPr>
    <w:rPr>
      <w:rFonts w:ascii="Calibri Light" w:hAnsi="Calibri Light" w:cs="Calibri Light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94595"/>
    <w:rPr>
      <w:rFonts w:ascii="Calibri Light" w:hAnsi="Calibri Light" w:cs="Calibri Light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5C556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556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556F"/>
    <w:rPr>
      <w:rFonts w:asciiTheme="majorHAnsi" w:hAnsiTheme="maj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556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556F"/>
    <w:rPr>
      <w:rFonts w:asciiTheme="majorHAnsi" w:hAnsiTheme="majorHAnsi"/>
      <w:b/>
      <w:bCs/>
      <w:sz w:val="20"/>
      <w:szCs w:val="20"/>
    </w:rPr>
  </w:style>
  <w:style w:type="table" w:customStyle="1" w:styleId="PlainTable11">
    <w:name w:val="Plain Table 11"/>
    <w:basedOn w:val="TableNormal"/>
    <w:next w:val="PlainTable1"/>
    <w:uiPriority w:val="41"/>
    <w:rsid w:val="00741D30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table" w:styleId="PlainTable3">
    <w:name w:val="Plain Table 3"/>
    <w:basedOn w:val="TableNormal"/>
    <w:uiPriority w:val="43"/>
    <w:rsid w:val="006430E6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customStyle="1" w:styleId="fontstyle01">
    <w:name w:val="fontstyle01"/>
    <w:basedOn w:val="DefaultParagraphFont"/>
    <w:rsid w:val="007847D4"/>
    <w:rPr>
      <w:rFonts w:ascii="AdvP7627" w:hAnsi="AdvP7627" w:hint="default"/>
      <w:b w:val="0"/>
      <w:bCs w:val="0"/>
      <w:i w:val="0"/>
      <w:iCs w:val="0"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6407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407B4"/>
    <w:rPr>
      <w:rFonts w:asciiTheme="majorHAnsi" w:hAnsiTheme="majorHAnsi"/>
    </w:rPr>
  </w:style>
  <w:style w:type="paragraph" w:styleId="Footer">
    <w:name w:val="footer"/>
    <w:basedOn w:val="Normal"/>
    <w:link w:val="FooterChar"/>
    <w:uiPriority w:val="99"/>
    <w:unhideWhenUsed/>
    <w:rsid w:val="006407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407B4"/>
    <w:rPr>
      <w:rFonts w:asciiTheme="majorHAnsi" w:hAnsiTheme="majorHAnsi"/>
    </w:rPr>
  </w:style>
  <w:style w:type="character" w:styleId="Hyperlink">
    <w:name w:val="Hyperlink"/>
    <w:basedOn w:val="DefaultParagraphFont"/>
    <w:uiPriority w:val="99"/>
    <w:unhideWhenUsed/>
    <w:rsid w:val="00B4518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4518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3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7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00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3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9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03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64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7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6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9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3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4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5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2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8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8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6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8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78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589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86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55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3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99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92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0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18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7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12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6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996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3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35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0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9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35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05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63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2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72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72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978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2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95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0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32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8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2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7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80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78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9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00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348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4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4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09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9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38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97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84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6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1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6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8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85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12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5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758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1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5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0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98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4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68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4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24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66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52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597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9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77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8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8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680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68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888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608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30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68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6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8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90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99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74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3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0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008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10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34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0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93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1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95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00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34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50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90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4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0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5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47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72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0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5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37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5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02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921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73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7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60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0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73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24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05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0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4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1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38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3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918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51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19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2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2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37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513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95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16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84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09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3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28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5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8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3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2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6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1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7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2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0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67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65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33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93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63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141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4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9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0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6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62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6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3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5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9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82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68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76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92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63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5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42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08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63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7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54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86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87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1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3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123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3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76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08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4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7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9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9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48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3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3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74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3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0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5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7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2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35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5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8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5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869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1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0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06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48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1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92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5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0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8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1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31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5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59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59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3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7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7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903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7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7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9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986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9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84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78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34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4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03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66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9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5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94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39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68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65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65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05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5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8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1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1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8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64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79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9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44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9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1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9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1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91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77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81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92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84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77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97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8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5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74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17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71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76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8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52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1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187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536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2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9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73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72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73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31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5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1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85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77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01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74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70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64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21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15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1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3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8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50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3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71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3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58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88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0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59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1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57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1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3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4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04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6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7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1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4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58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437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21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68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62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50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06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0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03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8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41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828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9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8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2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64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4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65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1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4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35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513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75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22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83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56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5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8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66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178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6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9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6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64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17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14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5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87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9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86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doi.org/https://doi.org/10.1002/ajmg.a.35237" TargetMode="External"/><Relationship Id="rId21" Type="http://schemas.openxmlformats.org/officeDocument/2006/relationships/hyperlink" Target="https://doi.org/https://doi.org/10.1111/j.1399-0004.2010.01578.x" TargetMode="External"/><Relationship Id="rId324" Type="http://schemas.openxmlformats.org/officeDocument/2006/relationships/hyperlink" Target="https://doi.org/10.1111/cge.12332" TargetMode="External"/><Relationship Id="rId531" Type="http://schemas.openxmlformats.org/officeDocument/2006/relationships/hyperlink" Target="https://doi.org/10.1016/j.ejmg.2015.12.004" TargetMode="External"/><Relationship Id="rId170" Type="http://schemas.openxmlformats.org/officeDocument/2006/relationships/hyperlink" Target="https://doi.org/10.1186/1755-8166-6-49" TargetMode="External"/><Relationship Id="rId268" Type="http://schemas.openxmlformats.org/officeDocument/2006/relationships/hyperlink" Target="https://doi.org/10.1007/s00439-016-1668-4" TargetMode="External"/><Relationship Id="rId475" Type="http://schemas.openxmlformats.org/officeDocument/2006/relationships/hyperlink" Target="https://doi.org/10.1046/j.1523-1747.2000.00924.x" TargetMode="External"/><Relationship Id="rId32" Type="http://schemas.openxmlformats.org/officeDocument/2006/relationships/hyperlink" Target="https://doi.org/10.1002/ajmg.a.37785" TargetMode="External"/><Relationship Id="rId128" Type="http://schemas.openxmlformats.org/officeDocument/2006/relationships/hyperlink" Target="https://doi.org/10.1136/jmg.2009.069732" TargetMode="External"/><Relationship Id="rId335" Type="http://schemas.openxmlformats.org/officeDocument/2006/relationships/hyperlink" Target="https://doi.org/10.1038/ng.3619" TargetMode="External"/><Relationship Id="rId181" Type="http://schemas.openxmlformats.org/officeDocument/2006/relationships/hyperlink" Target="https://doi.org/10.1002/ajmg.a.35446" TargetMode="External"/><Relationship Id="rId402" Type="http://schemas.openxmlformats.org/officeDocument/2006/relationships/hyperlink" Target="https://doi.org/10.1016/j.jdermsci.2016.10.010" TargetMode="External"/><Relationship Id="rId279" Type="http://schemas.openxmlformats.org/officeDocument/2006/relationships/hyperlink" Target="https://doi.org/10.1038/ejhg.2011.58" TargetMode="External"/><Relationship Id="rId444" Type="http://schemas.openxmlformats.org/officeDocument/2006/relationships/hyperlink" Target="https://doi.org/10.1002/ajmg.b.32187" TargetMode="External"/><Relationship Id="rId486" Type="http://schemas.openxmlformats.org/officeDocument/2006/relationships/hyperlink" Target="https://doi.org/10.1038/ejhg.2011.217" TargetMode="External"/><Relationship Id="rId43" Type="http://schemas.openxmlformats.org/officeDocument/2006/relationships/hyperlink" Target="https://doi.org/10.1038/ejhg.2013.189" TargetMode="External"/><Relationship Id="rId139" Type="http://schemas.openxmlformats.org/officeDocument/2006/relationships/hyperlink" Target="https://doi.org/https://doi.org/10.1016/j.ejmg.2015.02.011" TargetMode="External"/><Relationship Id="rId290" Type="http://schemas.openxmlformats.org/officeDocument/2006/relationships/hyperlink" Target="https://doi.org/10.1007/s00439-019-02048-y" TargetMode="External"/><Relationship Id="rId304" Type="http://schemas.openxmlformats.org/officeDocument/2006/relationships/hyperlink" Target="https://doi.org/10.1093/hmg/ddaa133" TargetMode="External"/><Relationship Id="rId346" Type="http://schemas.openxmlformats.org/officeDocument/2006/relationships/hyperlink" Target="https://doi.org/https://doi.org/10.1002/humu.20546" TargetMode="External"/><Relationship Id="rId388" Type="http://schemas.openxmlformats.org/officeDocument/2006/relationships/hyperlink" Target="https://doi.org/https://doi.org/10.1086/422016" TargetMode="External"/><Relationship Id="rId511" Type="http://schemas.openxmlformats.org/officeDocument/2006/relationships/hyperlink" Target="https://doi.org/10.1172/jci24156" TargetMode="External"/><Relationship Id="rId85" Type="http://schemas.openxmlformats.org/officeDocument/2006/relationships/hyperlink" Target="https://doi.org/https://doi.org/10.1016/j.gde.2013.02.013" TargetMode="External"/><Relationship Id="rId150" Type="http://schemas.openxmlformats.org/officeDocument/2006/relationships/hyperlink" Target="https://doi.org/10.1038/ejhg.2008.220" TargetMode="External"/><Relationship Id="rId192" Type="http://schemas.openxmlformats.org/officeDocument/2006/relationships/hyperlink" Target="https://doi.org/https://doi.org/10.1002/ajmg.a.37411" TargetMode="External"/><Relationship Id="rId206" Type="http://schemas.openxmlformats.org/officeDocument/2006/relationships/hyperlink" Target="https://doi.org/10.1002/ajmg.a.37013" TargetMode="External"/><Relationship Id="rId413" Type="http://schemas.openxmlformats.org/officeDocument/2006/relationships/hyperlink" Target="https://doi.org/10.1002/ajmg.a.31850" TargetMode="External"/><Relationship Id="rId248" Type="http://schemas.openxmlformats.org/officeDocument/2006/relationships/hyperlink" Target="https://doi.org/https://doi.org/10.1002/ajmg.a.30090" TargetMode="External"/><Relationship Id="rId455" Type="http://schemas.openxmlformats.org/officeDocument/2006/relationships/hyperlink" Target="https://doi.org/10.1038/ejhg.2015.71" TargetMode="External"/><Relationship Id="rId497" Type="http://schemas.openxmlformats.org/officeDocument/2006/relationships/hyperlink" Target="https://doi.org/10.1038/jhg.2017.28" TargetMode="External"/><Relationship Id="rId12" Type="http://schemas.openxmlformats.org/officeDocument/2006/relationships/hyperlink" Target="https://doi.org/10.1016/j.cell.2018.02.006" TargetMode="External"/><Relationship Id="rId108" Type="http://schemas.openxmlformats.org/officeDocument/2006/relationships/hyperlink" Target="https://doi.org/https://doi.org/10.1016/j.ejmg.2015.06.001" TargetMode="External"/><Relationship Id="rId315" Type="http://schemas.openxmlformats.org/officeDocument/2006/relationships/hyperlink" Target="https://doi.org/10.1038/gim.2014.83" TargetMode="External"/><Relationship Id="rId357" Type="http://schemas.openxmlformats.org/officeDocument/2006/relationships/hyperlink" Target="https://doi.org/10.1097/GIM.0b013e3181ef4286" TargetMode="External"/><Relationship Id="rId522" Type="http://schemas.openxmlformats.org/officeDocument/2006/relationships/hyperlink" Target="https://doi.org/10.1002/humu.20564" TargetMode="External"/><Relationship Id="rId54" Type="http://schemas.openxmlformats.org/officeDocument/2006/relationships/hyperlink" Target="https://doi.org/10.1002/ajmg.a.38307" TargetMode="External"/><Relationship Id="rId96" Type="http://schemas.openxmlformats.org/officeDocument/2006/relationships/hyperlink" Target="https://doi.org/10.1016/j.ejmg.2008.11.005" TargetMode="External"/><Relationship Id="rId161" Type="http://schemas.openxmlformats.org/officeDocument/2006/relationships/hyperlink" Target="https://doi.org/10.1002/dvg.20607" TargetMode="External"/><Relationship Id="rId217" Type="http://schemas.openxmlformats.org/officeDocument/2006/relationships/hyperlink" Target="https://doi.org/10.1002/ccr3.1070" TargetMode="External"/><Relationship Id="rId399" Type="http://schemas.openxmlformats.org/officeDocument/2006/relationships/hyperlink" Target="https://doi.org/10.1016/j.ajhg.2009.04.018" TargetMode="External"/><Relationship Id="rId259" Type="http://schemas.openxmlformats.org/officeDocument/2006/relationships/hyperlink" Target="https://doi.org/https://doi.org/10.1002/ajmg.a.38253" TargetMode="External"/><Relationship Id="rId424" Type="http://schemas.openxmlformats.org/officeDocument/2006/relationships/hyperlink" Target="https://doi.org/10.1097/GIM.0b013e3181e59291" TargetMode="External"/><Relationship Id="rId466" Type="http://schemas.openxmlformats.org/officeDocument/2006/relationships/hyperlink" Target="https://doi.org/10.1038/gim.2013.79" TargetMode="External"/><Relationship Id="rId23" Type="http://schemas.openxmlformats.org/officeDocument/2006/relationships/hyperlink" Target="https://doi.org/10.1186/s13039-018-0363-7" TargetMode="External"/><Relationship Id="rId119" Type="http://schemas.openxmlformats.org/officeDocument/2006/relationships/hyperlink" Target="https://doi.org/10.1002/ajmg.a.33758" TargetMode="External"/><Relationship Id="rId270" Type="http://schemas.openxmlformats.org/officeDocument/2006/relationships/hyperlink" Target="https://doi.org/10.1097/MCD.0b013e3283448498" TargetMode="External"/><Relationship Id="rId326" Type="http://schemas.openxmlformats.org/officeDocument/2006/relationships/hyperlink" Target="https://doi.org/10.1186/1471-2350-12-119" TargetMode="External"/><Relationship Id="rId533" Type="http://schemas.openxmlformats.org/officeDocument/2006/relationships/fontTable" Target="fontTable.xml"/><Relationship Id="rId65" Type="http://schemas.openxmlformats.org/officeDocument/2006/relationships/hyperlink" Target="https://doi.org/10.1136/jmg.2008.058156" TargetMode="External"/><Relationship Id="rId130" Type="http://schemas.openxmlformats.org/officeDocument/2006/relationships/hyperlink" Target="https://doi.org/10.1002/ajmg.a.32764" TargetMode="External"/><Relationship Id="rId368" Type="http://schemas.openxmlformats.org/officeDocument/2006/relationships/hyperlink" Target="https://doi.org/10.1136/jmg.2009.067637" TargetMode="External"/><Relationship Id="rId172" Type="http://schemas.openxmlformats.org/officeDocument/2006/relationships/hyperlink" Target="https://doi.org/10.1002/ajmg.a.32926" TargetMode="External"/><Relationship Id="rId228" Type="http://schemas.openxmlformats.org/officeDocument/2006/relationships/hyperlink" Target="https://doi.org/10.1002/ajmg.a.37211" TargetMode="External"/><Relationship Id="rId435" Type="http://schemas.openxmlformats.org/officeDocument/2006/relationships/hyperlink" Target="https://doi.org/10.1136/jmg.2008.062034" TargetMode="External"/><Relationship Id="rId477" Type="http://schemas.openxmlformats.org/officeDocument/2006/relationships/hyperlink" Target="https://doi.org/10.1136/jmedgenet-2019-106676" TargetMode="External"/><Relationship Id="rId281" Type="http://schemas.openxmlformats.org/officeDocument/2006/relationships/hyperlink" Target="https://doi.org/10.1038/ng.915" TargetMode="External"/><Relationship Id="rId337" Type="http://schemas.openxmlformats.org/officeDocument/2006/relationships/hyperlink" Target="https://doi.org/10.1002/ajmg.a.35631" TargetMode="External"/><Relationship Id="rId502" Type="http://schemas.openxmlformats.org/officeDocument/2006/relationships/hyperlink" Target="https://doi.org/10.1111/cge.12567" TargetMode="External"/><Relationship Id="rId34" Type="http://schemas.openxmlformats.org/officeDocument/2006/relationships/hyperlink" Target="https://doi.org/10.1016/j.ejmg.2010.10.002" TargetMode="External"/><Relationship Id="rId76" Type="http://schemas.openxmlformats.org/officeDocument/2006/relationships/hyperlink" Target="https://doi.org/10.1002/ajmg.a.32688" TargetMode="External"/><Relationship Id="rId141" Type="http://schemas.openxmlformats.org/officeDocument/2006/relationships/hyperlink" Target="https://doi.org/10.1186/s12920-015-0113-1" TargetMode="External"/><Relationship Id="rId379" Type="http://schemas.openxmlformats.org/officeDocument/2006/relationships/hyperlink" Target="https://doi.org/10.1016/j.ajhg.2014.10.006" TargetMode="External"/><Relationship Id="rId7" Type="http://schemas.openxmlformats.org/officeDocument/2006/relationships/endnotes" Target="endnotes.xml"/><Relationship Id="rId183" Type="http://schemas.openxmlformats.org/officeDocument/2006/relationships/hyperlink" Target="https://doi.org/10.1002/ajmg.a.36848" TargetMode="External"/><Relationship Id="rId239" Type="http://schemas.openxmlformats.org/officeDocument/2006/relationships/hyperlink" Target="https://doi.org/10.1002/ajmg.a.36325" TargetMode="External"/><Relationship Id="rId390" Type="http://schemas.openxmlformats.org/officeDocument/2006/relationships/hyperlink" Target="https://doi.org/10.1016/j.ajhg.2010.02.001" TargetMode="External"/><Relationship Id="rId404" Type="http://schemas.openxmlformats.org/officeDocument/2006/relationships/hyperlink" Target="https://doi.org/10.1038/ng0809-862" TargetMode="External"/><Relationship Id="rId446" Type="http://schemas.openxmlformats.org/officeDocument/2006/relationships/hyperlink" Target="https://doi.org/10.1136/jmg.2008.061002" TargetMode="External"/><Relationship Id="rId250" Type="http://schemas.openxmlformats.org/officeDocument/2006/relationships/hyperlink" Target="https://doi.org/10.1038/jhg.2010.51" TargetMode="External"/><Relationship Id="rId292" Type="http://schemas.openxmlformats.org/officeDocument/2006/relationships/hyperlink" Target="https://doi.org/10.1002/ajmg.a.34090" TargetMode="External"/><Relationship Id="rId306" Type="http://schemas.openxmlformats.org/officeDocument/2006/relationships/hyperlink" Target="https://doi.org/10.1038/ejhg.2011.187" TargetMode="External"/><Relationship Id="rId488" Type="http://schemas.openxmlformats.org/officeDocument/2006/relationships/hyperlink" Target="https://doi.org/10.1002/ajmg.a.36807" TargetMode="External"/><Relationship Id="rId45" Type="http://schemas.openxmlformats.org/officeDocument/2006/relationships/hyperlink" Target="https://doi.org/10.1002/ajmg.b.32148" TargetMode="External"/><Relationship Id="rId87" Type="http://schemas.openxmlformats.org/officeDocument/2006/relationships/hyperlink" Target="https://doi.org/10.1016/j.ajhg.2010.07.011" TargetMode="External"/><Relationship Id="rId110" Type="http://schemas.openxmlformats.org/officeDocument/2006/relationships/hyperlink" Target="https://doi.org/10.1136/jmedgenet-2015-103626" TargetMode="External"/><Relationship Id="rId348" Type="http://schemas.openxmlformats.org/officeDocument/2006/relationships/hyperlink" Target="https://doi.org/10.1093/brain/awp262" TargetMode="External"/><Relationship Id="rId513" Type="http://schemas.openxmlformats.org/officeDocument/2006/relationships/hyperlink" Target="https://doi.org/10.1515/jpem-2015-0131" TargetMode="External"/><Relationship Id="rId152" Type="http://schemas.openxmlformats.org/officeDocument/2006/relationships/hyperlink" Target="https://doi.org/https://doi.org/10.1002/ajmg.a.37553" TargetMode="External"/><Relationship Id="rId194" Type="http://schemas.openxmlformats.org/officeDocument/2006/relationships/hyperlink" Target="https://doi.org/10.1038/ejhg.2009.70" TargetMode="External"/><Relationship Id="rId208" Type="http://schemas.openxmlformats.org/officeDocument/2006/relationships/hyperlink" Target="https://doi.org/https://doi.org/10.1002/ajmg.a.62224" TargetMode="External"/><Relationship Id="rId415" Type="http://schemas.openxmlformats.org/officeDocument/2006/relationships/hyperlink" Target="https://doi.org/https://doi.org/10.1002/ajmg.c.31446" TargetMode="External"/><Relationship Id="rId457" Type="http://schemas.openxmlformats.org/officeDocument/2006/relationships/hyperlink" Target="https://doi.org/10.1007/s00439-006-0185-2" TargetMode="External"/><Relationship Id="rId261" Type="http://schemas.openxmlformats.org/officeDocument/2006/relationships/hyperlink" Target="https://doi.org/10.1167/iovs.09-4067" TargetMode="External"/><Relationship Id="rId499" Type="http://schemas.openxmlformats.org/officeDocument/2006/relationships/hyperlink" Target="https://doi.org/https://doi.org/10.1002/ajmg.a.33208" TargetMode="External"/><Relationship Id="rId14" Type="http://schemas.openxmlformats.org/officeDocument/2006/relationships/hyperlink" Target="https://doi.org/10.1007/s00431-009-1057-2" TargetMode="External"/><Relationship Id="rId56" Type="http://schemas.openxmlformats.org/officeDocument/2006/relationships/hyperlink" Target="https://doi.org/10.1038/sj.ejhg.5201267" TargetMode="External"/><Relationship Id="rId317" Type="http://schemas.openxmlformats.org/officeDocument/2006/relationships/hyperlink" Target="https://doi.org/10.1111/j.1399-0004.2012.01925.x" TargetMode="External"/><Relationship Id="rId359" Type="http://schemas.openxmlformats.org/officeDocument/2006/relationships/hyperlink" Target="https://doi.org/10.1007/s11689-009-9037-4" TargetMode="External"/><Relationship Id="rId524" Type="http://schemas.openxmlformats.org/officeDocument/2006/relationships/hyperlink" Target="https://doi.org/10.1016/j.ajhg.2009.10.019" TargetMode="External"/><Relationship Id="rId98" Type="http://schemas.openxmlformats.org/officeDocument/2006/relationships/hyperlink" Target="https://doi.org/10.1159/000445227" TargetMode="External"/><Relationship Id="rId121" Type="http://schemas.openxmlformats.org/officeDocument/2006/relationships/hyperlink" Target="https://doi.org/10.1002/ajmg.a.36680" TargetMode="External"/><Relationship Id="rId163" Type="http://schemas.openxmlformats.org/officeDocument/2006/relationships/hyperlink" Target="https://doi.org/10.1136/jmedgenet-2014-102576" TargetMode="External"/><Relationship Id="rId219" Type="http://schemas.openxmlformats.org/officeDocument/2006/relationships/hyperlink" Target="https://doi.org/https://doi.org/10.1002/ajmg.a.35574" TargetMode="External"/><Relationship Id="rId370" Type="http://schemas.openxmlformats.org/officeDocument/2006/relationships/hyperlink" Target="https://doi.org/10.1136/jmg.2009.069906" TargetMode="External"/><Relationship Id="rId426" Type="http://schemas.openxmlformats.org/officeDocument/2006/relationships/hyperlink" Target="https://doi.org/https://doi.org/10.1002/ajmg.a.36959" TargetMode="External"/><Relationship Id="rId230" Type="http://schemas.openxmlformats.org/officeDocument/2006/relationships/hyperlink" Target="https://doi.org/10.3892/mmr.2016.5864" TargetMode="External"/><Relationship Id="rId468" Type="http://schemas.openxmlformats.org/officeDocument/2006/relationships/hyperlink" Target="https://doi.org/10.1159/000334260" TargetMode="External"/><Relationship Id="rId25" Type="http://schemas.openxmlformats.org/officeDocument/2006/relationships/hyperlink" Target="https://doi.org/10.1038/ng.279" TargetMode="External"/><Relationship Id="rId67" Type="http://schemas.openxmlformats.org/officeDocument/2006/relationships/hyperlink" Target="https://doi.org/10.1038/ejhg.2009.199" TargetMode="External"/><Relationship Id="rId272" Type="http://schemas.openxmlformats.org/officeDocument/2006/relationships/hyperlink" Target="https://doi.org/10.1002/ajmg.a.36391" TargetMode="External"/><Relationship Id="rId328" Type="http://schemas.openxmlformats.org/officeDocument/2006/relationships/hyperlink" Target="https://doi.org/https://doi.org/10.1002/ajmg.a.37975" TargetMode="External"/><Relationship Id="rId132" Type="http://schemas.openxmlformats.org/officeDocument/2006/relationships/hyperlink" Target="https://doi.org/10.1002/ajmg.a.33891" TargetMode="External"/><Relationship Id="rId174" Type="http://schemas.openxmlformats.org/officeDocument/2006/relationships/hyperlink" Target="https://doi.org/10.1002/ajmg.a.37497" TargetMode="External"/><Relationship Id="rId381" Type="http://schemas.openxmlformats.org/officeDocument/2006/relationships/hyperlink" Target="https://doi.org/10.1159/000450718" TargetMode="External"/><Relationship Id="rId241" Type="http://schemas.openxmlformats.org/officeDocument/2006/relationships/hyperlink" Target="https://doi.org/10.1016/j.ajhg.2012.05.005" TargetMode="External"/><Relationship Id="rId437" Type="http://schemas.openxmlformats.org/officeDocument/2006/relationships/hyperlink" Target="https://doi.org/10.1002/ccr3.1600" TargetMode="External"/><Relationship Id="rId479" Type="http://schemas.openxmlformats.org/officeDocument/2006/relationships/hyperlink" Target="https://doi.org/10.1016/s1096-7192(03)00094-5" TargetMode="External"/><Relationship Id="rId36" Type="http://schemas.openxmlformats.org/officeDocument/2006/relationships/hyperlink" Target="https://doi.org/https://doi.org/10.1111/cge.12288" TargetMode="External"/><Relationship Id="rId283" Type="http://schemas.openxmlformats.org/officeDocument/2006/relationships/hyperlink" Target="https://doi.org/10.1016/j.ejmg.2014.01.006" TargetMode="External"/><Relationship Id="rId339" Type="http://schemas.openxmlformats.org/officeDocument/2006/relationships/hyperlink" Target="https://doi.org/https://doi.org/10.1002/ajmg.a.32534" TargetMode="External"/><Relationship Id="rId490" Type="http://schemas.openxmlformats.org/officeDocument/2006/relationships/hyperlink" Target="https://doi.org/10.1016/j.ajhg.2010.06.017" TargetMode="External"/><Relationship Id="rId504" Type="http://schemas.openxmlformats.org/officeDocument/2006/relationships/hyperlink" Target="https://doi.org/10.1056/NEJMoa1408028" TargetMode="External"/><Relationship Id="rId78" Type="http://schemas.openxmlformats.org/officeDocument/2006/relationships/hyperlink" Target="https://doi.org/10.1186/1755-8166-3-22" TargetMode="External"/><Relationship Id="rId101" Type="http://schemas.openxmlformats.org/officeDocument/2006/relationships/hyperlink" Target="https://doi.org/https://doi.org/10.1016/j.ejmg.2016.08.010" TargetMode="External"/><Relationship Id="rId143" Type="http://schemas.openxmlformats.org/officeDocument/2006/relationships/hyperlink" Target="https://doi.org/10.1007/s12041-021-01261-x" TargetMode="External"/><Relationship Id="rId185" Type="http://schemas.openxmlformats.org/officeDocument/2006/relationships/hyperlink" Target="https://doi.org/10.1002/ajmg.a.36604" TargetMode="External"/><Relationship Id="rId350" Type="http://schemas.openxmlformats.org/officeDocument/2006/relationships/hyperlink" Target="https://doi.org/10.1038/ng2107" TargetMode="External"/><Relationship Id="rId406" Type="http://schemas.openxmlformats.org/officeDocument/2006/relationships/hyperlink" Target="https://doi.org/10.1136/jmedgenet-2011-100036" TargetMode="External"/><Relationship Id="rId9" Type="http://schemas.openxmlformats.org/officeDocument/2006/relationships/hyperlink" Target="https://doi.org/10.1093/brain/awx094" TargetMode="External"/><Relationship Id="rId210" Type="http://schemas.openxmlformats.org/officeDocument/2006/relationships/hyperlink" Target="https://doi.org/10.1590/s1415-47572014000200007" TargetMode="External"/><Relationship Id="rId392" Type="http://schemas.openxmlformats.org/officeDocument/2006/relationships/hyperlink" Target="https://doi.org/10.1007/s00439-017-1766-y" TargetMode="External"/><Relationship Id="rId448" Type="http://schemas.openxmlformats.org/officeDocument/2006/relationships/hyperlink" Target="https://doi.org/https://doi.org/10.1002/ajmg.a.35594" TargetMode="External"/><Relationship Id="rId252" Type="http://schemas.openxmlformats.org/officeDocument/2006/relationships/hyperlink" Target="https://doi.org/10.1016/j.ejmg.2009.08.005" TargetMode="External"/><Relationship Id="rId294" Type="http://schemas.openxmlformats.org/officeDocument/2006/relationships/hyperlink" Target="https://doi.org/10.1136/jmedgenet-2011-100721" TargetMode="External"/><Relationship Id="rId308" Type="http://schemas.openxmlformats.org/officeDocument/2006/relationships/hyperlink" Target="https://doi.org/10.1007/s00439-011-0970-4" TargetMode="External"/><Relationship Id="rId515" Type="http://schemas.openxmlformats.org/officeDocument/2006/relationships/hyperlink" Target="https://doi.org/10.1007/s10048-012-0340-y" TargetMode="External"/><Relationship Id="rId47" Type="http://schemas.openxmlformats.org/officeDocument/2006/relationships/hyperlink" Target="https://doi.org/https://doi.org/10.1016/j.ejmg.2018.07.015" TargetMode="External"/><Relationship Id="rId89" Type="http://schemas.openxmlformats.org/officeDocument/2006/relationships/hyperlink" Target="https://doi.org/10.1002/ajmg.a.36542" TargetMode="External"/><Relationship Id="rId112" Type="http://schemas.openxmlformats.org/officeDocument/2006/relationships/hyperlink" Target="https://doi.org/10.1034/j.1399-0004.2002.610311.x" TargetMode="External"/><Relationship Id="rId154" Type="http://schemas.openxmlformats.org/officeDocument/2006/relationships/hyperlink" Target="https://doi.org/10.1016/j.ejmg.2015.08.003" TargetMode="External"/><Relationship Id="rId361" Type="http://schemas.openxmlformats.org/officeDocument/2006/relationships/hyperlink" Target="https://doi.org/10.1038/gim.2012.164" TargetMode="External"/><Relationship Id="rId196" Type="http://schemas.openxmlformats.org/officeDocument/2006/relationships/hyperlink" Target="https://doi.org/https://doi.org/10.1002/ajmg.a.35489" TargetMode="External"/><Relationship Id="rId417" Type="http://schemas.openxmlformats.org/officeDocument/2006/relationships/hyperlink" Target="https://doi.org/10.1007/s00439-011-1020-y" TargetMode="External"/><Relationship Id="rId459" Type="http://schemas.openxmlformats.org/officeDocument/2006/relationships/hyperlink" Target="https://doi.org/10.1086/301718" TargetMode="External"/><Relationship Id="rId16" Type="http://schemas.openxmlformats.org/officeDocument/2006/relationships/hyperlink" Target="https://doi.org/10.1016/j.ejmg.2014.03.004" TargetMode="External"/><Relationship Id="rId221" Type="http://schemas.openxmlformats.org/officeDocument/2006/relationships/hyperlink" Target="https://doi.org/10.1038/35019088" TargetMode="External"/><Relationship Id="rId263" Type="http://schemas.openxmlformats.org/officeDocument/2006/relationships/hyperlink" Target="https://doi.org/10.3109/13816810.2016.1164194" TargetMode="External"/><Relationship Id="rId319" Type="http://schemas.openxmlformats.org/officeDocument/2006/relationships/hyperlink" Target="https://doi.org/https://doi.org/10.1016/j.tjog.2016.02.013" TargetMode="External"/><Relationship Id="rId470" Type="http://schemas.openxmlformats.org/officeDocument/2006/relationships/hyperlink" Target="https://doi.org/10.1002/ajmg.a.36513" TargetMode="External"/><Relationship Id="rId526" Type="http://schemas.openxmlformats.org/officeDocument/2006/relationships/hyperlink" Target="https://doi.org/10.1136/jmedgenet-2011-100125" TargetMode="External"/><Relationship Id="rId58" Type="http://schemas.openxmlformats.org/officeDocument/2006/relationships/hyperlink" Target="https://doi.org/10.1002/ajmg.a.33064" TargetMode="External"/><Relationship Id="rId123" Type="http://schemas.openxmlformats.org/officeDocument/2006/relationships/hyperlink" Target="https://doi.org/10.1159/000494995" TargetMode="External"/><Relationship Id="rId330" Type="http://schemas.openxmlformats.org/officeDocument/2006/relationships/hyperlink" Target="https://doi.org/10.1016/j.ejmg.2018.03.005" TargetMode="External"/><Relationship Id="rId165" Type="http://schemas.openxmlformats.org/officeDocument/2006/relationships/hyperlink" Target="https://doi.org/10.1186/s13039-015-0139-2" TargetMode="External"/><Relationship Id="rId372" Type="http://schemas.openxmlformats.org/officeDocument/2006/relationships/hyperlink" Target="https://doi.org/10.1159/000452753" TargetMode="External"/><Relationship Id="rId428" Type="http://schemas.openxmlformats.org/officeDocument/2006/relationships/hyperlink" Target="https://doi.org/10.1002/ajmg.a.32691" TargetMode="External"/><Relationship Id="rId232" Type="http://schemas.openxmlformats.org/officeDocument/2006/relationships/hyperlink" Target="https://doi.org/10.1093/hmg/ddr419" TargetMode="External"/><Relationship Id="rId274" Type="http://schemas.openxmlformats.org/officeDocument/2006/relationships/hyperlink" Target="https://doi.org/10.1002/ajmg.a.36439" TargetMode="External"/><Relationship Id="rId481" Type="http://schemas.openxmlformats.org/officeDocument/2006/relationships/hyperlink" Target="https://doi.org/10.1016/j.ejmg.2015.04.003" TargetMode="External"/><Relationship Id="rId27" Type="http://schemas.openxmlformats.org/officeDocument/2006/relationships/hyperlink" Target="https://doi.org/10.1038/ejhg.2012.6" TargetMode="External"/><Relationship Id="rId69" Type="http://schemas.openxmlformats.org/officeDocument/2006/relationships/hyperlink" Target="https://doi.org/10.1136/jmg.2009.074690" TargetMode="External"/><Relationship Id="rId134" Type="http://schemas.openxmlformats.org/officeDocument/2006/relationships/hyperlink" Target="https://doi.org/10.1002/ajmg.a.36108" TargetMode="External"/><Relationship Id="rId80" Type="http://schemas.openxmlformats.org/officeDocument/2006/relationships/hyperlink" Target="https://doi.org/10.1371/journal.pone.0006568" TargetMode="External"/><Relationship Id="rId176" Type="http://schemas.openxmlformats.org/officeDocument/2006/relationships/hyperlink" Target="https://doi.org/10.1159/000440660" TargetMode="External"/><Relationship Id="rId341" Type="http://schemas.openxmlformats.org/officeDocument/2006/relationships/hyperlink" Target="https://doi.org/10.1016/j.ejmg.2013.04.001" TargetMode="External"/><Relationship Id="rId383" Type="http://schemas.openxmlformats.org/officeDocument/2006/relationships/hyperlink" Target="https://doi.org/10.1016/j.ajhg.2015.10.003" TargetMode="External"/><Relationship Id="rId439" Type="http://schemas.openxmlformats.org/officeDocument/2006/relationships/hyperlink" Target="https://doi.org/10.3389/fneur.2018.00947" TargetMode="External"/><Relationship Id="rId201" Type="http://schemas.openxmlformats.org/officeDocument/2006/relationships/hyperlink" Target="https://doi.org/10.1002/ajmg.a.35536" TargetMode="External"/><Relationship Id="rId243" Type="http://schemas.openxmlformats.org/officeDocument/2006/relationships/hyperlink" Target="https://doi.org/10.3390/brainsci10110788" TargetMode="External"/><Relationship Id="rId285" Type="http://schemas.openxmlformats.org/officeDocument/2006/relationships/hyperlink" Target="https://doi.org/10.1016/j.ajhg.2015.01.014" TargetMode="External"/><Relationship Id="rId450" Type="http://schemas.openxmlformats.org/officeDocument/2006/relationships/hyperlink" Target="https://doi.org/10.1371/journal.pone.0012462" TargetMode="External"/><Relationship Id="rId506" Type="http://schemas.openxmlformats.org/officeDocument/2006/relationships/hyperlink" Target="https://doi.org/10.1007/s12020-015-0804-6" TargetMode="External"/><Relationship Id="rId38" Type="http://schemas.openxmlformats.org/officeDocument/2006/relationships/hyperlink" Target="https://doi.org/10.1016/j.braindev.2018.12.006" TargetMode="External"/><Relationship Id="rId103" Type="http://schemas.openxmlformats.org/officeDocument/2006/relationships/hyperlink" Target="https://doi.org/10.1016/j.ejmg.2010.11.011" TargetMode="External"/><Relationship Id="rId310" Type="http://schemas.openxmlformats.org/officeDocument/2006/relationships/hyperlink" Target="https://doi.org/10.1097/GIM.0b013e3182217a06" TargetMode="External"/><Relationship Id="rId492" Type="http://schemas.openxmlformats.org/officeDocument/2006/relationships/hyperlink" Target="https://doi.org/10.1111/j.1399-0004.2010.01426.x" TargetMode="External"/><Relationship Id="rId91" Type="http://schemas.openxmlformats.org/officeDocument/2006/relationships/hyperlink" Target="https://doi.org/10.1002/ajmg.a.61089" TargetMode="External"/><Relationship Id="rId145" Type="http://schemas.openxmlformats.org/officeDocument/2006/relationships/hyperlink" Target="https://doi.org/10.1038/s41431-018-0172-9" TargetMode="External"/><Relationship Id="rId187" Type="http://schemas.openxmlformats.org/officeDocument/2006/relationships/hyperlink" Target="https://doi.org/10.1002/ajmg.a.35201" TargetMode="External"/><Relationship Id="rId352" Type="http://schemas.openxmlformats.org/officeDocument/2006/relationships/hyperlink" Target="https://doi.org/10.1002/ajmg.a.33042" TargetMode="External"/><Relationship Id="rId394" Type="http://schemas.openxmlformats.org/officeDocument/2006/relationships/hyperlink" Target="https://doi.org/10.1186/s13052-019-0718-7" TargetMode="External"/><Relationship Id="rId408" Type="http://schemas.openxmlformats.org/officeDocument/2006/relationships/hyperlink" Target="https://doi.org/10.1002/ajmg.a.31260" TargetMode="External"/><Relationship Id="rId212" Type="http://schemas.openxmlformats.org/officeDocument/2006/relationships/hyperlink" Target="https://doi.org/10.1136/jmg.37.1.33" TargetMode="External"/><Relationship Id="rId254" Type="http://schemas.openxmlformats.org/officeDocument/2006/relationships/hyperlink" Target="https://doi.org/10.1016/j.gene.2014.02.058" TargetMode="External"/><Relationship Id="rId49" Type="http://schemas.openxmlformats.org/officeDocument/2006/relationships/hyperlink" Target="https://doi.org/https://doi.org/10.1016/j.ejmg.2012.01.014" TargetMode="External"/><Relationship Id="rId114" Type="http://schemas.openxmlformats.org/officeDocument/2006/relationships/hyperlink" Target="https://doi.org/10.1002/ajmg.a.34137" TargetMode="External"/><Relationship Id="rId296" Type="http://schemas.openxmlformats.org/officeDocument/2006/relationships/hyperlink" Target="https://doi.org/10.1186/1755-8166-7-17" TargetMode="External"/><Relationship Id="rId461" Type="http://schemas.openxmlformats.org/officeDocument/2006/relationships/hyperlink" Target="https://doi.org/10.1002/ajmg.a.40504" TargetMode="External"/><Relationship Id="rId517" Type="http://schemas.openxmlformats.org/officeDocument/2006/relationships/hyperlink" Target="https://doi.org/https://doi.org/10.1002/ajmg.a.36034" TargetMode="External"/><Relationship Id="rId60" Type="http://schemas.openxmlformats.org/officeDocument/2006/relationships/hyperlink" Target="https://doi.org/https://doi.org/10.1002/ajmg.b.32627" TargetMode="External"/><Relationship Id="rId156" Type="http://schemas.openxmlformats.org/officeDocument/2006/relationships/hyperlink" Target="https://doi.org/10.1086/501073" TargetMode="External"/><Relationship Id="rId198" Type="http://schemas.openxmlformats.org/officeDocument/2006/relationships/hyperlink" Target="https://doi.org/10.1097/GIM.0b013e31817e2bde" TargetMode="External"/><Relationship Id="rId321" Type="http://schemas.openxmlformats.org/officeDocument/2006/relationships/hyperlink" Target="https://doi.org/10.1038/hgv.2017.29" TargetMode="External"/><Relationship Id="rId363" Type="http://schemas.openxmlformats.org/officeDocument/2006/relationships/hyperlink" Target="https://doi.org/10.1016/j.ajhg.2009.05.005" TargetMode="External"/><Relationship Id="rId419" Type="http://schemas.openxmlformats.org/officeDocument/2006/relationships/hyperlink" Target="https://doi.org/10.1002/ajmg.a.36041" TargetMode="External"/><Relationship Id="rId223" Type="http://schemas.openxmlformats.org/officeDocument/2006/relationships/hyperlink" Target="https://doi.org/10.1007/s00109-002-0331-9" TargetMode="External"/><Relationship Id="rId430" Type="http://schemas.openxmlformats.org/officeDocument/2006/relationships/hyperlink" Target="https://doi.org/10.1002/ajmg.a.34286" TargetMode="External"/><Relationship Id="rId18" Type="http://schemas.openxmlformats.org/officeDocument/2006/relationships/hyperlink" Target="https://doi.org/10.1002/ajmg.a.37178" TargetMode="External"/><Relationship Id="rId265" Type="http://schemas.openxmlformats.org/officeDocument/2006/relationships/hyperlink" Target="https://doi.org/10.1111/j.1399-0004.2012.01860.x" TargetMode="External"/><Relationship Id="rId472" Type="http://schemas.openxmlformats.org/officeDocument/2006/relationships/hyperlink" Target="https://doi.org/https://doi.org/10.1002/ajmg.a.40492" TargetMode="External"/><Relationship Id="rId528" Type="http://schemas.openxmlformats.org/officeDocument/2006/relationships/hyperlink" Target="https://doi.org/10.1186/s12881-015-0157-2" TargetMode="External"/><Relationship Id="rId125" Type="http://schemas.openxmlformats.org/officeDocument/2006/relationships/hyperlink" Target="https://doi.org/10.1212/01.wnl.0000336339.08878.2d" TargetMode="External"/><Relationship Id="rId167" Type="http://schemas.openxmlformats.org/officeDocument/2006/relationships/hyperlink" Target="https://doi.org/10.1016/j.ejmg.2009.09.006" TargetMode="External"/><Relationship Id="rId332" Type="http://schemas.openxmlformats.org/officeDocument/2006/relationships/hyperlink" Target="https://doi.org/10.1007/s00439-009-0706-x" TargetMode="External"/><Relationship Id="rId374" Type="http://schemas.openxmlformats.org/officeDocument/2006/relationships/hyperlink" Target="https://doi.org/10.1038/ejhg.2011.97" TargetMode="External"/><Relationship Id="rId71" Type="http://schemas.openxmlformats.org/officeDocument/2006/relationships/hyperlink" Target="https://doi.org/https://doi.org/10.1002/ajmg.a.33344" TargetMode="External"/><Relationship Id="rId234" Type="http://schemas.openxmlformats.org/officeDocument/2006/relationships/hyperlink" Target="https://doi.org/10.1056/NEJMoa0801119" TargetMode="External"/><Relationship Id="rId2" Type="http://schemas.openxmlformats.org/officeDocument/2006/relationships/numbering" Target="numbering.xml"/><Relationship Id="rId29" Type="http://schemas.openxmlformats.org/officeDocument/2006/relationships/hyperlink" Target="https://doi.org/10.1002/ajmg.a.34049" TargetMode="External"/><Relationship Id="rId276" Type="http://schemas.openxmlformats.org/officeDocument/2006/relationships/hyperlink" Target="https://doi.org/10.1186/s12920-020-00801-1" TargetMode="External"/><Relationship Id="rId441" Type="http://schemas.openxmlformats.org/officeDocument/2006/relationships/hyperlink" Target="https://doi.org/10.1101/mcs.a005991" TargetMode="External"/><Relationship Id="rId483" Type="http://schemas.openxmlformats.org/officeDocument/2006/relationships/hyperlink" Target="https://doi.org/10.1542/peds.2016-1479" TargetMode="External"/><Relationship Id="rId40" Type="http://schemas.openxmlformats.org/officeDocument/2006/relationships/hyperlink" Target="https://doi.org/https://doi.org/10.1002/ajmg.a.35423" TargetMode="External"/><Relationship Id="rId136" Type="http://schemas.openxmlformats.org/officeDocument/2006/relationships/hyperlink" Target="https://doi.org/10.1038/ng.422" TargetMode="External"/><Relationship Id="rId178" Type="http://schemas.openxmlformats.org/officeDocument/2006/relationships/hyperlink" Target="https://doi.org/https://doi.org/10.1002/ajmg.a.37840" TargetMode="External"/><Relationship Id="rId301" Type="http://schemas.openxmlformats.org/officeDocument/2006/relationships/hyperlink" Target="https://doi.org/10.1155/2014/530134" TargetMode="External"/><Relationship Id="rId343" Type="http://schemas.openxmlformats.org/officeDocument/2006/relationships/hyperlink" Target="https://doi.org/10.1038/s41439-020-0108-0" TargetMode="External"/><Relationship Id="rId82" Type="http://schemas.openxmlformats.org/officeDocument/2006/relationships/hyperlink" Target="https://doi.org/https://doi.org/10.1002/ajmg.a.38022" TargetMode="External"/><Relationship Id="rId203" Type="http://schemas.openxmlformats.org/officeDocument/2006/relationships/hyperlink" Target="https://doi.org/https://doi.org/10.1002/ajmg.a.61807" TargetMode="External"/><Relationship Id="rId385" Type="http://schemas.openxmlformats.org/officeDocument/2006/relationships/hyperlink" Target="https://doi.org/10.1186/s13039-019-0438-0" TargetMode="External"/><Relationship Id="rId245" Type="http://schemas.openxmlformats.org/officeDocument/2006/relationships/hyperlink" Target="https://doi.org/10.3345/kjp.2016.59.11.S10" TargetMode="External"/><Relationship Id="rId287" Type="http://schemas.openxmlformats.org/officeDocument/2006/relationships/hyperlink" Target="https://doi.org/10.1016/j.ejmg.2020.103918" TargetMode="External"/><Relationship Id="rId410" Type="http://schemas.openxmlformats.org/officeDocument/2006/relationships/hyperlink" Target="https://doi.org/10.1002/ajmg.a.33597" TargetMode="External"/><Relationship Id="rId452" Type="http://schemas.openxmlformats.org/officeDocument/2006/relationships/hyperlink" Target="https://doi.org/10.1002/ajmg.a.35878" TargetMode="External"/><Relationship Id="rId494" Type="http://schemas.openxmlformats.org/officeDocument/2006/relationships/hyperlink" Target="https://doi.org/10.1186/s13039-017-0324-6" TargetMode="External"/><Relationship Id="rId508" Type="http://schemas.openxmlformats.org/officeDocument/2006/relationships/hyperlink" Target="https://doi.org/10.1002/ajmg.a.35390" TargetMode="External"/><Relationship Id="rId105" Type="http://schemas.openxmlformats.org/officeDocument/2006/relationships/hyperlink" Target="https://doi.org/https://doi.org/10.1002/ajmg.a.38002" TargetMode="External"/><Relationship Id="rId147" Type="http://schemas.openxmlformats.org/officeDocument/2006/relationships/hyperlink" Target="https://doi.org/10.1002/bdra.23321" TargetMode="External"/><Relationship Id="rId312" Type="http://schemas.openxmlformats.org/officeDocument/2006/relationships/hyperlink" Target="https://doi.org/10.1136/jmg.2008.063412" TargetMode="External"/><Relationship Id="rId354" Type="http://schemas.openxmlformats.org/officeDocument/2006/relationships/hyperlink" Target="https://doi.org/10.1038/ejhg.2012.144" TargetMode="External"/><Relationship Id="rId51" Type="http://schemas.openxmlformats.org/officeDocument/2006/relationships/hyperlink" Target="https://doi.org/https://doi.org/10.1016/j.ejpn.2015.07.013" TargetMode="External"/><Relationship Id="rId93" Type="http://schemas.openxmlformats.org/officeDocument/2006/relationships/hyperlink" Target="https://doi.org/10.1097/mcd.0000000000000030" TargetMode="External"/><Relationship Id="rId189" Type="http://schemas.openxmlformats.org/officeDocument/2006/relationships/hyperlink" Target="https://doi.org/10.1002/ajmg.a.36062" TargetMode="External"/><Relationship Id="rId396" Type="http://schemas.openxmlformats.org/officeDocument/2006/relationships/hyperlink" Target="https://doi.org/10.1016/j.ajhg.2010.01.038" TargetMode="External"/><Relationship Id="rId214" Type="http://schemas.openxmlformats.org/officeDocument/2006/relationships/hyperlink" Target="https://doi.org/10.1111/j.1399-0004.2004.00290.x" TargetMode="External"/><Relationship Id="rId256" Type="http://schemas.openxmlformats.org/officeDocument/2006/relationships/hyperlink" Target="https://doi.org/10.1136/jmg.2006.047860" TargetMode="External"/><Relationship Id="rId298" Type="http://schemas.openxmlformats.org/officeDocument/2006/relationships/hyperlink" Target="https://doi.org/10.1038/s41431-019-0423-4" TargetMode="External"/><Relationship Id="rId421" Type="http://schemas.openxmlformats.org/officeDocument/2006/relationships/hyperlink" Target="https://doi.org/https://doi.org/10.1002/ajmg.a.37046" TargetMode="External"/><Relationship Id="rId463" Type="http://schemas.openxmlformats.org/officeDocument/2006/relationships/hyperlink" Target="https://doi.org/10.1002/mgg3.507" TargetMode="External"/><Relationship Id="rId519" Type="http://schemas.openxmlformats.org/officeDocument/2006/relationships/hyperlink" Target="https://doi.org/10.1159/000329580" TargetMode="External"/><Relationship Id="rId116" Type="http://schemas.openxmlformats.org/officeDocument/2006/relationships/hyperlink" Target="https://doi.org/10.1136/jmg.2008.062471" TargetMode="External"/><Relationship Id="rId158" Type="http://schemas.openxmlformats.org/officeDocument/2006/relationships/hyperlink" Target="https://doi.org/10.1016/j.ajhg.2010.10.019" TargetMode="External"/><Relationship Id="rId323" Type="http://schemas.openxmlformats.org/officeDocument/2006/relationships/hyperlink" Target="https://doi.org/10.1136/jmg.2008.063685" TargetMode="External"/><Relationship Id="rId530" Type="http://schemas.openxmlformats.org/officeDocument/2006/relationships/hyperlink" Target="https://doi.org/10.1016/j.ajhg.2011.04.017" TargetMode="External"/><Relationship Id="rId20" Type="http://schemas.openxmlformats.org/officeDocument/2006/relationships/hyperlink" Target="https://doi.org/10.1097/mcd.0000000000000182" TargetMode="External"/><Relationship Id="rId62" Type="http://schemas.openxmlformats.org/officeDocument/2006/relationships/hyperlink" Target="https://doi.org/10.1136/jmg.40.8.601" TargetMode="External"/><Relationship Id="rId365" Type="http://schemas.openxmlformats.org/officeDocument/2006/relationships/hyperlink" Target="https://doi.org/https://doi.org/10.1002/humu.23608" TargetMode="External"/><Relationship Id="rId225" Type="http://schemas.openxmlformats.org/officeDocument/2006/relationships/hyperlink" Target="https://doi.org/10.1038/ejhg.2010.211" TargetMode="External"/><Relationship Id="rId267" Type="http://schemas.openxmlformats.org/officeDocument/2006/relationships/hyperlink" Target="https://doi.org/10.1002/ajmg.a.36872" TargetMode="External"/><Relationship Id="rId432" Type="http://schemas.openxmlformats.org/officeDocument/2006/relationships/hyperlink" Target="https://doi.org/https://doi.org/10.1002/ajmg.a.38842" TargetMode="External"/><Relationship Id="rId474" Type="http://schemas.openxmlformats.org/officeDocument/2006/relationships/hyperlink" Target="https://doi.org/10.1074/jbc.272.33.20756" TargetMode="External"/><Relationship Id="rId127" Type="http://schemas.openxmlformats.org/officeDocument/2006/relationships/hyperlink" Target="https://doi.org/10.1002/ajmg.a.33079" TargetMode="External"/><Relationship Id="rId31" Type="http://schemas.openxmlformats.org/officeDocument/2006/relationships/hyperlink" Target="https://doi.org/https://doi.org/10.1002/ajmg.a.37843" TargetMode="External"/><Relationship Id="rId73" Type="http://schemas.openxmlformats.org/officeDocument/2006/relationships/hyperlink" Target="https://doi.org/10.1136/jmg.2010.079491" TargetMode="External"/><Relationship Id="rId169" Type="http://schemas.openxmlformats.org/officeDocument/2006/relationships/hyperlink" Target="https://doi.org/10.1016/j.ejmg.2012.07.006" TargetMode="External"/><Relationship Id="rId334" Type="http://schemas.openxmlformats.org/officeDocument/2006/relationships/hyperlink" Target="https://doi.org/10.1136/jmedgenet-2011-100499" TargetMode="External"/><Relationship Id="rId376" Type="http://schemas.openxmlformats.org/officeDocument/2006/relationships/hyperlink" Target="https://doi.org/10.1016/j.ejmg.2013.12.005" TargetMode="External"/><Relationship Id="rId4" Type="http://schemas.openxmlformats.org/officeDocument/2006/relationships/settings" Target="settings.xml"/><Relationship Id="rId180" Type="http://schemas.openxmlformats.org/officeDocument/2006/relationships/hyperlink" Target="https://doi.org/https://doi.org/10.1016/j.ejmg.2009.12.006" TargetMode="External"/><Relationship Id="rId236" Type="http://schemas.openxmlformats.org/officeDocument/2006/relationships/hyperlink" Target="https://doi.org/10.5935/0004-2749.20190065" TargetMode="External"/><Relationship Id="rId278" Type="http://schemas.openxmlformats.org/officeDocument/2006/relationships/hyperlink" Target="https://doi.org/10.1007/s10038-007-0151-4" TargetMode="External"/><Relationship Id="rId401" Type="http://schemas.openxmlformats.org/officeDocument/2006/relationships/hyperlink" Target="https://doi.org/10.1002/ajmg.a.37185" TargetMode="External"/><Relationship Id="rId443" Type="http://schemas.openxmlformats.org/officeDocument/2006/relationships/hyperlink" Target="https://doi.org/https://doi.org/10.1016/j.ejmg.2011.12.009" TargetMode="External"/><Relationship Id="rId303" Type="http://schemas.openxmlformats.org/officeDocument/2006/relationships/hyperlink" Target="https://doi.org/10.1038/gim.2017.53" TargetMode="External"/><Relationship Id="rId485" Type="http://schemas.openxmlformats.org/officeDocument/2006/relationships/hyperlink" Target="https://doi.org/10.1002/ajmg.a.31080" TargetMode="External"/><Relationship Id="rId42" Type="http://schemas.openxmlformats.org/officeDocument/2006/relationships/hyperlink" Target="https://doi.org/10.1016/j.tjog.2020.05.022" TargetMode="External"/><Relationship Id="rId84" Type="http://schemas.openxmlformats.org/officeDocument/2006/relationships/hyperlink" Target="https://doi.org/10.1038/ejhg.2011.250" TargetMode="External"/><Relationship Id="rId138" Type="http://schemas.openxmlformats.org/officeDocument/2006/relationships/hyperlink" Target="https://doi.org/10.1002/ajmg.a.35937" TargetMode="External"/><Relationship Id="rId345" Type="http://schemas.openxmlformats.org/officeDocument/2006/relationships/hyperlink" Target="https://doi.org/10.1038/s41436-019-0433-1" TargetMode="External"/><Relationship Id="rId387" Type="http://schemas.openxmlformats.org/officeDocument/2006/relationships/hyperlink" Target="https://doi.org/https://doi.org/10.1016/j.ajhg.2010.05.001" TargetMode="External"/><Relationship Id="rId510" Type="http://schemas.openxmlformats.org/officeDocument/2006/relationships/hyperlink" Target="https://doi.org/10.2478/bjmg-2019-0006" TargetMode="External"/><Relationship Id="rId191" Type="http://schemas.openxmlformats.org/officeDocument/2006/relationships/hyperlink" Target="https://doi.org/10.1016/j.ajhg.2013.09.010" TargetMode="External"/><Relationship Id="rId205" Type="http://schemas.openxmlformats.org/officeDocument/2006/relationships/hyperlink" Target="https://doi.org/10.1002/ajmg.a.34216" TargetMode="External"/><Relationship Id="rId247" Type="http://schemas.openxmlformats.org/officeDocument/2006/relationships/hyperlink" Target="https://doi.org/10.3345/kjp.2016.59.11.S10" TargetMode="External"/><Relationship Id="rId412" Type="http://schemas.openxmlformats.org/officeDocument/2006/relationships/hyperlink" Target="https://doi.org/10.1002/ajmg.a.31729" TargetMode="External"/><Relationship Id="rId107" Type="http://schemas.openxmlformats.org/officeDocument/2006/relationships/hyperlink" Target="https://doi.org/10.1136/jmedgenet-2013-101939" TargetMode="External"/><Relationship Id="rId289" Type="http://schemas.openxmlformats.org/officeDocument/2006/relationships/hyperlink" Target="https://doi.org/10.1002/ajmg.a.32814" TargetMode="External"/><Relationship Id="rId454" Type="http://schemas.openxmlformats.org/officeDocument/2006/relationships/hyperlink" Target="https://doi.org/10.1016/j.ejmg.2012.03.011" TargetMode="External"/><Relationship Id="rId496" Type="http://schemas.openxmlformats.org/officeDocument/2006/relationships/hyperlink" Target="https://doi.org/10.1007/s00467-010-1693-9" TargetMode="External"/><Relationship Id="rId11" Type="http://schemas.openxmlformats.org/officeDocument/2006/relationships/hyperlink" Target="https://doi.org/10.1002/ajmg.a.37114" TargetMode="External"/><Relationship Id="rId53" Type="http://schemas.openxmlformats.org/officeDocument/2006/relationships/hyperlink" Target="https://doi.org/https://doi.org/10.1016/j.gene.2012.12.027" TargetMode="External"/><Relationship Id="rId149" Type="http://schemas.openxmlformats.org/officeDocument/2006/relationships/hyperlink" Target="https://doi.org/10.1016/j.ajhg.2010.04.011" TargetMode="External"/><Relationship Id="rId314" Type="http://schemas.openxmlformats.org/officeDocument/2006/relationships/hyperlink" Target="https://doi.org/10.1136/jmg.2008.059907" TargetMode="External"/><Relationship Id="rId356" Type="http://schemas.openxmlformats.org/officeDocument/2006/relationships/hyperlink" Target="https://doi.org/10.1056/NEJMoa075974" TargetMode="External"/><Relationship Id="rId398" Type="http://schemas.openxmlformats.org/officeDocument/2006/relationships/hyperlink" Target="https://doi.org/10.1002/ajmg.a.36238" TargetMode="External"/><Relationship Id="rId521" Type="http://schemas.openxmlformats.org/officeDocument/2006/relationships/hyperlink" Target="https://doi.org/10.1111/cge.13718" TargetMode="External"/><Relationship Id="rId95" Type="http://schemas.openxmlformats.org/officeDocument/2006/relationships/hyperlink" Target="https://doi.org/10.1038/ejhg.2014.165" TargetMode="External"/><Relationship Id="rId160" Type="http://schemas.openxmlformats.org/officeDocument/2006/relationships/hyperlink" Target="https://doi.org/10.1371/journal.pone.0047457" TargetMode="External"/><Relationship Id="rId216" Type="http://schemas.openxmlformats.org/officeDocument/2006/relationships/hyperlink" Target="https://doi.org/https://doi.org/10.1002/ajmg.a.34133" TargetMode="External"/><Relationship Id="rId423" Type="http://schemas.openxmlformats.org/officeDocument/2006/relationships/hyperlink" Target="https://doi.org/https://doi.org/10.1111/cge.13689" TargetMode="External"/><Relationship Id="rId258" Type="http://schemas.openxmlformats.org/officeDocument/2006/relationships/hyperlink" Target="https://doi.org/10.1038/ejhg.2010.215" TargetMode="External"/><Relationship Id="rId465" Type="http://schemas.openxmlformats.org/officeDocument/2006/relationships/hyperlink" Target="https://doi.org/10.1002/ajmg.a.34051" TargetMode="External"/><Relationship Id="rId22" Type="http://schemas.openxmlformats.org/officeDocument/2006/relationships/hyperlink" Target="https://doi.org/10.1136/jmedgenet-2011-100294" TargetMode="External"/><Relationship Id="rId64" Type="http://schemas.openxmlformats.org/officeDocument/2006/relationships/hyperlink" Target="https://doi.org/10.1038/gim.2017.221" TargetMode="External"/><Relationship Id="rId118" Type="http://schemas.openxmlformats.org/officeDocument/2006/relationships/hyperlink" Target="https://doi.org/10.1007/s10072-017-2825-9" TargetMode="External"/><Relationship Id="rId325" Type="http://schemas.openxmlformats.org/officeDocument/2006/relationships/hyperlink" Target="https://doi.org/10.1007/s00439-007-0371-x" TargetMode="External"/><Relationship Id="rId367" Type="http://schemas.openxmlformats.org/officeDocument/2006/relationships/hyperlink" Target="https://doi.org/10.1038/ng.302" TargetMode="External"/><Relationship Id="rId532" Type="http://schemas.openxmlformats.org/officeDocument/2006/relationships/hyperlink" Target="https://doi.org/10.1111/hae.13218" TargetMode="External"/><Relationship Id="rId171" Type="http://schemas.openxmlformats.org/officeDocument/2006/relationships/hyperlink" Target="https://doi.org/https://doi.org/10.1016/j.gene.2012.09.132" TargetMode="External"/><Relationship Id="rId227" Type="http://schemas.openxmlformats.org/officeDocument/2006/relationships/hyperlink" Target="https://doi.org/10.1038/s41431-018-0326-9" TargetMode="External"/><Relationship Id="rId269" Type="http://schemas.openxmlformats.org/officeDocument/2006/relationships/hyperlink" Target="https://doi.org/10.1002/ajmg.a.34198" TargetMode="External"/><Relationship Id="rId434" Type="http://schemas.openxmlformats.org/officeDocument/2006/relationships/hyperlink" Target="https://doi.org/10.1038/ng.3681" TargetMode="External"/><Relationship Id="rId476" Type="http://schemas.openxmlformats.org/officeDocument/2006/relationships/hyperlink" Target="https://doi.org/https://doi.org/10.1016/j.jaad.2014.12.020" TargetMode="External"/><Relationship Id="rId33" Type="http://schemas.openxmlformats.org/officeDocument/2006/relationships/hyperlink" Target="https://doi.org/10.20517/jtgg.2020.16" TargetMode="External"/><Relationship Id="rId129" Type="http://schemas.openxmlformats.org/officeDocument/2006/relationships/hyperlink" Target="https://doi.org/10.1002/ajmg.a.36020" TargetMode="External"/><Relationship Id="rId280" Type="http://schemas.openxmlformats.org/officeDocument/2006/relationships/hyperlink" Target="https://doi.org/10.1038/ejhg.2012.186" TargetMode="External"/><Relationship Id="rId336" Type="http://schemas.openxmlformats.org/officeDocument/2006/relationships/hyperlink" Target="https://doi.org/10.1136/jmg.2009.075903" TargetMode="External"/><Relationship Id="rId501" Type="http://schemas.openxmlformats.org/officeDocument/2006/relationships/hyperlink" Target="https://doi.org/https://doi.org/10.1016/j.ejmg.2014.10.002" TargetMode="External"/><Relationship Id="rId75" Type="http://schemas.openxmlformats.org/officeDocument/2006/relationships/hyperlink" Target="https://doi.org/10.1007/s13353-013-0178-5" TargetMode="External"/><Relationship Id="rId140" Type="http://schemas.openxmlformats.org/officeDocument/2006/relationships/hyperlink" Target="https://doi.org/10.1097/MCD.0b013e32835b6e39" TargetMode="External"/><Relationship Id="rId182" Type="http://schemas.openxmlformats.org/officeDocument/2006/relationships/hyperlink" Target="https://doi.org/https://doi.org/10.1002/ajmg.a.36163" TargetMode="External"/><Relationship Id="rId378" Type="http://schemas.openxmlformats.org/officeDocument/2006/relationships/hyperlink" Target="https://doi.org/10.1016/j.ajhg.2010.10.007" TargetMode="External"/><Relationship Id="rId403" Type="http://schemas.openxmlformats.org/officeDocument/2006/relationships/hyperlink" Target="https://doi.org/10.1038/ng.329" TargetMode="External"/><Relationship Id="rId6" Type="http://schemas.openxmlformats.org/officeDocument/2006/relationships/footnotes" Target="footnotes.xml"/><Relationship Id="rId238" Type="http://schemas.openxmlformats.org/officeDocument/2006/relationships/hyperlink" Target="https://doi.org/10.1542/peds.2004-0467" TargetMode="External"/><Relationship Id="rId445" Type="http://schemas.openxmlformats.org/officeDocument/2006/relationships/hyperlink" Target="https://doi.org/https://doi.org/10.1002/mgg3.739" TargetMode="External"/><Relationship Id="rId487" Type="http://schemas.openxmlformats.org/officeDocument/2006/relationships/hyperlink" Target="https://doi.org/10.1016/j.ajhg.2009.08.001" TargetMode="External"/><Relationship Id="rId291" Type="http://schemas.openxmlformats.org/officeDocument/2006/relationships/hyperlink" Target="https://doi.org/10.1016/j.ygeno.2009.08.015" TargetMode="External"/><Relationship Id="rId305" Type="http://schemas.openxmlformats.org/officeDocument/2006/relationships/hyperlink" Target="https://doi.org/10.1002/ajmg.a.33775" TargetMode="External"/><Relationship Id="rId347" Type="http://schemas.openxmlformats.org/officeDocument/2006/relationships/hyperlink" Target="https://doi.org/10.1136/jmg.2007.055202" TargetMode="External"/><Relationship Id="rId512" Type="http://schemas.openxmlformats.org/officeDocument/2006/relationships/hyperlink" Target="https://doi.org/10.1159/000503784" TargetMode="External"/><Relationship Id="rId44" Type="http://schemas.openxmlformats.org/officeDocument/2006/relationships/hyperlink" Target="https://doi.org/10.1038/gim.2014.124" TargetMode="External"/><Relationship Id="rId86" Type="http://schemas.openxmlformats.org/officeDocument/2006/relationships/hyperlink" Target="https://doi.org/10.1002/ajmg.a.36811" TargetMode="External"/><Relationship Id="rId151" Type="http://schemas.openxmlformats.org/officeDocument/2006/relationships/hyperlink" Target="https://doi.org/10.1002/ajmg.c.31414" TargetMode="External"/><Relationship Id="rId389" Type="http://schemas.openxmlformats.org/officeDocument/2006/relationships/hyperlink" Target="https://doi.org/10.1086/512864" TargetMode="External"/><Relationship Id="rId193" Type="http://schemas.openxmlformats.org/officeDocument/2006/relationships/hyperlink" Target="https://doi.org/https://doi.org/10.1016/j.ejmg.2018.11.021" TargetMode="External"/><Relationship Id="rId207" Type="http://schemas.openxmlformats.org/officeDocument/2006/relationships/hyperlink" Target="https://doi.org/10.1016/j.ejmg.2020.103872" TargetMode="External"/><Relationship Id="rId249" Type="http://schemas.openxmlformats.org/officeDocument/2006/relationships/hyperlink" Target="https://doi.org/10.1007/s10048-008-0157-x" TargetMode="External"/><Relationship Id="rId414" Type="http://schemas.openxmlformats.org/officeDocument/2006/relationships/hyperlink" Target="https://doi.org/10.1002/ajmg.a.32900" TargetMode="External"/><Relationship Id="rId456" Type="http://schemas.openxmlformats.org/officeDocument/2006/relationships/hyperlink" Target="https://doi.org/10.1086/340363" TargetMode="External"/><Relationship Id="rId498" Type="http://schemas.openxmlformats.org/officeDocument/2006/relationships/hyperlink" Target="https://doi.org/10.1007/s00467-009-1184-z" TargetMode="External"/><Relationship Id="rId13" Type="http://schemas.openxmlformats.org/officeDocument/2006/relationships/hyperlink" Target="https://doi.org/10.1371/journal.pgen.0030080" TargetMode="External"/><Relationship Id="rId109" Type="http://schemas.openxmlformats.org/officeDocument/2006/relationships/hyperlink" Target="https://doi.org/10.1136/jmg.2007.052910" TargetMode="External"/><Relationship Id="rId260" Type="http://schemas.openxmlformats.org/officeDocument/2006/relationships/hyperlink" Target="https://doi.org/10.1186/s12920-019-0653-x" TargetMode="External"/><Relationship Id="rId316" Type="http://schemas.openxmlformats.org/officeDocument/2006/relationships/hyperlink" Target="https://doi.org/10.1016/j.ajhg.2018.01.006" TargetMode="External"/><Relationship Id="rId523" Type="http://schemas.openxmlformats.org/officeDocument/2006/relationships/hyperlink" Target="https://doi.org/10.1186/1471-2164-8-443" TargetMode="External"/><Relationship Id="rId55" Type="http://schemas.openxmlformats.org/officeDocument/2006/relationships/hyperlink" Target="https://doi.org/https://doi.org/10.1016/j.ejmg.2018.05.001" TargetMode="External"/><Relationship Id="rId97" Type="http://schemas.openxmlformats.org/officeDocument/2006/relationships/hyperlink" Target="https://doi.org/10.1002/ajmg.a.36156" TargetMode="External"/><Relationship Id="rId120" Type="http://schemas.openxmlformats.org/officeDocument/2006/relationships/hyperlink" Target="https://doi.org/10.1136/jmedgenet-2013-101937" TargetMode="External"/><Relationship Id="rId358" Type="http://schemas.openxmlformats.org/officeDocument/2006/relationships/hyperlink" Target="https://doi.org/10.1038/nature08689" TargetMode="External"/><Relationship Id="rId162" Type="http://schemas.openxmlformats.org/officeDocument/2006/relationships/hyperlink" Target="https://doi.org/10.1002/ajmg.a.35644" TargetMode="External"/><Relationship Id="rId218" Type="http://schemas.openxmlformats.org/officeDocument/2006/relationships/hyperlink" Target="https://doi.org/10.1186/s13039-021-00546-1" TargetMode="External"/><Relationship Id="rId425" Type="http://schemas.openxmlformats.org/officeDocument/2006/relationships/hyperlink" Target="https://doi.org/10.1016/j.ajhg.2010.07.001" TargetMode="External"/><Relationship Id="rId467" Type="http://schemas.openxmlformats.org/officeDocument/2006/relationships/hyperlink" Target="https://doi.org/https://doi.org/10.1002/ajmg.a.33253" TargetMode="External"/><Relationship Id="rId271" Type="http://schemas.openxmlformats.org/officeDocument/2006/relationships/hyperlink" Target="https://doi.org/10.1186/s13039-014-0092-5" TargetMode="External"/><Relationship Id="rId24" Type="http://schemas.openxmlformats.org/officeDocument/2006/relationships/hyperlink" Target="https://doi.org/10.1086/510919" TargetMode="External"/><Relationship Id="rId66" Type="http://schemas.openxmlformats.org/officeDocument/2006/relationships/hyperlink" Target="https://doi.org/10.1038/ejhg.2009.152" TargetMode="External"/><Relationship Id="rId131" Type="http://schemas.openxmlformats.org/officeDocument/2006/relationships/hyperlink" Target="https://doi.org/10.1002/ajmg.a.35650" TargetMode="External"/><Relationship Id="rId327" Type="http://schemas.openxmlformats.org/officeDocument/2006/relationships/hyperlink" Target="https://doi.org/10.1038/ejhg.2010.174" TargetMode="External"/><Relationship Id="rId369" Type="http://schemas.openxmlformats.org/officeDocument/2006/relationships/hyperlink" Target="https://doi.org/10.1136/jmg.2008.065094" TargetMode="External"/><Relationship Id="rId534" Type="http://schemas.openxmlformats.org/officeDocument/2006/relationships/theme" Target="theme/theme1.xml"/><Relationship Id="rId173" Type="http://schemas.openxmlformats.org/officeDocument/2006/relationships/hyperlink" Target="https://doi.org/10.1016/j.ajhg.2010.05.012" TargetMode="External"/><Relationship Id="rId229" Type="http://schemas.openxmlformats.org/officeDocument/2006/relationships/hyperlink" Target="https://doi.org/https://doi.org/10.1002/ajmg.a.37448" TargetMode="External"/><Relationship Id="rId380" Type="http://schemas.openxmlformats.org/officeDocument/2006/relationships/hyperlink" Target="https://doi.org/10.1002/ajmg.a.36225" TargetMode="External"/><Relationship Id="rId436" Type="http://schemas.openxmlformats.org/officeDocument/2006/relationships/hyperlink" Target="https://doi.org/10.1038/ejhg.2012.19" TargetMode="External"/><Relationship Id="rId240" Type="http://schemas.openxmlformats.org/officeDocument/2006/relationships/hyperlink" Target="https://doi.org/10.1002/ajmg.a.33245" TargetMode="External"/><Relationship Id="rId478" Type="http://schemas.openxmlformats.org/officeDocument/2006/relationships/hyperlink" Target="https://doi.org/10.1093/hmg/ddaa174" TargetMode="External"/><Relationship Id="rId35" Type="http://schemas.openxmlformats.org/officeDocument/2006/relationships/hyperlink" Target="https://doi.org/10.1002/ajmg.a.36320" TargetMode="External"/><Relationship Id="rId77" Type="http://schemas.openxmlformats.org/officeDocument/2006/relationships/hyperlink" Target="https://doi.org/10.1002/ajmg.b.31107" TargetMode="External"/><Relationship Id="rId100" Type="http://schemas.openxmlformats.org/officeDocument/2006/relationships/hyperlink" Target="https://doi.org/https://doi.org/10.1016/j.ymgme.2013.07.013" TargetMode="External"/><Relationship Id="rId282" Type="http://schemas.openxmlformats.org/officeDocument/2006/relationships/hyperlink" Target="https://doi.org/10.1136/bcr-2014-207501" TargetMode="External"/><Relationship Id="rId338" Type="http://schemas.openxmlformats.org/officeDocument/2006/relationships/hyperlink" Target="https://doi.org/10.1002/ajmg.a.35695" TargetMode="External"/><Relationship Id="rId503" Type="http://schemas.openxmlformats.org/officeDocument/2006/relationships/hyperlink" Target="https://doi.org/10.1097/mcd.0000000000000303" TargetMode="External"/><Relationship Id="rId8" Type="http://schemas.openxmlformats.org/officeDocument/2006/relationships/footer" Target="footer1.xml"/><Relationship Id="rId142" Type="http://schemas.openxmlformats.org/officeDocument/2006/relationships/hyperlink" Target="https://doi.org/10.1038/s41467-020-18483-9" TargetMode="External"/><Relationship Id="rId184" Type="http://schemas.openxmlformats.org/officeDocument/2006/relationships/hyperlink" Target="https://doi.org/https://doi.org/10.1002/ajmg.a.34072" TargetMode="External"/><Relationship Id="rId391" Type="http://schemas.openxmlformats.org/officeDocument/2006/relationships/hyperlink" Target="https://doi.org/10.1002/ajmg.a.61741" TargetMode="External"/><Relationship Id="rId405" Type="http://schemas.openxmlformats.org/officeDocument/2006/relationships/hyperlink" Target="https://doi.org/10.1136/jmedgenet-2011-100255" TargetMode="External"/><Relationship Id="rId447" Type="http://schemas.openxmlformats.org/officeDocument/2006/relationships/hyperlink" Target="https://doi.org/10.1002/ajmg.a.34063" TargetMode="External"/><Relationship Id="rId251" Type="http://schemas.openxmlformats.org/officeDocument/2006/relationships/hyperlink" Target="https://doi.org/10.1093/hmg/ddp532" TargetMode="External"/><Relationship Id="rId489" Type="http://schemas.openxmlformats.org/officeDocument/2006/relationships/hyperlink" Target="https://doi.org/10.1002/ajmg.a.37519" TargetMode="External"/><Relationship Id="rId46" Type="http://schemas.openxmlformats.org/officeDocument/2006/relationships/hyperlink" Target="https://doi.org/10.1038/gim.2016.54" TargetMode="External"/><Relationship Id="rId293" Type="http://schemas.openxmlformats.org/officeDocument/2006/relationships/hyperlink" Target="https://doi.org/10.1002/ajmg.a.35215" TargetMode="External"/><Relationship Id="rId307" Type="http://schemas.openxmlformats.org/officeDocument/2006/relationships/hyperlink" Target="https://doi.org/10.3390/ijms16024068" TargetMode="External"/><Relationship Id="rId349" Type="http://schemas.openxmlformats.org/officeDocument/2006/relationships/hyperlink" Target="https://doi.org/10.1038/mp.2009.101" TargetMode="External"/><Relationship Id="rId514" Type="http://schemas.openxmlformats.org/officeDocument/2006/relationships/hyperlink" Target="https://doi.org/10.1038/ejhg.2009.159" TargetMode="External"/><Relationship Id="rId88" Type="http://schemas.openxmlformats.org/officeDocument/2006/relationships/hyperlink" Target="https://doi.org/10.1038/ejhg.2012.240" TargetMode="External"/><Relationship Id="rId111" Type="http://schemas.openxmlformats.org/officeDocument/2006/relationships/hyperlink" Target="https://doi.org/10.1155/2018/5436187" TargetMode="External"/><Relationship Id="rId153" Type="http://schemas.openxmlformats.org/officeDocument/2006/relationships/hyperlink" Target="https://doi.org/10.4274/jcrpe.galenos.2020.2020.0008" TargetMode="External"/><Relationship Id="rId195" Type="http://schemas.openxmlformats.org/officeDocument/2006/relationships/hyperlink" Target="https://doi.org/10.1371/journal.pone.0015392" TargetMode="External"/><Relationship Id="rId209" Type="http://schemas.openxmlformats.org/officeDocument/2006/relationships/hyperlink" Target="https://doi.org/10.1002/ajmg.a.36361" TargetMode="External"/><Relationship Id="rId360" Type="http://schemas.openxmlformats.org/officeDocument/2006/relationships/hyperlink" Target="https://doi.org/10.1002/ajmg.a.33628" TargetMode="External"/><Relationship Id="rId416" Type="http://schemas.openxmlformats.org/officeDocument/2006/relationships/hyperlink" Target="https://doi.org/10.1002/mgg3.896" TargetMode="External"/><Relationship Id="rId220" Type="http://schemas.openxmlformats.org/officeDocument/2006/relationships/hyperlink" Target="https://doi.org/10.1186/s13039-017-0336-2" TargetMode="External"/><Relationship Id="rId458" Type="http://schemas.openxmlformats.org/officeDocument/2006/relationships/hyperlink" Target="https://doi.org/10.1186/s13039-015-0209-5" TargetMode="External"/><Relationship Id="rId15" Type="http://schemas.openxmlformats.org/officeDocument/2006/relationships/hyperlink" Target="https://doi.org/https://doi.org/10.1016/j.tjog.2011.07.014" TargetMode="External"/><Relationship Id="rId57" Type="http://schemas.openxmlformats.org/officeDocument/2006/relationships/hyperlink" Target="https://doi.org/10.1002/ajmg.a.32637" TargetMode="External"/><Relationship Id="rId262" Type="http://schemas.openxmlformats.org/officeDocument/2006/relationships/hyperlink" Target="https://doi.org/10.1371/journal.pone.0095037" TargetMode="External"/><Relationship Id="rId318" Type="http://schemas.openxmlformats.org/officeDocument/2006/relationships/hyperlink" Target="https://doi.org/10.1002/ajmg.a.36498" TargetMode="External"/><Relationship Id="rId525" Type="http://schemas.openxmlformats.org/officeDocument/2006/relationships/hyperlink" Target="https://doi.org/10.1111/cge.13565" TargetMode="External"/><Relationship Id="rId99" Type="http://schemas.openxmlformats.org/officeDocument/2006/relationships/hyperlink" Target="https://doi.org/10.1136/jmedgenet-2011-100534" TargetMode="External"/><Relationship Id="rId122" Type="http://schemas.openxmlformats.org/officeDocument/2006/relationships/hyperlink" Target="https://doi.org/10.1002/ajmg.a.37824" TargetMode="External"/><Relationship Id="rId164" Type="http://schemas.openxmlformats.org/officeDocument/2006/relationships/hyperlink" Target="https://doi.org/10.1186/s13023-014-0108-6" TargetMode="External"/><Relationship Id="rId371" Type="http://schemas.openxmlformats.org/officeDocument/2006/relationships/hyperlink" Target="https://doi.org/10.1002/ajmg.a.35996" TargetMode="External"/><Relationship Id="rId427" Type="http://schemas.openxmlformats.org/officeDocument/2006/relationships/hyperlink" Target="https://doi.org/10.5507/bp.2016.006" TargetMode="External"/><Relationship Id="rId469" Type="http://schemas.openxmlformats.org/officeDocument/2006/relationships/hyperlink" Target="https://doi.org/10.1038/nature12630" TargetMode="External"/><Relationship Id="rId26" Type="http://schemas.openxmlformats.org/officeDocument/2006/relationships/hyperlink" Target="https://doi.org/10.1056/NEJMoa0805384" TargetMode="External"/><Relationship Id="rId231" Type="http://schemas.openxmlformats.org/officeDocument/2006/relationships/hyperlink" Target="https://doi.org/https://doi.org/10.1111/j.1399-0004.2008.01115.x" TargetMode="External"/><Relationship Id="rId273" Type="http://schemas.openxmlformats.org/officeDocument/2006/relationships/hyperlink" Target="https://doi.org/10.1111/cga.12346" TargetMode="External"/><Relationship Id="rId329" Type="http://schemas.openxmlformats.org/officeDocument/2006/relationships/hyperlink" Target="https://doi.org/10.1186/1750-1172-7-2" TargetMode="External"/><Relationship Id="rId480" Type="http://schemas.openxmlformats.org/officeDocument/2006/relationships/hyperlink" Target="https://doi.org/10.1002/humu.20424" TargetMode="External"/><Relationship Id="rId68" Type="http://schemas.openxmlformats.org/officeDocument/2006/relationships/hyperlink" Target="https://doi.org/10.1016/j.ajhg.2011.09.011" TargetMode="External"/><Relationship Id="rId133" Type="http://schemas.openxmlformats.org/officeDocument/2006/relationships/hyperlink" Target="https://doi.org/10.1002/ajmg.a.35439" TargetMode="External"/><Relationship Id="rId175" Type="http://schemas.openxmlformats.org/officeDocument/2006/relationships/hyperlink" Target="https://doi.org/10.1016/j.ajhg.2011.06.012" TargetMode="External"/><Relationship Id="rId340" Type="http://schemas.openxmlformats.org/officeDocument/2006/relationships/hyperlink" Target="https://doi.org/10.1038/gim.2012.54" TargetMode="External"/><Relationship Id="rId200" Type="http://schemas.openxmlformats.org/officeDocument/2006/relationships/hyperlink" Target="https://doi.org/https://doi.org/10.1111/j.1741-4520.2012.00362.x" TargetMode="External"/><Relationship Id="rId382" Type="http://schemas.openxmlformats.org/officeDocument/2006/relationships/hyperlink" Target="https://doi.org/10.1159/000494681" TargetMode="External"/><Relationship Id="rId438" Type="http://schemas.openxmlformats.org/officeDocument/2006/relationships/hyperlink" Target="https://doi.org/10.1186/s13039-016-0268-2" TargetMode="External"/><Relationship Id="rId242" Type="http://schemas.openxmlformats.org/officeDocument/2006/relationships/hyperlink" Target="https://doi.org/10.1186/s13229-019-0286-0" TargetMode="External"/><Relationship Id="rId284" Type="http://schemas.openxmlformats.org/officeDocument/2006/relationships/hyperlink" Target="https://doi.org/10.1002/ajmg.a.61037" TargetMode="External"/><Relationship Id="rId491" Type="http://schemas.openxmlformats.org/officeDocument/2006/relationships/hyperlink" Target="https://doi.org/10.1016/j.ajhg.2012.06.010" TargetMode="External"/><Relationship Id="rId505" Type="http://schemas.openxmlformats.org/officeDocument/2006/relationships/hyperlink" Target="https://doi.org/10.1186/s40478-016-0328-1" TargetMode="External"/><Relationship Id="rId37" Type="http://schemas.openxmlformats.org/officeDocument/2006/relationships/hyperlink" Target="https://doi.org/10.1002/ajmg.a.37033" TargetMode="External"/><Relationship Id="rId79" Type="http://schemas.openxmlformats.org/officeDocument/2006/relationships/hyperlink" Target="https://doi.org/10.1186/1755-8166-5-25" TargetMode="External"/><Relationship Id="rId102" Type="http://schemas.openxmlformats.org/officeDocument/2006/relationships/hyperlink" Target="https://doi.org/10.1177/0883073810384996" TargetMode="External"/><Relationship Id="rId144" Type="http://schemas.openxmlformats.org/officeDocument/2006/relationships/hyperlink" Target="https://doi.org/10.1002/ajmg.a.32675" TargetMode="External"/><Relationship Id="rId90" Type="http://schemas.openxmlformats.org/officeDocument/2006/relationships/hyperlink" Target="https://doi.org/10.1002/ajmg.a.36428" TargetMode="External"/><Relationship Id="rId186" Type="http://schemas.openxmlformats.org/officeDocument/2006/relationships/hyperlink" Target="https://doi.org/10.1016/j.ejmg.2015.10.004" TargetMode="External"/><Relationship Id="rId351" Type="http://schemas.openxmlformats.org/officeDocument/2006/relationships/hyperlink" Target="https://doi.org/10.1002/ajmg.a.32847" TargetMode="External"/><Relationship Id="rId393" Type="http://schemas.openxmlformats.org/officeDocument/2006/relationships/hyperlink" Target="https://doi.org/10.1038/gim.2011.46" TargetMode="External"/><Relationship Id="rId407" Type="http://schemas.openxmlformats.org/officeDocument/2006/relationships/hyperlink" Target="https://doi.org/10.1136/jmedgenet-2014-102864" TargetMode="External"/><Relationship Id="rId449" Type="http://schemas.openxmlformats.org/officeDocument/2006/relationships/hyperlink" Target="https://doi.org/https://doi.org/10.1016/j.ajhg.2017.10.006" TargetMode="External"/><Relationship Id="rId211" Type="http://schemas.openxmlformats.org/officeDocument/2006/relationships/hyperlink" Target="https://doi.org/10.1038/sj.ejhg.5200183" TargetMode="External"/><Relationship Id="rId253" Type="http://schemas.openxmlformats.org/officeDocument/2006/relationships/hyperlink" Target="https://doi.org/10.1038/ejhg.2012.116" TargetMode="External"/><Relationship Id="rId295" Type="http://schemas.openxmlformats.org/officeDocument/2006/relationships/hyperlink" Target="https://doi.org/https://doi.org/10.1002/ajmg.a.37691" TargetMode="External"/><Relationship Id="rId309" Type="http://schemas.openxmlformats.org/officeDocument/2006/relationships/hyperlink" Target="https://doi.org/10.1016/j.ejmg.2010.12.008" TargetMode="External"/><Relationship Id="rId460" Type="http://schemas.openxmlformats.org/officeDocument/2006/relationships/hyperlink" Target="https://doi.org/10.1159/000438708" TargetMode="External"/><Relationship Id="rId516" Type="http://schemas.openxmlformats.org/officeDocument/2006/relationships/hyperlink" Target="https://doi.org/10.1038/ejhg.2012.78" TargetMode="External"/><Relationship Id="rId48" Type="http://schemas.openxmlformats.org/officeDocument/2006/relationships/hyperlink" Target="https://doi.org/10.1097/GIM.0b013e31822c79f9" TargetMode="External"/><Relationship Id="rId113" Type="http://schemas.openxmlformats.org/officeDocument/2006/relationships/hyperlink" Target="https://doi.org/10.1136/jmg.2009.071902" TargetMode="External"/><Relationship Id="rId320" Type="http://schemas.openxmlformats.org/officeDocument/2006/relationships/hyperlink" Target="https://doi.org/10.1186/s13073-017-0472-7" TargetMode="External"/><Relationship Id="rId155" Type="http://schemas.openxmlformats.org/officeDocument/2006/relationships/hyperlink" Target="https://doi.org/10.1016/j.ejmg.2016.09.008" TargetMode="External"/><Relationship Id="rId197" Type="http://schemas.openxmlformats.org/officeDocument/2006/relationships/hyperlink" Target="https://doi.org/https://doi.org/10.1002/ajmg.a.36018" TargetMode="External"/><Relationship Id="rId362" Type="http://schemas.openxmlformats.org/officeDocument/2006/relationships/hyperlink" Target="https://doi.org/https://doi.org/10.1002/ajmg.a.61155" TargetMode="External"/><Relationship Id="rId418" Type="http://schemas.openxmlformats.org/officeDocument/2006/relationships/hyperlink" Target="https://doi.org/10.1007/s00439-013-1364-6" TargetMode="External"/><Relationship Id="rId222" Type="http://schemas.openxmlformats.org/officeDocument/2006/relationships/hyperlink" Target="https://doi.org/10.1507/endocrj.K10E-234" TargetMode="External"/><Relationship Id="rId264" Type="http://schemas.openxmlformats.org/officeDocument/2006/relationships/hyperlink" Target="https://doi.org/10.1159/000275671" TargetMode="External"/><Relationship Id="rId471" Type="http://schemas.openxmlformats.org/officeDocument/2006/relationships/hyperlink" Target="https://doi.org/https://doi.org/10.1002/ajmg.a.36788" TargetMode="External"/><Relationship Id="rId17" Type="http://schemas.openxmlformats.org/officeDocument/2006/relationships/hyperlink" Target="https://doi.org/10.1016/j.ejmg.2013.12.011" TargetMode="External"/><Relationship Id="rId59" Type="http://schemas.openxmlformats.org/officeDocument/2006/relationships/hyperlink" Target="https://doi.org/10.1002/ajmg.a.37269" TargetMode="External"/><Relationship Id="rId124" Type="http://schemas.openxmlformats.org/officeDocument/2006/relationships/hyperlink" Target="https://doi.org/10.3390/genes12060877" TargetMode="External"/><Relationship Id="rId527" Type="http://schemas.openxmlformats.org/officeDocument/2006/relationships/hyperlink" Target="https://doi.org/10.1002/humu.22497" TargetMode="External"/><Relationship Id="rId70" Type="http://schemas.openxmlformats.org/officeDocument/2006/relationships/hyperlink" Target="https://doi.org/10.1038/ejhg.2010.116" TargetMode="External"/><Relationship Id="rId166" Type="http://schemas.openxmlformats.org/officeDocument/2006/relationships/hyperlink" Target="https://doi.org/10.1007/s00439-016-1635-0" TargetMode="External"/><Relationship Id="rId331" Type="http://schemas.openxmlformats.org/officeDocument/2006/relationships/hyperlink" Target="https://doi.org/https://doi.org/10.1002/ajmg.b.32778" TargetMode="External"/><Relationship Id="rId373" Type="http://schemas.openxmlformats.org/officeDocument/2006/relationships/hyperlink" Target="https://doi.org/10.1038/s41436-018-0358-0" TargetMode="External"/><Relationship Id="rId429" Type="http://schemas.openxmlformats.org/officeDocument/2006/relationships/hyperlink" Target="https://doi.org/10.1038/ejhg.2010.115" TargetMode="External"/><Relationship Id="rId1" Type="http://schemas.openxmlformats.org/officeDocument/2006/relationships/customXml" Target="../customXml/item1.xml"/><Relationship Id="rId233" Type="http://schemas.openxmlformats.org/officeDocument/2006/relationships/hyperlink" Target="https://doi.org/10.1002/humu.22816" TargetMode="External"/><Relationship Id="rId440" Type="http://schemas.openxmlformats.org/officeDocument/2006/relationships/hyperlink" Target="https://doi.org/https://doi.org/10.1002/humu.24213" TargetMode="External"/><Relationship Id="rId28" Type="http://schemas.openxmlformats.org/officeDocument/2006/relationships/hyperlink" Target="https://doi.org/10.3389/fgene.2020.00577" TargetMode="External"/><Relationship Id="rId275" Type="http://schemas.openxmlformats.org/officeDocument/2006/relationships/hyperlink" Target="https://doi.org/10.1155/2014/470830" TargetMode="External"/><Relationship Id="rId300" Type="http://schemas.openxmlformats.org/officeDocument/2006/relationships/hyperlink" Target="https://doi.org/10.1093/hmg/ddq075" TargetMode="External"/><Relationship Id="rId482" Type="http://schemas.openxmlformats.org/officeDocument/2006/relationships/hyperlink" Target="https://doi.org/10.4274/jcrpe.2539" TargetMode="External"/><Relationship Id="rId81" Type="http://schemas.openxmlformats.org/officeDocument/2006/relationships/hyperlink" Target="https://doi.org/10.1136/jmg.2010.084491" TargetMode="External"/><Relationship Id="rId135" Type="http://schemas.openxmlformats.org/officeDocument/2006/relationships/hyperlink" Target="https://doi.org/10.1038/hgv.2018.7" TargetMode="External"/><Relationship Id="rId177" Type="http://schemas.openxmlformats.org/officeDocument/2006/relationships/hyperlink" Target="https://doi.org/https://doi.org/10.1002/ajmg.a.37038" TargetMode="External"/><Relationship Id="rId342" Type="http://schemas.openxmlformats.org/officeDocument/2006/relationships/hyperlink" Target="https://doi.org/10.1016/j.ejmg.2015.12.002" TargetMode="External"/><Relationship Id="rId384" Type="http://schemas.openxmlformats.org/officeDocument/2006/relationships/hyperlink" Target="https://doi.org/10.1007/s00439-016-1703-5" TargetMode="External"/><Relationship Id="rId202" Type="http://schemas.openxmlformats.org/officeDocument/2006/relationships/hyperlink" Target="https://doi.org/https://doi.org/10.1002/ajmg.a.37534" TargetMode="External"/><Relationship Id="rId244" Type="http://schemas.openxmlformats.org/officeDocument/2006/relationships/hyperlink" Target="https://doi.org/10.1093/hmg/ddm204" TargetMode="External"/><Relationship Id="rId39" Type="http://schemas.openxmlformats.org/officeDocument/2006/relationships/hyperlink" Target="https://doi.org/10.1007/s00439-011-1073-y" TargetMode="External"/><Relationship Id="rId286" Type="http://schemas.openxmlformats.org/officeDocument/2006/relationships/hyperlink" Target="https://doi.org/10.1080/13816810.2019.1692360" TargetMode="External"/><Relationship Id="rId451" Type="http://schemas.openxmlformats.org/officeDocument/2006/relationships/hyperlink" Target="https://doi.org/https://doi.org/10.1002/ajmg.a.35633" TargetMode="External"/><Relationship Id="rId493" Type="http://schemas.openxmlformats.org/officeDocument/2006/relationships/hyperlink" Target="https://doi.org/10.1186/s13039-015-0120-0" TargetMode="External"/><Relationship Id="rId507" Type="http://schemas.openxmlformats.org/officeDocument/2006/relationships/hyperlink" Target="https://doi.org/10.1172/jci42580" TargetMode="External"/><Relationship Id="rId50" Type="http://schemas.openxmlformats.org/officeDocument/2006/relationships/hyperlink" Target="https://doi.org/https://doi.org/10.1002/ajmg.a.35783" TargetMode="External"/><Relationship Id="rId104" Type="http://schemas.openxmlformats.org/officeDocument/2006/relationships/hyperlink" Target="https://doi.org/10.1186/1750-1172-8-75" TargetMode="External"/><Relationship Id="rId146" Type="http://schemas.openxmlformats.org/officeDocument/2006/relationships/hyperlink" Target="https://doi.org/10.1159/000354038" TargetMode="External"/><Relationship Id="rId188" Type="http://schemas.openxmlformats.org/officeDocument/2006/relationships/hyperlink" Target="https://doi.org/10.1186/s13039-015-0201-0" TargetMode="External"/><Relationship Id="rId311" Type="http://schemas.openxmlformats.org/officeDocument/2006/relationships/hyperlink" Target="https://doi.org/10.1038/ng.93" TargetMode="External"/><Relationship Id="rId353" Type="http://schemas.openxmlformats.org/officeDocument/2006/relationships/hyperlink" Target="https://doi.org/10.1038/ejhg.2011.244" TargetMode="External"/><Relationship Id="rId395" Type="http://schemas.openxmlformats.org/officeDocument/2006/relationships/hyperlink" Target="https://doi.org/10.1016/j.ajhg.2010.06.010" TargetMode="External"/><Relationship Id="rId409" Type="http://schemas.openxmlformats.org/officeDocument/2006/relationships/hyperlink" Target="https://doi.org/10.1186/1750-1172-3-4" TargetMode="External"/><Relationship Id="rId92" Type="http://schemas.openxmlformats.org/officeDocument/2006/relationships/hyperlink" Target="https://doi.org/10.1002/ajmg.a.33353" TargetMode="External"/><Relationship Id="rId213" Type="http://schemas.openxmlformats.org/officeDocument/2006/relationships/hyperlink" Target="https://doi.org/10.1002/ajmg.10764" TargetMode="External"/><Relationship Id="rId420" Type="http://schemas.openxmlformats.org/officeDocument/2006/relationships/hyperlink" Target="https://doi.org/10.1038/ejhg.2015.51" TargetMode="External"/><Relationship Id="rId255" Type="http://schemas.openxmlformats.org/officeDocument/2006/relationships/hyperlink" Target="https://doi.org/10.1016/j.ejmg.2020.103843" TargetMode="External"/><Relationship Id="rId297" Type="http://schemas.openxmlformats.org/officeDocument/2006/relationships/hyperlink" Target="https://doi.org/10.1002/ajmg.a.36224" TargetMode="External"/><Relationship Id="rId462" Type="http://schemas.openxmlformats.org/officeDocument/2006/relationships/hyperlink" Target="https://doi.org/https://doi.org/10.1002/ajmg.a.36711" TargetMode="External"/><Relationship Id="rId518" Type="http://schemas.openxmlformats.org/officeDocument/2006/relationships/hyperlink" Target="https://doi.org/10.1038/13810" TargetMode="External"/><Relationship Id="rId115" Type="http://schemas.openxmlformats.org/officeDocument/2006/relationships/hyperlink" Target="https://doi.org/https://doi.org/10.1002/ajmg.a.37965" TargetMode="External"/><Relationship Id="rId157" Type="http://schemas.openxmlformats.org/officeDocument/2006/relationships/hyperlink" Target="https://doi.org/https://doi.org/10.1016/j.ejmg.2009.02.006" TargetMode="External"/><Relationship Id="rId322" Type="http://schemas.openxmlformats.org/officeDocument/2006/relationships/hyperlink" Target="https://doi.org/10.1136/jmg.2006.045765" TargetMode="External"/><Relationship Id="rId364" Type="http://schemas.openxmlformats.org/officeDocument/2006/relationships/hyperlink" Target="https://doi.org/https://doi.org/10.1002/humu.23213" TargetMode="External"/><Relationship Id="rId61" Type="http://schemas.openxmlformats.org/officeDocument/2006/relationships/hyperlink" Target="https://doi.org/10.1002/ajmg.a.20053" TargetMode="External"/><Relationship Id="rId199" Type="http://schemas.openxmlformats.org/officeDocument/2006/relationships/hyperlink" Target="https://doi.org/10.1002/ajmg.a.32310" TargetMode="External"/><Relationship Id="rId19" Type="http://schemas.openxmlformats.org/officeDocument/2006/relationships/hyperlink" Target="https://doi.org/10.1186/s13039-016-0234-z" TargetMode="External"/><Relationship Id="rId224" Type="http://schemas.openxmlformats.org/officeDocument/2006/relationships/hyperlink" Target="https://doi.org/10.1111/j.1399-0004.2010.01373.x" TargetMode="External"/><Relationship Id="rId266" Type="http://schemas.openxmlformats.org/officeDocument/2006/relationships/hyperlink" Target="https://doi.org/10.1159/000346473" TargetMode="External"/><Relationship Id="rId431" Type="http://schemas.openxmlformats.org/officeDocument/2006/relationships/hyperlink" Target="https://doi.org/10.1016/j.ejmg.2010.05.006" TargetMode="External"/><Relationship Id="rId473" Type="http://schemas.openxmlformats.org/officeDocument/2006/relationships/hyperlink" Target="https://doi.org/10.1073/pnas.86.21.8477" TargetMode="External"/><Relationship Id="rId529" Type="http://schemas.openxmlformats.org/officeDocument/2006/relationships/hyperlink" Target="https://doi.org/10.1212/WNL.0b013e3181e8ee3f" TargetMode="External"/><Relationship Id="rId30" Type="http://schemas.openxmlformats.org/officeDocument/2006/relationships/hyperlink" Target="https://doi.org/10.1002/ajmg.a.36856" TargetMode="External"/><Relationship Id="rId126" Type="http://schemas.openxmlformats.org/officeDocument/2006/relationships/hyperlink" Target="https://doi.org/10.1038/ejhg.2009.90" TargetMode="External"/><Relationship Id="rId168" Type="http://schemas.openxmlformats.org/officeDocument/2006/relationships/hyperlink" Target="https://doi.org/10.1038/ejhg.2011.243" TargetMode="External"/><Relationship Id="rId333" Type="http://schemas.openxmlformats.org/officeDocument/2006/relationships/hyperlink" Target="https://doi.org/10.1097/GIM.0b013e3181eb9b4a" TargetMode="External"/><Relationship Id="rId72" Type="http://schemas.openxmlformats.org/officeDocument/2006/relationships/hyperlink" Target="https://doi.org/10.1159/000328405" TargetMode="External"/><Relationship Id="rId375" Type="http://schemas.openxmlformats.org/officeDocument/2006/relationships/hyperlink" Target="https://doi.org/10.1136/jmedgenet-2011-100409" TargetMode="External"/><Relationship Id="rId3" Type="http://schemas.openxmlformats.org/officeDocument/2006/relationships/styles" Target="styles.xml"/><Relationship Id="rId235" Type="http://schemas.openxmlformats.org/officeDocument/2006/relationships/hyperlink" Target="https://doi.org/https://doi.org/10.1016/j.cortex.2013.02.009" TargetMode="External"/><Relationship Id="rId277" Type="http://schemas.openxmlformats.org/officeDocument/2006/relationships/hyperlink" Target="https://doi.org/https://doi.org/10.1111/cge.14015" TargetMode="External"/><Relationship Id="rId400" Type="http://schemas.openxmlformats.org/officeDocument/2006/relationships/hyperlink" Target="https://doi.org/10.1371/journal.pgen.1004333" TargetMode="External"/><Relationship Id="rId442" Type="http://schemas.openxmlformats.org/officeDocument/2006/relationships/hyperlink" Target="https://doi.org/https://doi.org/10.1002/ajmg.a.33339" TargetMode="External"/><Relationship Id="rId484" Type="http://schemas.openxmlformats.org/officeDocument/2006/relationships/hyperlink" Target="https://doi.org/10.1086/500306" TargetMode="External"/><Relationship Id="rId137" Type="http://schemas.openxmlformats.org/officeDocument/2006/relationships/hyperlink" Target="https://doi.org/https://doi.org/10.1002/ajmg.a.35548" TargetMode="External"/><Relationship Id="rId302" Type="http://schemas.openxmlformats.org/officeDocument/2006/relationships/hyperlink" Target="https://doi.org/https://doi.org/10.1002/ajmg.a.37346" TargetMode="External"/><Relationship Id="rId344" Type="http://schemas.openxmlformats.org/officeDocument/2006/relationships/hyperlink" Target="https://doi.org/10.1016/j.molcel.2015.07.033" TargetMode="External"/><Relationship Id="rId41" Type="http://schemas.openxmlformats.org/officeDocument/2006/relationships/hyperlink" Target="https://doi.org/10.1007/s00439-017-1772-0" TargetMode="External"/><Relationship Id="rId83" Type="http://schemas.openxmlformats.org/officeDocument/2006/relationships/hyperlink" Target="https://doi.org/10.1016/j.ajhg.2010.11.006" TargetMode="External"/><Relationship Id="rId179" Type="http://schemas.openxmlformats.org/officeDocument/2006/relationships/hyperlink" Target="https://doi.org/10.1016/j.ejmg.2009.03.011" TargetMode="External"/><Relationship Id="rId386" Type="http://schemas.openxmlformats.org/officeDocument/2006/relationships/hyperlink" Target="https://doi.org/https://doi.org/10.1016/j.cell.2019.01.045" TargetMode="External"/><Relationship Id="rId190" Type="http://schemas.openxmlformats.org/officeDocument/2006/relationships/hyperlink" Target="https://doi.org/10.1186/s13039-015-0169-9" TargetMode="External"/><Relationship Id="rId204" Type="http://schemas.openxmlformats.org/officeDocument/2006/relationships/hyperlink" Target="https://doi.org/10.1111/j.1399-0004.2008.01141.x" TargetMode="External"/><Relationship Id="rId246" Type="http://schemas.openxmlformats.org/officeDocument/2006/relationships/hyperlink" Target="https://doi.org/10.1007/s00784-012-0676-6" TargetMode="External"/><Relationship Id="rId288" Type="http://schemas.openxmlformats.org/officeDocument/2006/relationships/hyperlink" Target="https://doi.org/10.3390/genes12050624" TargetMode="External"/><Relationship Id="rId411" Type="http://schemas.openxmlformats.org/officeDocument/2006/relationships/hyperlink" Target="https://doi.org/10.1002/ajmg.a.37036" TargetMode="External"/><Relationship Id="rId453" Type="http://schemas.openxmlformats.org/officeDocument/2006/relationships/hyperlink" Target="https://doi.org/10.1159/000320113" TargetMode="External"/><Relationship Id="rId509" Type="http://schemas.openxmlformats.org/officeDocument/2006/relationships/hyperlink" Target="https://doi.org/10.1038/ejhg.2014.237" TargetMode="External"/><Relationship Id="rId106" Type="http://schemas.openxmlformats.org/officeDocument/2006/relationships/hyperlink" Target="https://doi.org/10.1177/2329048x16666362" TargetMode="External"/><Relationship Id="rId313" Type="http://schemas.openxmlformats.org/officeDocument/2006/relationships/hyperlink" Target="https://doi.org/10.1038/ejhg.2010.237" TargetMode="External"/><Relationship Id="rId495" Type="http://schemas.openxmlformats.org/officeDocument/2006/relationships/hyperlink" Target="https://doi.org/10.1136/jmg.39.5.359" TargetMode="External"/><Relationship Id="rId10" Type="http://schemas.openxmlformats.org/officeDocument/2006/relationships/hyperlink" Target="https://doi.org/10.1016/j.ajhg.2020.01.007" TargetMode="External"/><Relationship Id="rId52" Type="http://schemas.openxmlformats.org/officeDocument/2006/relationships/hyperlink" Target="https://doi.org/10.1016/j.ejmg.2010.09.012" TargetMode="External"/><Relationship Id="rId94" Type="http://schemas.openxmlformats.org/officeDocument/2006/relationships/hyperlink" Target="https://doi.org/10.1002/ajmg.a.36761" TargetMode="External"/><Relationship Id="rId148" Type="http://schemas.openxmlformats.org/officeDocument/2006/relationships/hyperlink" Target="https://doi.org/10.1136/jmg.2010.077586" TargetMode="External"/><Relationship Id="rId355" Type="http://schemas.openxmlformats.org/officeDocument/2006/relationships/hyperlink" Target="https://doi.org/10.1002/ajmg.a.31837" TargetMode="External"/><Relationship Id="rId397" Type="http://schemas.openxmlformats.org/officeDocument/2006/relationships/hyperlink" Target="https://doi.org/10.1002/ajmg.a.34302" TargetMode="External"/><Relationship Id="rId520" Type="http://schemas.openxmlformats.org/officeDocument/2006/relationships/hyperlink" Target="https://doi.org/10.1002/mgg3.793" TargetMode="External"/><Relationship Id="rId215" Type="http://schemas.openxmlformats.org/officeDocument/2006/relationships/hyperlink" Target="https://doi.org/10.1002/ajmg.a.33366" TargetMode="External"/><Relationship Id="rId257" Type="http://schemas.openxmlformats.org/officeDocument/2006/relationships/hyperlink" Target="https://doi.org/10.1016/j.ejmg.2009.03.001" TargetMode="External"/><Relationship Id="rId422" Type="http://schemas.openxmlformats.org/officeDocument/2006/relationships/hyperlink" Target="https://doi.org/10.1055/s-0037-1603650" TargetMode="External"/><Relationship Id="rId464" Type="http://schemas.openxmlformats.org/officeDocument/2006/relationships/hyperlink" Target="https://doi.org/10.1136/jmg.2004.030619" TargetMode="External"/><Relationship Id="rId299" Type="http://schemas.openxmlformats.org/officeDocument/2006/relationships/hyperlink" Target="https://doi.org/10.1002/ajmg.a.30941" TargetMode="External"/><Relationship Id="rId63" Type="http://schemas.openxmlformats.org/officeDocument/2006/relationships/hyperlink" Target="https://doi.org/10.1136/jmg.2003.016154" TargetMode="External"/><Relationship Id="rId159" Type="http://schemas.openxmlformats.org/officeDocument/2006/relationships/hyperlink" Target="https://doi.org/10.1159/000448698" TargetMode="External"/><Relationship Id="rId366" Type="http://schemas.openxmlformats.org/officeDocument/2006/relationships/hyperlink" Target="https://doi.org/10.1007/s00439-019-02073-x" TargetMode="External"/><Relationship Id="rId226" Type="http://schemas.openxmlformats.org/officeDocument/2006/relationships/hyperlink" Target="https://doi.org/10.1136/jmg.2008.065888" TargetMode="External"/><Relationship Id="rId433" Type="http://schemas.openxmlformats.org/officeDocument/2006/relationships/hyperlink" Target="https://doi.org/10.1002/ajmg.a.36201" TargetMode="External"/><Relationship Id="rId74" Type="http://schemas.openxmlformats.org/officeDocument/2006/relationships/hyperlink" Target="https://doi.org/https://doi.org/10.1002/ajmg.a.36239" TargetMode="External"/><Relationship Id="rId377" Type="http://schemas.openxmlformats.org/officeDocument/2006/relationships/hyperlink" Target="https://doi.org/https://doi.org/10.1111/cge.12219" TargetMode="External"/><Relationship Id="rId500" Type="http://schemas.openxmlformats.org/officeDocument/2006/relationships/hyperlink" Target="https://doi.org/10.1002/ajmg.a.36570" TargetMode="External"/><Relationship Id="rId5" Type="http://schemas.openxmlformats.org/officeDocument/2006/relationships/webSettings" Target="webSettings.xml"/><Relationship Id="rId237" Type="http://schemas.openxmlformats.org/officeDocument/2006/relationships/hyperlink" Target="https://doi.org/10.1007/s00439-018-1934-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5228B8-6BC6-48FC-BD29-9A75514BD9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34</Pages>
  <Words>105951</Words>
  <Characters>603927</Characters>
  <Application>Microsoft Office Word</Application>
  <DocSecurity>0</DocSecurity>
  <Lines>5032</Lines>
  <Paragraphs>14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8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hn, Alyssa</dc:creator>
  <cp:keywords/>
  <dc:description/>
  <cp:lastModifiedBy>Wetzel, Alyssa S</cp:lastModifiedBy>
  <cp:revision>6</cp:revision>
  <cp:lastPrinted>2021-09-26T00:36:00Z</cp:lastPrinted>
  <dcterms:created xsi:type="dcterms:W3CDTF">2021-10-13T04:02:00Z</dcterms:created>
  <dcterms:modified xsi:type="dcterms:W3CDTF">2022-01-28T18:12:00Z</dcterms:modified>
</cp:coreProperties>
</file>